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13515" w14:textId="03D5973C" w:rsidR="008D60FB" w:rsidRDefault="008D60FB" w:rsidP="008D60FB">
      <w:pPr>
        <w:rPr>
          <w:rFonts w:ascii="Arial" w:hAnsi="Arial" w:cs="Arial"/>
          <w:b/>
          <w:sz w:val="22"/>
          <w:szCs w:val="22"/>
          <w:lang w:val="en-AU"/>
        </w:rPr>
      </w:pPr>
      <w:r>
        <w:rPr>
          <w:rFonts w:ascii="Arial" w:hAnsi="Arial" w:cs="Arial"/>
          <w:b/>
          <w:noProof/>
          <w:sz w:val="22"/>
          <w:szCs w:val="22"/>
          <w:lang w:val="en-MY"/>
        </w:rPr>
        <mc:AlternateContent>
          <mc:Choice Requires="wps">
            <w:drawing>
              <wp:anchor distT="0" distB="0" distL="114300" distR="114300" simplePos="0" relativeHeight="251660288" behindDoc="0" locked="0" layoutInCell="1" allowOverlap="1" wp14:anchorId="3DD508E3" wp14:editId="3D5BBFB0">
                <wp:simplePos x="0" y="0"/>
                <wp:positionH relativeFrom="column">
                  <wp:posOffset>-685800</wp:posOffset>
                </wp:positionH>
                <wp:positionV relativeFrom="paragraph">
                  <wp:posOffset>140970</wp:posOffset>
                </wp:positionV>
                <wp:extent cx="685800" cy="8458200"/>
                <wp:effectExtent l="9525" t="7620" r="9525" b="11430"/>
                <wp:wrapNone/>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8458200"/>
                        </a:xfrm>
                        <a:prstGeom prst="rect">
                          <a:avLst/>
                        </a:prstGeom>
                        <a:solidFill>
                          <a:srgbClr val="FFFFFF"/>
                        </a:solidFill>
                        <a:ln w="9525">
                          <a:solidFill>
                            <a:srgbClr val="000000"/>
                          </a:solidFill>
                          <a:miter lim="800000"/>
                          <a:headEnd/>
                          <a:tailEnd/>
                        </a:ln>
                      </wps:spPr>
                      <wps:txbx>
                        <w:txbxContent>
                          <w:p w14:paraId="7141A2ED" w14:textId="665FFDD9" w:rsidR="008D60FB" w:rsidRPr="00B140F3" w:rsidRDefault="008D60FB" w:rsidP="00DC2B9D">
                            <w:pPr>
                              <w:ind w:leftChars="200" w:left="11884" w:hangingChars="3550" w:hanging="11404"/>
                              <w:rPr>
                                <w:rFonts w:ascii="Arial Narrow" w:hAnsi="Arial Narrow" w:cs="Arial"/>
                                <w:b/>
                                <w:sz w:val="32"/>
                                <w:szCs w:val="32"/>
                                <w:lang w:val="en-AU"/>
                              </w:rPr>
                            </w:pPr>
                            <w:r>
                              <w:rPr>
                                <w:rFonts w:ascii="Arial Narrow" w:hAnsi="Arial Narrow" w:cs="Arial"/>
                                <w:b/>
                                <w:sz w:val="32"/>
                                <w:szCs w:val="32"/>
                                <w:lang w:val="en-AU"/>
                              </w:rPr>
                              <w:t>JIANG YUHANG</w:t>
                            </w:r>
                            <w:r w:rsidRPr="00B140F3">
                              <w:rPr>
                                <w:rFonts w:ascii="Arial Narrow" w:hAnsi="Arial Narrow" w:cs="Arial"/>
                                <w:b/>
                                <w:sz w:val="32"/>
                                <w:szCs w:val="32"/>
                                <w:lang w:val="en-AU"/>
                              </w:rPr>
                              <w:t xml:space="preserve">        </w:t>
                            </w:r>
                            <w:r w:rsidRPr="00794617">
                              <w:rPr>
                                <w:rFonts w:ascii="Arial Narrow" w:hAnsi="Arial Narrow" w:cs="Arial"/>
                                <w:b/>
                                <w:sz w:val="32"/>
                                <w:szCs w:val="32"/>
                                <w:lang w:val="en-AU"/>
                              </w:rPr>
                              <w:t>Bachelor Of Science (Hons) in Computing</w:t>
                            </w:r>
                            <w:r w:rsidRPr="00B140F3">
                              <w:rPr>
                                <w:rFonts w:ascii="Arial Narrow" w:hAnsi="Arial Narrow" w:cs="Arial"/>
                                <w:b/>
                                <w:sz w:val="32"/>
                                <w:szCs w:val="32"/>
                                <w:lang w:val="en-AU"/>
                              </w:rPr>
                              <w:t xml:space="preserve">  </w:t>
                            </w:r>
                            <w:r>
                              <w:rPr>
                                <w:rFonts w:ascii="Arial Narrow" w:hAnsi="Arial Narrow" w:cs="Arial"/>
                                <w:b/>
                                <w:sz w:val="32"/>
                                <w:szCs w:val="32"/>
                                <w:lang w:val="en-AU"/>
                              </w:rPr>
                              <w:t xml:space="preserve">                  2022</w:t>
                            </w:r>
                            <w:r w:rsidRPr="00B140F3">
                              <w:rPr>
                                <w:rFonts w:ascii="Arial Narrow" w:hAnsi="Arial Narrow" w:cs="Arial"/>
                                <w:b/>
                                <w:sz w:val="32"/>
                                <w:szCs w:val="32"/>
                                <w:lang w:val="en-AU"/>
                              </w:rPr>
                              <w:t xml:space="preserve">                                         </w:t>
                            </w:r>
                          </w:p>
                          <w:p w14:paraId="7E144233" w14:textId="77777777" w:rsidR="008D60FB" w:rsidRPr="00794617" w:rsidRDefault="008D60FB" w:rsidP="008D60FB">
                            <w:pPr>
                              <w:jc w:val="center"/>
                              <w:rPr>
                                <w:rFonts w:ascii="Arial Narrow" w:hAnsi="Arial Narrow" w:cs="Arial"/>
                                <w:b/>
                                <w:sz w:val="32"/>
                                <w:szCs w:val="32"/>
                                <w:lang w:val="en-AU"/>
                              </w:rPr>
                            </w:pPr>
                          </w:p>
                          <w:p w14:paraId="6A3C9224" w14:textId="77777777" w:rsidR="008D60FB" w:rsidRPr="00B43D96" w:rsidRDefault="008D60FB" w:rsidP="008D60FB">
                            <w:pPr>
                              <w:rPr>
                                <w:rFonts w:ascii="Arial Narrow" w:hAnsi="Arial Narrow" w:cs="Arial"/>
                                <w:b/>
                                <w:sz w:val="32"/>
                                <w:szCs w:val="32"/>
                                <w:lang w:val="en-AU"/>
                              </w:rPr>
                            </w:pPr>
                          </w:p>
                          <w:p w14:paraId="30BF5369" w14:textId="77777777" w:rsidR="008D60FB" w:rsidRPr="00B140F3" w:rsidRDefault="008D60FB" w:rsidP="008D60FB">
                            <w:pPr>
                              <w:rPr>
                                <w:lang w:val="en-AU"/>
                              </w:rPr>
                            </w:pP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D508E3" id="_x0000_t202" coordsize="21600,21600" o:spt="202" path="m,l,21600r21600,l21600,xe">
                <v:stroke joinstyle="miter"/>
                <v:path gradientshapeok="t" o:connecttype="rect"/>
              </v:shapetype>
              <v:shape id="文本框 3" o:spid="_x0000_s1026" type="#_x0000_t202" style="position:absolute;margin-left:-54pt;margin-top:11.1pt;width:54pt;height:6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">
                <v:textbox style="layout-flow:vertical-ideographic">
                  <w:txbxContent>
                    <w:p w14:paraId="7141A2ED" w14:textId="665FFDD9" w:rsidR="008D60FB" w:rsidRPr="00B140F3" w:rsidRDefault="008D60FB" w:rsidP="00DC2B9D">
                      <w:pPr>
                        <w:ind w:leftChars="200" w:left="11884" w:hangingChars="3550" w:hanging="11404"/>
                        <w:rPr>
                          <w:rFonts w:ascii="Arial Narrow" w:hAnsi="Arial Narrow" w:cs="Arial"/>
                          <w:b/>
                          <w:sz w:val="32"/>
                          <w:szCs w:val="32"/>
                          <w:lang w:val="en-AU"/>
                        </w:rPr>
                      </w:pPr>
                      <w:r>
                        <w:rPr>
                          <w:rFonts w:ascii="Arial Narrow" w:hAnsi="Arial Narrow" w:cs="Arial"/>
                          <w:b/>
                          <w:sz w:val="32"/>
                          <w:szCs w:val="32"/>
                          <w:lang w:val="en-AU"/>
                        </w:rPr>
                        <w:t>JIANG YUHANG</w:t>
                      </w:r>
                      <w:r w:rsidRPr="00B140F3">
                        <w:rPr>
                          <w:rFonts w:ascii="Arial Narrow" w:hAnsi="Arial Narrow" w:cs="Arial"/>
                          <w:b/>
                          <w:sz w:val="32"/>
                          <w:szCs w:val="32"/>
                          <w:lang w:val="en-AU"/>
                        </w:rPr>
                        <w:t xml:space="preserve">        </w:t>
                      </w:r>
                      <w:r w:rsidRPr="00794617">
                        <w:rPr>
                          <w:rFonts w:ascii="Arial Narrow" w:hAnsi="Arial Narrow" w:cs="Arial"/>
                          <w:b/>
                          <w:sz w:val="32"/>
                          <w:szCs w:val="32"/>
                          <w:lang w:val="en-AU"/>
                        </w:rPr>
                        <w:t>Bachelor Of Science (Hons) in Computing</w:t>
                      </w:r>
                      <w:r w:rsidRPr="00B140F3">
                        <w:rPr>
                          <w:rFonts w:ascii="Arial Narrow" w:hAnsi="Arial Narrow" w:cs="Arial"/>
                          <w:b/>
                          <w:sz w:val="32"/>
                          <w:szCs w:val="32"/>
                          <w:lang w:val="en-AU"/>
                        </w:rPr>
                        <w:t xml:space="preserve">  </w:t>
                      </w:r>
                      <w:r>
                        <w:rPr>
                          <w:rFonts w:ascii="Arial Narrow" w:hAnsi="Arial Narrow" w:cs="Arial"/>
                          <w:b/>
                          <w:sz w:val="32"/>
                          <w:szCs w:val="32"/>
                          <w:lang w:val="en-AU"/>
                        </w:rPr>
                        <w:t xml:space="preserve">                  2022</w:t>
                      </w:r>
                      <w:r w:rsidRPr="00B140F3">
                        <w:rPr>
                          <w:rFonts w:ascii="Arial Narrow" w:hAnsi="Arial Narrow" w:cs="Arial"/>
                          <w:b/>
                          <w:sz w:val="32"/>
                          <w:szCs w:val="32"/>
                          <w:lang w:val="en-AU"/>
                        </w:rPr>
                        <w:t xml:space="preserve">                                         </w:t>
                      </w:r>
                    </w:p>
                    <w:p w14:paraId="7E144233" w14:textId="77777777" w:rsidR="008D60FB" w:rsidRPr="00794617" w:rsidRDefault="008D60FB" w:rsidP="008D60FB">
                      <w:pPr>
                        <w:jc w:val="center"/>
                        <w:rPr>
                          <w:rFonts w:ascii="Arial Narrow" w:hAnsi="Arial Narrow" w:cs="Arial"/>
                          <w:b/>
                          <w:sz w:val="32"/>
                          <w:szCs w:val="32"/>
                          <w:lang w:val="en-AU"/>
                        </w:rPr>
                      </w:pPr>
                    </w:p>
                    <w:p w14:paraId="6A3C9224" w14:textId="77777777" w:rsidR="008D60FB" w:rsidRPr="00B43D96" w:rsidRDefault="008D60FB" w:rsidP="008D60FB">
                      <w:pPr>
                        <w:rPr>
                          <w:rFonts w:ascii="Arial Narrow" w:hAnsi="Arial Narrow" w:cs="Arial"/>
                          <w:b/>
                          <w:sz w:val="32"/>
                          <w:szCs w:val="32"/>
                          <w:lang w:val="en-AU"/>
                        </w:rPr>
                      </w:pPr>
                    </w:p>
                    <w:p w14:paraId="30BF5369" w14:textId="77777777" w:rsidR="008D60FB" w:rsidRPr="00B140F3" w:rsidRDefault="008D60FB" w:rsidP="008D60FB">
                      <w:pPr>
                        <w:rPr>
                          <w:lang w:val="en-AU"/>
                        </w:rPr>
                      </w:pPr>
                    </w:p>
                  </w:txbxContent>
                </v:textbox>
              </v:shape>
            </w:pict>
          </mc:Fallback>
        </mc:AlternateContent>
      </w:r>
      <w:r>
        <w:rPr>
          <w:rFonts w:ascii="Arial" w:hAnsi="Arial" w:cs="Arial"/>
          <w:b/>
          <w:noProof/>
          <w:sz w:val="22"/>
          <w:szCs w:val="22"/>
          <w:lang w:val="en-AU"/>
        </w:rPr>
        <mc:AlternateContent>
          <mc:Choice Requires="wps">
            <w:drawing>
              <wp:anchor distT="0" distB="0" distL="114300" distR="114300" simplePos="0" relativeHeight="251659264" behindDoc="0" locked="0" layoutInCell="1" allowOverlap="1" wp14:anchorId="30C2C302" wp14:editId="6AC3F808">
                <wp:simplePos x="0" y="0"/>
                <wp:positionH relativeFrom="column">
                  <wp:posOffset>114300</wp:posOffset>
                </wp:positionH>
                <wp:positionV relativeFrom="paragraph">
                  <wp:posOffset>114300</wp:posOffset>
                </wp:positionV>
                <wp:extent cx="5143500" cy="8488045"/>
                <wp:effectExtent l="9525" t="9525" r="9525" b="8255"/>
                <wp:wrapNone/>
                <wp:docPr id="2"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848804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87D7AB" id="矩形 2" o:spid="_x0000_s1026" style="position:absolute;left:0;text-align:left;margin-left:9pt;margin-top:9pt;width:405pt;height:66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" filled="f"/>
            </w:pict>
          </mc:Fallback>
        </mc:AlternateContent>
      </w:r>
    </w:p>
    <w:p w14:paraId="264E1C94" w14:textId="77777777" w:rsidR="008D60FB" w:rsidRDefault="008D60FB" w:rsidP="008D60FB">
      <w:pPr>
        <w:jc w:val="center"/>
      </w:pPr>
    </w:p>
    <w:p w14:paraId="1DAB2B37" w14:textId="60B4EEC8" w:rsidR="008D60FB" w:rsidRPr="00B43D96" w:rsidRDefault="008D60FB" w:rsidP="008D60FB">
      <w:pPr>
        <w:jc w:val="center"/>
        <w:rPr>
          <w:rFonts w:ascii="Arial" w:hAnsi="Arial" w:cs="Arial"/>
          <w:sz w:val="52"/>
          <w:szCs w:val="52"/>
        </w:rPr>
      </w:pPr>
      <w:r w:rsidRPr="003F6411">
        <w:rPr>
          <w:noProof/>
          <w:lang w:val="en-MY"/>
        </w:rPr>
        <w:drawing>
          <wp:inline distT="0" distB="0" distL="0" distR="0" wp14:anchorId="3ABFF5B3" wp14:editId="5C9524E3">
            <wp:extent cx="1476375" cy="1781175"/>
            <wp:effectExtent l="0" t="0" r="9525" b="9525"/>
            <wp:docPr id="1" name="图片 1" descr="Latest-UCSI-Verti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UCSI-Vertic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781175"/>
                    </a:xfrm>
                    <a:prstGeom prst="rect">
                      <a:avLst/>
                    </a:prstGeom>
                    <a:noFill/>
                    <a:ln>
                      <a:noFill/>
                    </a:ln>
                  </pic:spPr>
                </pic:pic>
              </a:graphicData>
            </a:graphic>
          </wp:inline>
        </w:drawing>
      </w:r>
      <w:r w:rsidRPr="00B43D96">
        <w:rPr>
          <w:rFonts w:ascii="Arial" w:hAnsi="Arial" w:cs="Arial"/>
          <w:sz w:val="52"/>
          <w:szCs w:val="52"/>
        </w:rPr>
        <w:t xml:space="preserve">     </w:t>
      </w:r>
    </w:p>
    <w:p w14:paraId="4AA5A177" w14:textId="77777777" w:rsidR="008D60FB" w:rsidRPr="0065634D" w:rsidRDefault="008D60FB" w:rsidP="008D60FB">
      <w:pPr>
        <w:jc w:val="center"/>
        <w:rPr>
          <w:sz w:val="44"/>
          <w:szCs w:val="44"/>
        </w:rPr>
      </w:pPr>
    </w:p>
    <w:p w14:paraId="4F302CD1" w14:textId="77777777" w:rsidR="008D60FB" w:rsidRPr="00B43D96" w:rsidRDefault="008D60FB" w:rsidP="008D60FB">
      <w:pPr>
        <w:rPr>
          <w:rFonts w:ascii="Arial Narrow" w:hAnsi="Arial Narrow" w:cs="Arial"/>
          <w:b/>
          <w:sz w:val="22"/>
          <w:szCs w:val="22"/>
          <w:lang w:val="en-AU"/>
        </w:rPr>
      </w:pPr>
    </w:p>
    <w:p w14:paraId="06343EEC" w14:textId="77777777" w:rsidR="008D60FB" w:rsidRPr="00B43D96" w:rsidRDefault="008D60FB" w:rsidP="008D60FB">
      <w:pPr>
        <w:rPr>
          <w:rFonts w:ascii="Arial Narrow" w:hAnsi="Arial Narrow" w:cs="Arial"/>
          <w:b/>
          <w:sz w:val="22"/>
          <w:szCs w:val="22"/>
          <w:lang w:val="en-AU"/>
        </w:rPr>
      </w:pPr>
      <w:r w:rsidRPr="00B43D96">
        <w:rPr>
          <w:rFonts w:ascii="Arial Narrow" w:hAnsi="Arial Narrow" w:cs="Arial"/>
          <w:b/>
          <w:sz w:val="22"/>
          <w:szCs w:val="22"/>
          <w:lang w:val="en-AU"/>
        </w:rPr>
        <w:t xml:space="preserve">                </w:t>
      </w:r>
    </w:p>
    <w:p w14:paraId="1D5E93EA" w14:textId="77777777" w:rsidR="008D60FB" w:rsidRDefault="008D60FB" w:rsidP="008D60FB">
      <w:pPr>
        <w:rPr>
          <w:rFonts w:ascii="Arial Narrow" w:hAnsi="Arial Narrow" w:cs="Arial"/>
          <w:b/>
          <w:sz w:val="32"/>
          <w:szCs w:val="32"/>
          <w:lang w:val="en-AU"/>
        </w:rPr>
      </w:pPr>
    </w:p>
    <w:p w14:paraId="505D49FB" w14:textId="77777777" w:rsidR="008D60FB" w:rsidRPr="00B43D96" w:rsidRDefault="008D60FB" w:rsidP="008D60FB">
      <w:pPr>
        <w:rPr>
          <w:rFonts w:ascii="Arial Narrow" w:hAnsi="Arial Narrow" w:cs="Arial"/>
          <w:b/>
          <w:sz w:val="32"/>
          <w:szCs w:val="32"/>
          <w:lang w:val="en-AU"/>
        </w:rPr>
      </w:pPr>
    </w:p>
    <w:p w14:paraId="25EBF116" w14:textId="77777777" w:rsidR="008D60FB" w:rsidRPr="00B43D96" w:rsidRDefault="008D60FB" w:rsidP="008D60FB">
      <w:pPr>
        <w:rPr>
          <w:rFonts w:ascii="Arial Narrow" w:hAnsi="Arial Narrow" w:cs="Arial"/>
          <w:b/>
          <w:sz w:val="32"/>
          <w:szCs w:val="32"/>
          <w:lang w:val="en-AU"/>
        </w:rPr>
      </w:pPr>
    </w:p>
    <w:p w14:paraId="101A1A1E" w14:textId="55CCFD11" w:rsidR="008D60FB" w:rsidRPr="00B43D96" w:rsidRDefault="008D60FB" w:rsidP="00E57789">
      <w:pPr>
        <w:jc w:val="center"/>
        <w:rPr>
          <w:rFonts w:ascii="Arial Narrow" w:hAnsi="Arial Narrow" w:cs="Arial"/>
          <w:b/>
          <w:sz w:val="32"/>
          <w:szCs w:val="32"/>
          <w:lang w:val="en-AU"/>
        </w:rPr>
      </w:pPr>
      <w:r w:rsidRPr="00E57789">
        <w:rPr>
          <w:rFonts w:ascii="Arial Narrow" w:hAnsi="Arial Narrow" w:cs="Arial"/>
          <w:b/>
          <w:sz w:val="32"/>
          <w:szCs w:val="32"/>
          <w:lang w:val="en-AU"/>
        </w:rPr>
        <w:t>Mobile Library – Mobile Library Management System</w:t>
      </w:r>
    </w:p>
    <w:p w14:paraId="5468A5B9" w14:textId="77777777" w:rsidR="008D60FB" w:rsidRPr="00B43D96" w:rsidRDefault="008D60FB" w:rsidP="008D60FB">
      <w:pPr>
        <w:rPr>
          <w:rFonts w:ascii="Arial Narrow" w:hAnsi="Arial Narrow" w:cs="Arial"/>
          <w:b/>
          <w:sz w:val="32"/>
          <w:szCs w:val="32"/>
          <w:lang w:val="en-AU"/>
        </w:rPr>
      </w:pPr>
    </w:p>
    <w:p w14:paraId="4DAA8638" w14:textId="77777777" w:rsidR="008D60FB" w:rsidRPr="00B43D96" w:rsidRDefault="008D60FB" w:rsidP="008D60FB">
      <w:pPr>
        <w:rPr>
          <w:rFonts w:ascii="Arial Narrow" w:hAnsi="Arial Narrow" w:cs="Arial"/>
          <w:b/>
          <w:sz w:val="32"/>
          <w:szCs w:val="32"/>
          <w:lang w:val="en-AU"/>
        </w:rPr>
      </w:pPr>
    </w:p>
    <w:p w14:paraId="21EBEE48" w14:textId="77777777" w:rsidR="008D60FB" w:rsidRPr="00B43D96" w:rsidRDefault="008D60FB" w:rsidP="008D60FB">
      <w:pPr>
        <w:rPr>
          <w:rFonts w:ascii="Arial Narrow" w:hAnsi="Arial Narrow" w:cs="Arial"/>
          <w:b/>
          <w:sz w:val="32"/>
          <w:szCs w:val="32"/>
          <w:lang w:val="en-AU"/>
        </w:rPr>
      </w:pPr>
    </w:p>
    <w:p w14:paraId="7321151F" w14:textId="77777777" w:rsidR="008D60FB" w:rsidRDefault="008D60FB" w:rsidP="008D60FB">
      <w:pPr>
        <w:rPr>
          <w:rFonts w:ascii="Arial Narrow" w:hAnsi="Arial Narrow" w:cs="Arial"/>
          <w:b/>
          <w:sz w:val="22"/>
          <w:szCs w:val="22"/>
          <w:lang w:val="en-AU"/>
        </w:rPr>
      </w:pPr>
    </w:p>
    <w:p w14:paraId="573445B7" w14:textId="77777777" w:rsidR="008D60FB" w:rsidRDefault="008D60FB" w:rsidP="008D60FB">
      <w:pPr>
        <w:rPr>
          <w:rFonts w:ascii="Arial Narrow" w:hAnsi="Arial Narrow" w:cs="Arial"/>
          <w:b/>
          <w:sz w:val="22"/>
          <w:szCs w:val="22"/>
          <w:lang w:val="en-AU"/>
        </w:rPr>
      </w:pPr>
    </w:p>
    <w:p w14:paraId="0B635646" w14:textId="77777777" w:rsidR="008D60FB" w:rsidRPr="00B43D96" w:rsidRDefault="008D60FB" w:rsidP="008D60FB">
      <w:pPr>
        <w:rPr>
          <w:rFonts w:ascii="Arial Narrow" w:hAnsi="Arial Narrow" w:cs="Arial"/>
          <w:b/>
          <w:sz w:val="22"/>
          <w:szCs w:val="22"/>
          <w:lang w:val="en-AU"/>
        </w:rPr>
      </w:pPr>
    </w:p>
    <w:p w14:paraId="7CF17845" w14:textId="77777777" w:rsidR="008D60FB" w:rsidRPr="00B43D96" w:rsidRDefault="008D60FB" w:rsidP="008D60FB">
      <w:pPr>
        <w:jc w:val="center"/>
        <w:rPr>
          <w:rFonts w:ascii="Arial Narrow" w:hAnsi="Arial Narrow" w:cs="Arial"/>
          <w:b/>
          <w:sz w:val="28"/>
          <w:szCs w:val="28"/>
          <w:lang w:val="en-AU"/>
        </w:rPr>
      </w:pPr>
      <w:r w:rsidRPr="00B43D96">
        <w:rPr>
          <w:rFonts w:ascii="Arial Narrow" w:hAnsi="Arial Narrow" w:cs="Arial"/>
          <w:b/>
          <w:sz w:val="28"/>
          <w:szCs w:val="28"/>
          <w:lang w:val="en-AU"/>
        </w:rPr>
        <w:t>BY</w:t>
      </w:r>
    </w:p>
    <w:p w14:paraId="569FDBC9" w14:textId="77777777" w:rsidR="008D60FB" w:rsidRPr="00B43D96" w:rsidRDefault="008D60FB" w:rsidP="008D60FB">
      <w:pPr>
        <w:rPr>
          <w:rFonts w:ascii="Arial Narrow" w:hAnsi="Arial Narrow" w:cs="Arial"/>
          <w:b/>
          <w:sz w:val="22"/>
          <w:szCs w:val="22"/>
          <w:lang w:val="en-AU"/>
        </w:rPr>
      </w:pPr>
    </w:p>
    <w:p w14:paraId="4DBF9D70" w14:textId="5C4920E4" w:rsidR="008D60FB" w:rsidRPr="00B43D96" w:rsidRDefault="008D60FB" w:rsidP="008D60FB">
      <w:pPr>
        <w:jc w:val="center"/>
        <w:rPr>
          <w:rFonts w:ascii="Arial Narrow" w:hAnsi="Arial Narrow" w:cs="Arial"/>
          <w:b/>
          <w:sz w:val="32"/>
          <w:szCs w:val="32"/>
          <w:lang w:val="en-AU"/>
        </w:rPr>
      </w:pPr>
      <w:r>
        <w:rPr>
          <w:rFonts w:ascii="Arial Narrow" w:hAnsi="Arial Narrow" w:cs="Arial"/>
          <w:b/>
          <w:sz w:val="32"/>
          <w:szCs w:val="32"/>
          <w:lang w:val="en-AU"/>
        </w:rPr>
        <w:t>JIANG YUHANG</w:t>
      </w:r>
    </w:p>
    <w:p w14:paraId="4B07AF59" w14:textId="5E68BF06" w:rsidR="008D60FB" w:rsidRPr="00B43D96" w:rsidRDefault="008D60FB" w:rsidP="008D60FB">
      <w:pPr>
        <w:jc w:val="center"/>
        <w:rPr>
          <w:rFonts w:ascii="Arial Narrow" w:hAnsi="Arial Narrow" w:cs="Arial"/>
          <w:b/>
          <w:sz w:val="32"/>
          <w:szCs w:val="32"/>
          <w:lang w:val="en-AU"/>
        </w:rPr>
      </w:pPr>
      <w:r>
        <w:rPr>
          <w:rFonts w:ascii="Arial Narrow" w:hAnsi="Arial Narrow" w:cs="Arial"/>
          <w:b/>
          <w:sz w:val="32"/>
          <w:szCs w:val="32"/>
          <w:lang w:val="en-AU"/>
        </w:rPr>
        <w:t>1001955401</w:t>
      </w:r>
    </w:p>
    <w:p w14:paraId="00DEC520" w14:textId="77777777" w:rsidR="008D60FB" w:rsidRPr="00B43D96" w:rsidRDefault="008D60FB" w:rsidP="008D60FB">
      <w:pPr>
        <w:jc w:val="center"/>
        <w:rPr>
          <w:rFonts w:ascii="Arial Narrow" w:hAnsi="Arial Narrow" w:cs="Arial"/>
          <w:b/>
          <w:sz w:val="32"/>
          <w:szCs w:val="32"/>
          <w:lang w:val="en-AU"/>
        </w:rPr>
      </w:pPr>
    </w:p>
    <w:p w14:paraId="7D3CFD4A" w14:textId="77777777" w:rsidR="008D60FB" w:rsidRDefault="008D60FB" w:rsidP="008D60FB">
      <w:pPr>
        <w:jc w:val="center"/>
        <w:rPr>
          <w:rFonts w:ascii="Arial Narrow" w:hAnsi="Arial Narrow" w:cs="Arial"/>
          <w:b/>
          <w:sz w:val="32"/>
          <w:szCs w:val="32"/>
          <w:lang w:val="en-AU"/>
        </w:rPr>
      </w:pPr>
    </w:p>
    <w:p w14:paraId="27CE0795" w14:textId="77777777" w:rsidR="008D60FB" w:rsidRPr="00B43D96" w:rsidRDefault="008D60FB" w:rsidP="008D60FB">
      <w:pPr>
        <w:jc w:val="center"/>
        <w:rPr>
          <w:rFonts w:ascii="Arial Narrow" w:hAnsi="Arial Narrow" w:cs="Arial"/>
          <w:b/>
          <w:sz w:val="32"/>
          <w:szCs w:val="32"/>
          <w:lang w:val="en-AU"/>
        </w:rPr>
      </w:pPr>
    </w:p>
    <w:p w14:paraId="26059C59" w14:textId="77777777" w:rsidR="008D60FB" w:rsidRPr="00B43D96" w:rsidRDefault="008D60FB" w:rsidP="008D60FB">
      <w:pPr>
        <w:jc w:val="center"/>
        <w:rPr>
          <w:rFonts w:ascii="Arial Narrow" w:hAnsi="Arial Narrow" w:cs="Arial"/>
          <w:b/>
          <w:sz w:val="32"/>
          <w:szCs w:val="32"/>
          <w:lang w:val="en-AU"/>
        </w:rPr>
      </w:pPr>
    </w:p>
    <w:p w14:paraId="404BC52B" w14:textId="77777777" w:rsidR="008D60FB" w:rsidRPr="00B43D96" w:rsidRDefault="008D60FB" w:rsidP="008D60FB">
      <w:pPr>
        <w:jc w:val="center"/>
        <w:rPr>
          <w:rFonts w:ascii="Arial Narrow" w:hAnsi="Arial Narrow" w:cs="Arial"/>
          <w:b/>
          <w:sz w:val="32"/>
          <w:szCs w:val="32"/>
          <w:lang w:val="en-AU"/>
        </w:rPr>
      </w:pPr>
    </w:p>
    <w:p w14:paraId="35D7DD5C" w14:textId="77777777" w:rsidR="008D60FB" w:rsidRPr="00B43D96" w:rsidRDefault="008D60FB" w:rsidP="008D60FB">
      <w:pPr>
        <w:jc w:val="center"/>
        <w:rPr>
          <w:rFonts w:ascii="Arial Narrow" w:hAnsi="Arial Narrow" w:cs="Arial"/>
          <w:b/>
          <w:sz w:val="32"/>
          <w:szCs w:val="32"/>
          <w:lang w:val="en-AU"/>
        </w:rPr>
      </w:pPr>
    </w:p>
    <w:p w14:paraId="3553EAFD" w14:textId="77777777" w:rsidR="008D60FB" w:rsidRPr="00B43D96" w:rsidRDefault="008D60FB" w:rsidP="008D60FB">
      <w:pPr>
        <w:jc w:val="center"/>
        <w:rPr>
          <w:rFonts w:ascii="Arial Narrow" w:hAnsi="Arial Narrow" w:cs="Arial"/>
          <w:b/>
          <w:sz w:val="32"/>
          <w:szCs w:val="32"/>
          <w:lang w:val="en-AU"/>
        </w:rPr>
      </w:pPr>
      <w:r w:rsidRPr="008A5D29">
        <w:rPr>
          <w:rFonts w:ascii="Arial Narrow" w:hAnsi="Arial Narrow" w:cs="Arial"/>
          <w:b/>
          <w:sz w:val="32"/>
          <w:szCs w:val="32"/>
          <w:lang w:val="en-AU"/>
        </w:rPr>
        <w:t>Institute of Computer Science and Digital Innovation</w:t>
      </w:r>
    </w:p>
    <w:p w14:paraId="6F6ABA35" w14:textId="77777777" w:rsidR="008D60FB" w:rsidRPr="00794617" w:rsidRDefault="008D60FB" w:rsidP="008D60FB">
      <w:pPr>
        <w:jc w:val="center"/>
        <w:rPr>
          <w:rFonts w:ascii="Arial Narrow" w:hAnsi="Arial Narrow" w:cs="Arial"/>
          <w:b/>
          <w:sz w:val="32"/>
          <w:szCs w:val="32"/>
        </w:rPr>
      </w:pPr>
      <w:r w:rsidRPr="00794617">
        <w:rPr>
          <w:rFonts w:ascii="Arial Narrow" w:hAnsi="Arial Narrow" w:cs="Arial"/>
          <w:b/>
          <w:sz w:val="32"/>
          <w:szCs w:val="32"/>
          <w:lang w:val="en-AU"/>
        </w:rPr>
        <w:t>Bachelor Of Science (Hons) in Computing</w:t>
      </w:r>
    </w:p>
    <w:p w14:paraId="6C767C56" w14:textId="77777777" w:rsidR="008D60FB" w:rsidRPr="00B43D96" w:rsidRDefault="008D60FB" w:rsidP="008D60FB">
      <w:pPr>
        <w:jc w:val="center"/>
        <w:rPr>
          <w:rFonts w:ascii="Arial Narrow" w:hAnsi="Arial Narrow" w:cs="Arial"/>
          <w:b/>
          <w:sz w:val="32"/>
          <w:szCs w:val="32"/>
          <w:lang w:val="en-AU"/>
        </w:rPr>
      </w:pPr>
      <w:r>
        <w:rPr>
          <w:rFonts w:ascii="Arial Narrow" w:hAnsi="Arial Narrow" w:cs="Arial"/>
          <w:b/>
          <w:sz w:val="32"/>
          <w:szCs w:val="32"/>
          <w:lang w:val="en-AU"/>
        </w:rPr>
        <w:t xml:space="preserve">UCSI </w:t>
      </w:r>
      <w:smartTag w:uri="urn:schemas-microsoft-com:office:smarttags" w:element="PlaceType">
        <w:r>
          <w:rPr>
            <w:rFonts w:ascii="Arial Narrow" w:hAnsi="Arial Narrow" w:cs="Arial"/>
            <w:b/>
            <w:sz w:val="32"/>
            <w:szCs w:val="32"/>
            <w:lang w:val="en-AU"/>
          </w:rPr>
          <w:t>UNIVERSITY</w:t>
        </w:r>
      </w:smartTag>
    </w:p>
    <w:p w14:paraId="188CDD77" w14:textId="77777777" w:rsidR="008D60FB" w:rsidRPr="00B43D96" w:rsidRDefault="008D60FB" w:rsidP="008D60FB">
      <w:pPr>
        <w:jc w:val="center"/>
        <w:rPr>
          <w:rFonts w:ascii="Arial Narrow" w:hAnsi="Arial Narrow" w:cs="Arial"/>
          <w:b/>
          <w:sz w:val="32"/>
          <w:szCs w:val="32"/>
          <w:lang w:val="en-AU"/>
        </w:rPr>
      </w:pPr>
      <w:r>
        <w:rPr>
          <w:rFonts w:ascii="Arial Narrow" w:hAnsi="Arial Narrow" w:cs="Arial"/>
          <w:b/>
          <w:sz w:val="32"/>
          <w:szCs w:val="32"/>
          <w:lang w:val="en-AU"/>
        </w:rPr>
        <w:t>2022</w:t>
      </w:r>
    </w:p>
    <w:p w14:paraId="6F18D932" w14:textId="77777777" w:rsidR="008D60FB" w:rsidRPr="00B43D96" w:rsidRDefault="008D60FB" w:rsidP="008D60FB">
      <w:pPr>
        <w:jc w:val="center"/>
        <w:rPr>
          <w:rFonts w:ascii="Arial" w:hAnsi="Arial" w:cs="Arial"/>
          <w:b/>
          <w:sz w:val="32"/>
          <w:szCs w:val="32"/>
          <w:lang w:val="en-AU"/>
        </w:rPr>
      </w:pPr>
    </w:p>
    <w:p w14:paraId="7DE27D22" w14:textId="022D2998" w:rsidR="00DC2B9D" w:rsidRDefault="00DC2B9D"/>
    <w:p w14:paraId="19A16E9C" w14:textId="77777777" w:rsidR="00DC2B9D" w:rsidRDefault="00DC2B9D">
      <w:pPr>
        <w:widowControl w:val="0"/>
        <w:jc w:val="both"/>
      </w:pPr>
      <w:r>
        <w:br w:type="page"/>
      </w:r>
    </w:p>
    <w:p w14:paraId="1AB24A87" w14:textId="77777777" w:rsidR="00DC2B9D" w:rsidRDefault="00DC2B9D" w:rsidP="00DC2B9D">
      <w:pPr>
        <w:pStyle w:val="4"/>
        <w:rPr>
          <w:szCs w:val="22"/>
        </w:rPr>
      </w:pPr>
      <w:bookmarkStart w:id="0" w:name="_Toc166391049"/>
      <w:r>
        <w:rPr>
          <w:szCs w:val="22"/>
        </w:rPr>
        <w:lastRenderedPageBreak/>
        <w:t>Authorship Declaration</w:t>
      </w:r>
      <w:bookmarkEnd w:id="0"/>
    </w:p>
    <w:p w14:paraId="44E1D610" w14:textId="77777777" w:rsidR="00DC2B9D" w:rsidRDefault="00DC2B9D" w:rsidP="00DC2B9D">
      <w:pPr>
        <w:rPr>
          <w:rFonts w:ascii="Arial" w:hAnsi="Arial" w:cs="Arial"/>
          <w:b/>
          <w:sz w:val="22"/>
          <w:lang w:val="en-AU"/>
        </w:rPr>
      </w:pPr>
    </w:p>
    <w:p w14:paraId="26DE066C" w14:textId="77777777" w:rsidR="00DC2B9D" w:rsidRDefault="00DC2B9D" w:rsidP="00DC2B9D">
      <w:pPr>
        <w:rPr>
          <w:rFonts w:ascii="Arial" w:hAnsi="Arial" w:cs="Arial"/>
          <w:b/>
          <w:sz w:val="22"/>
          <w:lang w:val="en-AU"/>
        </w:rPr>
      </w:pPr>
    </w:p>
    <w:p w14:paraId="2EA91236" w14:textId="77777777" w:rsidR="00DC2B9D" w:rsidRDefault="00DC2B9D" w:rsidP="00DC2B9D">
      <w:pPr>
        <w:rPr>
          <w:rFonts w:ascii="Arial" w:hAnsi="Arial" w:cs="Arial"/>
          <w:b/>
          <w:sz w:val="22"/>
          <w:lang w:val="en-AU"/>
        </w:rPr>
      </w:pPr>
    </w:p>
    <w:p w14:paraId="272C6534" w14:textId="77777777" w:rsidR="00DC2B9D" w:rsidRDefault="00DC2B9D" w:rsidP="00DC2B9D">
      <w:pPr>
        <w:rPr>
          <w:rFonts w:ascii="Arial" w:hAnsi="Arial" w:cs="Arial"/>
          <w:b/>
          <w:sz w:val="22"/>
          <w:lang w:val="en-AU"/>
        </w:rPr>
      </w:pPr>
    </w:p>
    <w:p w14:paraId="6D334F95" w14:textId="77777777" w:rsidR="00DC2B9D" w:rsidRDefault="00DC2B9D" w:rsidP="00DC2B9D">
      <w:pPr>
        <w:rPr>
          <w:rFonts w:ascii="Arial" w:hAnsi="Arial" w:cs="Arial"/>
          <w:b/>
          <w:sz w:val="22"/>
          <w:lang w:val="en-AU"/>
        </w:rPr>
      </w:pPr>
    </w:p>
    <w:p w14:paraId="4E5B9D73" w14:textId="77777777" w:rsidR="00B0459A" w:rsidRDefault="00B0459A" w:rsidP="00B0459A">
      <w:pPr>
        <w:spacing w:line="360" w:lineRule="auto"/>
        <w:jc w:val="both"/>
        <w:rPr>
          <w:rFonts w:ascii="Arial" w:hAnsi="Arial" w:cs="Arial"/>
          <w:sz w:val="22"/>
          <w:szCs w:val="22"/>
          <w:lang w:val="en-AU"/>
        </w:rPr>
      </w:pPr>
      <w:r>
        <w:rPr>
          <w:rFonts w:ascii="Arial" w:hAnsi="Arial" w:cs="Arial"/>
          <w:sz w:val="22"/>
          <w:szCs w:val="22"/>
          <w:lang w:val="en-AU"/>
        </w:rPr>
        <w:t>Except where reference is made in the references, this report contains no material published elsewhere or extracted in whole or in part from a dissertation or report presented by me for another degree or diploma.</w:t>
      </w:r>
    </w:p>
    <w:p w14:paraId="2BB418B3" w14:textId="77777777" w:rsidR="00B0459A" w:rsidRDefault="00B0459A" w:rsidP="00B0459A">
      <w:pPr>
        <w:spacing w:line="360" w:lineRule="auto"/>
        <w:jc w:val="both"/>
        <w:rPr>
          <w:rFonts w:ascii="Arial" w:hAnsi="Arial" w:cs="Arial"/>
          <w:sz w:val="22"/>
          <w:szCs w:val="22"/>
          <w:lang w:val="en-AU"/>
        </w:rPr>
      </w:pPr>
    </w:p>
    <w:p w14:paraId="37244F4A" w14:textId="77777777" w:rsidR="00B0459A" w:rsidRDefault="00B0459A" w:rsidP="00B0459A">
      <w:pPr>
        <w:spacing w:line="360" w:lineRule="auto"/>
        <w:jc w:val="both"/>
        <w:rPr>
          <w:rFonts w:ascii="Arial" w:hAnsi="Arial" w:cs="Arial"/>
          <w:sz w:val="22"/>
          <w:szCs w:val="22"/>
          <w:lang w:val="en-AU"/>
        </w:rPr>
      </w:pPr>
      <w:r>
        <w:rPr>
          <w:rFonts w:ascii="Arial" w:hAnsi="Arial" w:cs="Arial"/>
          <w:sz w:val="22"/>
          <w:szCs w:val="22"/>
          <w:lang w:val="en-AU"/>
        </w:rPr>
        <w:t>No other person’s work has been used without due acknowledgement in the content of the report.</w:t>
      </w:r>
    </w:p>
    <w:p w14:paraId="07028F92" w14:textId="77777777" w:rsidR="00B0459A" w:rsidRDefault="00B0459A" w:rsidP="00B0459A">
      <w:pPr>
        <w:spacing w:line="360" w:lineRule="auto"/>
        <w:jc w:val="both"/>
        <w:rPr>
          <w:rFonts w:ascii="Arial" w:hAnsi="Arial" w:cs="Arial"/>
          <w:sz w:val="22"/>
          <w:szCs w:val="22"/>
          <w:lang w:val="en-AU"/>
        </w:rPr>
      </w:pPr>
    </w:p>
    <w:p w14:paraId="084A84AC" w14:textId="77777777" w:rsidR="00B0459A" w:rsidRDefault="00B0459A" w:rsidP="00B0459A">
      <w:pPr>
        <w:spacing w:line="360" w:lineRule="auto"/>
        <w:rPr>
          <w:rFonts w:ascii="Arial" w:hAnsi="Arial" w:cs="Arial"/>
          <w:sz w:val="22"/>
          <w:szCs w:val="22"/>
          <w:lang w:val="en-AU"/>
        </w:rPr>
      </w:pPr>
    </w:p>
    <w:p w14:paraId="2DD0698A" w14:textId="77777777" w:rsidR="00B0459A" w:rsidRDefault="00B0459A" w:rsidP="00B0459A">
      <w:pPr>
        <w:spacing w:line="360" w:lineRule="auto"/>
        <w:rPr>
          <w:rFonts w:ascii="Arial" w:hAnsi="Arial" w:cs="Arial"/>
          <w:b/>
          <w:sz w:val="22"/>
          <w:szCs w:val="22"/>
          <w:lang w:val="en-AU"/>
        </w:rPr>
      </w:pPr>
    </w:p>
    <w:p w14:paraId="2F6DAFAC" w14:textId="77777777" w:rsidR="00B0459A" w:rsidRDefault="00B0459A" w:rsidP="00B0459A">
      <w:pPr>
        <w:spacing w:line="360" w:lineRule="auto"/>
        <w:rPr>
          <w:rFonts w:ascii="Arial" w:hAnsi="Arial" w:cs="Arial"/>
          <w:b/>
          <w:sz w:val="22"/>
          <w:szCs w:val="22"/>
          <w:lang w:val="en-AU"/>
        </w:rPr>
      </w:pPr>
    </w:p>
    <w:p w14:paraId="1DF9197A" w14:textId="77777777" w:rsidR="00B0459A" w:rsidRDefault="00B0459A" w:rsidP="00B0459A">
      <w:pPr>
        <w:spacing w:line="360" w:lineRule="auto"/>
        <w:rPr>
          <w:rFonts w:ascii="Arial" w:hAnsi="Arial" w:cs="Arial"/>
          <w:b/>
          <w:sz w:val="22"/>
          <w:szCs w:val="22"/>
          <w:lang w:val="en-AU"/>
        </w:rPr>
      </w:pPr>
    </w:p>
    <w:p w14:paraId="78531570" w14:textId="77777777" w:rsidR="00B0459A" w:rsidRDefault="00B0459A" w:rsidP="00B0459A">
      <w:pPr>
        <w:spacing w:line="360" w:lineRule="auto"/>
        <w:rPr>
          <w:rFonts w:ascii="Arial" w:hAnsi="Arial" w:cs="Arial"/>
          <w:b/>
          <w:sz w:val="22"/>
          <w:szCs w:val="22"/>
          <w:lang w:val="en-AU"/>
        </w:rPr>
      </w:pPr>
    </w:p>
    <w:p w14:paraId="266A6BC4" w14:textId="77777777" w:rsidR="00B0459A" w:rsidRDefault="00B0459A" w:rsidP="00B0459A">
      <w:pPr>
        <w:spacing w:line="360" w:lineRule="auto"/>
        <w:rPr>
          <w:rFonts w:ascii="Arial" w:hAnsi="Arial" w:cs="Arial"/>
          <w:b/>
          <w:sz w:val="22"/>
          <w:szCs w:val="22"/>
          <w:lang w:val="en-AU"/>
        </w:rPr>
      </w:pPr>
    </w:p>
    <w:p w14:paraId="5BB4FE44" w14:textId="77777777" w:rsidR="00B0459A" w:rsidRDefault="00B0459A" w:rsidP="00B0459A">
      <w:pPr>
        <w:spacing w:line="360" w:lineRule="auto"/>
        <w:rPr>
          <w:rFonts w:ascii="Arial" w:hAnsi="Arial" w:cs="Arial"/>
          <w:b/>
          <w:sz w:val="22"/>
          <w:szCs w:val="22"/>
          <w:lang w:val="en-AU"/>
        </w:rPr>
      </w:pPr>
    </w:p>
    <w:p w14:paraId="498B5C28" w14:textId="77777777" w:rsidR="00B0459A" w:rsidRDefault="00B0459A" w:rsidP="00B0459A">
      <w:pPr>
        <w:spacing w:line="360" w:lineRule="auto"/>
        <w:rPr>
          <w:rFonts w:ascii="Arial" w:hAnsi="Arial" w:cs="Arial"/>
          <w:b/>
          <w:sz w:val="22"/>
          <w:szCs w:val="22"/>
          <w:lang w:val="en-AU"/>
        </w:rPr>
      </w:pPr>
    </w:p>
    <w:p w14:paraId="025B4220" w14:textId="092E35AC" w:rsidR="00B0459A" w:rsidRDefault="00B0459A" w:rsidP="00B0459A">
      <w:pPr>
        <w:spacing w:line="360" w:lineRule="auto"/>
        <w:rPr>
          <w:rFonts w:ascii="Arial" w:hAnsi="Arial" w:cs="Arial"/>
          <w:b/>
          <w:sz w:val="22"/>
          <w:szCs w:val="22"/>
          <w:lang w:val="en-AU"/>
        </w:rPr>
      </w:pPr>
    </w:p>
    <w:p w14:paraId="02048611" w14:textId="4CCDC992" w:rsidR="00B0459A" w:rsidRDefault="00B0459A" w:rsidP="00B0459A">
      <w:pPr>
        <w:spacing w:line="360" w:lineRule="auto"/>
        <w:rPr>
          <w:rFonts w:ascii="Arial" w:hAnsi="Arial" w:cs="Arial"/>
          <w:b/>
          <w:sz w:val="22"/>
          <w:szCs w:val="22"/>
          <w:lang w:val="en-AU"/>
        </w:rPr>
      </w:pPr>
      <w:r>
        <w:rPr>
          <w:noProof/>
        </w:rPr>
        <w:drawing>
          <wp:anchor distT="0" distB="0" distL="114300" distR="114300" simplePos="0" relativeHeight="251661312" behindDoc="1" locked="0" layoutInCell="1" allowOverlap="1" wp14:anchorId="5487C4FE" wp14:editId="15DB78E4">
            <wp:simplePos x="0" y="0"/>
            <wp:positionH relativeFrom="margin">
              <wp:posOffset>581025</wp:posOffset>
            </wp:positionH>
            <wp:positionV relativeFrom="paragraph">
              <wp:posOffset>243205</wp:posOffset>
            </wp:positionV>
            <wp:extent cx="2014303" cy="819150"/>
            <wp:effectExtent l="0" t="0" r="5080" b="0"/>
            <wp:wrapNone/>
            <wp:docPr id="8" name="图片 8"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文本, 信件&#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4303" cy="819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7F5C0" w14:textId="3146C25F" w:rsidR="00B0459A" w:rsidRDefault="00B0459A" w:rsidP="00B0459A">
      <w:pPr>
        <w:spacing w:line="360" w:lineRule="auto"/>
        <w:rPr>
          <w:rFonts w:ascii="Arial" w:hAnsi="Arial" w:cs="Arial"/>
          <w:b/>
          <w:sz w:val="22"/>
          <w:szCs w:val="22"/>
          <w:lang w:val="en-AU"/>
        </w:rPr>
      </w:pPr>
    </w:p>
    <w:p w14:paraId="1ABB7A60" w14:textId="77777777" w:rsidR="00B0459A" w:rsidRPr="00F13D9D" w:rsidRDefault="00B0459A" w:rsidP="00B0459A">
      <w:pPr>
        <w:spacing w:line="360" w:lineRule="auto"/>
      </w:pPr>
    </w:p>
    <w:tbl>
      <w:tblPr>
        <w:tblW w:w="0" w:type="auto"/>
        <w:tblLook w:val="01E0" w:firstRow="1" w:lastRow="1" w:firstColumn="1" w:lastColumn="1" w:noHBand="0" w:noVBand="0"/>
      </w:tblPr>
      <w:tblGrid>
        <w:gridCol w:w="4161"/>
        <w:gridCol w:w="4148"/>
      </w:tblGrid>
      <w:tr w:rsidR="00B0459A" w14:paraId="7C7AD4E5" w14:textId="77777777" w:rsidTr="001B130B">
        <w:tc>
          <w:tcPr>
            <w:tcW w:w="4529" w:type="dxa"/>
          </w:tcPr>
          <w:p w14:paraId="2552667F" w14:textId="77777777" w:rsidR="00B0459A" w:rsidRDefault="00B0459A" w:rsidP="001B130B">
            <w:pPr>
              <w:spacing w:line="360" w:lineRule="auto"/>
              <w:rPr>
                <w:rFonts w:ascii="Arial" w:hAnsi="Arial" w:cs="Arial"/>
                <w:sz w:val="22"/>
                <w:szCs w:val="22"/>
                <w:lang w:val="en-AU"/>
              </w:rPr>
            </w:pPr>
            <w:r>
              <w:rPr>
                <w:rFonts w:ascii="Arial" w:hAnsi="Arial" w:cs="Arial"/>
                <w:sz w:val="22"/>
                <w:szCs w:val="22"/>
                <w:lang w:val="en-AU"/>
              </w:rPr>
              <w:t>Signature: ______________</w:t>
            </w:r>
          </w:p>
          <w:p w14:paraId="6532DA95" w14:textId="77777777" w:rsidR="00B0459A" w:rsidRDefault="00B0459A" w:rsidP="001B130B">
            <w:pPr>
              <w:spacing w:line="360" w:lineRule="auto"/>
              <w:rPr>
                <w:rFonts w:ascii="Arial" w:hAnsi="Arial" w:cs="Arial"/>
                <w:sz w:val="22"/>
                <w:szCs w:val="22"/>
                <w:lang w:val="en-AU"/>
              </w:rPr>
            </w:pPr>
          </w:p>
          <w:p w14:paraId="6AF8706A" w14:textId="77777777" w:rsidR="00B0459A" w:rsidRDefault="00B0459A" w:rsidP="001B130B">
            <w:pPr>
              <w:spacing w:line="360" w:lineRule="auto"/>
              <w:rPr>
                <w:rFonts w:ascii="Arial" w:hAnsi="Arial" w:cs="Arial"/>
                <w:sz w:val="22"/>
                <w:szCs w:val="22"/>
                <w:lang w:val="en-AU"/>
              </w:rPr>
            </w:pPr>
          </w:p>
          <w:p w14:paraId="57FD726A" w14:textId="77777777" w:rsidR="00B0459A" w:rsidRDefault="00B0459A" w:rsidP="001B130B">
            <w:pPr>
              <w:spacing w:line="360" w:lineRule="auto"/>
              <w:rPr>
                <w:rFonts w:ascii="Arial" w:hAnsi="Arial" w:cs="Arial"/>
                <w:sz w:val="22"/>
                <w:szCs w:val="22"/>
                <w:lang w:val="en-AU"/>
              </w:rPr>
            </w:pPr>
          </w:p>
        </w:tc>
        <w:tc>
          <w:tcPr>
            <w:tcW w:w="4529" w:type="dxa"/>
          </w:tcPr>
          <w:p w14:paraId="311B3988" w14:textId="37832E3C" w:rsidR="00B0459A" w:rsidRDefault="00B0459A" w:rsidP="001B130B">
            <w:pPr>
              <w:spacing w:line="360" w:lineRule="auto"/>
              <w:ind w:firstLineChars="500" w:firstLine="1100"/>
              <w:rPr>
                <w:rFonts w:ascii="Arial" w:hAnsi="Arial" w:cs="Arial"/>
                <w:sz w:val="22"/>
                <w:szCs w:val="22"/>
                <w:lang w:val="en-AU"/>
              </w:rPr>
            </w:pPr>
            <w:r>
              <w:rPr>
                <w:rFonts w:ascii="Arial" w:hAnsi="Arial" w:cs="Arial"/>
                <w:sz w:val="22"/>
                <w:szCs w:val="22"/>
                <w:lang w:val="en-AU"/>
              </w:rPr>
              <w:t>Date: 1</w:t>
            </w:r>
            <w:r w:rsidR="00FB6DD1">
              <w:rPr>
                <w:rFonts w:ascii="Arial" w:hAnsi="Arial" w:cs="Arial"/>
                <w:sz w:val="22"/>
                <w:szCs w:val="22"/>
                <w:lang w:val="en-AU"/>
              </w:rPr>
              <w:t>7</w:t>
            </w:r>
            <w:r>
              <w:rPr>
                <w:rFonts w:ascii="Arial" w:hAnsi="Arial" w:cs="Arial"/>
                <w:sz w:val="22"/>
                <w:szCs w:val="22"/>
                <w:lang w:val="en-AU"/>
              </w:rPr>
              <w:t>/2/2022</w:t>
            </w:r>
          </w:p>
        </w:tc>
      </w:tr>
    </w:tbl>
    <w:p w14:paraId="3CFAF246" w14:textId="04BA0738" w:rsidR="00E30D4C" w:rsidRDefault="00E30D4C"/>
    <w:p w14:paraId="6FB399D3" w14:textId="77777777" w:rsidR="00E30D4C" w:rsidRDefault="00E30D4C" w:rsidP="002A24DD">
      <w:pPr>
        <w:widowControl w:val="0"/>
        <w:spacing w:line="360" w:lineRule="auto"/>
        <w:jc w:val="both"/>
      </w:pPr>
      <w:r>
        <w:br w:type="page"/>
      </w:r>
    </w:p>
    <w:p w14:paraId="1F938DA0" w14:textId="77777777" w:rsidR="00E30D4C" w:rsidRPr="00D30201" w:rsidRDefault="00E30D4C" w:rsidP="007719E0">
      <w:pPr>
        <w:pStyle w:val="1"/>
        <w:spacing w:line="360" w:lineRule="auto"/>
        <w:rPr>
          <w:sz w:val="24"/>
          <w:szCs w:val="24"/>
        </w:rPr>
      </w:pPr>
      <w:bookmarkStart w:id="1" w:name="_Toc108590036"/>
      <w:bookmarkStart w:id="2" w:name="_Toc109850158"/>
      <w:r w:rsidRPr="00D30201">
        <w:rPr>
          <w:sz w:val="24"/>
          <w:szCs w:val="24"/>
        </w:rPr>
        <w:lastRenderedPageBreak/>
        <w:t>ACKNOWLEDGEMENTS</w:t>
      </w:r>
      <w:bookmarkEnd w:id="1"/>
      <w:bookmarkEnd w:id="2"/>
    </w:p>
    <w:p w14:paraId="217AF29C" w14:textId="4F3A214D" w:rsidR="00B75CB9" w:rsidRDefault="00E30D4C" w:rsidP="007719E0">
      <w:pPr>
        <w:spacing w:line="360" w:lineRule="auto"/>
      </w:pPr>
      <w:r w:rsidRPr="00E30D4C">
        <w:t>With the deepest gratitude, I am very grateful to those who did their best to help and guide me through my final year project.</w:t>
      </w:r>
    </w:p>
    <w:p w14:paraId="041C5B7F" w14:textId="4EEEC66A" w:rsidR="00E30D4C" w:rsidRDefault="00E30D4C" w:rsidP="007719E0">
      <w:pPr>
        <w:spacing w:line="360" w:lineRule="auto"/>
      </w:pPr>
    </w:p>
    <w:p w14:paraId="393EC1F3" w14:textId="6AB6E9EF" w:rsidR="00E30D4C" w:rsidRDefault="00356E67" w:rsidP="007719E0">
      <w:pPr>
        <w:spacing w:line="360" w:lineRule="auto"/>
      </w:pPr>
      <w:r w:rsidRPr="00356E67">
        <w:t>First of all, I would like to thank my first supervisor, Assistant Professor Dr Chloe Thong Chee Ling, for helping and encouraging me to the best of her ability throughout the project, and guiding me in the direction when I was confused. Also, a big thank you to my second marker Dr. Shayla Islam, who also gave me a lot of help and guidance. The two project supervisor selflessly shared their knowledge and experience, which benefited me a lot. Their help has made me a better person.</w:t>
      </w:r>
    </w:p>
    <w:p w14:paraId="7BBAC67F" w14:textId="475DEAA7" w:rsidR="00356E67" w:rsidRDefault="00356E67" w:rsidP="007719E0">
      <w:pPr>
        <w:spacing w:line="360" w:lineRule="auto"/>
      </w:pPr>
    </w:p>
    <w:p w14:paraId="78FFE474" w14:textId="6ED4FF6B" w:rsidR="00356E67" w:rsidRDefault="008403F4" w:rsidP="007719E0">
      <w:pPr>
        <w:spacing w:line="360" w:lineRule="auto"/>
      </w:pPr>
      <w:r w:rsidRPr="008403F4">
        <w:t>For the university I'm studying at: UCSI University, I continue to grow as a BSc (Hons) student in Computer Science. University libraries provide us with a wealth of resources and knowledge. These resources and knowledge have been helping me with this research.</w:t>
      </w:r>
    </w:p>
    <w:p w14:paraId="7C579465" w14:textId="46E4CF84" w:rsidR="008403F4" w:rsidRDefault="008403F4" w:rsidP="007719E0">
      <w:pPr>
        <w:spacing w:line="360" w:lineRule="auto"/>
      </w:pPr>
    </w:p>
    <w:p w14:paraId="52F9D949" w14:textId="6B72D54A" w:rsidR="008403F4" w:rsidRDefault="00AC72EF" w:rsidP="007719E0">
      <w:pPr>
        <w:spacing w:line="360" w:lineRule="auto"/>
      </w:pPr>
      <w:r w:rsidRPr="00AC72EF">
        <w:t>Also, I am very grateful to my parents. It is their selfless dedication and cultivation that allows me to choose to be the person I want to be. They gave me a lot of love and respect, which gave me self-confidence and the courage to face difficulties. Thank them for their trust and advice, which keeps me moving forward firmly.</w:t>
      </w:r>
    </w:p>
    <w:p w14:paraId="2F6D759D" w14:textId="1545DA16" w:rsidR="00AC72EF" w:rsidRDefault="00AC72EF" w:rsidP="007719E0">
      <w:pPr>
        <w:spacing w:line="360" w:lineRule="auto"/>
      </w:pPr>
    </w:p>
    <w:p w14:paraId="33CC2D7F" w14:textId="396F64F4" w:rsidR="002A78F5" w:rsidRDefault="002A78F5" w:rsidP="007719E0">
      <w:pPr>
        <w:spacing w:line="360" w:lineRule="auto"/>
      </w:pPr>
      <w:r w:rsidRPr="002A78F5">
        <w:t>Finally, I would like to thank my friends who have always given me their help and love. They have always encouraged and comforted me when I encountered difficulties in completing this research. Let me face difficulties with confidence, let me not be afraid of challenges, and handle everything with optimism.</w:t>
      </w:r>
    </w:p>
    <w:p w14:paraId="0180AB4D" w14:textId="77777777" w:rsidR="002A78F5" w:rsidRDefault="002A78F5" w:rsidP="007719E0">
      <w:pPr>
        <w:widowControl w:val="0"/>
        <w:spacing w:line="360" w:lineRule="auto"/>
        <w:jc w:val="both"/>
      </w:pPr>
      <w:r>
        <w:br w:type="page"/>
      </w:r>
    </w:p>
    <w:p w14:paraId="1147BDCD" w14:textId="77777777" w:rsidR="00DA49EB" w:rsidRPr="00D30201" w:rsidRDefault="00DA49EB" w:rsidP="007719E0">
      <w:pPr>
        <w:pStyle w:val="1"/>
        <w:spacing w:line="360" w:lineRule="auto"/>
        <w:rPr>
          <w:sz w:val="24"/>
          <w:szCs w:val="24"/>
        </w:rPr>
      </w:pPr>
      <w:bookmarkStart w:id="3" w:name="_Toc108590037"/>
      <w:bookmarkStart w:id="4" w:name="_Toc109850159"/>
      <w:r w:rsidRPr="00D30201">
        <w:rPr>
          <w:sz w:val="24"/>
          <w:szCs w:val="24"/>
        </w:rPr>
        <w:lastRenderedPageBreak/>
        <w:t>A</w:t>
      </w:r>
      <w:r w:rsidRPr="00D30201">
        <w:rPr>
          <w:rFonts w:hint="eastAsia"/>
          <w:sz w:val="24"/>
          <w:szCs w:val="24"/>
        </w:rPr>
        <w:t>BSTRACT</w:t>
      </w:r>
      <w:bookmarkEnd w:id="3"/>
      <w:bookmarkEnd w:id="4"/>
    </w:p>
    <w:p w14:paraId="7B7212ED" w14:textId="6F6B064D" w:rsidR="003E7E68" w:rsidRPr="000379F7" w:rsidRDefault="003E7E68" w:rsidP="007719E0">
      <w:pPr>
        <w:spacing w:line="360" w:lineRule="auto"/>
        <w:rPr>
          <w:rStyle w:val="tgt"/>
          <w:color w:val="333333"/>
          <w:shd w:val="clear" w:color="auto" w:fill="F7F8FA"/>
        </w:rPr>
      </w:pPr>
      <w:r w:rsidRPr="000379F7">
        <w:rPr>
          <w:rStyle w:val="tgt"/>
          <w:color w:val="333333"/>
          <w:shd w:val="clear" w:color="auto" w:fill="F7F8FA"/>
        </w:rPr>
        <w:t xml:space="preserve">As technology </w:t>
      </w:r>
      <w:r>
        <w:rPr>
          <w:rStyle w:val="tgt"/>
          <w:color w:val="333333"/>
          <w:shd w:val="clear" w:color="auto" w:fill="F7F8FA"/>
        </w:rPr>
        <w:t>evolves</w:t>
      </w:r>
      <w:r w:rsidRPr="000379F7">
        <w:rPr>
          <w:rStyle w:val="tgt"/>
          <w:color w:val="333333"/>
          <w:shd w:val="clear" w:color="auto" w:fill="F7F8FA"/>
        </w:rPr>
        <w:t xml:space="preserve">, people are increasingly looking for convenience, </w:t>
      </w:r>
      <w:r>
        <w:rPr>
          <w:rStyle w:val="tgt"/>
          <w:color w:val="333333"/>
          <w:shd w:val="clear" w:color="auto" w:fill="F7F8FA"/>
        </w:rPr>
        <w:t>making</w:t>
      </w:r>
      <w:r w:rsidRPr="000379F7">
        <w:rPr>
          <w:rStyle w:val="tgt"/>
          <w:color w:val="333333"/>
          <w:shd w:val="clear" w:color="auto" w:fill="F7F8FA"/>
        </w:rPr>
        <w:t xml:space="preserve"> their lives easier. Most traditional book management systems are based on computer applications. Although they can meet the functions of book management, they have an obvious disadvantage </w:t>
      </w:r>
      <w:r>
        <w:rPr>
          <w:rStyle w:val="tgt"/>
          <w:color w:val="333333"/>
          <w:shd w:val="clear" w:color="auto" w:fill="F7F8FA"/>
        </w:rPr>
        <w:t xml:space="preserve">in </w:t>
      </w:r>
      <w:r w:rsidRPr="000379F7">
        <w:rPr>
          <w:rStyle w:val="tgt"/>
          <w:color w:val="333333"/>
          <w:shd w:val="clear" w:color="auto" w:fill="F7F8FA"/>
        </w:rPr>
        <w:t xml:space="preserve">that they are not portable. It cannot meet </w:t>
      </w:r>
      <w:r>
        <w:rPr>
          <w:rStyle w:val="tgt"/>
          <w:color w:val="333333"/>
          <w:shd w:val="clear" w:color="auto" w:fill="F7F8FA"/>
        </w:rPr>
        <w:t>users’ needs</w:t>
      </w:r>
      <w:r w:rsidRPr="000379F7">
        <w:rPr>
          <w:rStyle w:val="tgt"/>
          <w:color w:val="333333"/>
          <w:shd w:val="clear" w:color="auto" w:fill="F7F8FA"/>
        </w:rPr>
        <w:t xml:space="preserve"> to search </w:t>
      </w:r>
      <w:r w:rsidR="00E208B2">
        <w:rPr>
          <w:rStyle w:val="tgt"/>
          <w:color w:val="333333"/>
          <w:shd w:val="clear" w:color="auto" w:fill="F7F8FA"/>
        </w:rPr>
        <w:t xml:space="preserve">for </w:t>
      </w:r>
      <w:r w:rsidRPr="000379F7">
        <w:rPr>
          <w:rStyle w:val="tgt"/>
          <w:color w:val="333333"/>
          <w:shd w:val="clear" w:color="auto" w:fill="F7F8FA"/>
        </w:rPr>
        <w:t xml:space="preserve">book information in a portable manner. The mobile book management system based on </w:t>
      </w:r>
      <w:r>
        <w:rPr>
          <w:rStyle w:val="tgt"/>
          <w:color w:val="333333"/>
          <w:shd w:val="clear" w:color="auto" w:fill="F7F8FA"/>
        </w:rPr>
        <w:t xml:space="preserve">the </w:t>
      </w:r>
      <w:r w:rsidRPr="000379F7">
        <w:rPr>
          <w:rStyle w:val="tgt"/>
          <w:color w:val="333333"/>
          <w:shd w:val="clear" w:color="auto" w:fill="F7F8FA"/>
        </w:rPr>
        <w:t>Android platform can solve this problem.</w:t>
      </w:r>
    </w:p>
    <w:p w14:paraId="624D0CCD" w14:textId="2758C4BF" w:rsidR="003E7E68" w:rsidRDefault="0038721F" w:rsidP="007719E0">
      <w:pPr>
        <w:spacing w:line="360" w:lineRule="auto"/>
        <w:rPr>
          <w:rStyle w:val="tgt"/>
          <w:color w:val="333333"/>
          <w:shd w:val="clear" w:color="auto" w:fill="F7F8FA"/>
        </w:rPr>
      </w:pPr>
      <w:r w:rsidRPr="0038721F">
        <w:rPr>
          <w:rStyle w:val="tgt"/>
          <w:color w:val="333333"/>
          <w:shd w:val="clear" w:color="auto" w:fill="F7F8FA"/>
        </w:rPr>
        <w:t xml:space="preserve">Therefore, this project aims to develop a book management system based on </w:t>
      </w:r>
      <w:r w:rsidR="00E208B2">
        <w:rPr>
          <w:rStyle w:val="tgt"/>
          <w:color w:val="333333"/>
          <w:shd w:val="clear" w:color="auto" w:fill="F7F8FA"/>
        </w:rPr>
        <w:t xml:space="preserve">the </w:t>
      </w:r>
      <w:r w:rsidRPr="0038721F">
        <w:rPr>
          <w:rStyle w:val="tgt"/>
          <w:color w:val="333333"/>
          <w:shd w:val="clear" w:color="auto" w:fill="F7F8FA"/>
        </w:rPr>
        <w:t xml:space="preserve">Android operating system, including two platforms of background data management Personal Computer (PC) and mobile client, which realizes the function of two-way management of users and administrators. Background data management The PC terminal is logged in from the browser, and the background realizes the </w:t>
      </w:r>
      <w:r w:rsidR="00E208B2">
        <w:rPr>
          <w:rStyle w:val="tgt"/>
          <w:color w:val="333333"/>
          <w:shd w:val="clear" w:color="auto" w:fill="F7F8FA"/>
        </w:rPr>
        <w:t xml:space="preserve">functions </w:t>
      </w:r>
      <w:r w:rsidRPr="0038721F">
        <w:rPr>
          <w:rStyle w:val="tgt"/>
          <w:color w:val="333333"/>
          <w:shd w:val="clear" w:color="auto" w:fill="F7F8FA"/>
        </w:rPr>
        <w:t>registered user query, book query, borrowing and returning, book reservation, book loss, viewing book</w:t>
      </w:r>
      <w:r w:rsidR="00E208B2">
        <w:rPr>
          <w:rStyle w:val="tgt"/>
          <w:color w:val="333333"/>
          <w:shd w:val="clear" w:color="auto" w:fill="F7F8FA"/>
        </w:rPr>
        <w:t>,</w:t>
      </w:r>
      <w:r w:rsidRPr="0038721F">
        <w:rPr>
          <w:rStyle w:val="tgt"/>
          <w:color w:val="333333"/>
          <w:shd w:val="clear" w:color="auto" w:fill="F7F8FA"/>
        </w:rPr>
        <w:t xml:space="preserve"> reviews</w:t>
      </w:r>
      <w:r w:rsidR="00E208B2">
        <w:rPr>
          <w:rStyle w:val="tgt"/>
          <w:color w:val="333333"/>
          <w:shd w:val="clear" w:color="auto" w:fill="F7F8FA"/>
        </w:rPr>
        <w:t>,</w:t>
      </w:r>
      <w:r w:rsidRPr="0038721F">
        <w:rPr>
          <w:rStyle w:val="tgt"/>
          <w:color w:val="333333"/>
          <w:shd w:val="clear" w:color="auto" w:fill="F7F8FA"/>
        </w:rPr>
        <w:t xml:space="preserve"> and other functions. The mobile client implements functions such as user registration, login, inquiring about books, inquiring about borrowing, reserving books, and inquiring </w:t>
      </w:r>
      <w:r w:rsidR="00E208B2">
        <w:rPr>
          <w:rStyle w:val="tgt"/>
          <w:color w:val="333333"/>
          <w:shd w:val="clear" w:color="auto" w:fill="F7F8FA"/>
        </w:rPr>
        <w:t xml:space="preserve">about </w:t>
      </w:r>
      <w:r w:rsidRPr="0038721F">
        <w:rPr>
          <w:rStyle w:val="tgt"/>
          <w:color w:val="333333"/>
          <w:shd w:val="clear" w:color="auto" w:fill="F7F8FA"/>
        </w:rPr>
        <w:t>personal information. The advantage of this system is that users can access the library management system anytime and anywhere.</w:t>
      </w:r>
      <w:r>
        <w:rPr>
          <w:rStyle w:val="tgt"/>
          <w:color w:val="333333"/>
          <w:shd w:val="clear" w:color="auto" w:fill="F7F8FA"/>
        </w:rPr>
        <w:t xml:space="preserve"> </w:t>
      </w:r>
      <w:r w:rsidR="003E7E68" w:rsidRPr="00486C6F">
        <w:rPr>
          <w:rStyle w:val="tgt"/>
          <w:color w:val="333333"/>
          <w:shd w:val="clear" w:color="auto" w:fill="F7F8FA"/>
        </w:rPr>
        <w:t>In addition, the system also introduces a book review function, where teachers and students can share their understanding and comments on books on the platform.</w:t>
      </w:r>
      <w:r w:rsidRPr="0038721F">
        <w:t xml:space="preserve"> </w:t>
      </w:r>
      <w:r w:rsidRPr="0038721F">
        <w:rPr>
          <w:rStyle w:val="tgt"/>
          <w:color w:val="333333"/>
          <w:shd w:val="clear" w:color="auto" w:fill="F7F8FA"/>
        </w:rPr>
        <w:t xml:space="preserve">And through the book review function, users can </w:t>
      </w:r>
      <w:r w:rsidR="00E208B2">
        <w:rPr>
          <w:rStyle w:val="tgt"/>
          <w:color w:val="333333"/>
          <w:shd w:val="clear" w:color="auto" w:fill="F7F8FA"/>
        </w:rPr>
        <w:t>feedback on the relevant</w:t>
      </w:r>
      <w:r w:rsidRPr="0038721F">
        <w:rPr>
          <w:rStyle w:val="tgt"/>
          <w:color w:val="333333"/>
          <w:shd w:val="clear" w:color="auto" w:fill="F7F8FA"/>
        </w:rPr>
        <w:t xml:space="preserve"> situation of the book, such as damage, missing pages, etc. At the same time, the relevant situation of the library can also be fed back to the management through this channel.</w:t>
      </w:r>
      <w:r w:rsidR="003E7E68" w:rsidRPr="00486C6F">
        <w:rPr>
          <w:rStyle w:val="tgt"/>
          <w:color w:val="333333"/>
          <w:shd w:val="clear" w:color="auto" w:fill="F7F8FA"/>
        </w:rPr>
        <w:t xml:space="preserve"> Users can rate books to make good books more widely known. The project takes place in the UCSI University Libraries.</w:t>
      </w:r>
    </w:p>
    <w:p w14:paraId="15AADA9F" w14:textId="1DF8D5DE" w:rsidR="00B27628" w:rsidRDefault="00B27628" w:rsidP="007719E0">
      <w:pPr>
        <w:spacing w:line="360" w:lineRule="auto"/>
      </w:pPr>
      <w:r w:rsidRPr="00B27628">
        <w:t>The research method of this project uses a literature review, which summarizes some journal articles and gives comments on some of the problems existing in the current system. The survey method used a random questionnaire method to determine the current status of the system to be developed. The software development method for this project uses the SDLC model, which will help us produce the highest quality product at the lowest cost when time is limited. This project uses the UTAUT model to generate product usage survey questions to avoid bias issues.</w:t>
      </w:r>
    </w:p>
    <w:p w14:paraId="4C89C6FB" w14:textId="131EA303" w:rsidR="002D28A8" w:rsidRDefault="002D28A8" w:rsidP="007719E0">
      <w:pPr>
        <w:spacing w:line="360" w:lineRule="auto"/>
        <w:rPr>
          <w:color w:val="000000" w:themeColor="text1"/>
        </w:rPr>
      </w:pPr>
      <w:r w:rsidRPr="00BF1505">
        <w:rPr>
          <w:color w:val="000000" w:themeColor="text1"/>
        </w:rPr>
        <w:t>Keywords</w:t>
      </w:r>
      <w:r>
        <w:rPr>
          <w:color w:val="000000" w:themeColor="text1"/>
        </w:rPr>
        <w:t>:</w:t>
      </w:r>
      <w:r w:rsidRPr="002D28A8">
        <w:t xml:space="preserve"> </w:t>
      </w:r>
      <w:r w:rsidR="008B7DA8">
        <w:rPr>
          <w:color w:val="000000" w:themeColor="text1"/>
        </w:rPr>
        <w:t>L</w:t>
      </w:r>
      <w:r w:rsidRPr="002D28A8">
        <w:rPr>
          <w:color w:val="000000" w:themeColor="text1"/>
        </w:rPr>
        <w:t xml:space="preserve">ibrary </w:t>
      </w:r>
      <w:r w:rsidR="00255EF9">
        <w:rPr>
          <w:color w:val="000000" w:themeColor="text1"/>
        </w:rPr>
        <w:t>M</w:t>
      </w:r>
      <w:r w:rsidRPr="002D28A8">
        <w:rPr>
          <w:color w:val="000000" w:themeColor="text1"/>
        </w:rPr>
        <w:t xml:space="preserve">anagement </w:t>
      </w:r>
      <w:r w:rsidR="00255EF9">
        <w:rPr>
          <w:color w:val="000000" w:themeColor="text1"/>
        </w:rPr>
        <w:t>S</w:t>
      </w:r>
      <w:r w:rsidRPr="002D28A8">
        <w:rPr>
          <w:color w:val="000000" w:themeColor="text1"/>
        </w:rPr>
        <w:t>ystem</w:t>
      </w:r>
      <w:r>
        <w:rPr>
          <w:color w:val="000000" w:themeColor="text1"/>
        </w:rPr>
        <w:t xml:space="preserve">, </w:t>
      </w:r>
      <w:r w:rsidR="008B7DA8">
        <w:rPr>
          <w:color w:val="000000" w:themeColor="text1"/>
        </w:rPr>
        <w:t>M</w:t>
      </w:r>
      <w:r w:rsidR="008B7DA8" w:rsidRPr="008B7DA8">
        <w:rPr>
          <w:color w:val="000000" w:themeColor="text1"/>
        </w:rPr>
        <w:t>obile</w:t>
      </w:r>
      <w:r>
        <w:rPr>
          <w:color w:val="000000" w:themeColor="text1"/>
        </w:rPr>
        <w:t xml:space="preserve">, </w:t>
      </w:r>
      <w:r w:rsidRPr="002D28A8">
        <w:rPr>
          <w:color w:val="000000" w:themeColor="text1"/>
        </w:rPr>
        <w:t>Book Review</w:t>
      </w:r>
      <w:r>
        <w:rPr>
          <w:color w:val="000000" w:themeColor="text1"/>
        </w:rPr>
        <w:t>.</w:t>
      </w:r>
    </w:p>
    <w:p w14:paraId="7DB00358" w14:textId="77777777" w:rsidR="002D28A8" w:rsidRDefault="002D28A8" w:rsidP="007719E0">
      <w:pPr>
        <w:widowControl w:val="0"/>
        <w:spacing w:line="360" w:lineRule="auto"/>
        <w:jc w:val="both"/>
        <w:rPr>
          <w:color w:val="000000" w:themeColor="text1"/>
        </w:rPr>
      </w:pPr>
      <w:r>
        <w:rPr>
          <w:color w:val="000000" w:themeColor="text1"/>
        </w:rPr>
        <w:br w:type="page"/>
      </w:r>
    </w:p>
    <w:p w14:paraId="56C476F7" w14:textId="77777777" w:rsidR="00233C30" w:rsidRPr="00742DC6" w:rsidRDefault="00233C30" w:rsidP="007719E0">
      <w:pPr>
        <w:pStyle w:val="1"/>
        <w:spacing w:line="360" w:lineRule="auto"/>
        <w:rPr>
          <w:sz w:val="24"/>
          <w:szCs w:val="24"/>
        </w:rPr>
      </w:pPr>
      <w:bookmarkStart w:id="5" w:name="_Toc108590038"/>
      <w:bookmarkStart w:id="6" w:name="_Toc109850160"/>
      <w:r w:rsidRPr="00742DC6">
        <w:rPr>
          <w:sz w:val="24"/>
          <w:szCs w:val="24"/>
        </w:rPr>
        <w:lastRenderedPageBreak/>
        <w:t>TABLE OF CONTENTS</w:t>
      </w:r>
      <w:bookmarkEnd w:id="5"/>
      <w:bookmarkEnd w:id="6"/>
    </w:p>
    <w:sdt>
      <w:sdtPr>
        <w:rPr>
          <w:rFonts w:ascii="Times New Roman" w:eastAsia="宋体" w:hAnsi="Times New Roman" w:cs="Times New Roman"/>
          <w:color w:val="auto"/>
          <w:sz w:val="24"/>
          <w:szCs w:val="24"/>
          <w:lang w:val="zh-CN"/>
        </w:rPr>
        <w:id w:val="1552884041"/>
        <w:docPartObj>
          <w:docPartGallery w:val="Table of Contents"/>
          <w:docPartUnique/>
        </w:docPartObj>
      </w:sdtPr>
      <w:sdtEndPr>
        <w:rPr>
          <w:b/>
          <w:bCs/>
        </w:rPr>
      </w:sdtEndPr>
      <w:sdtContent>
        <w:p w14:paraId="6C1E1F72" w14:textId="5F670124" w:rsidR="009B39FD" w:rsidRDefault="009B39FD" w:rsidP="007719E0">
          <w:pPr>
            <w:pStyle w:val="TOC"/>
            <w:spacing w:line="360" w:lineRule="auto"/>
          </w:pPr>
        </w:p>
        <w:p w14:paraId="4ABE153C" w14:textId="2FA1946B" w:rsidR="00EB1FA4" w:rsidRPr="00EB1FA4" w:rsidRDefault="009B39FD">
          <w:pPr>
            <w:pStyle w:val="TOC1"/>
            <w:tabs>
              <w:tab w:val="right" w:leader="dot" w:pos="8299"/>
            </w:tabs>
            <w:rPr>
              <w:rFonts w:ascii="Times New Roman" w:hAnsi="Times New Roman"/>
              <w:b/>
              <w:bCs/>
              <w:noProof/>
              <w:kern w:val="2"/>
              <w:sz w:val="24"/>
              <w:szCs w:val="24"/>
            </w:rPr>
          </w:pPr>
          <w:r>
            <w:fldChar w:fldCharType="begin"/>
          </w:r>
          <w:r>
            <w:instrText xml:space="preserve"> TOC \o "1-3" \h \z \u </w:instrText>
          </w:r>
          <w:r>
            <w:fldChar w:fldCharType="separate"/>
          </w:r>
          <w:hyperlink w:anchor="_Toc109850158" w:history="1">
            <w:r w:rsidR="00EB1FA4" w:rsidRPr="00EB1FA4">
              <w:rPr>
                <w:rStyle w:val="a7"/>
                <w:rFonts w:ascii="Times New Roman" w:hAnsi="Times New Roman"/>
                <w:b/>
                <w:bCs/>
                <w:noProof/>
                <w:sz w:val="24"/>
                <w:szCs w:val="24"/>
              </w:rPr>
              <w:t>ACKNOWLEDGEMENTS</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58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3</w:t>
            </w:r>
            <w:r w:rsidR="00EB1FA4" w:rsidRPr="00EB1FA4">
              <w:rPr>
                <w:rFonts w:ascii="Times New Roman" w:hAnsi="Times New Roman"/>
                <w:b/>
                <w:bCs/>
                <w:noProof/>
                <w:webHidden/>
                <w:sz w:val="24"/>
                <w:szCs w:val="24"/>
              </w:rPr>
              <w:fldChar w:fldCharType="end"/>
            </w:r>
          </w:hyperlink>
        </w:p>
        <w:p w14:paraId="79417902" w14:textId="732365B8" w:rsidR="00EB1FA4" w:rsidRPr="00EB1FA4" w:rsidRDefault="00000000">
          <w:pPr>
            <w:pStyle w:val="TOC1"/>
            <w:tabs>
              <w:tab w:val="right" w:leader="dot" w:pos="8299"/>
            </w:tabs>
            <w:rPr>
              <w:rFonts w:ascii="Times New Roman" w:hAnsi="Times New Roman"/>
              <w:b/>
              <w:bCs/>
              <w:noProof/>
              <w:kern w:val="2"/>
              <w:sz w:val="24"/>
              <w:szCs w:val="24"/>
            </w:rPr>
          </w:pPr>
          <w:hyperlink w:anchor="_Toc109850159" w:history="1">
            <w:r w:rsidR="00EB1FA4" w:rsidRPr="00EB1FA4">
              <w:rPr>
                <w:rStyle w:val="a7"/>
                <w:rFonts w:ascii="Times New Roman" w:hAnsi="Times New Roman"/>
                <w:b/>
                <w:bCs/>
                <w:noProof/>
                <w:sz w:val="24"/>
                <w:szCs w:val="24"/>
              </w:rPr>
              <w:t>ABSTRACT</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59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4</w:t>
            </w:r>
            <w:r w:rsidR="00EB1FA4" w:rsidRPr="00EB1FA4">
              <w:rPr>
                <w:rFonts w:ascii="Times New Roman" w:hAnsi="Times New Roman"/>
                <w:b/>
                <w:bCs/>
                <w:noProof/>
                <w:webHidden/>
                <w:sz w:val="24"/>
                <w:szCs w:val="24"/>
              </w:rPr>
              <w:fldChar w:fldCharType="end"/>
            </w:r>
          </w:hyperlink>
        </w:p>
        <w:p w14:paraId="5FCC363D" w14:textId="5390D1DC" w:rsidR="00EB1FA4" w:rsidRPr="00EB1FA4" w:rsidRDefault="00000000">
          <w:pPr>
            <w:pStyle w:val="TOC1"/>
            <w:tabs>
              <w:tab w:val="right" w:leader="dot" w:pos="8299"/>
            </w:tabs>
            <w:rPr>
              <w:rFonts w:ascii="Times New Roman" w:hAnsi="Times New Roman"/>
              <w:b/>
              <w:bCs/>
              <w:noProof/>
              <w:kern w:val="2"/>
              <w:sz w:val="24"/>
              <w:szCs w:val="24"/>
            </w:rPr>
          </w:pPr>
          <w:hyperlink w:anchor="_Toc109850160" w:history="1">
            <w:r w:rsidR="00EB1FA4" w:rsidRPr="00EB1FA4">
              <w:rPr>
                <w:rStyle w:val="a7"/>
                <w:rFonts w:ascii="Times New Roman" w:hAnsi="Times New Roman"/>
                <w:b/>
                <w:bCs/>
                <w:noProof/>
                <w:sz w:val="24"/>
                <w:szCs w:val="24"/>
              </w:rPr>
              <w:t>TABLE OF CONTENTS</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60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5</w:t>
            </w:r>
            <w:r w:rsidR="00EB1FA4" w:rsidRPr="00EB1FA4">
              <w:rPr>
                <w:rFonts w:ascii="Times New Roman" w:hAnsi="Times New Roman"/>
                <w:b/>
                <w:bCs/>
                <w:noProof/>
                <w:webHidden/>
                <w:sz w:val="24"/>
                <w:szCs w:val="24"/>
              </w:rPr>
              <w:fldChar w:fldCharType="end"/>
            </w:r>
          </w:hyperlink>
        </w:p>
        <w:p w14:paraId="3849AD62" w14:textId="75FA1FC8" w:rsidR="00EB1FA4" w:rsidRPr="00EB1FA4" w:rsidRDefault="00000000">
          <w:pPr>
            <w:pStyle w:val="TOC1"/>
            <w:tabs>
              <w:tab w:val="right" w:leader="dot" w:pos="8299"/>
            </w:tabs>
            <w:rPr>
              <w:rFonts w:ascii="Times New Roman" w:hAnsi="Times New Roman"/>
              <w:b/>
              <w:bCs/>
              <w:noProof/>
              <w:kern w:val="2"/>
              <w:sz w:val="24"/>
              <w:szCs w:val="24"/>
            </w:rPr>
          </w:pPr>
          <w:hyperlink w:anchor="_Toc109850161" w:history="1">
            <w:r w:rsidR="00EB1FA4" w:rsidRPr="00EB1FA4">
              <w:rPr>
                <w:rStyle w:val="a7"/>
                <w:rFonts w:ascii="Times New Roman" w:hAnsi="Times New Roman"/>
                <w:b/>
                <w:bCs/>
                <w:noProof/>
                <w:sz w:val="24"/>
                <w:szCs w:val="24"/>
              </w:rPr>
              <w:t>CHAPTER 1: INTRODUCTION</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61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8</w:t>
            </w:r>
            <w:r w:rsidR="00EB1FA4" w:rsidRPr="00EB1FA4">
              <w:rPr>
                <w:rFonts w:ascii="Times New Roman" w:hAnsi="Times New Roman"/>
                <w:b/>
                <w:bCs/>
                <w:noProof/>
                <w:webHidden/>
                <w:sz w:val="24"/>
                <w:szCs w:val="24"/>
              </w:rPr>
              <w:fldChar w:fldCharType="end"/>
            </w:r>
          </w:hyperlink>
        </w:p>
        <w:p w14:paraId="7D8D5FAA" w14:textId="53331369"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2" w:history="1">
            <w:r w:rsidR="00EB1FA4" w:rsidRPr="00DA1F0D">
              <w:rPr>
                <w:rStyle w:val="a7"/>
                <w:rFonts w:ascii="Times New Roman" w:hAnsi="Times New Roman"/>
                <w:noProof/>
                <w:sz w:val="24"/>
                <w:szCs w:val="24"/>
              </w:rPr>
              <w:t>1.1</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hapter 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2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8</w:t>
            </w:r>
            <w:r w:rsidR="00EB1FA4" w:rsidRPr="00DA1F0D">
              <w:rPr>
                <w:rFonts w:ascii="Times New Roman" w:hAnsi="Times New Roman"/>
                <w:noProof/>
                <w:webHidden/>
                <w:sz w:val="24"/>
                <w:szCs w:val="24"/>
              </w:rPr>
              <w:fldChar w:fldCharType="end"/>
            </w:r>
          </w:hyperlink>
        </w:p>
        <w:p w14:paraId="339BFF82" w14:textId="4FB9B0F5"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3" w:history="1">
            <w:r w:rsidR="00EB1FA4" w:rsidRPr="00DA1F0D">
              <w:rPr>
                <w:rStyle w:val="a7"/>
                <w:rFonts w:ascii="Times New Roman" w:hAnsi="Times New Roman"/>
                <w:noProof/>
                <w:sz w:val="24"/>
                <w:szCs w:val="24"/>
              </w:rPr>
              <w:t>1.2</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Project Title</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3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8</w:t>
            </w:r>
            <w:r w:rsidR="00EB1FA4" w:rsidRPr="00DA1F0D">
              <w:rPr>
                <w:rFonts w:ascii="Times New Roman" w:hAnsi="Times New Roman"/>
                <w:noProof/>
                <w:webHidden/>
                <w:sz w:val="24"/>
                <w:szCs w:val="24"/>
              </w:rPr>
              <w:fldChar w:fldCharType="end"/>
            </w:r>
          </w:hyperlink>
        </w:p>
        <w:p w14:paraId="02A5F6B9" w14:textId="741026DF"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4" w:history="1">
            <w:r w:rsidR="00EB1FA4" w:rsidRPr="00DA1F0D">
              <w:rPr>
                <w:rStyle w:val="a7"/>
                <w:rFonts w:ascii="Times New Roman" w:hAnsi="Times New Roman"/>
                <w:noProof/>
                <w:sz w:val="24"/>
                <w:szCs w:val="24"/>
              </w:rPr>
              <w:t>1.3</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4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8</w:t>
            </w:r>
            <w:r w:rsidR="00EB1FA4" w:rsidRPr="00DA1F0D">
              <w:rPr>
                <w:rFonts w:ascii="Times New Roman" w:hAnsi="Times New Roman"/>
                <w:noProof/>
                <w:webHidden/>
                <w:sz w:val="24"/>
                <w:szCs w:val="24"/>
              </w:rPr>
              <w:fldChar w:fldCharType="end"/>
            </w:r>
          </w:hyperlink>
        </w:p>
        <w:p w14:paraId="33F6B82D" w14:textId="520CD0FC"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5" w:history="1">
            <w:r w:rsidR="00EB1FA4" w:rsidRPr="00DA1F0D">
              <w:rPr>
                <w:rStyle w:val="a7"/>
                <w:rFonts w:ascii="Times New Roman" w:hAnsi="Times New Roman"/>
                <w:noProof/>
                <w:sz w:val="24"/>
                <w:szCs w:val="24"/>
              </w:rPr>
              <w:t>1.4</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Background</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5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0</w:t>
            </w:r>
            <w:r w:rsidR="00EB1FA4" w:rsidRPr="00DA1F0D">
              <w:rPr>
                <w:rFonts w:ascii="Times New Roman" w:hAnsi="Times New Roman"/>
                <w:noProof/>
                <w:webHidden/>
                <w:sz w:val="24"/>
                <w:szCs w:val="24"/>
              </w:rPr>
              <w:fldChar w:fldCharType="end"/>
            </w:r>
          </w:hyperlink>
        </w:p>
        <w:p w14:paraId="1B046D32" w14:textId="2E2BE93B" w:rsidR="00EB1FA4" w:rsidRPr="00DA1F0D" w:rsidRDefault="00000000">
          <w:pPr>
            <w:pStyle w:val="TOC3"/>
            <w:tabs>
              <w:tab w:val="right" w:leader="dot" w:pos="8299"/>
            </w:tabs>
            <w:rPr>
              <w:rFonts w:ascii="Times New Roman" w:hAnsi="Times New Roman"/>
              <w:noProof/>
              <w:kern w:val="2"/>
              <w:sz w:val="24"/>
              <w:szCs w:val="24"/>
            </w:rPr>
          </w:pPr>
          <w:hyperlink w:anchor="_Toc109850166" w:history="1">
            <w:r w:rsidR="00EB1FA4" w:rsidRPr="00DA1F0D">
              <w:rPr>
                <w:rStyle w:val="a7"/>
                <w:rFonts w:ascii="Times New Roman" w:hAnsi="Times New Roman"/>
                <w:noProof/>
                <w:sz w:val="24"/>
                <w:szCs w:val="24"/>
              </w:rPr>
              <w:t>1.4.1 Literature Review</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6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0</w:t>
            </w:r>
            <w:r w:rsidR="00EB1FA4" w:rsidRPr="00DA1F0D">
              <w:rPr>
                <w:rFonts w:ascii="Times New Roman" w:hAnsi="Times New Roman"/>
                <w:noProof/>
                <w:webHidden/>
                <w:sz w:val="24"/>
                <w:szCs w:val="24"/>
              </w:rPr>
              <w:fldChar w:fldCharType="end"/>
            </w:r>
          </w:hyperlink>
        </w:p>
        <w:p w14:paraId="13DDCF4A" w14:textId="60D112FC"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7" w:history="1">
            <w:r w:rsidR="00EB1FA4" w:rsidRPr="00DA1F0D">
              <w:rPr>
                <w:rStyle w:val="a7"/>
                <w:rFonts w:ascii="Times New Roman" w:hAnsi="Times New Roman"/>
                <w:noProof/>
                <w:sz w:val="24"/>
                <w:szCs w:val="24"/>
              </w:rPr>
              <w:t>1.5</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Problem Statement</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7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w:t>
            </w:r>
            <w:r w:rsidR="00EB1FA4" w:rsidRPr="00DA1F0D">
              <w:rPr>
                <w:rFonts w:ascii="Times New Roman" w:hAnsi="Times New Roman"/>
                <w:noProof/>
                <w:webHidden/>
                <w:sz w:val="24"/>
                <w:szCs w:val="24"/>
              </w:rPr>
              <w:fldChar w:fldCharType="end"/>
            </w:r>
          </w:hyperlink>
        </w:p>
        <w:p w14:paraId="3F65FF3B" w14:textId="27EF1FA5"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8" w:history="1">
            <w:r w:rsidR="00EB1FA4" w:rsidRPr="00DA1F0D">
              <w:rPr>
                <w:rStyle w:val="a7"/>
                <w:rFonts w:ascii="Times New Roman" w:hAnsi="Times New Roman"/>
                <w:noProof/>
                <w:sz w:val="24"/>
                <w:szCs w:val="24"/>
              </w:rPr>
              <w:t>1.6</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Ai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8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2</w:t>
            </w:r>
            <w:r w:rsidR="00EB1FA4" w:rsidRPr="00DA1F0D">
              <w:rPr>
                <w:rFonts w:ascii="Times New Roman" w:hAnsi="Times New Roman"/>
                <w:noProof/>
                <w:webHidden/>
                <w:sz w:val="24"/>
                <w:szCs w:val="24"/>
              </w:rPr>
              <w:fldChar w:fldCharType="end"/>
            </w:r>
          </w:hyperlink>
        </w:p>
        <w:p w14:paraId="46FD60DC" w14:textId="6EF38DA8"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69" w:history="1">
            <w:r w:rsidR="00EB1FA4" w:rsidRPr="00DA1F0D">
              <w:rPr>
                <w:rStyle w:val="a7"/>
                <w:rFonts w:ascii="Times New Roman" w:hAnsi="Times New Roman"/>
                <w:noProof/>
                <w:sz w:val="24"/>
                <w:szCs w:val="24"/>
              </w:rPr>
              <w:t>1.7</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Objective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69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3</w:t>
            </w:r>
            <w:r w:rsidR="00EB1FA4" w:rsidRPr="00DA1F0D">
              <w:rPr>
                <w:rFonts w:ascii="Times New Roman" w:hAnsi="Times New Roman"/>
                <w:noProof/>
                <w:webHidden/>
                <w:sz w:val="24"/>
                <w:szCs w:val="24"/>
              </w:rPr>
              <w:fldChar w:fldCharType="end"/>
            </w:r>
          </w:hyperlink>
        </w:p>
        <w:p w14:paraId="0179BD61" w14:textId="0822C313"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0" w:history="1">
            <w:r w:rsidR="00EB1FA4" w:rsidRPr="00DA1F0D">
              <w:rPr>
                <w:rStyle w:val="a7"/>
                <w:rFonts w:ascii="Times New Roman" w:hAnsi="Times New Roman"/>
                <w:noProof/>
                <w:sz w:val="24"/>
                <w:szCs w:val="24"/>
              </w:rPr>
              <w:t>1.8</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Justifica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0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3</w:t>
            </w:r>
            <w:r w:rsidR="00EB1FA4" w:rsidRPr="00DA1F0D">
              <w:rPr>
                <w:rFonts w:ascii="Times New Roman" w:hAnsi="Times New Roman"/>
                <w:noProof/>
                <w:webHidden/>
                <w:sz w:val="24"/>
                <w:szCs w:val="24"/>
              </w:rPr>
              <w:fldChar w:fldCharType="end"/>
            </w:r>
          </w:hyperlink>
        </w:p>
        <w:p w14:paraId="3662E378" w14:textId="1B37D0A3"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1" w:history="1">
            <w:r w:rsidR="00EB1FA4" w:rsidRPr="00DA1F0D">
              <w:rPr>
                <w:rStyle w:val="a7"/>
                <w:rFonts w:ascii="Times New Roman" w:hAnsi="Times New Roman"/>
                <w:noProof/>
                <w:sz w:val="24"/>
                <w:szCs w:val="24"/>
              </w:rPr>
              <w:t>1.9</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Scope</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1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4</w:t>
            </w:r>
            <w:r w:rsidR="00EB1FA4" w:rsidRPr="00DA1F0D">
              <w:rPr>
                <w:rFonts w:ascii="Times New Roman" w:hAnsi="Times New Roman"/>
                <w:noProof/>
                <w:webHidden/>
                <w:sz w:val="24"/>
                <w:szCs w:val="24"/>
              </w:rPr>
              <w:fldChar w:fldCharType="end"/>
            </w:r>
          </w:hyperlink>
        </w:p>
        <w:p w14:paraId="0ABD3309" w14:textId="66CEDC1E"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2" w:history="1">
            <w:r w:rsidR="00EB1FA4" w:rsidRPr="00DA1F0D">
              <w:rPr>
                <w:rStyle w:val="a7"/>
                <w:rFonts w:ascii="Times New Roman" w:hAnsi="Times New Roman"/>
                <w:noProof/>
                <w:sz w:val="24"/>
                <w:szCs w:val="24"/>
              </w:rPr>
              <w:t>1.10</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Approach and Deliverable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2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6</w:t>
            </w:r>
            <w:r w:rsidR="00EB1FA4" w:rsidRPr="00DA1F0D">
              <w:rPr>
                <w:rFonts w:ascii="Times New Roman" w:hAnsi="Times New Roman"/>
                <w:noProof/>
                <w:webHidden/>
                <w:sz w:val="24"/>
                <w:szCs w:val="24"/>
              </w:rPr>
              <w:fldChar w:fldCharType="end"/>
            </w:r>
          </w:hyperlink>
        </w:p>
        <w:p w14:paraId="175BA74E" w14:textId="3E81618B"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3" w:history="1">
            <w:r w:rsidR="00EB1FA4" w:rsidRPr="00DA1F0D">
              <w:rPr>
                <w:rStyle w:val="a7"/>
                <w:rFonts w:ascii="Times New Roman" w:hAnsi="Times New Roman"/>
                <w:noProof/>
                <w:sz w:val="24"/>
                <w:szCs w:val="24"/>
              </w:rPr>
              <w:t>1.14</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onstraints and Assumption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3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3</w:t>
            </w:r>
            <w:r w:rsidR="00EB1FA4" w:rsidRPr="00DA1F0D">
              <w:rPr>
                <w:rFonts w:ascii="Times New Roman" w:hAnsi="Times New Roman"/>
                <w:noProof/>
                <w:webHidden/>
                <w:sz w:val="24"/>
                <w:szCs w:val="24"/>
              </w:rPr>
              <w:fldChar w:fldCharType="end"/>
            </w:r>
          </w:hyperlink>
        </w:p>
        <w:p w14:paraId="322E164E" w14:textId="353F16DE"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4" w:history="1">
            <w:r w:rsidR="00EB1FA4" w:rsidRPr="00DA1F0D">
              <w:rPr>
                <w:rStyle w:val="a7"/>
                <w:rFonts w:ascii="Times New Roman" w:hAnsi="Times New Roman"/>
                <w:noProof/>
                <w:sz w:val="24"/>
                <w:szCs w:val="24"/>
              </w:rPr>
              <w:t>1.15</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Resource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4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3</w:t>
            </w:r>
            <w:r w:rsidR="00EB1FA4" w:rsidRPr="00DA1F0D">
              <w:rPr>
                <w:rFonts w:ascii="Times New Roman" w:hAnsi="Times New Roman"/>
                <w:noProof/>
                <w:webHidden/>
                <w:sz w:val="24"/>
                <w:szCs w:val="24"/>
              </w:rPr>
              <w:fldChar w:fldCharType="end"/>
            </w:r>
          </w:hyperlink>
        </w:p>
        <w:p w14:paraId="2D1A864E" w14:textId="622F2B87" w:rsidR="00EB1FA4" w:rsidRPr="00DA1F0D" w:rsidRDefault="00000000">
          <w:pPr>
            <w:pStyle w:val="TOC3"/>
            <w:tabs>
              <w:tab w:val="left" w:pos="1260"/>
              <w:tab w:val="right" w:leader="dot" w:pos="8299"/>
            </w:tabs>
            <w:rPr>
              <w:rFonts w:ascii="Times New Roman" w:hAnsi="Times New Roman"/>
              <w:noProof/>
              <w:kern w:val="2"/>
              <w:sz w:val="24"/>
              <w:szCs w:val="24"/>
            </w:rPr>
          </w:pPr>
          <w:hyperlink w:anchor="_Toc109850175" w:history="1">
            <w:r w:rsidR="00EB1FA4" w:rsidRPr="00DA1F0D">
              <w:rPr>
                <w:rStyle w:val="a7"/>
                <w:rFonts w:ascii="Times New Roman" w:hAnsi="Times New Roman"/>
                <w:noProof/>
                <w:sz w:val="24"/>
                <w:szCs w:val="24"/>
              </w:rPr>
              <w:t>1.15.1</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Hardware</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5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3</w:t>
            </w:r>
            <w:r w:rsidR="00EB1FA4" w:rsidRPr="00DA1F0D">
              <w:rPr>
                <w:rFonts w:ascii="Times New Roman" w:hAnsi="Times New Roman"/>
                <w:noProof/>
                <w:webHidden/>
                <w:sz w:val="24"/>
                <w:szCs w:val="24"/>
              </w:rPr>
              <w:fldChar w:fldCharType="end"/>
            </w:r>
          </w:hyperlink>
        </w:p>
        <w:p w14:paraId="6D9F1B40" w14:textId="665AF10E" w:rsidR="00EB1FA4" w:rsidRPr="00DA1F0D" w:rsidRDefault="00000000">
          <w:pPr>
            <w:pStyle w:val="TOC3"/>
            <w:tabs>
              <w:tab w:val="left" w:pos="1260"/>
              <w:tab w:val="right" w:leader="dot" w:pos="8299"/>
            </w:tabs>
            <w:rPr>
              <w:rFonts w:ascii="Times New Roman" w:hAnsi="Times New Roman"/>
              <w:noProof/>
              <w:kern w:val="2"/>
              <w:sz w:val="24"/>
              <w:szCs w:val="24"/>
            </w:rPr>
          </w:pPr>
          <w:hyperlink w:anchor="_Toc109850176" w:history="1">
            <w:r w:rsidR="00EB1FA4" w:rsidRPr="00DA1F0D">
              <w:rPr>
                <w:rStyle w:val="a7"/>
                <w:rFonts w:ascii="Times New Roman" w:hAnsi="Times New Roman"/>
                <w:noProof/>
                <w:sz w:val="24"/>
                <w:szCs w:val="24"/>
              </w:rPr>
              <w:t>1.15.2</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Software</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6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4</w:t>
            </w:r>
            <w:r w:rsidR="00EB1FA4" w:rsidRPr="00DA1F0D">
              <w:rPr>
                <w:rFonts w:ascii="Times New Roman" w:hAnsi="Times New Roman"/>
                <w:noProof/>
                <w:webHidden/>
                <w:sz w:val="24"/>
                <w:szCs w:val="24"/>
              </w:rPr>
              <w:fldChar w:fldCharType="end"/>
            </w:r>
          </w:hyperlink>
        </w:p>
        <w:p w14:paraId="0BE559F1" w14:textId="1C75F215"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7" w:history="1">
            <w:r w:rsidR="00EB1FA4" w:rsidRPr="00DA1F0D">
              <w:rPr>
                <w:rStyle w:val="a7"/>
                <w:rFonts w:ascii="Times New Roman" w:hAnsi="Times New Roman"/>
                <w:noProof/>
                <w:sz w:val="24"/>
                <w:szCs w:val="24"/>
              </w:rPr>
              <w:t>1.16</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External Bodies Involved</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7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4</w:t>
            </w:r>
            <w:r w:rsidR="00EB1FA4" w:rsidRPr="00DA1F0D">
              <w:rPr>
                <w:rFonts w:ascii="Times New Roman" w:hAnsi="Times New Roman"/>
                <w:noProof/>
                <w:webHidden/>
                <w:sz w:val="24"/>
                <w:szCs w:val="24"/>
              </w:rPr>
              <w:fldChar w:fldCharType="end"/>
            </w:r>
          </w:hyperlink>
        </w:p>
        <w:p w14:paraId="78B83768" w14:textId="5F5B9D9E" w:rsidR="00EB1FA4" w:rsidRPr="00EB1FA4" w:rsidRDefault="00000000">
          <w:pPr>
            <w:pStyle w:val="TOC1"/>
            <w:tabs>
              <w:tab w:val="right" w:leader="dot" w:pos="8299"/>
            </w:tabs>
            <w:rPr>
              <w:rFonts w:ascii="Times New Roman" w:hAnsi="Times New Roman"/>
              <w:b/>
              <w:bCs/>
              <w:noProof/>
              <w:kern w:val="2"/>
              <w:sz w:val="24"/>
              <w:szCs w:val="24"/>
            </w:rPr>
          </w:pPr>
          <w:hyperlink w:anchor="_Toc109850178" w:history="1">
            <w:r w:rsidR="00EB1FA4" w:rsidRPr="00EB1FA4">
              <w:rPr>
                <w:rStyle w:val="a7"/>
                <w:rFonts w:ascii="Times New Roman" w:hAnsi="Times New Roman"/>
                <w:b/>
                <w:bCs/>
                <w:noProof/>
                <w:sz w:val="24"/>
                <w:szCs w:val="24"/>
              </w:rPr>
              <w:t>CHAPTER 2: INFORMATION GATHERING</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78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25</w:t>
            </w:r>
            <w:r w:rsidR="00EB1FA4" w:rsidRPr="00EB1FA4">
              <w:rPr>
                <w:rFonts w:ascii="Times New Roman" w:hAnsi="Times New Roman"/>
                <w:b/>
                <w:bCs/>
                <w:noProof/>
                <w:webHidden/>
                <w:sz w:val="24"/>
                <w:szCs w:val="24"/>
              </w:rPr>
              <w:fldChar w:fldCharType="end"/>
            </w:r>
          </w:hyperlink>
        </w:p>
        <w:p w14:paraId="4E328E36" w14:textId="797E2655"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79" w:history="1">
            <w:r w:rsidR="00EB1FA4" w:rsidRPr="00DA1F0D">
              <w:rPr>
                <w:rStyle w:val="a7"/>
                <w:rFonts w:ascii="Times New Roman" w:hAnsi="Times New Roman"/>
                <w:noProof/>
                <w:sz w:val="24"/>
                <w:szCs w:val="24"/>
              </w:rPr>
              <w:t>2.1</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hapter 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79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5</w:t>
            </w:r>
            <w:r w:rsidR="00EB1FA4" w:rsidRPr="00DA1F0D">
              <w:rPr>
                <w:rFonts w:ascii="Times New Roman" w:hAnsi="Times New Roman"/>
                <w:noProof/>
                <w:webHidden/>
                <w:sz w:val="24"/>
                <w:szCs w:val="24"/>
              </w:rPr>
              <w:fldChar w:fldCharType="end"/>
            </w:r>
          </w:hyperlink>
        </w:p>
        <w:p w14:paraId="04868A28" w14:textId="6955E2CC"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80" w:history="1">
            <w:r w:rsidR="00EB1FA4" w:rsidRPr="00DA1F0D">
              <w:rPr>
                <w:rStyle w:val="a7"/>
                <w:rFonts w:ascii="Times New Roman" w:hAnsi="Times New Roman"/>
                <w:noProof/>
                <w:sz w:val="24"/>
                <w:szCs w:val="24"/>
              </w:rPr>
              <w:t>2.2</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Literature Review</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0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5</w:t>
            </w:r>
            <w:r w:rsidR="00EB1FA4" w:rsidRPr="00DA1F0D">
              <w:rPr>
                <w:rFonts w:ascii="Times New Roman" w:hAnsi="Times New Roman"/>
                <w:noProof/>
                <w:webHidden/>
                <w:sz w:val="24"/>
                <w:szCs w:val="24"/>
              </w:rPr>
              <w:fldChar w:fldCharType="end"/>
            </w:r>
          </w:hyperlink>
        </w:p>
        <w:p w14:paraId="386EE085" w14:textId="29344431" w:rsidR="00EB1FA4" w:rsidRPr="00DA1F0D" w:rsidRDefault="00000000">
          <w:pPr>
            <w:pStyle w:val="TOC3"/>
            <w:tabs>
              <w:tab w:val="right" w:leader="dot" w:pos="8299"/>
            </w:tabs>
            <w:rPr>
              <w:rFonts w:ascii="Times New Roman" w:hAnsi="Times New Roman"/>
              <w:noProof/>
              <w:kern w:val="2"/>
              <w:sz w:val="24"/>
              <w:szCs w:val="24"/>
            </w:rPr>
          </w:pPr>
          <w:hyperlink w:anchor="_Toc109850181" w:history="1">
            <w:r w:rsidR="00EB1FA4" w:rsidRPr="00DA1F0D">
              <w:rPr>
                <w:rStyle w:val="a7"/>
                <w:rFonts w:ascii="Times New Roman" w:hAnsi="Times New Roman"/>
                <w:noProof/>
                <w:sz w:val="24"/>
                <w:szCs w:val="24"/>
              </w:rPr>
              <w:t>2.2.1  The existing research on the application of library management system and its value crea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1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5</w:t>
            </w:r>
            <w:r w:rsidR="00EB1FA4" w:rsidRPr="00DA1F0D">
              <w:rPr>
                <w:rFonts w:ascii="Times New Roman" w:hAnsi="Times New Roman"/>
                <w:noProof/>
                <w:webHidden/>
                <w:sz w:val="24"/>
                <w:szCs w:val="24"/>
              </w:rPr>
              <w:fldChar w:fldCharType="end"/>
            </w:r>
          </w:hyperlink>
        </w:p>
        <w:p w14:paraId="10A82CCE" w14:textId="6BAA3B7D" w:rsidR="00EB1FA4" w:rsidRPr="00DA1F0D" w:rsidRDefault="00000000">
          <w:pPr>
            <w:pStyle w:val="TOC3"/>
            <w:tabs>
              <w:tab w:val="right" w:leader="dot" w:pos="8299"/>
            </w:tabs>
            <w:rPr>
              <w:rFonts w:ascii="Times New Roman" w:hAnsi="Times New Roman"/>
              <w:noProof/>
              <w:kern w:val="2"/>
              <w:sz w:val="24"/>
              <w:szCs w:val="24"/>
            </w:rPr>
          </w:pPr>
          <w:hyperlink w:anchor="_Toc109850182" w:history="1">
            <w:r w:rsidR="00EB1FA4" w:rsidRPr="00DA1F0D">
              <w:rPr>
                <w:rStyle w:val="a7"/>
                <w:rFonts w:ascii="Times New Roman" w:hAnsi="Times New Roman"/>
                <w:noProof/>
                <w:sz w:val="24"/>
                <w:szCs w:val="24"/>
              </w:rPr>
              <w:t>2.2.2  The influence of Internet technology on the current library management model</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2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6</w:t>
            </w:r>
            <w:r w:rsidR="00EB1FA4" w:rsidRPr="00DA1F0D">
              <w:rPr>
                <w:rFonts w:ascii="Times New Roman" w:hAnsi="Times New Roman"/>
                <w:noProof/>
                <w:webHidden/>
                <w:sz w:val="24"/>
                <w:szCs w:val="24"/>
              </w:rPr>
              <w:fldChar w:fldCharType="end"/>
            </w:r>
          </w:hyperlink>
        </w:p>
        <w:p w14:paraId="1ECB9030" w14:textId="5B17A7A8" w:rsidR="00EB1FA4" w:rsidRPr="00DA1F0D" w:rsidRDefault="00000000">
          <w:pPr>
            <w:pStyle w:val="TOC3"/>
            <w:tabs>
              <w:tab w:val="right" w:leader="dot" w:pos="8299"/>
            </w:tabs>
            <w:rPr>
              <w:rFonts w:ascii="Times New Roman" w:hAnsi="Times New Roman"/>
              <w:noProof/>
              <w:kern w:val="2"/>
              <w:sz w:val="24"/>
              <w:szCs w:val="24"/>
            </w:rPr>
          </w:pPr>
          <w:hyperlink w:anchor="_Toc109850183" w:history="1">
            <w:r w:rsidR="00EB1FA4" w:rsidRPr="00DA1F0D">
              <w:rPr>
                <w:rStyle w:val="a7"/>
                <w:rFonts w:ascii="Times New Roman" w:hAnsi="Times New Roman"/>
                <w:noProof/>
                <w:sz w:val="24"/>
                <w:szCs w:val="24"/>
              </w:rPr>
              <w:t>2.2.3  The limitations of traditional library management model</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3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7</w:t>
            </w:r>
            <w:r w:rsidR="00EB1FA4" w:rsidRPr="00DA1F0D">
              <w:rPr>
                <w:rFonts w:ascii="Times New Roman" w:hAnsi="Times New Roman"/>
                <w:noProof/>
                <w:webHidden/>
                <w:sz w:val="24"/>
                <w:szCs w:val="24"/>
              </w:rPr>
              <w:fldChar w:fldCharType="end"/>
            </w:r>
          </w:hyperlink>
        </w:p>
        <w:p w14:paraId="02674181" w14:textId="79DD32C9" w:rsidR="00EB1FA4" w:rsidRPr="00DA1F0D" w:rsidRDefault="00000000">
          <w:pPr>
            <w:pStyle w:val="TOC3"/>
            <w:tabs>
              <w:tab w:val="right" w:leader="dot" w:pos="8299"/>
            </w:tabs>
            <w:rPr>
              <w:rFonts w:ascii="Times New Roman" w:hAnsi="Times New Roman"/>
              <w:noProof/>
              <w:kern w:val="2"/>
              <w:sz w:val="24"/>
              <w:szCs w:val="24"/>
            </w:rPr>
          </w:pPr>
          <w:hyperlink w:anchor="_Toc109850184" w:history="1">
            <w:r w:rsidR="00EB1FA4" w:rsidRPr="00DA1F0D">
              <w:rPr>
                <w:rStyle w:val="a7"/>
                <w:rFonts w:ascii="Times New Roman" w:hAnsi="Times New Roman"/>
                <w:noProof/>
                <w:sz w:val="24"/>
                <w:szCs w:val="24"/>
              </w:rPr>
              <w:t>2.2.4  The impact of the combination of PC and mobile terminals on the current library management model under the Internet background</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4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9</w:t>
            </w:r>
            <w:r w:rsidR="00EB1FA4" w:rsidRPr="00DA1F0D">
              <w:rPr>
                <w:rFonts w:ascii="Times New Roman" w:hAnsi="Times New Roman"/>
                <w:noProof/>
                <w:webHidden/>
                <w:sz w:val="24"/>
                <w:szCs w:val="24"/>
              </w:rPr>
              <w:fldChar w:fldCharType="end"/>
            </w:r>
          </w:hyperlink>
        </w:p>
        <w:p w14:paraId="4E48B0F4" w14:textId="44C811F4" w:rsidR="00EB1FA4" w:rsidRPr="00DA1F0D" w:rsidRDefault="00000000">
          <w:pPr>
            <w:pStyle w:val="TOC2"/>
            <w:tabs>
              <w:tab w:val="right" w:leader="dot" w:pos="8299"/>
            </w:tabs>
            <w:rPr>
              <w:rFonts w:ascii="Times New Roman" w:hAnsi="Times New Roman"/>
              <w:noProof/>
              <w:kern w:val="2"/>
              <w:sz w:val="24"/>
              <w:szCs w:val="24"/>
            </w:rPr>
          </w:pPr>
          <w:hyperlink w:anchor="_Toc109850185" w:history="1">
            <w:r w:rsidR="00EB1FA4" w:rsidRPr="00DA1F0D">
              <w:rPr>
                <w:rStyle w:val="a7"/>
                <w:rFonts w:ascii="Times New Roman" w:hAnsi="Times New Roman"/>
                <w:noProof/>
                <w:sz w:val="24"/>
                <w:szCs w:val="24"/>
              </w:rPr>
              <w:t xml:space="preserve">2.3 </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Discussion &amp; Comparis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5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9</w:t>
            </w:r>
            <w:r w:rsidR="00EB1FA4" w:rsidRPr="00DA1F0D">
              <w:rPr>
                <w:rFonts w:ascii="Times New Roman" w:hAnsi="Times New Roman"/>
                <w:noProof/>
                <w:webHidden/>
                <w:sz w:val="24"/>
                <w:szCs w:val="24"/>
              </w:rPr>
              <w:fldChar w:fldCharType="end"/>
            </w:r>
          </w:hyperlink>
        </w:p>
        <w:p w14:paraId="55B9583C" w14:textId="3129ABEB" w:rsidR="00EB1FA4" w:rsidRPr="00DA1F0D" w:rsidRDefault="00000000">
          <w:pPr>
            <w:pStyle w:val="TOC3"/>
            <w:tabs>
              <w:tab w:val="right" w:leader="dot" w:pos="8299"/>
            </w:tabs>
            <w:rPr>
              <w:rFonts w:ascii="Times New Roman" w:hAnsi="Times New Roman"/>
              <w:noProof/>
              <w:kern w:val="2"/>
              <w:sz w:val="24"/>
              <w:szCs w:val="24"/>
            </w:rPr>
          </w:pPr>
          <w:hyperlink w:anchor="_Toc109850186" w:history="1">
            <w:r w:rsidR="00EB1FA4" w:rsidRPr="00DA1F0D">
              <w:rPr>
                <w:rStyle w:val="a7"/>
                <w:rFonts w:ascii="Times New Roman" w:hAnsi="Times New Roman"/>
                <w:noProof/>
                <w:sz w:val="24"/>
                <w:szCs w:val="24"/>
              </w:rPr>
              <w:t>2.3.1 Existing mobile library management syste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6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29</w:t>
            </w:r>
            <w:r w:rsidR="00EB1FA4" w:rsidRPr="00DA1F0D">
              <w:rPr>
                <w:rFonts w:ascii="Times New Roman" w:hAnsi="Times New Roman"/>
                <w:noProof/>
                <w:webHidden/>
                <w:sz w:val="24"/>
                <w:szCs w:val="24"/>
              </w:rPr>
              <w:fldChar w:fldCharType="end"/>
            </w:r>
          </w:hyperlink>
        </w:p>
        <w:p w14:paraId="427ACD3D" w14:textId="1C7E1308" w:rsidR="00EB1FA4" w:rsidRPr="00DA1F0D" w:rsidRDefault="00000000">
          <w:pPr>
            <w:pStyle w:val="TOC3"/>
            <w:tabs>
              <w:tab w:val="right" w:leader="dot" w:pos="8299"/>
            </w:tabs>
            <w:rPr>
              <w:rFonts w:ascii="Times New Roman" w:hAnsi="Times New Roman"/>
              <w:noProof/>
              <w:kern w:val="2"/>
              <w:sz w:val="24"/>
              <w:szCs w:val="24"/>
            </w:rPr>
          </w:pPr>
          <w:hyperlink w:anchor="_Toc109850187" w:history="1">
            <w:r w:rsidR="00EB1FA4" w:rsidRPr="00DA1F0D">
              <w:rPr>
                <w:rStyle w:val="a7"/>
                <w:rFonts w:ascii="Times New Roman" w:hAnsi="Times New Roman"/>
                <w:noProof/>
                <w:sz w:val="24"/>
                <w:szCs w:val="24"/>
              </w:rPr>
              <w:t>2.3.2 Proposed the mobile library management syste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7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2</w:t>
            </w:r>
            <w:r w:rsidR="00EB1FA4" w:rsidRPr="00DA1F0D">
              <w:rPr>
                <w:rFonts w:ascii="Times New Roman" w:hAnsi="Times New Roman"/>
                <w:noProof/>
                <w:webHidden/>
                <w:sz w:val="24"/>
                <w:szCs w:val="24"/>
              </w:rPr>
              <w:fldChar w:fldCharType="end"/>
            </w:r>
          </w:hyperlink>
        </w:p>
        <w:p w14:paraId="7C207606" w14:textId="0B91E418" w:rsidR="00EB1FA4" w:rsidRPr="00DA1F0D" w:rsidRDefault="00000000">
          <w:pPr>
            <w:pStyle w:val="TOC3"/>
            <w:tabs>
              <w:tab w:val="right" w:leader="dot" w:pos="8299"/>
            </w:tabs>
            <w:rPr>
              <w:rFonts w:ascii="Times New Roman" w:hAnsi="Times New Roman"/>
              <w:noProof/>
              <w:kern w:val="2"/>
              <w:sz w:val="24"/>
              <w:szCs w:val="24"/>
            </w:rPr>
          </w:pPr>
          <w:hyperlink w:anchor="_Toc109850188" w:history="1">
            <w:r w:rsidR="00EB1FA4" w:rsidRPr="00DA1F0D">
              <w:rPr>
                <w:rStyle w:val="a7"/>
                <w:rFonts w:ascii="Times New Roman" w:hAnsi="Times New Roman"/>
                <w:noProof/>
                <w:sz w:val="24"/>
                <w:szCs w:val="24"/>
              </w:rPr>
              <w:t>2.3.3 Book Review Pla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8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2</w:t>
            </w:r>
            <w:r w:rsidR="00EB1FA4" w:rsidRPr="00DA1F0D">
              <w:rPr>
                <w:rFonts w:ascii="Times New Roman" w:hAnsi="Times New Roman"/>
                <w:noProof/>
                <w:webHidden/>
                <w:sz w:val="24"/>
                <w:szCs w:val="24"/>
              </w:rPr>
              <w:fldChar w:fldCharType="end"/>
            </w:r>
          </w:hyperlink>
        </w:p>
        <w:p w14:paraId="045CAE5B" w14:textId="04C20C02"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89" w:history="1">
            <w:r w:rsidR="00EB1FA4" w:rsidRPr="00DA1F0D">
              <w:rPr>
                <w:rStyle w:val="a7"/>
                <w:rFonts w:ascii="Times New Roman" w:hAnsi="Times New Roman"/>
                <w:noProof/>
                <w:sz w:val="24"/>
                <w:szCs w:val="24"/>
              </w:rPr>
              <w:t>2.4</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hapter Summar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89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3</w:t>
            </w:r>
            <w:r w:rsidR="00EB1FA4" w:rsidRPr="00DA1F0D">
              <w:rPr>
                <w:rFonts w:ascii="Times New Roman" w:hAnsi="Times New Roman"/>
                <w:noProof/>
                <w:webHidden/>
                <w:sz w:val="24"/>
                <w:szCs w:val="24"/>
              </w:rPr>
              <w:fldChar w:fldCharType="end"/>
            </w:r>
          </w:hyperlink>
        </w:p>
        <w:p w14:paraId="72999B5E" w14:textId="68A690DC" w:rsidR="00EB1FA4" w:rsidRPr="00EB1FA4" w:rsidRDefault="00000000">
          <w:pPr>
            <w:pStyle w:val="TOC1"/>
            <w:tabs>
              <w:tab w:val="right" w:leader="dot" w:pos="8299"/>
            </w:tabs>
            <w:rPr>
              <w:rFonts w:ascii="Times New Roman" w:hAnsi="Times New Roman"/>
              <w:b/>
              <w:bCs/>
              <w:noProof/>
              <w:kern w:val="2"/>
              <w:sz w:val="24"/>
              <w:szCs w:val="24"/>
            </w:rPr>
          </w:pPr>
          <w:hyperlink w:anchor="_Toc109850190" w:history="1">
            <w:r w:rsidR="00EB1FA4" w:rsidRPr="00EB1FA4">
              <w:rPr>
                <w:rStyle w:val="a7"/>
                <w:rFonts w:ascii="Times New Roman" w:hAnsi="Times New Roman"/>
                <w:b/>
                <w:bCs/>
                <w:noProof/>
                <w:kern w:val="44"/>
                <w:sz w:val="24"/>
                <w:szCs w:val="24"/>
              </w:rPr>
              <w:t>CHAPTER 3: ANALYSIS</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90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34</w:t>
            </w:r>
            <w:r w:rsidR="00EB1FA4" w:rsidRPr="00EB1FA4">
              <w:rPr>
                <w:rFonts w:ascii="Times New Roman" w:hAnsi="Times New Roman"/>
                <w:b/>
                <w:bCs/>
                <w:noProof/>
                <w:webHidden/>
                <w:sz w:val="24"/>
                <w:szCs w:val="24"/>
              </w:rPr>
              <w:fldChar w:fldCharType="end"/>
            </w:r>
          </w:hyperlink>
        </w:p>
        <w:p w14:paraId="09EA5BD7" w14:textId="257533FC"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91" w:history="1">
            <w:r w:rsidR="00EB1FA4" w:rsidRPr="00DA1F0D">
              <w:rPr>
                <w:rStyle w:val="a7"/>
                <w:rFonts w:ascii="Times New Roman" w:hAnsi="Times New Roman"/>
                <w:noProof/>
                <w:sz w:val="24"/>
                <w:szCs w:val="24"/>
              </w:rPr>
              <w:t>3.1</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hapter 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1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4</w:t>
            </w:r>
            <w:r w:rsidR="00EB1FA4" w:rsidRPr="00DA1F0D">
              <w:rPr>
                <w:rFonts w:ascii="Times New Roman" w:hAnsi="Times New Roman"/>
                <w:noProof/>
                <w:webHidden/>
                <w:sz w:val="24"/>
                <w:szCs w:val="24"/>
              </w:rPr>
              <w:fldChar w:fldCharType="end"/>
            </w:r>
          </w:hyperlink>
        </w:p>
        <w:p w14:paraId="7ED1EFCA" w14:textId="3A2D0127"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192" w:history="1">
            <w:r w:rsidR="00EB1FA4" w:rsidRPr="00DA1F0D">
              <w:rPr>
                <w:rStyle w:val="a7"/>
                <w:rFonts w:ascii="Times New Roman" w:hAnsi="Times New Roman"/>
                <w:noProof/>
                <w:sz w:val="24"/>
                <w:szCs w:val="24"/>
              </w:rPr>
              <w:t>3.2</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Online Surve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2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4</w:t>
            </w:r>
            <w:r w:rsidR="00EB1FA4" w:rsidRPr="00DA1F0D">
              <w:rPr>
                <w:rFonts w:ascii="Times New Roman" w:hAnsi="Times New Roman"/>
                <w:noProof/>
                <w:webHidden/>
                <w:sz w:val="24"/>
                <w:szCs w:val="24"/>
              </w:rPr>
              <w:fldChar w:fldCharType="end"/>
            </w:r>
          </w:hyperlink>
        </w:p>
        <w:p w14:paraId="56E90A6C" w14:textId="4A65AA36" w:rsidR="00EB1FA4" w:rsidRPr="00DA1F0D" w:rsidRDefault="00000000">
          <w:pPr>
            <w:pStyle w:val="TOC2"/>
            <w:tabs>
              <w:tab w:val="right" w:leader="dot" w:pos="8299"/>
            </w:tabs>
            <w:rPr>
              <w:rFonts w:ascii="Times New Roman" w:hAnsi="Times New Roman"/>
              <w:noProof/>
              <w:kern w:val="2"/>
              <w:sz w:val="24"/>
              <w:szCs w:val="24"/>
            </w:rPr>
          </w:pPr>
          <w:hyperlink w:anchor="_Toc109850193" w:history="1">
            <w:r w:rsidR="00EB1FA4" w:rsidRPr="00DA1F0D">
              <w:rPr>
                <w:rStyle w:val="a7"/>
                <w:rFonts w:ascii="Times New Roman" w:hAnsi="Times New Roman"/>
                <w:noProof/>
                <w:sz w:val="24"/>
                <w:szCs w:val="24"/>
              </w:rPr>
              <w:t>3.3</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 xml:space="preserve"> Respondent information characteristic analysi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3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4</w:t>
            </w:r>
            <w:r w:rsidR="00EB1FA4" w:rsidRPr="00DA1F0D">
              <w:rPr>
                <w:rFonts w:ascii="Times New Roman" w:hAnsi="Times New Roman"/>
                <w:noProof/>
                <w:webHidden/>
                <w:sz w:val="24"/>
                <w:szCs w:val="24"/>
              </w:rPr>
              <w:fldChar w:fldCharType="end"/>
            </w:r>
          </w:hyperlink>
        </w:p>
        <w:p w14:paraId="4541BCC2" w14:textId="393FBB06" w:rsidR="00EB1FA4" w:rsidRPr="00DA1F0D" w:rsidRDefault="00000000">
          <w:pPr>
            <w:pStyle w:val="TOC2"/>
            <w:tabs>
              <w:tab w:val="right" w:leader="dot" w:pos="8299"/>
            </w:tabs>
            <w:rPr>
              <w:rFonts w:ascii="Times New Roman" w:hAnsi="Times New Roman"/>
              <w:noProof/>
              <w:kern w:val="2"/>
              <w:sz w:val="24"/>
              <w:szCs w:val="24"/>
            </w:rPr>
          </w:pPr>
          <w:hyperlink w:anchor="_Toc109850194" w:history="1">
            <w:r w:rsidR="00EB1FA4" w:rsidRPr="00DA1F0D">
              <w:rPr>
                <w:rStyle w:val="a7"/>
                <w:rFonts w:ascii="Times New Roman" w:hAnsi="Times New Roman"/>
                <w:noProof/>
                <w:sz w:val="24"/>
                <w:szCs w:val="24"/>
              </w:rPr>
              <w:t xml:space="preserve">3.4 </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Analysis of people's expectations and cognition-related issues for the new library management syste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4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37</w:t>
            </w:r>
            <w:r w:rsidR="00EB1FA4" w:rsidRPr="00DA1F0D">
              <w:rPr>
                <w:rFonts w:ascii="Times New Roman" w:hAnsi="Times New Roman"/>
                <w:noProof/>
                <w:webHidden/>
                <w:sz w:val="24"/>
                <w:szCs w:val="24"/>
              </w:rPr>
              <w:fldChar w:fldCharType="end"/>
            </w:r>
          </w:hyperlink>
        </w:p>
        <w:p w14:paraId="05F32B0F" w14:textId="5CF6B41D" w:rsidR="00EB1FA4" w:rsidRPr="00DA1F0D" w:rsidRDefault="00000000">
          <w:pPr>
            <w:pStyle w:val="TOC2"/>
            <w:tabs>
              <w:tab w:val="right" w:leader="dot" w:pos="8299"/>
            </w:tabs>
            <w:rPr>
              <w:rFonts w:ascii="Times New Roman" w:hAnsi="Times New Roman"/>
              <w:noProof/>
              <w:kern w:val="2"/>
              <w:sz w:val="24"/>
              <w:szCs w:val="24"/>
            </w:rPr>
          </w:pPr>
          <w:hyperlink w:anchor="_Toc109850195" w:history="1">
            <w:r w:rsidR="00EB1FA4" w:rsidRPr="00DA1F0D">
              <w:rPr>
                <w:rStyle w:val="a7"/>
                <w:rFonts w:ascii="Times New Roman" w:hAnsi="Times New Roman"/>
                <w:noProof/>
                <w:sz w:val="24"/>
                <w:szCs w:val="24"/>
              </w:rPr>
              <w:t xml:space="preserve">3.5 </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The scale questionnaire analysis of library management system requirements related issue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5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42</w:t>
            </w:r>
            <w:r w:rsidR="00EB1FA4" w:rsidRPr="00DA1F0D">
              <w:rPr>
                <w:rFonts w:ascii="Times New Roman" w:hAnsi="Times New Roman"/>
                <w:noProof/>
                <w:webHidden/>
                <w:sz w:val="24"/>
                <w:szCs w:val="24"/>
              </w:rPr>
              <w:fldChar w:fldCharType="end"/>
            </w:r>
          </w:hyperlink>
        </w:p>
        <w:p w14:paraId="5CC783FD" w14:textId="7979C8AC" w:rsidR="00EB1FA4" w:rsidRPr="00DA1F0D" w:rsidRDefault="00000000" w:rsidP="00395E19">
          <w:pPr>
            <w:pStyle w:val="TOC2"/>
            <w:tabs>
              <w:tab w:val="left" w:pos="590"/>
              <w:tab w:val="right" w:leader="dot" w:pos="8299"/>
            </w:tabs>
            <w:rPr>
              <w:rFonts w:ascii="Times New Roman" w:hAnsi="Times New Roman"/>
              <w:noProof/>
              <w:kern w:val="2"/>
              <w:sz w:val="24"/>
              <w:szCs w:val="24"/>
            </w:rPr>
          </w:pPr>
          <w:hyperlink w:anchor="_Toc109850196" w:history="1">
            <w:r w:rsidR="00EB1FA4" w:rsidRPr="00DA1F0D">
              <w:rPr>
                <w:rStyle w:val="a7"/>
                <w:rFonts w:ascii="Times New Roman" w:hAnsi="Times New Roman"/>
                <w:noProof/>
                <w:sz w:val="24"/>
                <w:szCs w:val="24"/>
              </w:rPr>
              <w:t>3.6</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hapter Summar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6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51</w:t>
            </w:r>
            <w:r w:rsidR="00EB1FA4" w:rsidRPr="00DA1F0D">
              <w:rPr>
                <w:rFonts w:ascii="Times New Roman" w:hAnsi="Times New Roman"/>
                <w:noProof/>
                <w:webHidden/>
                <w:sz w:val="24"/>
                <w:szCs w:val="24"/>
              </w:rPr>
              <w:fldChar w:fldCharType="end"/>
            </w:r>
          </w:hyperlink>
        </w:p>
        <w:p w14:paraId="6D1F5AD2" w14:textId="11D157FE" w:rsidR="00EB1FA4" w:rsidRPr="00EB1FA4" w:rsidRDefault="00000000">
          <w:pPr>
            <w:pStyle w:val="TOC1"/>
            <w:tabs>
              <w:tab w:val="right" w:leader="dot" w:pos="8299"/>
            </w:tabs>
            <w:rPr>
              <w:rFonts w:ascii="Times New Roman" w:hAnsi="Times New Roman"/>
              <w:b/>
              <w:bCs/>
              <w:noProof/>
              <w:kern w:val="2"/>
              <w:sz w:val="24"/>
              <w:szCs w:val="24"/>
            </w:rPr>
          </w:pPr>
          <w:hyperlink w:anchor="_Toc109850197" w:history="1">
            <w:r w:rsidR="00EB1FA4" w:rsidRPr="00EB1FA4">
              <w:rPr>
                <w:rStyle w:val="a7"/>
                <w:rFonts w:ascii="Times New Roman" w:hAnsi="Times New Roman"/>
                <w:b/>
                <w:bCs/>
                <w:noProof/>
                <w:sz w:val="24"/>
                <w:szCs w:val="24"/>
              </w:rPr>
              <w:t>CHAPTER 4: SYNTHESIS</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197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52</w:t>
            </w:r>
            <w:r w:rsidR="00EB1FA4" w:rsidRPr="00EB1FA4">
              <w:rPr>
                <w:rFonts w:ascii="Times New Roman" w:hAnsi="Times New Roman"/>
                <w:b/>
                <w:bCs/>
                <w:noProof/>
                <w:webHidden/>
                <w:sz w:val="24"/>
                <w:szCs w:val="24"/>
              </w:rPr>
              <w:fldChar w:fldCharType="end"/>
            </w:r>
          </w:hyperlink>
        </w:p>
        <w:p w14:paraId="66EC294A" w14:textId="3ACCF455" w:rsidR="00EB1FA4" w:rsidRPr="00DA1F0D" w:rsidRDefault="00000000">
          <w:pPr>
            <w:pStyle w:val="TOC2"/>
            <w:tabs>
              <w:tab w:val="right" w:leader="dot" w:pos="8299"/>
            </w:tabs>
            <w:rPr>
              <w:rFonts w:ascii="Times New Roman" w:hAnsi="Times New Roman"/>
              <w:noProof/>
              <w:kern w:val="2"/>
              <w:sz w:val="24"/>
              <w:szCs w:val="24"/>
            </w:rPr>
          </w:pPr>
          <w:hyperlink w:anchor="_Toc109850198" w:history="1">
            <w:r w:rsidR="00EB1FA4" w:rsidRPr="00DA1F0D">
              <w:rPr>
                <w:rStyle w:val="a7"/>
                <w:rFonts w:ascii="Times New Roman" w:hAnsi="Times New Roman"/>
                <w:noProof/>
                <w:sz w:val="24"/>
                <w:szCs w:val="24"/>
              </w:rPr>
              <w:t>4.1</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Chapter 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8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52</w:t>
            </w:r>
            <w:r w:rsidR="00EB1FA4" w:rsidRPr="00DA1F0D">
              <w:rPr>
                <w:rFonts w:ascii="Times New Roman" w:hAnsi="Times New Roman"/>
                <w:noProof/>
                <w:webHidden/>
                <w:sz w:val="24"/>
                <w:szCs w:val="24"/>
              </w:rPr>
              <w:fldChar w:fldCharType="end"/>
            </w:r>
          </w:hyperlink>
        </w:p>
        <w:p w14:paraId="0CF8F798" w14:textId="382DF1EF" w:rsidR="00EB1FA4" w:rsidRPr="00DA1F0D" w:rsidRDefault="00000000">
          <w:pPr>
            <w:pStyle w:val="TOC2"/>
            <w:tabs>
              <w:tab w:val="right" w:leader="dot" w:pos="8299"/>
            </w:tabs>
            <w:rPr>
              <w:rFonts w:ascii="Times New Roman" w:hAnsi="Times New Roman"/>
              <w:noProof/>
              <w:kern w:val="2"/>
              <w:sz w:val="24"/>
              <w:szCs w:val="24"/>
            </w:rPr>
          </w:pPr>
          <w:hyperlink w:anchor="_Toc109850199" w:history="1">
            <w:r w:rsidR="00EB1FA4" w:rsidRPr="00DA1F0D">
              <w:rPr>
                <w:rStyle w:val="a7"/>
                <w:rFonts w:ascii="Times New Roman" w:hAnsi="Times New Roman"/>
                <w:noProof/>
                <w:sz w:val="24"/>
                <w:szCs w:val="24"/>
              </w:rPr>
              <w:t xml:space="preserve">4.2 </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UML Diagra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199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52</w:t>
            </w:r>
            <w:r w:rsidR="00EB1FA4" w:rsidRPr="00DA1F0D">
              <w:rPr>
                <w:rFonts w:ascii="Times New Roman" w:hAnsi="Times New Roman"/>
                <w:noProof/>
                <w:webHidden/>
                <w:sz w:val="24"/>
                <w:szCs w:val="24"/>
              </w:rPr>
              <w:fldChar w:fldCharType="end"/>
            </w:r>
          </w:hyperlink>
        </w:p>
        <w:p w14:paraId="463F316C" w14:textId="75D84D55" w:rsidR="00EB1FA4" w:rsidRPr="00DA1F0D" w:rsidRDefault="00000000">
          <w:pPr>
            <w:pStyle w:val="TOC3"/>
            <w:tabs>
              <w:tab w:val="right" w:leader="dot" w:pos="8299"/>
            </w:tabs>
            <w:rPr>
              <w:rFonts w:ascii="Times New Roman" w:hAnsi="Times New Roman"/>
              <w:noProof/>
              <w:kern w:val="2"/>
              <w:sz w:val="24"/>
              <w:szCs w:val="24"/>
            </w:rPr>
          </w:pPr>
          <w:hyperlink w:anchor="_Toc109850200" w:history="1">
            <w:r w:rsidR="00EB1FA4" w:rsidRPr="00DA1F0D">
              <w:rPr>
                <w:rStyle w:val="a7"/>
                <w:rFonts w:ascii="Times New Roman" w:hAnsi="Times New Roman"/>
                <w:noProof/>
                <w:sz w:val="24"/>
                <w:szCs w:val="24"/>
                <w:shd w:val="clear" w:color="auto" w:fill="F7F8FA"/>
              </w:rPr>
              <w:t>4.2.1 Use Case Diagra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0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53</w:t>
            </w:r>
            <w:r w:rsidR="00EB1FA4" w:rsidRPr="00DA1F0D">
              <w:rPr>
                <w:rFonts w:ascii="Times New Roman" w:hAnsi="Times New Roman"/>
                <w:noProof/>
                <w:webHidden/>
                <w:sz w:val="24"/>
                <w:szCs w:val="24"/>
              </w:rPr>
              <w:fldChar w:fldCharType="end"/>
            </w:r>
          </w:hyperlink>
        </w:p>
        <w:p w14:paraId="0157E6B6" w14:textId="37F328BC" w:rsidR="00EB1FA4" w:rsidRPr="00DA1F0D" w:rsidRDefault="00000000">
          <w:pPr>
            <w:pStyle w:val="TOC3"/>
            <w:tabs>
              <w:tab w:val="right" w:leader="dot" w:pos="8299"/>
            </w:tabs>
            <w:rPr>
              <w:rFonts w:ascii="Times New Roman" w:hAnsi="Times New Roman"/>
              <w:noProof/>
              <w:kern w:val="2"/>
              <w:sz w:val="24"/>
              <w:szCs w:val="24"/>
            </w:rPr>
          </w:pPr>
          <w:hyperlink w:anchor="_Toc109850201" w:history="1">
            <w:r w:rsidR="00EB1FA4" w:rsidRPr="00DA1F0D">
              <w:rPr>
                <w:rStyle w:val="a7"/>
                <w:rFonts w:ascii="Times New Roman" w:eastAsiaTheme="majorEastAsia" w:hAnsi="Times New Roman"/>
                <w:noProof/>
                <w:sz w:val="24"/>
                <w:szCs w:val="24"/>
                <w:shd w:val="clear" w:color="auto" w:fill="F7F8FA"/>
              </w:rPr>
              <w:t>4.2.2 Activity Diagram</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1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54</w:t>
            </w:r>
            <w:r w:rsidR="00EB1FA4" w:rsidRPr="00DA1F0D">
              <w:rPr>
                <w:rFonts w:ascii="Times New Roman" w:hAnsi="Times New Roman"/>
                <w:noProof/>
                <w:webHidden/>
                <w:sz w:val="24"/>
                <w:szCs w:val="24"/>
              </w:rPr>
              <w:fldChar w:fldCharType="end"/>
            </w:r>
          </w:hyperlink>
        </w:p>
        <w:p w14:paraId="243A8BDE" w14:textId="55A7223C" w:rsidR="00EB1FA4" w:rsidRPr="00DA1F0D" w:rsidRDefault="00000000">
          <w:pPr>
            <w:pStyle w:val="TOC2"/>
            <w:tabs>
              <w:tab w:val="right" w:leader="dot" w:pos="8299"/>
            </w:tabs>
            <w:rPr>
              <w:rFonts w:ascii="Times New Roman" w:hAnsi="Times New Roman"/>
              <w:noProof/>
              <w:kern w:val="2"/>
              <w:sz w:val="24"/>
              <w:szCs w:val="24"/>
            </w:rPr>
          </w:pPr>
          <w:hyperlink w:anchor="_Toc109850202" w:history="1">
            <w:r w:rsidR="00EB1FA4" w:rsidRPr="00DA1F0D">
              <w:rPr>
                <w:rStyle w:val="a7"/>
                <w:rFonts w:ascii="Times New Roman" w:hAnsi="Times New Roman"/>
                <w:noProof/>
                <w:sz w:val="24"/>
                <w:szCs w:val="24"/>
              </w:rPr>
              <w:t>4.3</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 xml:space="preserve"> Prototyping Interface</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2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60</w:t>
            </w:r>
            <w:r w:rsidR="00EB1FA4" w:rsidRPr="00DA1F0D">
              <w:rPr>
                <w:rFonts w:ascii="Times New Roman" w:hAnsi="Times New Roman"/>
                <w:noProof/>
                <w:webHidden/>
                <w:sz w:val="24"/>
                <w:szCs w:val="24"/>
              </w:rPr>
              <w:fldChar w:fldCharType="end"/>
            </w:r>
          </w:hyperlink>
        </w:p>
        <w:p w14:paraId="75147C84" w14:textId="07D92B6C" w:rsidR="00EB1FA4" w:rsidRPr="00DA1F0D" w:rsidRDefault="00000000">
          <w:pPr>
            <w:pStyle w:val="TOC2"/>
            <w:tabs>
              <w:tab w:val="right" w:leader="dot" w:pos="8299"/>
            </w:tabs>
            <w:rPr>
              <w:rFonts w:ascii="Times New Roman" w:hAnsi="Times New Roman"/>
              <w:noProof/>
              <w:kern w:val="2"/>
              <w:sz w:val="24"/>
              <w:szCs w:val="24"/>
            </w:rPr>
          </w:pPr>
          <w:hyperlink w:anchor="_Toc109850203" w:history="1">
            <w:r w:rsidR="00EB1FA4" w:rsidRPr="00DA1F0D">
              <w:rPr>
                <w:rStyle w:val="a7"/>
                <w:rFonts w:ascii="Times New Roman" w:hAnsi="Times New Roman"/>
                <w:noProof/>
                <w:sz w:val="24"/>
                <w:szCs w:val="24"/>
              </w:rPr>
              <w:t xml:space="preserve">4.4 </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Featured Code</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3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75</w:t>
            </w:r>
            <w:r w:rsidR="00EB1FA4" w:rsidRPr="00DA1F0D">
              <w:rPr>
                <w:rFonts w:ascii="Times New Roman" w:hAnsi="Times New Roman"/>
                <w:noProof/>
                <w:webHidden/>
                <w:sz w:val="24"/>
                <w:szCs w:val="24"/>
              </w:rPr>
              <w:fldChar w:fldCharType="end"/>
            </w:r>
          </w:hyperlink>
        </w:p>
        <w:p w14:paraId="2DF9DA7D" w14:textId="279C5A70" w:rsidR="00EB1FA4" w:rsidRPr="00EB1FA4" w:rsidRDefault="00000000">
          <w:pPr>
            <w:pStyle w:val="TOC1"/>
            <w:tabs>
              <w:tab w:val="right" w:leader="dot" w:pos="8299"/>
            </w:tabs>
            <w:rPr>
              <w:rFonts w:ascii="Times New Roman" w:hAnsi="Times New Roman"/>
              <w:b/>
              <w:bCs/>
              <w:noProof/>
              <w:kern w:val="2"/>
              <w:sz w:val="24"/>
              <w:szCs w:val="24"/>
            </w:rPr>
          </w:pPr>
          <w:hyperlink w:anchor="_Toc109850204" w:history="1">
            <w:r w:rsidR="00EB1FA4" w:rsidRPr="00EB1FA4">
              <w:rPr>
                <w:rStyle w:val="a7"/>
                <w:rFonts w:ascii="Times New Roman" w:hAnsi="Times New Roman"/>
                <w:b/>
                <w:bCs/>
                <w:noProof/>
                <w:sz w:val="24"/>
                <w:szCs w:val="24"/>
              </w:rPr>
              <w:t>CHAPTER 5: EVALUATION</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204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81</w:t>
            </w:r>
            <w:r w:rsidR="00EB1FA4" w:rsidRPr="00EB1FA4">
              <w:rPr>
                <w:rFonts w:ascii="Times New Roman" w:hAnsi="Times New Roman"/>
                <w:b/>
                <w:bCs/>
                <w:noProof/>
                <w:webHidden/>
                <w:sz w:val="24"/>
                <w:szCs w:val="24"/>
              </w:rPr>
              <w:fldChar w:fldCharType="end"/>
            </w:r>
          </w:hyperlink>
        </w:p>
        <w:p w14:paraId="653FB950" w14:textId="3163769F" w:rsidR="00EB1FA4" w:rsidRPr="00DA1F0D" w:rsidRDefault="00000000">
          <w:pPr>
            <w:pStyle w:val="TOC2"/>
            <w:tabs>
              <w:tab w:val="right" w:leader="dot" w:pos="8299"/>
            </w:tabs>
            <w:rPr>
              <w:rFonts w:ascii="Times New Roman" w:hAnsi="Times New Roman"/>
              <w:noProof/>
              <w:kern w:val="2"/>
              <w:sz w:val="24"/>
              <w:szCs w:val="24"/>
            </w:rPr>
          </w:pPr>
          <w:hyperlink w:anchor="_Toc109850205" w:history="1">
            <w:r w:rsidR="00EB1FA4" w:rsidRPr="00DA1F0D">
              <w:rPr>
                <w:rStyle w:val="a7"/>
                <w:rFonts w:ascii="Times New Roman" w:hAnsi="Times New Roman"/>
                <w:noProof/>
                <w:sz w:val="24"/>
                <w:szCs w:val="24"/>
              </w:rPr>
              <w:t>5.1</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 xml:space="preserve"> Chapter 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5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81</w:t>
            </w:r>
            <w:r w:rsidR="00EB1FA4" w:rsidRPr="00DA1F0D">
              <w:rPr>
                <w:rFonts w:ascii="Times New Roman" w:hAnsi="Times New Roman"/>
                <w:noProof/>
                <w:webHidden/>
                <w:sz w:val="24"/>
                <w:szCs w:val="24"/>
              </w:rPr>
              <w:fldChar w:fldCharType="end"/>
            </w:r>
          </w:hyperlink>
        </w:p>
        <w:p w14:paraId="58B50BFA" w14:textId="08FB0384"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206" w:history="1">
            <w:r w:rsidR="00EB1FA4" w:rsidRPr="00DA1F0D">
              <w:rPr>
                <w:rStyle w:val="a7"/>
                <w:rFonts w:ascii="Times New Roman" w:hAnsi="Times New Roman"/>
                <w:noProof/>
                <w:sz w:val="24"/>
                <w:szCs w:val="24"/>
              </w:rPr>
              <w:t>5.2</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System Testing &amp; Test Case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6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81</w:t>
            </w:r>
            <w:r w:rsidR="00EB1FA4" w:rsidRPr="00DA1F0D">
              <w:rPr>
                <w:rFonts w:ascii="Times New Roman" w:hAnsi="Times New Roman"/>
                <w:noProof/>
                <w:webHidden/>
                <w:sz w:val="24"/>
                <w:szCs w:val="24"/>
              </w:rPr>
              <w:fldChar w:fldCharType="end"/>
            </w:r>
          </w:hyperlink>
        </w:p>
        <w:p w14:paraId="34994E76" w14:textId="5513104A"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207" w:history="1">
            <w:r w:rsidR="00EB1FA4" w:rsidRPr="00DA1F0D">
              <w:rPr>
                <w:rStyle w:val="a7"/>
                <w:rFonts w:ascii="Times New Roman" w:hAnsi="Times New Roman"/>
                <w:noProof/>
                <w:sz w:val="24"/>
                <w:szCs w:val="24"/>
              </w:rPr>
              <w:t>5.3</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Performance Evaluation &amp; User Experience Surve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7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07</w:t>
            </w:r>
            <w:r w:rsidR="00EB1FA4" w:rsidRPr="00DA1F0D">
              <w:rPr>
                <w:rFonts w:ascii="Times New Roman" w:hAnsi="Times New Roman"/>
                <w:noProof/>
                <w:webHidden/>
                <w:sz w:val="24"/>
                <w:szCs w:val="24"/>
              </w:rPr>
              <w:fldChar w:fldCharType="end"/>
            </w:r>
          </w:hyperlink>
        </w:p>
        <w:p w14:paraId="7863DA22" w14:textId="27CD8AF5" w:rsidR="00EB1FA4" w:rsidRPr="00DA1F0D" w:rsidRDefault="00000000" w:rsidP="00395E19">
          <w:pPr>
            <w:pStyle w:val="TOC3"/>
            <w:tabs>
              <w:tab w:val="right" w:leader="dot" w:pos="8299"/>
            </w:tabs>
            <w:rPr>
              <w:rFonts w:ascii="Times New Roman" w:hAnsi="Times New Roman"/>
              <w:noProof/>
              <w:kern w:val="2"/>
              <w:sz w:val="24"/>
              <w:szCs w:val="24"/>
            </w:rPr>
          </w:pPr>
          <w:hyperlink w:anchor="_Toc109850208" w:history="1">
            <w:r w:rsidR="00EB1FA4" w:rsidRPr="00DA1F0D">
              <w:rPr>
                <w:rStyle w:val="a7"/>
                <w:rFonts w:ascii="Times New Roman" w:hAnsi="Times New Roman"/>
                <w:noProof/>
                <w:sz w:val="24"/>
                <w:szCs w:val="24"/>
              </w:rPr>
              <w:t>5.3.1</w:t>
            </w:r>
            <w:r w:rsidR="00395E19" w:rsidRPr="00DA1F0D">
              <w:rPr>
                <w:rFonts w:ascii="Times New Roman" w:hAnsi="Times New Roman"/>
                <w:noProof/>
                <w:kern w:val="2"/>
                <w:sz w:val="24"/>
                <w:szCs w:val="24"/>
              </w:rPr>
              <w:t xml:space="preserve"> </w:t>
            </w:r>
            <w:r w:rsidR="00EB1FA4" w:rsidRPr="00DA1F0D">
              <w:rPr>
                <w:rStyle w:val="a7"/>
                <w:rFonts w:ascii="Times New Roman" w:hAnsi="Times New Roman"/>
                <w:noProof/>
                <w:sz w:val="24"/>
                <w:szCs w:val="24"/>
              </w:rPr>
              <w:t>Performance Expectancy Data Colle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8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07</w:t>
            </w:r>
            <w:r w:rsidR="00EB1FA4" w:rsidRPr="00DA1F0D">
              <w:rPr>
                <w:rFonts w:ascii="Times New Roman" w:hAnsi="Times New Roman"/>
                <w:noProof/>
                <w:webHidden/>
                <w:sz w:val="24"/>
                <w:szCs w:val="24"/>
              </w:rPr>
              <w:fldChar w:fldCharType="end"/>
            </w:r>
          </w:hyperlink>
        </w:p>
        <w:p w14:paraId="29B43F51" w14:textId="41CDA133" w:rsidR="00EB1FA4" w:rsidRPr="00DA1F0D" w:rsidRDefault="00000000">
          <w:pPr>
            <w:pStyle w:val="TOC3"/>
            <w:tabs>
              <w:tab w:val="right" w:leader="dot" w:pos="8299"/>
            </w:tabs>
            <w:rPr>
              <w:rFonts w:ascii="Times New Roman" w:hAnsi="Times New Roman"/>
              <w:noProof/>
              <w:kern w:val="2"/>
              <w:sz w:val="24"/>
              <w:szCs w:val="24"/>
            </w:rPr>
          </w:pPr>
          <w:hyperlink w:anchor="_Toc109850209" w:history="1">
            <w:r w:rsidR="00EB1FA4" w:rsidRPr="00DA1F0D">
              <w:rPr>
                <w:rStyle w:val="a7"/>
                <w:rFonts w:ascii="Times New Roman" w:hAnsi="Times New Roman"/>
                <w:noProof/>
                <w:sz w:val="24"/>
                <w:szCs w:val="24"/>
              </w:rPr>
              <w:t>5.3.2 Hypotheses Development</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09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09</w:t>
            </w:r>
            <w:r w:rsidR="00EB1FA4" w:rsidRPr="00DA1F0D">
              <w:rPr>
                <w:rFonts w:ascii="Times New Roman" w:hAnsi="Times New Roman"/>
                <w:noProof/>
                <w:webHidden/>
                <w:sz w:val="24"/>
                <w:szCs w:val="24"/>
              </w:rPr>
              <w:fldChar w:fldCharType="end"/>
            </w:r>
          </w:hyperlink>
        </w:p>
        <w:p w14:paraId="02EDCEBC" w14:textId="5DA68C8B" w:rsidR="00EB1FA4" w:rsidRPr="00DA1F0D" w:rsidRDefault="00000000">
          <w:pPr>
            <w:pStyle w:val="TOC3"/>
            <w:tabs>
              <w:tab w:val="right" w:leader="dot" w:pos="8299"/>
            </w:tabs>
            <w:rPr>
              <w:rFonts w:ascii="Times New Roman" w:hAnsi="Times New Roman"/>
              <w:noProof/>
              <w:kern w:val="2"/>
              <w:sz w:val="24"/>
              <w:szCs w:val="24"/>
            </w:rPr>
          </w:pPr>
          <w:hyperlink w:anchor="_Toc109850210" w:history="1">
            <w:r w:rsidR="00EB1FA4" w:rsidRPr="00DA1F0D">
              <w:rPr>
                <w:rStyle w:val="a7"/>
                <w:rFonts w:ascii="Times New Roman" w:hAnsi="Times New Roman"/>
                <w:noProof/>
                <w:sz w:val="24"/>
                <w:szCs w:val="24"/>
              </w:rPr>
              <w:t>5.3.3 User Acceptance Test</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0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0</w:t>
            </w:r>
            <w:r w:rsidR="00EB1FA4" w:rsidRPr="00DA1F0D">
              <w:rPr>
                <w:rFonts w:ascii="Times New Roman" w:hAnsi="Times New Roman"/>
                <w:noProof/>
                <w:webHidden/>
                <w:sz w:val="24"/>
                <w:szCs w:val="24"/>
              </w:rPr>
              <w:fldChar w:fldCharType="end"/>
            </w:r>
          </w:hyperlink>
        </w:p>
        <w:p w14:paraId="7820C0A2" w14:textId="33E0EA1A" w:rsidR="00EB1FA4" w:rsidRPr="00DA1F0D" w:rsidRDefault="00000000">
          <w:pPr>
            <w:pStyle w:val="TOC2"/>
            <w:tabs>
              <w:tab w:val="right" w:leader="dot" w:pos="8299"/>
            </w:tabs>
            <w:rPr>
              <w:rFonts w:ascii="Times New Roman" w:hAnsi="Times New Roman"/>
              <w:noProof/>
              <w:kern w:val="2"/>
              <w:sz w:val="24"/>
              <w:szCs w:val="24"/>
            </w:rPr>
          </w:pPr>
          <w:hyperlink w:anchor="_Toc109850211" w:history="1">
            <w:r w:rsidR="00EB1FA4" w:rsidRPr="00DA1F0D">
              <w:rPr>
                <w:rStyle w:val="a7"/>
                <w:rFonts w:ascii="Times New Roman" w:hAnsi="Times New Roman"/>
                <w:noProof/>
                <w:sz w:val="24"/>
                <w:szCs w:val="24"/>
              </w:rPr>
              <w:t>5.4 Chapter Summar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1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3</w:t>
            </w:r>
            <w:r w:rsidR="00EB1FA4" w:rsidRPr="00DA1F0D">
              <w:rPr>
                <w:rFonts w:ascii="Times New Roman" w:hAnsi="Times New Roman"/>
                <w:noProof/>
                <w:webHidden/>
                <w:sz w:val="24"/>
                <w:szCs w:val="24"/>
              </w:rPr>
              <w:fldChar w:fldCharType="end"/>
            </w:r>
          </w:hyperlink>
        </w:p>
        <w:p w14:paraId="1B8B0BDB" w14:textId="78EE8507" w:rsidR="00EB1FA4" w:rsidRPr="00EB1FA4" w:rsidRDefault="00000000">
          <w:pPr>
            <w:pStyle w:val="TOC1"/>
            <w:tabs>
              <w:tab w:val="right" w:leader="dot" w:pos="8299"/>
            </w:tabs>
            <w:rPr>
              <w:rFonts w:ascii="Times New Roman" w:hAnsi="Times New Roman"/>
              <w:b/>
              <w:bCs/>
              <w:noProof/>
              <w:kern w:val="2"/>
              <w:sz w:val="24"/>
              <w:szCs w:val="24"/>
            </w:rPr>
          </w:pPr>
          <w:hyperlink w:anchor="_Toc109850212" w:history="1">
            <w:r w:rsidR="00EB1FA4" w:rsidRPr="00EB1FA4">
              <w:rPr>
                <w:rStyle w:val="a7"/>
                <w:rFonts w:ascii="Times New Roman" w:hAnsi="Times New Roman"/>
                <w:b/>
                <w:bCs/>
                <w:noProof/>
                <w:sz w:val="24"/>
                <w:szCs w:val="24"/>
              </w:rPr>
              <w:t>CHAPTER 6: CONCLUSION AND RECOMMENDATION</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212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114</w:t>
            </w:r>
            <w:r w:rsidR="00EB1FA4" w:rsidRPr="00EB1FA4">
              <w:rPr>
                <w:rFonts w:ascii="Times New Roman" w:hAnsi="Times New Roman"/>
                <w:b/>
                <w:bCs/>
                <w:noProof/>
                <w:webHidden/>
                <w:sz w:val="24"/>
                <w:szCs w:val="24"/>
              </w:rPr>
              <w:fldChar w:fldCharType="end"/>
            </w:r>
          </w:hyperlink>
        </w:p>
        <w:p w14:paraId="4052847C" w14:textId="5599F6C3"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213" w:history="1">
            <w:r w:rsidR="00EB1FA4" w:rsidRPr="00DA1F0D">
              <w:rPr>
                <w:rStyle w:val="a7"/>
                <w:rFonts w:ascii="Times New Roman" w:hAnsi="Times New Roman"/>
                <w:noProof/>
                <w:sz w:val="24"/>
                <w:szCs w:val="24"/>
              </w:rPr>
              <w:t>6.1</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hapter Introduct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3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4</w:t>
            </w:r>
            <w:r w:rsidR="00EB1FA4" w:rsidRPr="00DA1F0D">
              <w:rPr>
                <w:rFonts w:ascii="Times New Roman" w:hAnsi="Times New Roman"/>
                <w:noProof/>
                <w:webHidden/>
                <w:sz w:val="24"/>
                <w:szCs w:val="24"/>
              </w:rPr>
              <w:fldChar w:fldCharType="end"/>
            </w:r>
          </w:hyperlink>
        </w:p>
        <w:p w14:paraId="38B15E2B" w14:textId="682B57F6"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214" w:history="1">
            <w:r w:rsidR="00EB1FA4" w:rsidRPr="00DA1F0D">
              <w:rPr>
                <w:rStyle w:val="a7"/>
                <w:rFonts w:ascii="Times New Roman" w:hAnsi="Times New Roman"/>
                <w:noProof/>
                <w:sz w:val="24"/>
                <w:szCs w:val="24"/>
              </w:rPr>
              <w:t>6.2</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Conclusion</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4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4</w:t>
            </w:r>
            <w:r w:rsidR="00EB1FA4" w:rsidRPr="00DA1F0D">
              <w:rPr>
                <w:rFonts w:ascii="Times New Roman" w:hAnsi="Times New Roman"/>
                <w:noProof/>
                <w:webHidden/>
                <w:sz w:val="24"/>
                <w:szCs w:val="24"/>
              </w:rPr>
              <w:fldChar w:fldCharType="end"/>
            </w:r>
          </w:hyperlink>
        </w:p>
        <w:p w14:paraId="0776584A" w14:textId="1836E954"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215" w:history="1">
            <w:r w:rsidR="00EB1FA4" w:rsidRPr="00DA1F0D">
              <w:rPr>
                <w:rStyle w:val="a7"/>
                <w:rFonts w:ascii="Times New Roman" w:hAnsi="Times New Roman"/>
                <w:noProof/>
                <w:sz w:val="24"/>
                <w:szCs w:val="24"/>
              </w:rPr>
              <w:t>6.3</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The Limitations of The Stud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5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4</w:t>
            </w:r>
            <w:r w:rsidR="00EB1FA4" w:rsidRPr="00DA1F0D">
              <w:rPr>
                <w:rFonts w:ascii="Times New Roman" w:hAnsi="Times New Roman"/>
                <w:noProof/>
                <w:webHidden/>
                <w:sz w:val="24"/>
                <w:szCs w:val="24"/>
              </w:rPr>
              <w:fldChar w:fldCharType="end"/>
            </w:r>
          </w:hyperlink>
        </w:p>
        <w:p w14:paraId="6225B8FE" w14:textId="355661BC" w:rsidR="00EB1FA4" w:rsidRPr="00DA1F0D" w:rsidRDefault="00000000" w:rsidP="00395E19">
          <w:pPr>
            <w:pStyle w:val="TOC2"/>
            <w:tabs>
              <w:tab w:val="left" w:pos="815"/>
              <w:tab w:val="right" w:leader="dot" w:pos="8299"/>
            </w:tabs>
            <w:rPr>
              <w:rFonts w:ascii="Times New Roman" w:hAnsi="Times New Roman"/>
              <w:noProof/>
              <w:kern w:val="2"/>
              <w:sz w:val="24"/>
              <w:szCs w:val="24"/>
            </w:rPr>
          </w:pPr>
          <w:hyperlink w:anchor="_Toc109850216" w:history="1">
            <w:r w:rsidR="00EB1FA4" w:rsidRPr="00DA1F0D">
              <w:rPr>
                <w:rStyle w:val="a7"/>
                <w:rFonts w:ascii="Times New Roman" w:hAnsi="Times New Roman"/>
                <w:noProof/>
                <w:sz w:val="24"/>
                <w:szCs w:val="24"/>
              </w:rPr>
              <w:t>6.4</w:t>
            </w:r>
            <w:r w:rsidR="00EB1FA4" w:rsidRPr="00DA1F0D">
              <w:rPr>
                <w:rFonts w:ascii="Times New Roman" w:hAnsi="Times New Roman"/>
                <w:noProof/>
                <w:kern w:val="2"/>
                <w:sz w:val="24"/>
                <w:szCs w:val="24"/>
              </w:rPr>
              <w:tab/>
            </w:r>
            <w:r w:rsidR="00EB1FA4" w:rsidRPr="00DA1F0D">
              <w:rPr>
                <w:rStyle w:val="a7"/>
                <w:rFonts w:ascii="Times New Roman" w:hAnsi="Times New Roman"/>
                <w:noProof/>
                <w:sz w:val="24"/>
                <w:szCs w:val="24"/>
              </w:rPr>
              <w:t>Future Works</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6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5</w:t>
            </w:r>
            <w:r w:rsidR="00EB1FA4" w:rsidRPr="00DA1F0D">
              <w:rPr>
                <w:rFonts w:ascii="Times New Roman" w:hAnsi="Times New Roman"/>
                <w:noProof/>
                <w:webHidden/>
                <w:sz w:val="24"/>
                <w:szCs w:val="24"/>
              </w:rPr>
              <w:fldChar w:fldCharType="end"/>
            </w:r>
          </w:hyperlink>
        </w:p>
        <w:p w14:paraId="5C36C542" w14:textId="06F88430" w:rsidR="00EB1FA4" w:rsidRPr="00DA1F0D" w:rsidRDefault="00000000">
          <w:pPr>
            <w:pStyle w:val="TOC2"/>
            <w:tabs>
              <w:tab w:val="right" w:leader="dot" w:pos="8299"/>
            </w:tabs>
            <w:rPr>
              <w:rFonts w:ascii="Times New Roman" w:hAnsi="Times New Roman"/>
              <w:noProof/>
              <w:kern w:val="2"/>
              <w:sz w:val="24"/>
              <w:szCs w:val="24"/>
            </w:rPr>
          </w:pPr>
          <w:hyperlink w:anchor="_Toc109850217" w:history="1">
            <w:r w:rsidR="00EB1FA4" w:rsidRPr="00DA1F0D">
              <w:rPr>
                <w:rStyle w:val="a7"/>
                <w:rFonts w:ascii="Times New Roman" w:hAnsi="Times New Roman"/>
                <w:noProof/>
                <w:sz w:val="24"/>
                <w:szCs w:val="24"/>
              </w:rPr>
              <w:t xml:space="preserve">6.5 </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Contribution to Societ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7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5</w:t>
            </w:r>
            <w:r w:rsidR="00EB1FA4" w:rsidRPr="00DA1F0D">
              <w:rPr>
                <w:rFonts w:ascii="Times New Roman" w:hAnsi="Times New Roman"/>
                <w:noProof/>
                <w:webHidden/>
                <w:sz w:val="24"/>
                <w:szCs w:val="24"/>
              </w:rPr>
              <w:fldChar w:fldCharType="end"/>
            </w:r>
          </w:hyperlink>
        </w:p>
        <w:p w14:paraId="3C3A5EC7" w14:textId="06F3CBBB" w:rsidR="00EB1FA4" w:rsidRPr="00DA1F0D" w:rsidRDefault="00000000">
          <w:pPr>
            <w:pStyle w:val="TOC2"/>
            <w:tabs>
              <w:tab w:val="right" w:leader="dot" w:pos="8299"/>
            </w:tabs>
            <w:rPr>
              <w:rFonts w:ascii="Times New Roman" w:hAnsi="Times New Roman"/>
              <w:noProof/>
              <w:kern w:val="2"/>
              <w:sz w:val="24"/>
              <w:szCs w:val="24"/>
            </w:rPr>
          </w:pPr>
          <w:hyperlink w:anchor="_Toc109850218" w:history="1">
            <w:r w:rsidR="00EB1FA4" w:rsidRPr="00DA1F0D">
              <w:rPr>
                <w:rStyle w:val="a7"/>
                <w:rFonts w:ascii="Times New Roman" w:hAnsi="Times New Roman"/>
                <w:noProof/>
                <w:sz w:val="24"/>
                <w:szCs w:val="24"/>
              </w:rPr>
              <w:t>6.6</w:t>
            </w:r>
            <w:r w:rsidR="00395E19" w:rsidRPr="00DA1F0D">
              <w:rPr>
                <w:rStyle w:val="a7"/>
                <w:rFonts w:ascii="Times New Roman" w:hAnsi="Times New Roman"/>
                <w:noProof/>
                <w:sz w:val="24"/>
                <w:szCs w:val="24"/>
              </w:rPr>
              <w:t xml:space="preserve"> </w:t>
            </w:r>
            <w:r w:rsidR="00EB1FA4" w:rsidRPr="00DA1F0D">
              <w:rPr>
                <w:rStyle w:val="a7"/>
                <w:rFonts w:ascii="Times New Roman" w:hAnsi="Times New Roman"/>
                <w:noProof/>
                <w:sz w:val="24"/>
                <w:szCs w:val="24"/>
              </w:rPr>
              <w:t xml:space="preserve"> Chapter Summary</w:t>
            </w:r>
            <w:r w:rsidR="00EB1FA4" w:rsidRPr="00DA1F0D">
              <w:rPr>
                <w:rFonts w:ascii="Times New Roman" w:hAnsi="Times New Roman"/>
                <w:noProof/>
                <w:webHidden/>
                <w:sz w:val="24"/>
                <w:szCs w:val="24"/>
              </w:rPr>
              <w:tab/>
            </w:r>
            <w:r w:rsidR="00EB1FA4" w:rsidRPr="00DA1F0D">
              <w:rPr>
                <w:rFonts w:ascii="Times New Roman" w:hAnsi="Times New Roman"/>
                <w:noProof/>
                <w:webHidden/>
                <w:sz w:val="24"/>
                <w:szCs w:val="24"/>
              </w:rPr>
              <w:fldChar w:fldCharType="begin"/>
            </w:r>
            <w:r w:rsidR="00EB1FA4" w:rsidRPr="00DA1F0D">
              <w:rPr>
                <w:rFonts w:ascii="Times New Roman" w:hAnsi="Times New Roman"/>
                <w:noProof/>
                <w:webHidden/>
                <w:sz w:val="24"/>
                <w:szCs w:val="24"/>
              </w:rPr>
              <w:instrText xml:space="preserve"> PAGEREF _Toc109850218 \h </w:instrText>
            </w:r>
            <w:r w:rsidR="00EB1FA4" w:rsidRPr="00DA1F0D">
              <w:rPr>
                <w:rFonts w:ascii="Times New Roman" w:hAnsi="Times New Roman"/>
                <w:noProof/>
                <w:webHidden/>
                <w:sz w:val="24"/>
                <w:szCs w:val="24"/>
              </w:rPr>
            </w:r>
            <w:r w:rsidR="00EB1FA4" w:rsidRPr="00DA1F0D">
              <w:rPr>
                <w:rFonts w:ascii="Times New Roman" w:hAnsi="Times New Roman"/>
                <w:noProof/>
                <w:webHidden/>
                <w:sz w:val="24"/>
                <w:szCs w:val="24"/>
              </w:rPr>
              <w:fldChar w:fldCharType="separate"/>
            </w:r>
            <w:r w:rsidR="00EB1FA4" w:rsidRPr="00DA1F0D">
              <w:rPr>
                <w:rFonts w:ascii="Times New Roman" w:hAnsi="Times New Roman"/>
                <w:noProof/>
                <w:webHidden/>
                <w:sz w:val="24"/>
                <w:szCs w:val="24"/>
              </w:rPr>
              <w:t>115</w:t>
            </w:r>
            <w:r w:rsidR="00EB1FA4" w:rsidRPr="00DA1F0D">
              <w:rPr>
                <w:rFonts w:ascii="Times New Roman" w:hAnsi="Times New Roman"/>
                <w:noProof/>
                <w:webHidden/>
                <w:sz w:val="24"/>
                <w:szCs w:val="24"/>
              </w:rPr>
              <w:fldChar w:fldCharType="end"/>
            </w:r>
          </w:hyperlink>
        </w:p>
        <w:p w14:paraId="2652BE0E" w14:textId="2CEEC163" w:rsidR="00EB1FA4" w:rsidRPr="00EB1FA4" w:rsidRDefault="00000000">
          <w:pPr>
            <w:pStyle w:val="TOC1"/>
            <w:tabs>
              <w:tab w:val="right" w:leader="dot" w:pos="8299"/>
            </w:tabs>
            <w:rPr>
              <w:rFonts w:ascii="Times New Roman" w:hAnsi="Times New Roman"/>
              <w:b/>
              <w:bCs/>
              <w:noProof/>
              <w:kern w:val="2"/>
              <w:sz w:val="24"/>
              <w:szCs w:val="24"/>
            </w:rPr>
          </w:pPr>
          <w:hyperlink w:anchor="_Toc109850219" w:history="1">
            <w:r w:rsidR="00EB1FA4" w:rsidRPr="00EB1FA4">
              <w:rPr>
                <w:rStyle w:val="a7"/>
                <w:rFonts w:ascii="Times New Roman" w:hAnsi="Times New Roman"/>
                <w:b/>
                <w:bCs/>
                <w:noProof/>
                <w:sz w:val="24"/>
                <w:szCs w:val="24"/>
              </w:rPr>
              <w:t>REFERENCES</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219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116</w:t>
            </w:r>
            <w:r w:rsidR="00EB1FA4" w:rsidRPr="00EB1FA4">
              <w:rPr>
                <w:rFonts w:ascii="Times New Roman" w:hAnsi="Times New Roman"/>
                <w:b/>
                <w:bCs/>
                <w:noProof/>
                <w:webHidden/>
                <w:sz w:val="24"/>
                <w:szCs w:val="24"/>
              </w:rPr>
              <w:fldChar w:fldCharType="end"/>
            </w:r>
          </w:hyperlink>
        </w:p>
        <w:p w14:paraId="4F51D6AF" w14:textId="2E9E9180" w:rsidR="00EB1FA4" w:rsidRPr="00EB1FA4" w:rsidRDefault="00000000">
          <w:pPr>
            <w:pStyle w:val="TOC1"/>
            <w:tabs>
              <w:tab w:val="right" w:leader="dot" w:pos="8299"/>
            </w:tabs>
            <w:rPr>
              <w:rFonts w:ascii="Times New Roman" w:hAnsi="Times New Roman"/>
              <w:b/>
              <w:bCs/>
              <w:noProof/>
              <w:kern w:val="2"/>
              <w:sz w:val="24"/>
              <w:szCs w:val="24"/>
            </w:rPr>
          </w:pPr>
          <w:hyperlink w:anchor="_Toc109850220" w:history="1">
            <w:r w:rsidR="00EB1FA4" w:rsidRPr="00EB1FA4">
              <w:rPr>
                <w:rStyle w:val="a7"/>
                <w:rFonts w:ascii="Times New Roman" w:hAnsi="Times New Roman"/>
                <w:b/>
                <w:bCs/>
                <w:noProof/>
                <w:sz w:val="24"/>
                <w:szCs w:val="24"/>
              </w:rPr>
              <w:t>APPENDIX Ⅰ:</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220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119</w:t>
            </w:r>
            <w:r w:rsidR="00EB1FA4" w:rsidRPr="00EB1FA4">
              <w:rPr>
                <w:rFonts w:ascii="Times New Roman" w:hAnsi="Times New Roman"/>
                <w:b/>
                <w:bCs/>
                <w:noProof/>
                <w:webHidden/>
                <w:sz w:val="24"/>
                <w:szCs w:val="24"/>
              </w:rPr>
              <w:fldChar w:fldCharType="end"/>
            </w:r>
          </w:hyperlink>
        </w:p>
        <w:p w14:paraId="11A5C8E0" w14:textId="7B53ABD3" w:rsidR="00EB1FA4" w:rsidRPr="00EB1FA4" w:rsidRDefault="00000000">
          <w:pPr>
            <w:pStyle w:val="TOC1"/>
            <w:tabs>
              <w:tab w:val="right" w:leader="dot" w:pos="8299"/>
            </w:tabs>
            <w:rPr>
              <w:rFonts w:ascii="Times New Roman" w:hAnsi="Times New Roman"/>
              <w:b/>
              <w:bCs/>
              <w:noProof/>
              <w:kern w:val="2"/>
              <w:sz w:val="24"/>
              <w:szCs w:val="24"/>
            </w:rPr>
          </w:pPr>
          <w:hyperlink w:anchor="_Toc109850221" w:history="1">
            <w:r w:rsidR="00EB1FA4" w:rsidRPr="00EB1FA4">
              <w:rPr>
                <w:rStyle w:val="a7"/>
                <w:rFonts w:ascii="Times New Roman" w:hAnsi="Times New Roman"/>
                <w:b/>
                <w:bCs/>
                <w:noProof/>
                <w:sz w:val="24"/>
                <w:szCs w:val="24"/>
              </w:rPr>
              <w:t>APPENDIX Ⅱ:</w:t>
            </w:r>
            <w:r w:rsidR="00EB1FA4" w:rsidRPr="00EB1FA4">
              <w:rPr>
                <w:rFonts w:ascii="Times New Roman" w:hAnsi="Times New Roman"/>
                <w:b/>
                <w:bCs/>
                <w:noProof/>
                <w:webHidden/>
                <w:sz w:val="24"/>
                <w:szCs w:val="24"/>
              </w:rPr>
              <w:tab/>
            </w:r>
            <w:r w:rsidR="00EB1FA4" w:rsidRPr="00EB1FA4">
              <w:rPr>
                <w:rFonts w:ascii="Times New Roman" w:hAnsi="Times New Roman"/>
                <w:b/>
                <w:bCs/>
                <w:noProof/>
                <w:webHidden/>
                <w:sz w:val="24"/>
                <w:szCs w:val="24"/>
              </w:rPr>
              <w:fldChar w:fldCharType="begin"/>
            </w:r>
            <w:r w:rsidR="00EB1FA4" w:rsidRPr="00EB1FA4">
              <w:rPr>
                <w:rFonts w:ascii="Times New Roman" w:hAnsi="Times New Roman"/>
                <w:b/>
                <w:bCs/>
                <w:noProof/>
                <w:webHidden/>
                <w:sz w:val="24"/>
                <w:szCs w:val="24"/>
              </w:rPr>
              <w:instrText xml:space="preserve"> PAGEREF _Toc109850221 \h </w:instrText>
            </w:r>
            <w:r w:rsidR="00EB1FA4" w:rsidRPr="00EB1FA4">
              <w:rPr>
                <w:rFonts w:ascii="Times New Roman" w:hAnsi="Times New Roman"/>
                <w:b/>
                <w:bCs/>
                <w:noProof/>
                <w:webHidden/>
                <w:sz w:val="24"/>
                <w:szCs w:val="24"/>
              </w:rPr>
            </w:r>
            <w:r w:rsidR="00EB1FA4" w:rsidRPr="00EB1FA4">
              <w:rPr>
                <w:rFonts w:ascii="Times New Roman" w:hAnsi="Times New Roman"/>
                <w:b/>
                <w:bCs/>
                <w:noProof/>
                <w:webHidden/>
                <w:sz w:val="24"/>
                <w:szCs w:val="24"/>
              </w:rPr>
              <w:fldChar w:fldCharType="separate"/>
            </w:r>
            <w:r w:rsidR="00EB1FA4" w:rsidRPr="00EB1FA4">
              <w:rPr>
                <w:rFonts w:ascii="Times New Roman" w:hAnsi="Times New Roman"/>
                <w:b/>
                <w:bCs/>
                <w:noProof/>
                <w:webHidden/>
                <w:sz w:val="24"/>
                <w:szCs w:val="24"/>
              </w:rPr>
              <w:t>126</w:t>
            </w:r>
            <w:r w:rsidR="00EB1FA4" w:rsidRPr="00EB1FA4">
              <w:rPr>
                <w:rFonts w:ascii="Times New Roman" w:hAnsi="Times New Roman"/>
                <w:b/>
                <w:bCs/>
                <w:noProof/>
                <w:webHidden/>
                <w:sz w:val="24"/>
                <w:szCs w:val="24"/>
              </w:rPr>
              <w:fldChar w:fldCharType="end"/>
            </w:r>
          </w:hyperlink>
        </w:p>
        <w:p w14:paraId="5AA93B78" w14:textId="2017EFED" w:rsidR="009B39FD" w:rsidRDefault="009B39FD" w:rsidP="007719E0">
          <w:pPr>
            <w:spacing w:line="360" w:lineRule="auto"/>
          </w:pPr>
          <w:r>
            <w:rPr>
              <w:b/>
              <w:bCs/>
              <w:lang w:val="zh-CN"/>
            </w:rPr>
            <w:fldChar w:fldCharType="end"/>
          </w:r>
        </w:p>
      </w:sdtContent>
    </w:sdt>
    <w:p w14:paraId="040301E1" w14:textId="572DD1FB" w:rsidR="00233C30" w:rsidRPr="00A34DF7" w:rsidRDefault="00233C30" w:rsidP="007719E0">
      <w:pPr>
        <w:spacing w:line="360" w:lineRule="auto"/>
      </w:pPr>
    </w:p>
    <w:p w14:paraId="13DD7F39" w14:textId="77777777" w:rsidR="00233C30" w:rsidRDefault="00233C30" w:rsidP="007719E0">
      <w:pPr>
        <w:widowControl w:val="0"/>
        <w:spacing w:line="360" w:lineRule="auto"/>
        <w:jc w:val="both"/>
      </w:pPr>
      <w:r>
        <w:br w:type="page"/>
      </w:r>
    </w:p>
    <w:p w14:paraId="7098A81C" w14:textId="77777777" w:rsidR="00233C30" w:rsidRPr="00E71702" w:rsidRDefault="00233C30" w:rsidP="007719E0">
      <w:pPr>
        <w:pStyle w:val="1"/>
        <w:spacing w:line="360" w:lineRule="auto"/>
        <w:rPr>
          <w:sz w:val="24"/>
          <w:szCs w:val="24"/>
        </w:rPr>
      </w:pPr>
      <w:bookmarkStart w:id="7" w:name="_Toc108590039"/>
      <w:bookmarkStart w:id="8" w:name="_Toc109850161"/>
      <w:r w:rsidRPr="00E71702">
        <w:rPr>
          <w:rFonts w:hint="eastAsia"/>
          <w:sz w:val="24"/>
          <w:szCs w:val="24"/>
        </w:rPr>
        <w:lastRenderedPageBreak/>
        <w:t>C</w:t>
      </w:r>
      <w:r w:rsidRPr="00E71702">
        <w:rPr>
          <w:sz w:val="24"/>
          <w:szCs w:val="24"/>
        </w:rPr>
        <w:t>HAPTER 1: INTRODUCTION</w:t>
      </w:r>
      <w:bookmarkEnd w:id="7"/>
      <w:bookmarkEnd w:id="8"/>
    </w:p>
    <w:p w14:paraId="3CA9EB9F" w14:textId="392102A6" w:rsidR="00F142E8" w:rsidRDefault="00F142E8"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9" w:name="_Toc108590040"/>
      <w:bookmarkStart w:id="10" w:name="_Toc109850162"/>
      <w:r w:rsidRPr="005B1257">
        <w:rPr>
          <w:rFonts w:ascii="Times New Roman" w:eastAsiaTheme="minorEastAsia" w:hAnsi="Times New Roman" w:cs="Times New Roman"/>
          <w:sz w:val="24"/>
          <w:szCs w:val="24"/>
        </w:rPr>
        <w:t>Chapter Introduction</w:t>
      </w:r>
      <w:bookmarkEnd w:id="9"/>
      <w:bookmarkEnd w:id="10"/>
    </w:p>
    <w:p w14:paraId="0825F3DC" w14:textId="6E65DF28" w:rsidR="004223FF" w:rsidRPr="002539B6" w:rsidRDefault="004223FF" w:rsidP="007719E0">
      <w:pPr>
        <w:spacing w:line="360" w:lineRule="auto"/>
        <w:jc w:val="both"/>
        <w:rPr>
          <w:color w:val="000000" w:themeColor="text1"/>
        </w:rPr>
      </w:pPr>
      <w:r w:rsidRPr="004223FF">
        <w:rPr>
          <w:rStyle w:val="tgt"/>
          <w:rFonts w:eastAsia="微软雅黑"/>
          <w:color w:val="2A2B2E"/>
          <w:shd w:val="clear" w:color="auto" w:fill="FCFDFE"/>
        </w:rPr>
        <w:t>The purpose of this chapter is to introduce the reader to the research topic. This chapter describes</w:t>
      </w:r>
      <w:r>
        <w:rPr>
          <w:rStyle w:val="tgt"/>
          <w:rFonts w:eastAsia="微软雅黑"/>
          <w:color w:val="2A2B2E"/>
          <w:shd w:val="clear" w:color="auto" w:fill="FCFDFE"/>
        </w:rPr>
        <w:t xml:space="preserve"> the </w:t>
      </w:r>
      <w:r w:rsidRPr="002539B6">
        <w:rPr>
          <w:color w:val="000000" w:themeColor="text1"/>
        </w:rPr>
        <w:t>project title (</w:t>
      </w:r>
      <w:r w:rsidRPr="002539B6">
        <w:rPr>
          <w:rFonts w:hint="eastAsia"/>
          <w:color w:val="000000" w:themeColor="text1"/>
        </w:rPr>
        <w:t>in</w:t>
      </w:r>
      <w:r w:rsidRPr="002539B6">
        <w:rPr>
          <w:color w:val="000000" w:themeColor="text1"/>
        </w:rPr>
        <w:t xml:space="preserve"> Section 1.</w:t>
      </w:r>
      <w:r w:rsidR="00477BE2">
        <w:rPr>
          <w:color w:val="000000" w:themeColor="text1"/>
        </w:rPr>
        <w:t>2</w:t>
      </w:r>
      <w:r w:rsidRPr="002539B6">
        <w:rPr>
          <w:color w:val="000000" w:themeColor="text1"/>
        </w:rPr>
        <w:t>), the introduction (</w:t>
      </w:r>
      <w:r w:rsidRPr="002539B6">
        <w:rPr>
          <w:rFonts w:hint="eastAsia"/>
          <w:color w:val="000000" w:themeColor="text1"/>
        </w:rPr>
        <w:t>in</w:t>
      </w:r>
      <w:r w:rsidRPr="002539B6">
        <w:rPr>
          <w:color w:val="000000" w:themeColor="text1"/>
        </w:rPr>
        <w:t xml:space="preserve"> Section 1.</w:t>
      </w:r>
      <w:r w:rsidR="002D4665">
        <w:rPr>
          <w:color w:val="000000" w:themeColor="text1"/>
        </w:rPr>
        <w:t>3</w:t>
      </w:r>
      <w:r w:rsidRPr="002539B6">
        <w:rPr>
          <w:color w:val="000000" w:themeColor="text1"/>
        </w:rPr>
        <w:t>), the background of the project (</w:t>
      </w:r>
      <w:r w:rsidRPr="002539B6">
        <w:rPr>
          <w:rFonts w:hint="eastAsia"/>
          <w:color w:val="000000" w:themeColor="text1"/>
        </w:rPr>
        <w:t>in</w:t>
      </w:r>
      <w:r w:rsidRPr="002539B6">
        <w:rPr>
          <w:color w:val="000000" w:themeColor="text1"/>
        </w:rPr>
        <w:t xml:space="preserve"> Section 1.</w:t>
      </w:r>
      <w:r w:rsidR="002D4665">
        <w:rPr>
          <w:color w:val="000000" w:themeColor="text1"/>
        </w:rPr>
        <w:t>4</w:t>
      </w:r>
      <w:r w:rsidRPr="002539B6">
        <w:rPr>
          <w:color w:val="000000" w:themeColor="text1"/>
        </w:rPr>
        <w:t>), the problem statement (</w:t>
      </w:r>
      <w:r w:rsidRPr="002539B6">
        <w:rPr>
          <w:rFonts w:hint="eastAsia"/>
          <w:color w:val="000000" w:themeColor="text1"/>
        </w:rPr>
        <w:t>in</w:t>
      </w:r>
      <w:r w:rsidRPr="002539B6">
        <w:rPr>
          <w:color w:val="000000" w:themeColor="text1"/>
        </w:rPr>
        <w:t xml:space="preserve"> Section 1.</w:t>
      </w:r>
      <w:r w:rsidR="002D4665">
        <w:rPr>
          <w:color w:val="000000" w:themeColor="text1"/>
        </w:rPr>
        <w:t>5</w:t>
      </w:r>
      <w:r w:rsidRPr="002539B6">
        <w:rPr>
          <w:color w:val="000000" w:themeColor="text1"/>
        </w:rPr>
        <w:t>), the aim (</w:t>
      </w:r>
      <w:r w:rsidRPr="002539B6">
        <w:rPr>
          <w:rFonts w:hint="eastAsia"/>
          <w:color w:val="000000" w:themeColor="text1"/>
        </w:rPr>
        <w:t>in</w:t>
      </w:r>
      <w:r w:rsidRPr="002539B6">
        <w:rPr>
          <w:color w:val="000000" w:themeColor="text1"/>
        </w:rPr>
        <w:t xml:space="preserve"> Section 1.</w:t>
      </w:r>
      <w:r w:rsidR="002D4665">
        <w:rPr>
          <w:color w:val="000000" w:themeColor="text1"/>
        </w:rPr>
        <w:t>6</w:t>
      </w:r>
      <w:r w:rsidRPr="002539B6">
        <w:rPr>
          <w:color w:val="000000" w:themeColor="text1"/>
        </w:rPr>
        <w:t xml:space="preserve">), the </w:t>
      </w:r>
      <w:r w:rsidRPr="002539B6">
        <w:rPr>
          <w:rFonts w:hint="eastAsia"/>
          <w:color w:val="000000" w:themeColor="text1"/>
        </w:rPr>
        <w:t>o</w:t>
      </w:r>
      <w:r w:rsidRPr="002539B6">
        <w:rPr>
          <w:color w:val="000000" w:themeColor="text1"/>
        </w:rPr>
        <w:t>bjectives (Section 1.</w:t>
      </w:r>
      <w:r w:rsidR="002D4665">
        <w:rPr>
          <w:color w:val="000000" w:themeColor="text1"/>
        </w:rPr>
        <w:t>7</w:t>
      </w:r>
      <w:r w:rsidRPr="002539B6">
        <w:rPr>
          <w:color w:val="000000" w:themeColor="text1"/>
        </w:rPr>
        <w:t xml:space="preserve">), the </w:t>
      </w:r>
      <w:r w:rsidRPr="002539B6">
        <w:rPr>
          <w:rFonts w:hint="eastAsia"/>
          <w:color w:val="000000" w:themeColor="text1"/>
        </w:rPr>
        <w:t>j</w:t>
      </w:r>
      <w:r w:rsidRPr="002539B6">
        <w:rPr>
          <w:color w:val="000000" w:themeColor="text1"/>
        </w:rPr>
        <w:t>ustification (in Section 1.</w:t>
      </w:r>
      <w:r w:rsidR="002D4665">
        <w:rPr>
          <w:color w:val="000000" w:themeColor="text1"/>
        </w:rPr>
        <w:t>8</w:t>
      </w:r>
      <w:r w:rsidRPr="002539B6">
        <w:rPr>
          <w:color w:val="000000" w:themeColor="text1"/>
        </w:rPr>
        <w:t>), the scope of the project (in Section 1.</w:t>
      </w:r>
      <w:r w:rsidR="002D4665">
        <w:rPr>
          <w:color w:val="000000" w:themeColor="text1"/>
        </w:rPr>
        <w:t>9</w:t>
      </w:r>
      <w:r w:rsidRPr="002539B6">
        <w:rPr>
          <w:color w:val="000000" w:themeColor="text1"/>
        </w:rPr>
        <w:t>) as well as the approach and deliverables (in Section 1.</w:t>
      </w:r>
      <w:r w:rsidR="002D4665">
        <w:rPr>
          <w:color w:val="000000" w:themeColor="text1"/>
        </w:rPr>
        <w:t>10</w:t>
      </w:r>
      <w:r w:rsidRPr="002539B6">
        <w:rPr>
          <w:color w:val="000000" w:themeColor="text1"/>
        </w:rPr>
        <w:t>). In addition, this chapter includes the</w:t>
      </w:r>
      <w:r>
        <w:rPr>
          <w:color w:val="000000" w:themeColor="text1"/>
        </w:rPr>
        <w:t xml:space="preserve"> </w:t>
      </w:r>
      <w:r w:rsidRPr="004223FF">
        <w:rPr>
          <w:color w:val="000000" w:themeColor="text1"/>
        </w:rPr>
        <w:t xml:space="preserve">Work Breakdown Structure (WBS) </w:t>
      </w:r>
      <w:r w:rsidRPr="002539B6">
        <w:rPr>
          <w:color w:val="000000" w:themeColor="text1"/>
        </w:rPr>
        <w:t>(in Section 1.1</w:t>
      </w:r>
      <w:r w:rsidR="002D4665">
        <w:rPr>
          <w:color w:val="000000" w:themeColor="text1"/>
        </w:rPr>
        <w:t>1</w:t>
      </w:r>
      <w:r w:rsidRPr="002539B6">
        <w:rPr>
          <w:color w:val="000000" w:themeColor="text1"/>
        </w:rPr>
        <w:t>), the</w:t>
      </w:r>
      <w:r>
        <w:rPr>
          <w:color w:val="000000" w:themeColor="text1"/>
        </w:rPr>
        <w:t xml:space="preserve"> </w:t>
      </w:r>
      <w:r w:rsidRPr="004223FF">
        <w:rPr>
          <w:color w:val="000000" w:themeColor="text1"/>
        </w:rPr>
        <w:t xml:space="preserve">Gantt Chart </w:t>
      </w:r>
      <w:r>
        <w:rPr>
          <w:color w:val="000000" w:themeColor="text1"/>
        </w:rPr>
        <w:t xml:space="preserve">and </w:t>
      </w:r>
      <w:r w:rsidRPr="004223FF">
        <w:rPr>
          <w:color w:val="000000" w:themeColor="text1"/>
        </w:rPr>
        <w:t xml:space="preserve">Major </w:t>
      </w:r>
      <w:r w:rsidR="00EC309E" w:rsidRPr="004223FF">
        <w:rPr>
          <w:color w:val="000000" w:themeColor="text1"/>
        </w:rPr>
        <w:t>Milestone</w:t>
      </w:r>
      <w:r w:rsidRPr="004223FF">
        <w:rPr>
          <w:color w:val="000000" w:themeColor="text1"/>
        </w:rPr>
        <w:t xml:space="preserve"> </w:t>
      </w:r>
      <w:r w:rsidRPr="002539B6">
        <w:rPr>
          <w:color w:val="000000" w:themeColor="text1"/>
        </w:rPr>
        <w:t>(in Section 1.1</w:t>
      </w:r>
      <w:r w:rsidR="002D4665">
        <w:rPr>
          <w:color w:val="000000" w:themeColor="text1"/>
        </w:rPr>
        <w:t>2</w:t>
      </w:r>
      <w:r w:rsidRPr="002539B6">
        <w:rPr>
          <w:color w:val="000000" w:themeColor="text1"/>
        </w:rPr>
        <w:t>), the</w:t>
      </w:r>
      <w:r w:rsidRPr="004223FF">
        <w:rPr>
          <w:color w:val="000000" w:themeColor="text1"/>
        </w:rPr>
        <w:tab/>
        <w:t xml:space="preserve">Project Plan </w:t>
      </w:r>
      <w:r w:rsidRPr="002539B6">
        <w:rPr>
          <w:color w:val="000000" w:themeColor="text1"/>
        </w:rPr>
        <w:t>(in Section 1.1</w:t>
      </w:r>
      <w:r w:rsidR="002D4665">
        <w:rPr>
          <w:color w:val="000000" w:themeColor="text1"/>
        </w:rPr>
        <w:t>3</w:t>
      </w:r>
      <w:r w:rsidRPr="002539B6">
        <w:rPr>
          <w:color w:val="000000" w:themeColor="text1"/>
        </w:rPr>
        <w:t xml:space="preserve">), the </w:t>
      </w:r>
      <w:r w:rsidR="00886206" w:rsidRPr="00886206">
        <w:rPr>
          <w:color w:val="000000" w:themeColor="text1"/>
        </w:rPr>
        <w:t xml:space="preserve">Constraints and Assumptions </w:t>
      </w:r>
      <w:r w:rsidRPr="002539B6">
        <w:rPr>
          <w:color w:val="000000" w:themeColor="text1"/>
        </w:rPr>
        <w:t>(in Section 1.1</w:t>
      </w:r>
      <w:r w:rsidR="002D4665">
        <w:rPr>
          <w:color w:val="000000" w:themeColor="text1"/>
        </w:rPr>
        <w:t>4</w:t>
      </w:r>
      <w:r w:rsidRPr="002539B6">
        <w:rPr>
          <w:color w:val="000000" w:themeColor="text1"/>
        </w:rPr>
        <w:t xml:space="preserve">), </w:t>
      </w:r>
      <w:r w:rsidRPr="002539B6">
        <w:rPr>
          <w:rFonts w:hint="eastAsia"/>
          <w:color w:val="000000" w:themeColor="text1"/>
        </w:rPr>
        <w:t>the</w:t>
      </w:r>
      <w:r w:rsidRPr="002539B6">
        <w:rPr>
          <w:color w:val="000000" w:themeColor="text1"/>
        </w:rPr>
        <w:t xml:space="preserve"> </w:t>
      </w:r>
      <w:r w:rsidR="00886206" w:rsidRPr="00886206">
        <w:rPr>
          <w:color w:val="000000" w:themeColor="text1"/>
        </w:rPr>
        <w:t xml:space="preserve">Resources </w:t>
      </w:r>
      <w:r w:rsidRPr="002539B6">
        <w:rPr>
          <w:color w:val="000000" w:themeColor="text1"/>
        </w:rPr>
        <w:t>(in Section 1.1</w:t>
      </w:r>
      <w:r w:rsidR="002D4665">
        <w:rPr>
          <w:color w:val="000000" w:themeColor="text1"/>
        </w:rPr>
        <w:t>5</w:t>
      </w:r>
      <w:r w:rsidRPr="002539B6">
        <w:rPr>
          <w:color w:val="000000" w:themeColor="text1"/>
        </w:rPr>
        <w:t xml:space="preserve">) and the </w:t>
      </w:r>
      <w:r w:rsidR="00886206" w:rsidRPr="00886206">
        <w:rPr>
          <w:color w:val="000000" w:themeColor="text1"/>
        </w:rPr>
        <w:t xml:space="preserve">External Bodies Involved </w:t>
      </w:r>
      <w:r w:rsidRPr="002539B6">
        <w:rPr>
          <w:color w:val="000000" w:themeColor="text1"/>
        </w:rPr>
        <w:t>(in Section 1.1</w:t>
      </w:r>
      <w:r w:rsidR="002D4665">
        <w:rPr>
          <w:color w:val="000000" w:themeColor="text1"/>
        </w:rPr>
        <w:t>6</w:t>
      </w:r>
      <w:r w:rsidRPr="002539B6">
        <w:rPr>
          <w:color w:val="000000" w:themeColor="text1"/>
        </w:rPr>
        <w:t>).</w:t>
      </w:r>
    </w:p>
    <w:p w14:paraId="564CCE9A" w14:textId="77777777" w:rsidR="002C0C7C" w:rsidRDefault="002C0C7C" w:rsidP="007719E0">
      <w:pPr>
        <w:spacing w:line="360" w:lineRule="auto"/>
      </w:pPr>
    </w:p>
    <w:p w14:paraId="51D05E2D" w14:textId="77777777" w:rsidR="008C7185" w:rsidRPr="008D3F04" w:rsidRDefault="008C7185"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11" w:name="_Toc108590041"/>
      <w:bookmarkStart w:id="12" w:name="_Toc109850163"/>
      <w:r w:rsidRPr="008D3F04">
        <w:rPr>
          <w:rFonts w:ascii="Times New Roman" w:eastAsiaTheme="minorEastAsia" w:hAnsi="Times New Roman" w:cs="Times New Roman"/>
          <w:sz w:val="24"/>
          <w:szCs w:val="24"/>
        </w:rPr>
        <w:t>Project Title</w:t>
      </w:r>
      <w:bookmarkEnd w:id="11"/>
      <w:bookmarkEnd w:id="12"/>
    </w:p>
    <w:p w14:paraId="7201ABBA" w14:textId="041A6135" w:rsidR="00FB6DD1" w:rsidRDefault="00E57789" w:rsidP="007719E0">
      <w:pPr>
        <w:spacing w:line="360" w:lineRule="auto"/>
      </w:pPr>
      <w:r w:rsidRPr="00E57789">
        <w:rPr>
          <w:bCs/>
          <w:lang w:val="en-AU"/>
        </w:rPr>
        <w:t>Mobile Library</w:t>
      </w:r>
      <w:r>
        <w:rPr>
          <w:bCs/>
          <w:lang w:val="en-AU"/>
        </w:rPr>
        <w:t>-</w:t>
      </w:r>
      <w:r w:rsidRPr="00E57789">
        <w:t xml:space="preserve"> </w:t>
      </w:r>
      <w:r w:rsidR="008C7185" w:rsidRPr="00E57789">
        <w:t>Mobile Library Management System</w:t>
      </w:r>
    </w:p>
    <w:p w14:paraId="030FEE9F" w14:textId="77777777" w:rsidR="005B6322" w:rsidRDefault="005B6322" w:rsidP="007719E0">
      <w:pPr>
        <w:spacing w:line="360" w:lineRule="auto"/>
      </w:pPr>
    </w:p>
    <w:p w14:paraId="168C5029" w14:textId="77777777" w:rsidR="000278BE" w:rsidRPr="008D3F04" w:rsidRDefault="000278BE"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13" w:name="_Toc108949710"/>
      <w:bookmarkStart w:id="14" w:name="_Toc109850164"/>
      <w:r w:rsidRPr="008D3F04">
        <w:rPr>
          <w:rFonts w:ascii="Times New Roman" w:eastAsiaTheme="minorEastAsia" w:hAnsi="Times New Roman" w:cs="Times New Roman"/>
          <w:sz w:val="24"/>
          <w:szCs w:val="24"/>
        </w:rPr>
        <w:t>Introduction</w:t>
      </w:r>
      <w:bookmarkEnd w:id="13"/>
      <w:bookmarkEnd w:id="14"/>
    </w:p>
    <w:p w14:paraId="488C6E1C" w14:textId="47E2A919" w:rsidR="005540A7" w:rsidRPr="005540A7" w:rsidRDefault="005540A7" w:rsidP="007719E0">
      <w:pPr>
        <w:spacing w:line="360" w:lineRule="auto"/>
        <w:rPr>
          <w:b/>
          <w:bCs/>
        </w:rPr>
      </w:pPr>
      <w:r w:rsidRPr="005540A7">
        <w:rPr>
          <w:b/>
          <w:bCs/>
        </w:rPr>
        <w:t>Mobile Technology</w:t>
      </w:r>
    </w:p>
    <w:p w14:paraId="7B5BF666" w14:textId="63D69E1B" w:rsidR="005540A7" w:rsidRPr="000379F7" w:rsidRDefault="005540A7" w:rsidP="007719E0">
      <w:pPr>
        <w:spacing w:line="360" w:lineRule="auto"/>
      </w:pPr>
      <w:r w:rsidRPr="00D13139">
        <w:t>Mobile technology development originated in communications</w:t>
      </w:r>
      <w:r w:rsidR="00B82840">
        <w:fldChar w:fldCharType="begin"/>
      </w:r>
      <w:r w:rsidR="00B82840">
        <w:instrText xml:space="preserve"> ADDIN EN.CITE &lt;EndNote&gt;&lt;Cite&gt;&lt;Author&gt;Goggin&lt;/Author&gt;&lt;Year&gt;2006&lt;/Year&gt;&lt;RecNum&gt;2&lt;/RecNum&gt;&lt;DisplayText&gt;[1]&lt;/DisplayText&gt;&lt;record&gt;&lt;rec-number&gt;2&lt;/rec-number&gt;&lt;foreign-keys&gt;&lt;key app="EN" db-id="9s5awxspdtfpz4epsp1xz2fy0aa5rwaped9x" timestamp="1658914031"&gt;2&lt;/key&gt;&lt;/foreign-keys&gt;&lt;ref-type name="Book"&gt;6&lt;/ref-type&gt;&lt;contributors&gt;&lt;authors&gt;&lt;author&gt;Goggin, Gerard&lt;/author&gt;&lt;/authors&gt;&lt;/contributors&gt;&lt;titles&gt;&lt;title&gt;Cell phone culture: Mobile technology in everyday life&lt;/title&gt;&lt;/titles&gt;&lt;dates&gt;&lt;year&gt;2006&lt;/year&gt;&lt;/dates&gt;&lt;publisher&gt;Routledge&lt;/publisher&gt;&lt;isbn&gt;0429239017&lt;/isbn&gt;&lt;urls&gt;&lt;/urls&gt;&lt;/record&gt;&lt;/Cite&gt;&lt;/EndNote&gt;</w:instrText>
      </w:r>
      <w:r w:rsidR="00B82840">
        <w:fldChar w:fldCharType="separate"/>
      </w:r>
      <w:r w:rsidR="00B82840">
        <w:rPr>
          <w:noProof/>
        </w:rPr>
        <w:t>[1]</w:t>
      </w:r>
      <w:r w:rsidR="00B82840">
        <w:fldChar w:fldCharType="end"/>
      </w:r>
      <w:r w:rsidRPr="00D13139">
        <w:t>. The development of technology has changed the way we live and work, such as the emergence of mobile phones. Mobile phones are becoming more and more important in all countries of the world</w:t>
      </w:r>
      <w:r w:rsidR="00F1128B">
        <w:fldChar w:fldCharType="begin"/>
      </w:r>
      <w:r w:rsidR="00F1128B">
        <w:instrText xml:space="preserve"> ADDIN EN.CITE &lt;EndNote&gt;&lt;Cite&gt;&lt;Author&gt;Valk&lt;/Author&gt;&lt;Year&gt;2010&lt;/Year&gt;&lt;RecNum&gt;1&lt;/RecNum&gt;&lt;DisplayText&gt;[2]&lt;/DisplayText&gt;&lt;record&gt;&lt;rec-number&gt;1&lt;/rec-number&gt;&lt;foreign-keys&gt;&lt;key app="EN" db-id="9s5awxspdtfpz4epsp1xz2fy0aa5rwaped9x" timestamp="1658913413"&gt;1&lt;/key&gt;&lt;/foreign-keys&gt;&lt;ref-type name="Journal Article"&gt;17&lt;/ref-type&gt;&lt;contributors&gt;&lt;authors&gt;&lt;author&gt;Valk, John-Harmen&lt;/author&gt;&lt;author&gt;Rashid, Ahmed T&lt;/author&gt;&lt;author&gt;Elder, Laurent %J International Review of Research in Open&lt;/author&gt;&lt;author&gt;Distributed Learning&lt;/author&gt;&lt;/authors&gt;&lt;/contributors&gt;&lt;titles&gt;&lt;title&gt;Using mobile phones to improve educational outcomes: An analysis of evidence from Asia&lt;/title&gt;&lt;/titles&gt;&lt;pages&gt;117-140&lt;/pages&gt;&lt;volume&gt;11&lt;/volume&gt;&lt;number&gt;1&lt;/number&gt;&lt;dates&gt;&lt;year&gt;2010&lt;/year&gt;&lt;/dates&gt;&lt;isbn&gt;1492-3831&lt;/isbn&gt;&lt;urls&gt;&lt;/urls&gt;&lt;/record&gt;&lt;/Cite&gt;&lt;/EndNote&gt;</w:instrText>
      </w:r>
      <w:r w:rsidR="00F1128B">
        <w:fldChar w:fldCharType="separate"/>
      </w:r>
      <w:r w:rsidR="00F1128B">
        <w:rPr>
          <w:noProof/>
        </w:rPr>
        <w:t>[2]</w:t>
      </w:r>
      <w:r w:rsidR="00F1128B">
        <w:fldChar w:fldCharType="end"/>
      </w:r>
      <w:r w:rsidRPr="00D13139">
        <w:t xml:space="preserve">. </w:t>
      </w:r>
      <w:r w:rsidRPr="004D3694">
        <w:t>Mobile phones are becoming more and more popular among young people</w:t>
      </w:r>
      <w:r>
        <w:t>,</w:t>
      </w:r>
      <w:r w:rsidRPr="004D3694">
        <w:t xml:space="preserve"> and it is </w:t>
      </w:r>
      <w:r>
        <w:t>essential</w:t>
      </w:r>
      <w:r w:rsidRPr="004D3694">
        <w:t xml:space="preserve"> to motivate students to learn and use </w:t>
      </w:r>
      <w:r>
        <w:t xml:space="preserve">them </w:t>
      </w:r>
      <w:r w:rsidR="00F602CF">
        <w:fldChar w:fldCharType="begin"/>
      </w:r>
      <w:r w:rsidR="00F602CF">
        <w:instrText xml:space="preserve"> ADDIN EN.CITE &lt;EndNote&gt;&lt;Cite&gt;&lt;Author&gt;Heflin&lt;/Author&gt;&lt;Year&gt;2017&lt;/Year&gt;&lt;RecNum&gt;3&lt;/RecNum&gt;&lt;DisplayText&gt;[3]&lt;/DisplayText&gt;&lt;record&gt;&lt;rec-number&gt;3&lt;/rec-number&gt;&lt;foreign-keys&gt;&lt;key app="EN" db-id="9s5awxspdtfpz4epsp1xz2fy0aa5rwaped9x" timestamp="1658914276"&gt;3&lt;/key&gt;&lt;/foreign-keys&gt;&lt;ref-type name="Journal Article"&gt;17&lt;/ref-type&gt;&lt;contributors&gt;&lt;authors&gt;&lt;author&gt;Heflin, Houston&lt;/author&gt;&lt;author&gt;Shewmaker, Jennifer&lt;/author&gt;&lt;author&gt;Nguyen, Jessica %J Computers&lt;/author&gt;&lt;author&gt;education&lt;/author&gt;&lt;/authors&gt;&lt;/contributors&gt;&lt;titles&gt;&lt;title&gt;Impact of mobile technology on student attitudes, engagement, and learning&lt;/title&gt;&lt;/titles&gt;&lt;pages&gt;91-99&lt;/pages&gt;&lt;volume&gt;107&lt;/volume&gt;&lt;dates&gt;&lt;year&gt;2017&lt;/year&gt;&lt;/dates&gt;&lt;isbn&gt;0360-1315&lt;/isbn&gt;&lt;urls&gt;&lt;/urls&gt;&lt;/record&gt;&lt;/Cite&gt;&lt;/EndNote&gt;</w:instrText>
      </w:r>
      <w:r w:rsidR="00F602CF">
        <w:fldChar w:fldCharType="separate"/>
      </w:r>
      <w:r w:rsidR="00F602CF">
        <w:rPr>
          <w:noProof/>
        </w:rPr>
        <w:t>[3]</w:t>
      </w:r>
      <w:r w:rsidR="00F602CF">
        <w:fldChar w:fldCharType="end"/>
      </w:r>
      <w:r w:rsidRPr="004D3694">
        <w:t>.</w:t>
      </w:r>
      <w:r>
        <w:t xml:space="preserve"> </w:t>
      </w:r>
      <w:r w:rsidRPr="00D13139">
        <w:t xml:space="preserve">Mobile phones are easy to carry, </w:t>
      </w:r>
      <w:r>
        <w:t>allowing</w:t>
      </w:r>
      <w:r w:rsidRPr="00D13139">
        <w:t xml:space="preserve"> students to use them for efficient reference and research</w:t>
      </w:r>
      <w:r>
        <w:t xml:space="preserve"> </w:t>
      </w:r>
      <w:r w:rsidR="00F602CF">
        <w:fldChar w:fldCharType="begin"/>
      </w:r>
      <w:r w:rsidR="00F602CF">
        <w:instrText xml:space="preserve"> ADDIN EN.CITE &lt;EndNote&gt;&lt;Cite&gt;&lt;Author&gt;Thornton&lt;/Author&gt;&lt;Year&gt;2005&lt;/Year&gt;&lt;RecNum&gt;4&lt;/RecNum&gt;&lt;DisplayText&gt;[4]&lt;/DisplayText&gt;&lt;record&gt;&lt;rec-number&gt;4&lt;/rec-number&gt;&lt;foreign-keys&gt;&lt;key app="EN" db-id="9s5awxspdtfpz4epsp1xz2fy0aa5rwaped9x" timestamp="1658914925"&gt;4&lt;/key&gt;&lt;/foreign-keys&gt;&lt;ref-type name="Journal Article"&gt;17&lt;/ref-type&gt;&lt;contributors&gt;&lt;authors&gt;&lt;author&gt;Thornton, Patricia&lt;/author&gt;&lt;author&gt;Houser, Chris %J Journal of computer assisted learning&lt;/author&gt;&lt;/authors&gt;&lt;/contributors&gt;&lt;titles&gt;&lt;title&gt;Using mobile phones in English education in Japan&lt;/title&gt;&lt;/titles&gt;&lt;pages&gt;217-228&lt;/pages&gt;&lt;volume&gt;21&lt;/volume&gt;&lt;number&gt;3&lt;/number&gt;&lt;dates&gt;&lt;year&gt;2005&lt;/year&gt;&lt;/dates&gt;&lt;isbn&gt;0266-4909&lt;/isbn&gt;&lt;urls&gt;&lt;/urls&gt;&lt;/record&gt;&lt;/Cite&gt;&lt;/EndNote&gt;</w:instrText>
      </w:r>
      <w:r w:rsidR="00F602CF">
        <w:fldChar w:fldCharType="separate"/>
      </w:r>
      <w:r w:rsidR="00F602CF">
        <w:rPr>
          <w:noProof/>
        </w:rPr>
        <w:t>[4]</w:t>
      </w:r>
      <w:r w:rsidR="00F602CF">
        <w:fldChar w:fldCharType="end"/>
      </w:r>
      <w:r w:rsidRPr="00D13139">
        <w:t>. Almost every college student owns a cell phone connected to the Internet</w:t>
      </w:r>
      <w:r>
        <w:t xml:space="preserve"> </w:t>
      </w:r>
      <w:r w:rsidR="0034310C">
        <w:fldChar w:fldCharType="begin"/>
      </w:r>
      <w:r w:rsidR="0034310C">
        <w:instrText xml:space="preserve"> ADDIN EN.CITE &lt;EndNote&gt;&lt;Cite&gt;&lt;Author&gt;Nalluri&lt;/Author&gt;&lt;Year&gt;2016&lt;/Year&gt;&lt;RecNum&gt;5&lt;/RecNum&gt;&lt;DisplayText&gt;[5]&lt;/DisplayText&gt;&lt;record&gt;&lt;rec-number&gt;5&lt;/rec-number&gt;&lt;foreign-keys&gt;&lt;key app="EN" db-id="9s5awxspdtfpz4epsp1xz2fy0aa5rwaped9x" timestamp="1658915035"&gt;5&lt;/key&gt;&lt;/foreign-keys&gt;&lt;ref-type name="Journal Article"&gt;17&lt;/ref-type&gt;&lt;contributors&gt;&lt;authors&gt;&lt;author&gt;Nalluri, Srinivasa Rao&lt;/author&gt;&lt;author&gt;Gaddam, Brahmaiah %J International Journal of Research in Library Science&lt;/author&gt;&lt;/authors&gt;&lt;/contributors&gt;&lt;titles&gt;&lt;title&gt;Mobile library services and technologies: A study&lt;/title&gt;&lt;/titles&gt;&lt;pages&gt;59-66&lt;/pages&gt;&lt;volume&gt;2&lt;/volume&gt;&lt;number&gt;2&lt;/number&gt;&lt;dates&gt;&lt;year&gt;2016&lt;/year&gt;&lt;/dates&gt;&lt;urls&gt;&lt;/urls&gt;&lt;/record&gt;&lt;/Cite&gt;&lt;/EndNote&gt;</w:instrText>
      </w:r>
      <w:r w:rsidR="0034310C">
        <w:fldChar w:fldCharType="separate"/>
      </w:r>
      <w:r w:rsidR="0034310C">
        <w:rPr>
          <w:noProof/>
        </w:rPr>
        <w:t>[5]</w:t>
      </w:r>
      <w:r w:rsidR="0034310C">
        <w:fldChar w:fldCharType="end"/>
      </w:r>
      <w:r w:rsidRPr="00D13139">
        <w:t xml:space="preserve">. The number of people who own </w:t>
      </w:r>
      <w:r>
        <w:t>smartphones</w:t>
      </w:r>
      <w:r w:rsidRPr="00D13139">
        <w:t xml:space="preserve"> and use them to access the Internet has </w:t>
      </w:r>
      <w:r>
        <w:t xml:space="preserve">increased </w:t>
      </w:r>
      <w:r w:rsidR="001C53F8">
        <w:fldChar w:fldCharType="begin"/>
      </w:r>
      <w:r w:rsidR="001C53F8">
        <w:instrText xml:space="preserve"> ADDIN EN.CITE &lt;EndNote&gt;&lt;Cite&gt;&lt;Author&gt;Stats&lt;/Author&gt;&lt;Year&gt;2020&lt;/Year&gt;&lt;RecNum&gt;6&lt;/RecNum&gt;&lt;DisplayText&gt;[6]&lt;/DisplayText&gt;&lt;record&gt;&lt;rec-number&gt;6&lt;/rec-number&gt;&lt;foreign-keys&gt;&lt;key app="EN" db-id="9s5awxspdtfpz4epsp1xz2fy0aa5rwaped9x" timestamp="1658916184"&gt;6&lt;/key&gt;&lt;/foreign-keys&gt;&lt;ref-type name="Journal Article"&gt;17&lt;/ref-type&gt;&lt;contributors&gt;&lt;authors&gt;&lt;author&gt;World Stats&lt;/author&gt;&lt;/authors&gt;&lt;/contributors&gt;&lt;titles&gt;&lt;title&gt;World Internet Users Statistics And 2020 World Population Stats&lt;/title&gt;&lt;/titles&gt;&lt;dates&gt;&lt;year&gt;2020&lt;/year&gt;&lt;/dates&gt;&lt;urls&gt;&lt;related-urls&gt;&lt;url&gt;Internetworldstats.com.&lt;/url&gt;&lt;/related-urls&gt;&lt;/urls&gt;&lt;/record&gt;&lt;/Cite&gt;&lt;/EndNote&gt;</w:instrText>
      </w:r>
      <w:r w:rsidR="001C53F8">
        <w:fldChar w:fldCharType="separate"/>
      </w:r>
      <w:r w:rsidR="001C53F8">
        <w:rPr>
          <w:noProof/>
        </w:rPr>
        <w:t>[6]</w:t>
      </w:r>
      <w:r w:rsidR="001C53F8">
        <w:fldChar w:fldCharType="end"/>
      </w:r>
      <w:r w:rsidRPr="00D13139">
        <w:t>. There are many applications for storing, receiving</w:t>
      </w:r>
      <w:r>
        <w:t>,</w:t>
      </w:r>
      <w:r w:rsidRPr="00D13139">
        <w:t xml:space="preserve"> and accessing files.</w:t>
      </w:r>
    </w:p>
    <w:p w14:paraId="45485CBC" w14:textId="6BA66DEF" w:rsidR="005B6322" w:rsidRDefault="005540A7" w:rsidP="007719E0">
      <w:pPr>
        <w:spacing w:line="360" w:lineRule="auto"/>
      </w:pPr>
      <w:r w:rsidRPr="00024B1E">
        <w:t xml:space="preserve">Mobile technology is the technology used for cellular communications. Generally speaking, mobile technology is any technology, such as laptops, PERSONAL digital </w:t>
      </w:r>
      <w:r w:rsidRPr="00024B1E">
        <w:lastRenderedPageBreak/>
        <w:t>assistants, mobile phones</w:t>
      </w:r>
      <w:r>
        <w:t>,</w:t>
      </w:r>
      <w:r w:rsidRPr="00024B1E">
        <w:t xml:space="preserve"> and other </w:t>
      </w:r>
      <w:r>
        <w:t>technology areas</w:t>
      </w:r>
      <w:r w:rsidRPr="00024B1E">
        <w:t xml:space="preserve">. Mobile technology devices </w:t>
      </w:r>
      <w:r>
        <w:t>combine</w:t>
      </w:r>
      <w:r w:rsidRPr="00024B1E">
        <w:t xml:space="preserve"> operating systems, networks, hardware</w:t>
      </w:r>
      <w:r>
        <w:t>,</w:t>
      </w:r>
      <w:r w:rsidRPr="00024B1E">
        <w:t xml:space="preserve"> and software</w:t>
      </w:r>
      <w:r>
        <w:t xml:space="preserve"> </w:t>
      </w:r>
      <w:r w:rsidR="00B82840">
        <w:fldChar w:fldCharType="begin"/>
      </w:r>
      <w:r w:rsidR="00B82840">
        <w:instrText xml:space="preserve"> ADDIN EN.CITE &lt;EndNote&gt;&lt;Cite&gt;&lt;Author&gt;Nalluri&lt;/Author&gt;&lt;Year&gt;2016&lt;/Year&gt;&lt;RecNum&gt;5&lt;/RecNum&gt;&lt;DisplayText&gt;[5]&lt;/DisplayText&gt;&lt;record&gt;&lt;rec-number&gt;5&lt;/rec-number&gt;&lt;foreign-keys&gt;&lt;key app="EN" db-id="9s5awxspdtfpz4epsp1xz2fy0aa5rwaped9x" timestamp="1658915035"&gt;5&lt;/key&gt;&lt;/foreign-keys&gt;&lt;ref-type name="Journal Article"&gt;17&lt;/ref-type&gt;&lt;contributors&gt;&lt;authors&gt;&lt;author&gt;Nalluri, Srinivasa Rao&lt;/author&gt;&lt;author&gt;Gaddam, Brahmaiah %J International Journal of Research in Library Science&lt;/author&gt;&lt;/authors&gt;&lt;/contributors&gt;&lt;titles&gt;&lt;title&gt;Mobile library services and technologies: A study&lt;/title&gt;&lt;/titles&gt;&lt;pages&gt;59-66&lt;/pages&gt;&lt;volume&gt;2&lt;/volume&gt;&lt;number&gt;2&lt;/number&gt;&lt;dates&gt;&lt;year&gt;2016&lt;/year&gt;&lt;/dates&gt;&lt;urls&gt;&lt;/urls&gt;&lt;/record&gt;&lt;/Cite&gt;&lt;/EndNote&gt;</w:instrText>
      </w:r>
      <w:r w:rsidR="00B82840">
        <w:fldChar w:fldCharType="separate"/>
      </w:r>
      <w:r w:rsidR="00B82840">
        <w:rPr>
          <w:noProof/>
        </w:rPr>
        <w:t>[5]</w:t>
      </w:r>
      <w:r w:rsidR="00B82840">
        <w:fldChar w:fldCharType="end"/>
      </w:r>
      <w:r>
        <w:t>.</w:t>
      </w:r>
    </w:p>
    <w:p w14:paraId="50617471" w14:textId="77777777" w:rsidR="007719E0" w:rsidRDefault="007719E0" w:rsidP="007719E0">
      <w:pPr>
        <w:spacing w:line="360" w:lineRule="auto"/>
      </w:pPr>
    </w:p>
    <w:p w14:paraId="34F29A09" w14:textId="0B2FE7F7" w:rsidR="004347CE" w:rsidRPr="008C4515" w:rsidRDefault="004347CE" w:rsidP="007719E0">
      <w:pPr>
        <w:spacing w:line="360" w:lineRule="auto"/>
        <w:jc w:val="both"/>
        <w:rPr>
          <w:b/>
          <w:bCs/>
        </w:rPr>
      </w:pPr>
      <w:r>
        <w:rPr>
          <w:b/>
          <w:bCs/>
        </w:rPr>
        <w:t>Mobile user statistic</w:t>
      </w:r>
    </w:p>
    <w:p w14:paraId="76C5D5A9" w14:textId="77777777" w:rsidR="004C0E82" w:rsidRDefault="002C0C7C" w:rsidP="007719E0">
      <w:pPr>
        <w:spacing w:line="360" w:lineRule="auto"/>
      </w:pPr>
      <w:r w:rsidRPr="00200767">
        <w:t>With the rapid development of mobile Internet technology and the continuous updating and improvement of mobile phones, the use of mobile phones has completely surpassed the use of computers. This is because people have more convenient ways to obtain information through mobile phones, and the information content they understand is more comprehensive and extensive.</w:t>
      </w:r>
      <w:r>
        <w:t xml:space="preserve"> </w:t>
      </w:r>
    </w:p>
    <w:p w14:paraId="5EDB12A9" w14:textId="21B59607" w:rsidR="004C0E82" w:rsidRDefault="004C0E82" w:rsidP="007719E0">
      <w:pPr>
        <w:spacing w:line="360" w:lineRule="auto"/>
      </w:pPr>
      <w:r w:rsidRPr="004C0E82">
        <w:t>In Malaysia, mobile gadgets are also widely used. According to a Statista Research study report, there are already 30.41 million smartphone users in Malaysia, even though the country's population is only projected to reach 32.7 million by 2020 (representing 92 percent of Malaysian mobile users)</w:t>
      </w:r>
      <w:r>
        <w:t xml:space="preserve"> </w:t>
      </w:r>
      <w:r w:rsidR="00B82840">
        <w:fldChar w:fldCharType="begin"/>
      </w:r>
      <w:r w:rsidR="00B82840">
        <w:instrText xml:space="preserve"> ADDIN EN.CITE &lt;EndNote&gt;&lt;Cite&gt;&lt;Author&gt;Isa&lt;/Author&gt;&lt;Year&gt;2020&lt;/Year&gt;&lt;RecNum&gt;7&lt;/RecNum&gt;&lt;DisplayText&gt;[7]&lt;/DisplayText&gt;&lt;record&gt;&lt;rec-number&gt;7&lt;/rec-number&gt;&lt;foreign-keys&gt;&lt;key app="EN" db-id="9s5awxspdtfpz4epsp1xz2fy0aa5rwaped9x" timestamp="1658916579"&gt;7&lt;/key&gt;&lt;/foreign-keys&gt;&lt;ref-type name="Journal Article"&gt;17&lt;/ref-type&gt;&lt;contributors&gt;&lt;authors&gt;&lt;author&gt;Isa, Salmi Mohd&lt;/author&gt;&lt;author&gt;Kelly, Lai&lt;/author&gt;&lt;author&gt;Kiumarsi, Shaian %J International Journal of Process Management&lt;/author&gt;&lt;author&gt;Benchmarking&lt;/author&gt;&lt;/authors&gt;&lt;/contributors&gt;&lt;titles&gt;&lt;title&gt;Brand switching through marketing mix: the role of brand effect on smartphone users&lt;/title&gt;&lt;/titles&gt;&lt;pages&gt;419-438&lt;/pages&gt;&lt;volume&gt;10&lt;/volume&gt;&lt;number&gt;3&lt;/number&gt;&lt;dates&gt;&lt;year&gt;2020&lt;/year&gt;&lt;/dates&gt;&lt;isbn&gt;1460-6739&lt;/isbn&gt;&lt;urls&gt;&lt;/urls&gt;&lt;/record&gt;&lt;/Cite&gt;&lt;/EndNote&gt;</w:instrText>
      </w:r>
      <w:r w:rsidR="00B82840">
        <w:fldChar w:fldCharType="separate"/>
      </w:r>
      <w:r w:rsidR="00B82840">
        <w:rPr>
          <w:noProof/>
        </w:rPr>
        <w:t>[7]</w:t>
      </w:r>
      <w:r w:rsidR="00B82840">
        <w:fldChar w:fldCharType="end"/>
      </w:r>
      <w:r w:rsidRPr="004C0E82">
        <w:t>. According to this data study, Malaysians spend over half of their day using their mobile phones and the internet, or 7.5 hours total every day, including 2.45 hours on social media.</w:t>
      </w:r>
    </w:p>
    <w:p w14:paraId="3B2FA7A5" w14:textId="4D8421D8" w:rsidR="002C0C7C" w:rsidRDefault="002C0C7C" w:rsidP="007719E0">
      <w:pPr>
        <w:spacing w:line="360" w:lineRule="auto"/>
      </w:pPr>
      <w:r w:rsidRPr="003C528B">
        <w:t>Wireless Internet is also widely used, and more and more Android-based applications are available. According to data provided by Google, Android has 2.8 billion active users in more than 190 countries around the world, accounting for 75% of the global market share</w:t>
      </w:r>
      <w:r>
        <w:t xml:space="preserve"> </w:t>
      </w:r>
      <w:r w:rsidR="00B21ACA">
        <w:fldChar w:fldCharType="begin"/>
      </w:r>
      <w:r w:rsidR="00B21ACA">
        <w:instrText xml:space="preserve"> ADDIN EN.CITE &lt;EndNote&gt;&lt;Cite&gt;&lt;Author&gt;Prabowo&lt;/Author&gt;&lt;Year&gt;2019&lt;/Year&gt;&lt;RecNum&gt;8&lt;/RecNum&gt;&lt;DisplayText&gt;[8]&lt;/DisplayText&gt;&lt;record&gt;&lt;rec-number&gt;8&lt;/rec-number&gt;&lt;foreign-keys&gt;&lt;key app="EN" db-id="9s5awxspdtfpz4epsp1xz2fy0aa5rwaped9x" timestamp="1658916868"&gt;8&lt;/key&gt;&lt;/foreign-keys&gt;&lt;ref-type name="Journal Article"&gt;17&lt;/ref-type&gt;&lt;contributors&gt;&lt;authors&gt;&lt;author&gt;Prabowo, Anggit&lt;/author&gt;&lt;author&gt;Rahmawati, Uki&lt;/author&gt;&lt;author&gt;Anggoro, Rostien Puput %J International Journal on Emerging Mathematics Education&lt;/author&gt;&lt;/authors&gt;&lt;/contributors&gt;&lt;titles&gt;&lt;title&gt;Android-based teaching material for statistics integrated with social media WhatsApp&lt;/title&gt;&lt;/titles&gt;&lt;pages&gt;93-104&lt;/pages&gt;&lt;volume&gt;3&lt;/volume&gt;&lt;number&gt;1&lt;/number&gt;&lt;dates&gt;&lt;year&gt;2019&lt;/year&gt;&lt;/dates&gt;&lt;isbn&gt;2548-5806&lt;/isbn&gt;&lt;urls&gt;&lt;/urls&gt;&lt;/record&gt;&lt;/Cite&gt;&lt;/EndNote&gt;</w:instrText>
      </w:r>
      <w:r w:rsidR="00B21ACA">
        <w:fldChar w:fldCharType="separate"/>
      </w:r>
      <w:r w:rsidR="00B21ACA">
        <w:rPr>
          <w:noProof/>
        </w:rPr>
        <w:t>[8]</w:t>
      </w:r>
      <w:r w:rsidR="00B21ACA">
        <w:fldChar w:fldCharType="end"/>
      </w:r>
      <w:r w:rsidRPr="003C528B">
        <w:t>.</w:t>
      </w:r>
      <w:r w:rsidRPr="00200767">
        <w:t xml:space="preserve"> Android phones have become a trend that modern people choose and use.</w:t>
      </w:r>
    </w:p>
    <w:p w14:paraId="2E3F27DB" w14:textId="77777777" w:rsidR="002C0C7C" w:rsidRDefault="002C0C7C" w:rsidP="007719E0">
      <w:pPr>
        <w:spacing w:line="360" w:lineRule="auto"/>
      </w:pPr>
      <w:r w:rsidRPr="00163907">
        <w:t>The popularization of smart devices has laid a hardware foundation for mobile libraries.</w:t>
      </w:r>
    </w:p>
    <w:p w14:paraId="69C1643F" w14:textId="5210FD32" w:rsidR="002C0C7C" w:rsidRDefault="002C0C7C" w:rsidP="007719E0">
      <w:pPr>
        <w:spacing w:line="360" w:lineRule="auto"/>
      </w:pPr>
    </w:p>
    <w:p w14:paraId="70CE50E3" w14:textId="0808735A" w:rsidR="0002228E" w:rsidRDefault="0002228E" w:rsidP="007719E0">
      <w:pPr>
        <w:spacing w:line="360" w:lineRule="auto"/>
      </w:pPr>
    </w:p>
    <w:p w14:paraId="05897FC4" w14:textId="57851F29" w:rsidR="0002228E" w:rsidRDefault="00C5252C" w:rsidP="007719E0">
      <w:pPr>
        <w:spacing w:line="360" w:lineRule="auto"/>
        <w:rPr>
          <w:b/>
          <w:bCs/>
        </w:rPr>
      </w:pPr>
      <w:r w:rsidRPr="0002228E">
        <w:rPr>
          <w:b/>
          <w:bCs/>
        </w:rPr>
        <w:t>U</w:t>
      </w:r>
      <w:r w:rsidR="0002228E" w:rsidRPr="0002228E">
        <w:rPr>
          <w:b/>
          <w:bCs/>
        </w:rPr>
        <w:t>ni</w:t>
      </w:r>
      <w:r>
        <w:rPr>
          <w:b/>
          <w:bCs/>
        </w:rPr>
        <w:t>-</w:t>
      </w:r>
      <w:r w:rsidR="0002228E" w:rsidRPr="0002228E">
        <w:rPr>
          <w:b/>
          <w:bCs/>
        </w:rPr>
        <w:t>app</w:t>
      </w:r>
    </w:p>
    <w:p w14:paraId="52972DFD" w14:textId="69A1B982" w:rsidR="0002228E" w:rsidRPr="003156AA" w:rsidRDefault="003156AA" w:rsidP="007719E0">
      <w:pPr>
        <w:spacing w:line="360" w:lineRule="auto"/>
      </w:pPr>
      <w:r w:rsidRPr="003156AA">
        <w:t xml:space="preserve">Uni-app is a framework for developing all front-end applications using Vue.js. </w:t>
      </w:r>
      <w:r w:rsidR="00EE7498" w:rsidRPr="00EE7498">
        <w:t xml:space="preserve">The codes that developers create can be released to a variety of platforms, including iOS, Android, the responsive web, and </w:t>
      </w:r>
      <w:r w:rsidR="00E208B2">
        <w:t>several</w:t>
      </w:r>
      <w:r w:rsidR="00EE7498" w:rsidRPr="00EE7498">
        <w:t xml:space="preserve"> quick and small </w:t>
      </w:r>
      <w:r w:rsidR="00E208B2" w:rsidRPr="00EE7498">
        <w:t>programs</w:t>
      </w:r>
      <w:r w:rsidR="00EE7498">
        <w:t xml:space="preserve"> </w:t>
      </w:r>
      <w:r w:rsidR="00B21ACA">
        <w:fldChar w:fldCharType="begin"/>
      </w:r>
      <w:r w:rsidR="00B21ACA">
        <w:instrText xml:space="preserve"> ADDIN EN.CITE &lt;EndNote&gt;&lt;Cite&gt;&lt;Author&gt;Zhang&lt;/Author&gt;&lt;Year&gt;2020&lt;/Year&gt;&lt;RecNum&gt;9&lt;/RecNum&gt;&lt;DisplayText&gt;[9]&lt;/DisplayText&gt;&lt;record&gt;&lt;rec-number&gt;9&lt;/rec-number&gt;&lt;foreign-keys&gt;&lt;key app="EN" db-id="9s5awxspdtfpz4epsp1xz2fy0aa5rwaped9x" timestamp="1658916927"&gt;9&lt;/key&gt;&lt;/foreign-keys&gt;&lt;ref-type name="Conference Proceedings"&gt;10&lt;/ref-type&gt;&lt;contributors&gt;&lt;authors&gt;&lt;author&gt;Zhang, Qi&lt;/author&gt;&lt;author&gt;Yang, Shulin&lt;/author&gt;&lt;author&gt;Ren, Ruoyu&lt;/author&gt;&lt;/authors&gt;&lt;/contributors&gt;&lt;titles&gt;&lt;title&gt;Research on Uni-app Based Cross-platform Digital Textbook System&lt;/title&gt;&lt;secondary-title&gt;Proceedings of the 2020 3rd International Conference on Computer Science and Software Engineering&lt;/secondary-title&gt;&lt;/titles&gt;&lt;pages&gt;52-57&lt;/pages&gt;&lt;dates&gt;&lt;year&gt;2020&lt;/year&gt;&lt;/dates&gt;&lt;urls&gt;&lt;/urls&gt;&lt;/record&gt;&lt;/Cite&gt;&lt;/EndNote&gt;</w:instrText>
      </w:r>
      <w:r w:rsidR="00B21ACA">
        <w:fldChar w:fldCharType="separate"/>
      </w:r>
      <w:r w:rsidR="00B21ACA">
        <w:rPr>
          <w:noProof/>
        </w:rPr>
        <w:t>[9]</w:t>
      </w:r>
      <w:r w:rsidR="00B21ACA">
        <w:fldChar w:fldCharType="end"/>
      </w:r>
      <w:r w:rsidR="00EE7498" w:rsidRPr="00EE7498">
        <w:t>.</w:t>
      </w:r>
    </w:p>
    <w:p w14:paraId="112AE8DA" w14:textId="36339A89" w:rsidR="0002228E" w:rsidRDefault="0002228E" w:rsidP="007719E0">
      <w:pPr>
        <w:spacing w:line="360" w:lineRule="auto"/>
        <w:rPr>
          <w:b/>
          <w:bCs/>
        </w:rPr>
      </w:pPr>
    </w:p>
    <w:p w14:paraId="74BC3B1B" w14:textId="15F6F8C8" w:rsidR="0002228E" w:rsidRPr="003156AA" w:rsidRDefault="00A34DF7" w:rsidP="007719E0">
      <w:pPr>
        <w:spacing w:line="360" w:lineRule="auto"/>
        <w:rPr>
          <w:b/>
          <w:bCs/>
        </w:rPr>
      </w:pPr>
      <w:r w:rsidRPr="00A34DF7">
        <w:rPr>
          <w:b/>
          <w:bCs/>
        </w:rPr>
        <w:t>Vue.js</w:t>
      </w:r>
    </w:p>
    <w:p w14:paraId="18DF1C30" w14:textId="079859A1" w:rsidR="0002228E" w:rsidRPr="00A34DF7" w:rsidRDefault="00A34DF7" w:rsidP="007719E0">
      <w:pPr>
        <w:spacing w:line="360" w:lineRule="auto"/>
      </w:pPr>
      <w:r w:rsidRPr="00A34DF7">
        <w:t>A progressive framework for creating user interfaces is vue.js. In contrast to other robust frameworks, Vue uses an incremental bottom-up development approach. The Vue core library is incredibly simple to learn and integrate with other libraries or existing applications because it just concentrates on the view layer</w:t>
      </w:r>
      <w:r w:rsidR="00EA050F" w:rsidRPr="00EA050F">
        <w:t xml:space="preserve"> </w:t>
      </w:r>
      <w:r w:rsidR="00B21ACA">
        <w:fldChar w:fldCharType="begin"/>
      </w:r>
      <w:r w:rsidR="00B21ACA">
        <w:instrText xml:space="preserve"> ADDIN EN.CITE &lt;EndNote&gt;&lt;Cite&gt;&lt;Author&gt;Nelson&lt;/Author&gt;&lt;Year&gt;2018&lt;/Year&gt;&lt;RecNum&gt;10&lt;/RecNum&gt;&lt;DisplayText&gt;[10]&lt;/DisplayText&gt;&lt;record&gt;&lt;rec-number&gt;10&lt;/rec-number&gt;&lt;foreign-keys&gt;&lt;key app="EN" db-id="9s5awxspdtfpz4epsp1xz2fy0aa5rwaped9x" timestamp="1658917012"&gt;10&lt;/key&gt;&lt;/foreign-keys&gt;&lt;ref-type name="Journal Article"&gt;17&lt;/ref-type&gt;&lt;contributors&gt;&lt;authors&gt;&lt;author&gt;Nelson, Brett %J Getting to Know Vue. js&lt;/author&gt;&lt;/authors&gt;&lt;/contributors&gt;&lt;titles&gt;&lt;title&gt;Getting to Know Vue. js&lt;/title&gt;&lt;/titles&gt;&lt;dates&gt;&lt;year&gt;2018&lt;/year&gt;&lt;/dates&gt;&lt;urls&gt;&lt;/urls&gt;&lt;/record&gt;&lt;/Cite&gt;&lt;/EndNote&gt;</w:instrText>
      </w:r>
      <w:r w:rsidR="00B21ACA">
        <w:fldChar w:fldCharType="separate"/>
      </w:r>
      <w:r w:rsidR="00B21ACA">
        <w:rPr>
          <w:noProof/>
        </w:rPr>
        <w:t>[10]</w:t>
      </w:r>
      <w:r w:rsidR="00B21ACA">
        <w:fldChar w:fldCharType="end"/>
      </w:r>
      <w:r w:rsidRPr="00A34DF7">
        <w:t xml:space="preserve">. The Vue </w:t>
      </w:r>
      <w:r w:rsidRPr="00A34DF7">
        <w:lastRenderedPageBreak/>
        <w:t>ecosystem's single-file components and frameworks, on the other hand, may be used to build sophisticated single-page apps that Vue can run in full. Reactive data binding and composite view components are made feasible by Vue.js by providing the most straightforward API.</w:t>
      </w:r>
    </w:p>
    <w:p w14:paraId="633DCFC5" w14:textId="3EB2BCDD" w:rsidR="0002228E" w:rsidRDefault="0002228E" w:rsidP="007719E0">
      <w:pPr>
        <w:widowControl w:val="0"/>
        <w:spacing w:line="360" w:lineRule="auto"/>
        <w:jc w:val="both"/>
        <w:rPr>
          <w:b/>
          <w:bCs/>
        </w:rPr>
      </w:pPr>
    </w:p>
    <w:p w14:paraId="3F9DB9E4" w14:textId="4141FFE3" w:rsidR="0002228E" w:rsidRDefault="00D9699A"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15" w:name="_Toc108949711"/>
      <w:bookmarkStart w:id="16" w:name="_Toc109850165"/>
      <w:r w:rsidRPr="008D3F04">
        <w:rPr>
          <w:rFonts w:ascii="Times New Roman" w:eastAsiaTheme="minorEastAsia" w:hAnsi="Times New Roman" w:cs="Times New Roman"/>
          <w:sz w:val="24"/>
          <w:szCs w:val="24"/>
        </w:rPr>
        <w:t>Background</w:t>
      </w:r>
      <w:bookmarkEnd w:id="15"/>
      <w:bookmarkEnd w:id="16"/>
    </w:p>
    <w:p w14:paraId="1C028A73" w14:textId="4B88107B" w:rsidR="00BD79E7" w:rsidRPr="00BD79E7" w:rsidRDefault="00BD79E7" w:rsidP="007719E0">
      <w:pPr>
        <w:pStyle w:val="3"/>
        <w:spacing w:line="360" w:lineRule="auto"/>
        <w:rPr>
          <w:sz w:val="24"/>
          <w:szCs w:val="24"/>
        </w:rPr>
      </w:pPr>
      <w:bookmarkStart w:id="17" w:name="_Toc109850166"/>
      <w:r w:rsidRPr="00BD79E7">
        <w:rPr>
          <w:sz w:val="24"/>
          <w:szCs w:val="24"/>
        </w:rPr>
        <w:t>1.</w:t>
      </w:r>
      <w:r w:rsidR="00E53C74">
        <w:rPr>
          <w:sz w:val="24"/>
          <w:szCs w:val="24"/>
        </w:rPr>
        <w:t>4</w:t>
      </w:r>
      <w:r w:rsidRPr="00BD79E7">
        <w:rPr>
          <w:sz w:val="24"/>
          <w:szCs w:val="24"/>
        </w:rPr>
        <w:t>.1 Literature Review</w:t>
      </w:r>
      <w:bookmarkEnd w:id="17"/>
    </w:p>
    <w:p w14:paraId="00A8C494" w14:textId="484223FF" w:rsidR="00D9699A" w:rsidRDefault="00D9699A" w:rsidP="007719E0">
      <w:pPr>
        <w:spacing w:line="360" w:lineRule="auto"/>
      </w:pPr>
      <w:r w:rsidRPr="00FD6D87">
        <w:t xml:space="preserve">In the earliest days, library management methods relied on manual picking. The borrowing and returning of books </w:t>
      </w:r>
      <w:r>
        <w:t>are</w:t>
      </w:r>
      <w:r w:rsidRPr="00FD6D87">
        <w:t xml:space="preserve"> registered by pen and paper, which is cumbersome and prone to data loss. As a result, the library's books are lost</w:t>
      </w:r>
      <w:r>
        <w:t>,</w:t>
      </w:r>
      <w:r w:rsidRPr="00FD6D87">
        <w:t xml:space="preserve"> and management is chaotic</w:t>
      </w:r>
      <w:r w:rsidR="00DA0771">
        <w:fldChar w:fldCharType="begin"/>
      </w:r>
      <w:r w:rsidR="00DA0771">
        <w:instrText xml:space="preserve"> ADDIN EN.CITE &lt;EndNote&gt;&lt;Cite&gt;&lt;Author&gt;Moran&lt;/Author&gt;&lt;Year&gt;2017&lt;/Year&gt;&lt;RecNum&gt;12&lt;/RecNum&gt;&lt;DisplayText&gt;[11]&lt;/DisplayText&gt;&lt;record&gt;&lt;rec-number&gt;12&lt;/rec-number&gt;&lt;foreign-keys&gt;&lt;key app="EN" db-id="9s5awxspdtfpz4epsp1xz2fy0aa5rwaped9x" timestamp="1658917211"&gt;12&lt;/key&gt;&lt;/foreign-keys&gt;&lt;ref-type name="Book"&gt;6&lt;/ref-type&gt;&lt;contributors&gt;&lt;authors&gt;&lt;author&gt;Moran, Barbara B&lt;/author&gt;&lt;author&gt;Morner, Claudia J&lt;/author&gt;&lt;/authors&gt;&lt;/contributors&gt;&lt;titles&gt;&lt;title&gt;Library and information center management&lt;/title&gt;&lt;/titles&gt;&lt;dates&gt;&lt;year&gt;2017&lt;/year&gt;&lt;/dates&gt;&lt;publisher&gt;ABC-CLIO&lt;/publisher&gt;&lt;isbn&gt;1440854483&lt;/isbn&gt;&lt;urls&gt;&lt;/urls&gt;&lt;/record&gt;&lt;/Cite&gt;&lt;/EndNote&gt;</w:instrText>
      </w:r>
      <w:r w:rsidR="00DA0771">
        <w:fldChar w:fldCharType="separate"/>
      </w:r>
      <w:r w:rsidR="00DA0771">
        <w:rPr>
          <w:noProof/>
        </w:rPr>
        <w:t>[11]</w:t>
      </w:r>
      <w:r w:rsidR="00DA0771">
        <w:fldChar w:fldCharType="end"/>
      </w:r>
      <w:r w:rsidRPr="00FD6D87">
        <w:t xml:space="preserve">. </w:t>
      </w:r>
    </w:p>
    <w:p w14:paraId="658A07AD" w14:textId="77777777" w:rsidR="00D9699A" w:rsidRDefault="00D9699A" w:rsidP="007719E0">
      <w:pPr>
        <w:spacing w:line="360" w:lineRule="auto"/>
      </w:pPr>
    </w:p>
    <w:p w14:paraId="7B55749A" w14:textId="4DE57503" w:rsidR="00D9699A" w:rsidRDefault="00D9699A" w:rsidP="007719E0">
      <w:pPr>
        <w:spacing w:line="360" w:lineRule="auto"/>
      </w:pPr>
      <w:r w:rsidRPr="00FD6D87">
        <w:t>From the end of the 19th century to the beginning of the 20th century, the form of libraries in the world changed from a closed to a modern library model</w:t>
      </w:r>
      <w:r>
        <w:t xml:space="preserve"> </w:t>
      </w:r>
      <w:r w:rsidR="00DA0771">
        <w:fldChar w:fldCharType="begin"/>
      </w:r>
      <w:r w:rsidR="00DA0771">
        <w:instrText xml:space="preserve"> ADDIN EN.CITE &lt;EndNote&gt;&lt;Cite&gt;&lt;Author&gt;Lim&lt;/Author&gt;&lt;Year&gt;2009&lt;/Year&gt;&lt;RecNum&gt;13&lt;/RecNum&gt;&lt;DisplayText&gt;[12]&lt;/DisplayText&gt;&lt;record&gt;&lt;rec-number&gt;13&lt;/rec-number&gt;&lt;foreign-keys&gt;&lt;key app="EN" db-id="9s5awxspdtfpz4epsp1xz2fy0aa5rwaped9x" timestamp="1658917305"&gt;13&lt;/key&gt;&lt;/foreign-keys&gt;&lt;ref-type name="Journal Article"&gt;17&lt;/ref-type&gt;&lt;contributors&gt;&lt;authors&gt;&lt;author&gt;Lim, Hokyun&lt;/author&gt;&lt;author&gt;Kim, Sangtae %J Journal of Asian Architecture&lt;/author&gt;&lt;author&gt;Building Engineering&lt;/author&gt;&lt;/authors&gt;&lt;/contributors&gt;&lt;titles&gt;&lt;title&gt;Changes in spatial organization in French public libraries&lt;/title&gt;&lt;/titles&gt;&lt;pages&gt;323-330&lt;/pages&gt;&lt;volume&gt;8&lt;/volume&gt;&lt;number&gt;2&lt;/number&gt;&lt;dates&gt;&lt;year&gt;2009&lt;/year&gt;&lt;/dates&gt;&lt;isbn&gt;1347-2852&lt;/isbn&gt;&lt;urls&gt;&lt;/urls&gt;&lt;/record&gt;&lt;/Cite&gt;&lt;/EndNote&gt;</w:instrText>
      </w:r>
      <w:r w:rsidR="00DA0771">
        <w:fldChar w:fldCharType="separate"/>
      </w:r>
      <w:r w:rsidR="00DA0771">
        <w:rPr>
          <w:noProof/>
        </w:rPr>
        <w:t>[12]</w:t>
      </w:r>
      <w:r w:rsidR="00DA0771">
        <w:fldChar w:fldCharType="end"/>
      </w:r>
      <w:r w:rsidRPr="00FD6D87">
        <w:t xml:space="preserve">. With the rapid development of science and technology, only working on a computer can no longer meet people's needs. Coupled with the rapid </w:t>
      </w:r>
      <w:r>
        <w:t>growth</w:t>
      </w:r>
      <w:r w:rsidRPr="00FD6D87">
        <w:t xml:space="preserve"> of Android, there are more and more mobile devices, and their frequency of use is also increasing. People can no longer resist the use of mobile devices. The main reason is that mobile devices are very convenient and fast</w:t>
      </w:r>
      <w:r>
        <w:t xml:space="preserve"> </w:t>
      </w:r>
      <w:r w:rsidR="00DA0771">
        <w:fldChar w:fldCharType="begin"/>
      </w:r>
      <w:r w:rsidR="00DA0771">
        <w:instrText xml:space="preserve"> ADDIN EN.CITE &lt;EndNote&gt;&lt;Cite&gt;&lt;Author&gt;Wu&lt;/Author&gt;&lt;Year&gt;2014&lt;/Year&gt;&lt;RecNum&gt;14&lt;/RecNum&gt;&lt;DisplayText&gt;[13]&lt;/DisplayText&gt;&lt;record&gt;&lt;rec-number&gt;14&lt;/rec-number&gt;&lt;foreign-keys&gt;&lt;key app="EN" db-id="9s5awxspdtfpz4epsp1xz2fy0aa5rwaped9x" timestamp="1658917355"&gt;14&lt;/key&gt;&lt;/foreign-keys&gt;&lt;ref-type name="Journal Article"&gt;17&lt;/ref-type&gt;&lt;contributors&gt;&lt;authors&gt;&lt;author&gt;Wu, Ting-Ting %J Nurse education today&lt;/author&gt;&lt;/authors&gt;&lt;/contributors&gt;&lt;titles&gt;&lt;title&gt;Using smart mobile devices in social-network-based health education practice: A learning behavior analysis&lt;/title&gt;&lt;/titles&gt;&lt;pages&gt;958-963&lt;/pages&gt;&lt;volume&gt;34&lt;/volume&gt;&lt;number&gt;6&lt;/number&gt;&lt;dates&gt;&lt;year&gt;2014&lt;/year&gt;&lt;/dates&gt;&lt;isbn&gt;0260-6917&lt;/isbn&gt;&lt;urls&gt;&lt;/urls&gt;&lt;/record&gt;&lt;/Cite&gt;&lt;/EndNote&gt;</w:instrText>
      </w:r>
      <w:r w:rsidR="00DA0771">
        <w:fldChar w:fldCharType="separate"/>
      </w:r>
      <w:r w:rsidR="00DA0771">
        <w:rPr>
          <w:noProof/>
        </w:rPr>
        <w:t>[13]</w:t>
      </w:r>
      <w:r w:rsidR="00DA0771">
        <w:fldChar w:fldCharType="end"/>
      </w:r>
      <w:r w:rsidRPr="00FD6D87">
        <w:t>. It saves people time and can be used anytime, anywhere.</w:t>
      </w:r>
    </w:p>
    <w:p w14:paraId="18672DCF" w14:textId="77777777" w:rsidR="00D9699A" w:rsidRDefault="00D9699A" w:rsidP="007719E0">
      <w:pPr>
        <w:spacing w:line="360" w:lineRule="auto"/>
      </w:pPr>
    </w:p>
    <w:p w14:paraId="49552D66" w14:textId="05AE99EE" w:rsidR="00D9699A" w:rsidRDefault="00D9699A" w:rsidP="007719E0">
      <w:pPr>
        <w:spacing w:line="360" w:lineRule="auto"/>
      </w:pPr>
      <w:r w:rsidRPr="00FD6D87">
        <w:t>However, according to the survey, most traditional library management systems are still only available on computers</w:t>
      </w:r>
      <w:r>
        <w:t xml:space="preserve"> </w:t>
      </w:r>
      <w:r w:rsidR="001E41C2">
        <w:fldChar w:fldCharType="begin"/>
      </w:r>
      <w:r w:rsidR="001E41C2">
        <w:instrText xml:space="preserve"> ADDIN EN.CITE &lt;EndNote&gt;&lt;Cite&gt;&lt;Author&gt;Al-Obaidi&lt;/Author&gt;&lt;Year&gt;2021&lt;/Year&gt;&lt;RecNum&gt;15&lt;/RecNum&gt;&lt;DisplayText&gt;[14]&lt;/DisplayText&gt;&lt;record&gt;&lt;rec-number&gt;15&lt;/rec-number&gt;&lt;foreign-keys&gt;&lt;key app="EN" db-id="9s5awxspdtfpz4epsp1xz2fy0aa5rwaped9x" timestamp="1658917403"&gt;15&lt;/key&gt;&lt;/foreign-keys&gt;&lt;ref-type name="Book Section"&gt;5&lt;/ref-type&gt;&lt;contributors&gt;&lt;authors&gt;&lt;author&gt;Al-Obaidi, Alaa Hussein Ali&lt;/author&gt;&lt;/authors&gt;&lt;/contributors&gt;&lt;titles&gt;&lt;title&gt;Design and Implementation of a Computerized Library Management System Using GUI&lt;/title&gt;&lt;secondary-title&gt;Next Generation of Internet of Things&lt;/secondary-title&gt;&lt;/titles&gt;&lt;pages&gt;669-683&lt;/pages&gt;&lt;dates&gt;&lt;year&gt;2021&lt;/year&gt;&lt;/dates&gt;&lt;publisher&gt;Springer&lt;/publisher&gt;&lt;urls&gt;&lt;/urls&gt;&lt;/record&gt;&lt;/Cite&gt;&lt;/EndNote&gt;</w:instrText>
      </w:r>
      <w:r w:rsidR="001E41C2">
        <w:fldChar w:fldCharType="separate"/>
      </w:r>
      <w:r w:rsidR="001E41C2">
        <w:rPr>
          <w:noProof/>
        </w:rPr>
        <w:t>[14]</w:t>
      </w:r>
      <w:r w:rsidR="001E41C2">
        <w:fldChar w:fldCharType="end"/>
      </w:r>
      <w:r w:rsidRPr="00FD6D87">
        <w:t xml:space="preserve">. This can't satisfy people's desire to use it anytime, anywhere, and it also makes many people who don't have time to go to the library or wait a lot of time in line to see their </w:t>
      </w:r>
      <w:r>
        <w:t>favorite</w:t>
      </w:r>
      <w:r w:rsidRPr="00FD6D87">
        <w:t xml:space="preserve"> books. Therefore, the library management system developed by Android is an important method to solve the problem.</w:t>
      </w:r>
    </w:p>
    <w:p w14:paraId="63BB7BAB" w14:textId="77777777" w:rsidR="00D9699A" w:rsidRDefault="00D9699A" w:rsidP="007719E0">
      <w:pPr>
        <w:spacing w:line="360" w:lineRule="auto"/>
      </w:pPr>
    </w:p>
    <w:p w14:paraId="2A843241" w14:textId="2723C6F4" w:rsidR="00D9699A" w:rsidRDefault="00D9699A" w:rsidP="007719E0">
      <w:pPr>
        <w:spacing w:line="360" w:lineRule="auto"/>
      </w:pPr>
      <w:r w:rsidRPr="003C528B">
        <w:t xml:space="preserve">At present, the 5G era has come </w:t>
      </w:r>
      <w:r>
        <w:t>into</w:t>
      </w:r>
      <w:r w:rsidRPr="003C528B">
        <w:t xml:space="preserve"> people's lives, and 4G is already ubiquitous in life. </w:t>
      </w:r>
      <w:r w:rsidRPr="00163907">
        <w:t>The network signal is no longer the thing that binds people. People can use the Internet in many places.</w:t>
      </w:r>
    </w:p>
    <w:p w14:paraId="22945329" w14:textId="77777777" w:rsidR="00DF4B84" w:rsidRDefault="00DF4B84" w:rsidP="007719E0">
      <w:pPr>
        <w:spacing w:line="360" w:lineRule="auto"/>
      </w:pPr>
    </w:p>
    <w:p w14:paraId="5CF4806B" w14:textId="7E56C867" w:rsidR="00DF4B84" w:rsidRDefault="00DF4B84" w:rsidP="007719E0">
      <w:pPr>
        <w:spacing w:line="360" w:lineRule="auto"/>
      </w:pPr>
      <w:r w:rsidRPr="008915DB">
        <w:lastRenderedPageBreak/>
        <w:t xml:space="preserve">People are also constantly thinking about how to realize the possibility of reading on mobile phones so that people are no longer limited by the prescribed location and time and can enter the library management system at any time by using different mobile devices to view and borrow books and can also update various related data. This can meet the needs of </w:t>
      </w:r>
      <w:r w:rsidR="00E208B2">
        <w:t>any time</w:t>
      </w:r>
      <w:r w:rsidRPr="008915DB">
        <w:t>, anywhere use.</w:t>
      </w:r>
    </w:p>
    <w:p w14:paraId="2AEF6D6D" w14:textId="77777777" w:rsidR="00DF4B84" w:rsidRDefault="00DF4B84" w:rsidP="007719E0">
      <w:pPr>
        <w:spacing w:line="360" w:lineRule="auto"/>
      </w:pPr>
    </w:p>
    <w:p w14:paraId="3E45BF4C" w14:textId="72E9571F" w:rsidR="00DF4B84" w:rsidRDefault="00DF4B84" w:rsidP="007719E0">
      <w:pPr>
        <w:spacing w:line="360" w:lineRule="auto"/>
        <w:rPr>
          <w:rStyle w:val="tgt"/>
          <w:color w:val="333333"/>
          <w:shd w:val="clear" w:color="auto" w:fill="F7F8FA"/>
        </w:rPr>
      </w:pPr>
      <w:r w:rsidRPr="00A13CCD">
        <w:t xml:space="preserve">As early as the 20th century, the idea of </w:t>
      </w:r>
      <w:r>
        <w:t xml:space="preserve">an </w:t>
      </w:r>
      <w:r w:rsidRPr="00A13CCD">
        <w:t>electronic library was put forward</w:t>
      </w:r>
      <w:r>
        <w:t xml:space="preserve"> </w:t>
      </w:r>
      <w:r w:rsidR="001E41C2">
        <w:fldChar w:fldCharType="begin"/>
      </w:r>
      <w:r w:rsidR="001E41C2">
        <w:instrText xml:space="preserve"> ADDIN EN.CITE &lt;EndNote&gt;&lt;Cite&gt;&lt;Author&gt;Rowley&lt;/Author&gt;&lt;Year&gt;1998&lt;/Year&gt;&lt;RecNum&gt;16&lt;/RecNum&gt;&lt;DisplayText&gt;[15]&lt;/DisplayText&gt;&lt;record&gt;&lt;rec-number&gt;16&lt;/rec-number&gt;&lt;foreign-keys&gt;&lt;key app="EN" db-id="9s5awxspdtfpz4epsp1xz2fy0aa5rwaped9x" timestamp="1658917453"&gt;16&lt;/key&gt;&lt;/foreign-keys&gt;&lt;ref-type name="Book"&gt;6&lt;/ref-type&gt;&lt;contributors&gt;&lt;authors&gt;&lt;author&gt;Rowley, Jennifer&lt;/author&gt;&lt;/authors&gt;&lt;/contributors&gt;&lt;titles&gt;&lt;title&gt;The electronic library&lt;/title&gt;&lt;/titles&gt;&lt;dates&gt;&lt;year&gt;1998&lt;/year&gt;&lt;/dates&gt;&lt;publisher&gt;Facet Publishing&lt;/publisher&gt;&lt;isbn&gt;1856041492&lt;/isbn&gt;&lt;urls&gt;&lt;/urls&gt;&lt;/record&gt;&lt;/Cite&gt;&lt;/EndNote&gt;</w:instrText>
      </w:r>
      <w:r w:rsidR="001E41C2">
        <w:fldChar w:fldCharType="separate"/>
      </w:r>
      <w:r w:rsidR="001E41C2">
        <w:rPr>
          <w:noProof/>
        </w:rPr>
        <w:t>[15]</w:t>
      </w:r>
      <w:r w:rsidR="001E41C2">
        <w:fldChar w:fldCharType="end"/>
      </w:r>
      <w:r w:rsidRPr="00A13CCD">
        <w:t>.</w:t>
      </w:r>
      <w:r w:rsidRPr="00A13CCD">
        <w:rPr>
          <w:rStyle w:val="tgt"/>
          <w:color w:val="333333"/>
          <w:shd w:val="clear" w:color="auto" w:fill="F7F8FA"/>
        </w:rPr>
        <w:t xml:space="preserve"> </w:t>
      </w:r>
      <w:r w:rsidRPr="00A13CCD">
        <w:rPr>
          <w:rStyle w:val="apple-converted-space"/>
          <w:color w:val="333333"/>
          <w:shd w:val="clear" w:color="auto" w:fill="F7F8FA"/>
        </w:rPr>
        <w:t> </w:t>
      </w:r>
      <w:r w:rsidRPr="00A13CCD">
        <w:rPr>
          <w:rStyle w:val="tgt"/>
          <w:color w:val="333333"/>
          <w:shd w:val="clear" w:color="auto" w:fill="F7F8FA"/>
        </w:rPr>
        <w:t>After that, some people also put digital libraries and network applications on the library.</w:t>
      </w:r>
      <w:r w:rsidRPr="00A13CCD">
        <w:rPr>
          <w:rStyle w:val="apple-converted-space"/>
          <w:color w:val="333333"/>
          <w:shd w:val="clear" w:color="auto" w:fill="F7F8FA"/>
        </w:rPr>
        <w:t> </w:t>
      </w:r>
      <w:r w:rsidRPr="00A13CCD">
        <w:rPr>
          <w:rStyle w:val="tgt"/>
          <w:color w:val="333333"/>
          <w:shd w:val="clear" w:color="auto" w:fill="F7F8FA"/>
        </w:rPr>
        <w:t>But over time, these concepts were refined</w:t>
      </w:r>
      <w:r>
        <w:rPr>
          <w:rStyle w:val="tgt"/>
          <w:color w:val="333333"/>
          <w:shd w:val="clear" w:color="auto" w:fill="F7F8FA"/>
        </w:rPr>
        <w:t>,</w:t>
      </w:r>
      <w:r w:rsidRPr="00A13CCD">
        <w:rPr>
          <w:rStyle w:val="tgt"/>
          <w:color w:val="333333"/>
          <w:shd w:val="clear" w:color="auto" w:fill="F7F8FA"/>
        </w:rPr>
        <w:t xml:space="preserve"> and mobile libraries emerged.</w:t>
      </w:r>
    </w:p>
    <w:p w14:paraId="14C89224" w14:textId="77777777" w:rsidR="00DF4B84" w:rsidRDefault="00DF4B84" w:rsidP="007719E0">
      <w:pPr>
        <w:spacing w:line="360" w:lineRule="auto"/>
      </w:pPr>
    </w:p>
    <w:p w14:paraId="6D9B2626" w14:textId="149CAC88" w:rsidR="00DF4B84" w:rsidRDefault="00DF4B84" w:rsidP="007719E0">
      <w:pPr>
        <w:spacing w:line="360" w:lineRule="auto"/>
      </w:pPr>
      <w:r w:rsidRPr="007C0D40">
        <w:t xml:space="preserve">According to </w:t>
      </w:r>
      <w:r>
        <w:t>the Library</w:t>
      </w:r>
      <w:r w:rsidRPr="007C0D40">
        <w:t xml:space="preserve"> Journal, 44 </w:t>
      </w:r>
      <w:r>
        <w:t>percent</w:t>
      </w:r>
      <w:r w:rsidRPr="007C0D40">
        <w:t xml:space="preserve"> of school libraries and 34 percent of public libraries </w:t>
      </w:r>
      <w:r>
        <w:t>worldwide</w:t>
      </w:r>
      <w:r w:rsidRPr="007C0D40">
        <w:t xml:space="preserve"> already offer some kind of mobile service to users, while 40 percent of both types of libraries plan to go mobile </w:t>
      </w:r>
      <w:r>
        <w:t xml:space="preserve">shortly </w:t>
      </w:r>
      <w:r w:rsidR="001E41C2">
        <w:fldChar w:fldCharType="begin"/>
      </w:r>
      <w:r w:rsidR="001E41C2">
        <w:instrText xml:space="preserve"> ADDIN EN.CITE &lt;EndNote&gt;&lt;Cite&gt;&lt;Author&gt;Cheng&lt;/Author&gt;&lt;Year&gt;2016&lt;/Year&gt;&lt;RecNum&gt;17&lt;/RecNum&gt;&lt;DisplayText&gt;[16]&lt;/DisplayText&gt;&lt;record&gt;&lt;rec-number&gt;17&lt;/rec-number&gt;&lt;foreign-keys&gt;&lt;key app="EN" db-id="9s5awxspdtfpz4epsp1xz2fy0aa5rwaped9x" timestamp="1658917550"&gt;17&lt;/key&gt;&lt;/foreign-keys&gt;&lt;ref-type name="Conference Proceedings"&gt;10&lt;/ref-type&gt;&lt;contributors&gt;&lt;authors&gt;&lt;author&gt;Cheng, Haiming&lt;/author&gt;&lt;author&gt;Huang, Ling&lt;/author&gt;&lt;author&gt;Xu, He&lt;/author&gt;&lt;author&gt;Hu, Yifan&lt;/author&gt;&lt;author&gt;Wang, Xu An&lt;/author&gt;&lt;/authors&gt;&lt;/contributors&gt;&lt;titles&gt;&lt;title&gt;Design and implementation of library books search and management system using RFID technology&lt;/title&gt;&lt;secondary-title&gt;2016 International conference on intelligent networking and collaborative systems (INCoS)&lt;/secondary-title&gt;&lt;/titles&gt;&lt;pages&gt;392-397&lt;/pages&gt;&lt;dates&gt;&lt;year&gt;2016&lt;/year&gt;&lt;/dates&gt;&lt;publisher&gt;IEEE&lt;/publisher&gt;&lt;isbn&gt;1509041249&lt;/isbn&gt;&lt;urls&gt;&lt;/urls&gt;&lt;/record&gt;&lt;/Cite&gt;&lt;/EndNote&gt;</w:instrText>
      </w:r>
      <w:r w:rsidR="001E41C2">
        <w:fldChar w:fldCharType="separate"/>
      </w:r>
      <w:r w:rsidR="001E41C2">
        <w:rPr>
          <w:noProof/>
        </w:rPr>
        <w:t>[16]</w:t>
      </w:r>
      <w:r w:rsidR="001E41C2">
        <w:fldChar w:fldCharType="end"/>
      </w:r>
      <w:r w:rsidRPr="007C0D40">
        <w:t>.</w:t>
      </w:r>
    </w:p>
    <w:p w14:paraId="74136D0C" w14:textId="77777777" w:rsidR="00DF4B84" w:rsidRDefault="00DF4B84" w:rsidP="007719E0">
      <w:pPr>
        <w:spacing w:line="360" w:lineRule="auto"/>
      </w:pPr>
    </w:p>
    <w:p w14:paraId="284B5F45" w14:textId="77777777" w:rsidR="00DF4B84" w:rsidRDefault="00DF4B84" w:rsidP="007719E0">
      <w:pPr>
        <w:spacing w:line="360" w:lineRule="auto"/>
      </w:pPr>
      <w:r w:rsidRPr="008915DB">
        <w:t>To sum up, the realization of mobile library system is an inevitable trend of library development.</w:t>
      </w:r>
      <w:r>
        <w:t xml:space="preserve"> </w:t>
      </w:r>
      <w:r w:rsidRPr="00116477">
        <w:t xml:space="preserve">This can </w:t>
      </w:r>
      <w:r w:rsidRPr="004079EB">
        <w:t>improve the efficient and safe storage of library information and</w:t>
      </w:r>
      <w:r w:rsidRPr="00116477">
        <w:t xml:space="preserve"> allow users to see their reading information at any time, such as book information, reader information</w:t>
      </w:r>
      <w:r>
        <w:t>,</w:t>
      </w:r>
      <w:r w:rsidRPr="00116477">
        <w:t xml:space="preserve"> and borrowing information. This can </w:t>
      </w:r>
      <w:r w:rsidRPr="004079EB">
        <w:t>improve work efficiency and reduce people's input and management</w:t>
      </w:r>
      <w:r w:rsidRPr="00116477">
        <w:t xml:space="preserve"> </w:t>
      </w:r>
      <w:r>
        <w:t>to greatly save the workforce’s use</w:t>
      </w:r>
      <w:r w:rsidRPr="00116477">
        <w:t xml:space="preserve">. </w:t>
      </w:r>
      <w:r>
        <w:t>The mobile</w:t>
      </w:r>
      <w:r w:rsidRPr="00116477">
        <w:t xml:space="preserve"> library can also make </w:t>
      </w:r>
      <w:r>
        <w:t>users’ operation</w:t>
      </w:r>
      <w:r w:rsidRPr="00116477">
        <w:t xml:space="preserve"> more convenient, </w:t>
      </w:r>
      <w:r w:rsidRPr="00F72A55">
        <w:t>improve efficiency, and save a lot of time to a great extent to meet users' needs</w:t>
      </w:r>
      <w:r w:rsidRPr="00116477">
        <w:t>.</w:t>
      </w:r>
    </w:p>
    <w:p w14:paraId="374C2EB6" w14:textId="172B87D1" w:rsidR="00D9699A" w:rsidRDefault="00D9699A" w:rsidP="007719E0">
      <w:pPr>
        <w:spacing w:line="360" w:lineRule="auto"/>
        <w:rPr>
          <w:b/>
          <w:bCs/>
        </w:rPr>
      </w:pPr>
    </w:p>
    <w:p w14:paraId="7C062860" w14:textId="1347E7B5" w:rsidR="00DF4B84" w:rsidRDefault="00DF4B84" w:rsidP="007719E0">
      <w:pPr>
        <w:spacing w:line="360" w:lineRule="auto"/>
        <w:rPr>
          <w:b/>
          <w:bCs/>
        </w:rPr>
      </w:pPr>
    </w:p>
    <w:p w14:paraId="6606763E" w14:textId="1389FE56" w:rsidR="00DF4B84" w:rsidRPr="008C4515" w:rsidRDefault="00DF4B84"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18" w:name="_Toc108949718"/>
      <w:bookmarkStart w:id="19" w:name="_Toc109850167"/>
      <w:r w:rsidRPr="008D3F04">
        <w:rPr>
          <w:rFonts w:ascii="Times New Roman" w:eastAsiaTheme="minorEastAsia" w:hAnsi="Times New Roman" w:cs="Times New Roman"/>
          <w:sz w:val="24"/>
          <w:szCs w:val="24"/>
        </w:rPr>
        <w:t>Problem Statement</w:t>
      </w:r>
      <w:bookmarkEnd w:id="18"/>
      <w:bookmarkEnd w:id="19"/>
    </w:p>
    <w:p w14:paraId="6CF7809B" w14:textId="77777777" w:rsidR="00C46391" w:rsidRPr="00650E40" w:rsidRDefault="00C46391" w:rsidP="007719E0">
      <w:pPr>
        <w:spacing w:line="360" w:lineRule="auto"/>
      </w:pPr>
      <w:r>
        <w:rPr>
          <w:b/>
          <w:bCs/>
        </w:rPr>
        <w:t>Problem 1:</w:t>
      </w:r>
      <w:r w:rsidRPr="00650E40">
        <w:t xml:space="preserve"> </w:t>
      </w:r>
      <w:r w:rsidRPr="00650E40">
        <w:rPr>
          <w:b/>
          <w:bCs/>
        </w:rPr>
        <w:t xml:space="preserve">Few libraries use mobile management systems. </w:t>
      </w:r>
      <w:r w:rsidRPr="0008330B">
        <w:rPr>
          <w:b/>
          <w:bCs/>
        </w:rPr>
        <w:t>It is the first choice for libraries in Malaysia to use a computer-based management system.</w:t>
      </w:r>
    </w:p>
    <w:p w14:paraId="6E0DBD0E" w14:textId="699C11EA" w:rsidR="00C46391" w:rsidRPr="001E6F5A" w:rsidRDefault="00C46391" w:rsidP="007719E0">
      <w:pPr>
        <w:spacing w:line="360" w:lineRule="auto"/>
      </w:pPr>
      <w:r w:rsidRPr="001E6F5A">
        <w:t>Most Malaysian libraries do not use mobile management systems</w:t>
      </w:r>
      <w:r>
        <w:t>, and they</w:t>
      </w:r>
      <w:r w:rsidRPr="001E6F5A">
        <w:t xml:space="preserve"> are more used to using </w:t>
      </w:r>
      <w:r w:rsidRPr="00355AC1">
        <w:t xml:space="preserve">computer-based </w:t>
      </w:r>
      <w:r w:rsidRPr="001E6F5A">
        <w:t>management systems</w:t>
      </w:r>
      <w:r>
        <w:t xml:space="preserve"> </w:t>
      </w:r>
      <w:r w:rsidR="001E41C2">
        <w:fldChar w:fldCharType="begin"/>
      </w:r>
      <w:r w:rsidR="001E41C2">
        <w:instrText xml:space="preserve"> ADDIN EN.CITE &lt;EndNote&gt;&lt;Cite&gt;&lt;Author&gt;Choshaly&lt;/Author&gt;&lt;Year&gt;2018&lt;/Year&gt;&lt;RecNum&gt;18&lt;/RecNum&gt;&lt;DisplayText&gt;[17]&lt;/DisplayText&gt;&lt;record&gt;&lt;rec-number&gt;18&lt;/rec-number&gt;&lt;foreign-keys&gt;&lt;key app="EN" db-id="9s5awxspdtfpz4epsp1xz2fy0aa5rwaped9x" timestamp="1658917613"&gt;18&lt;/key&gt;&lt;/foreign-keys&gt;&lt;ref-type name="Journal Article"&gt;17&lt;/ref-type&gt;&lt;contributors&gt;&lt;authors&gt;&lt;author&gt;Choshaly, Sahar Hosseinikhah&lt;/author&gt;&lt;author&gt;Mirabolghasemi, Marva %J Library Management&lt;/author&gt;&lt;/authors&gt;&lt;/contributors&gt;&lt;titles&gt;&lt;title&gt;Using SEM-PLS to assess users satisfaction of library service quality: Evidence from Malaysia&lt;/title&gt;&lt;/titles&gt;&lt;dates&gt;&lt;year&gt;2018&lt;/year&gt;&lt;/dates&gt;&lt;isbn&gt;0143-5124&lt;/isbn&gt;&lt;urls&gt;&lt;/urls&gt;&lt;/record&gt;&lt;/Cite&gt;&lt;/EndNote&gt;</w:instrText>
      </w:r>
      <w:r w:rsidR="001E41C2">
        <w:fldChar w:fldCharType="separate"/>
      </w:r>
      <w:r w:rsidR="001E41C2">
        <w:rPr>
          <w:noProof/>
        </w:rPr>
        <w:t>[17]</w:t>
      </w:r>
      <w:r w:rsidR="001E41C2">
        <w:fldChar w:fldCharType="end"/>
      </w:r>
      <w:r w:rsidRPr="001E6F5A">
        <w:t xml:space="preserve">. Because the </w:t>
      </w:r>
      <w:r w:rsidRPr="00355AC1">
        <w:t>computer-based</w:t>
      </w:r>
      <w:r w:rsidRPr="001E6F5A">
        <w:t xml:space="preserve"> management system has a </w:t>
      </w:r>
      <w:r>
        <w:t>long</w:t>
      </w:r>
      <w:r w:rsidRPr="001E6F5A">
        <w:t xml:space="preserve"> history, people are more familiar with its operation and </w:t>
      </w:r>
      <w:r>
        <w:t>skills</w:t>
      </w:r>
      <w:r w:rsidRPr="001E6F5A">
        <w:t xml:space="preserve">. Faced with a new mobile library management system, they feel strange and dare not try it easily. The disadvantages of the </w:t>
      </w:r>
      <w:r w:rsidRPr="00355AC1">
        <w:t>computer-based</w:t>
      </w:r>
      <w:r w:rsidRPr="001E6F5A">
        <w:t xml:space="preserve"> library management </w:t>
      </w:r>
      <w:r w:rsidRPr="001E6F5A">
        <w:lastRenderedPageBreak/>
        <w:t xml:space="preserve">system are also very obvious, it can only operate on the computer, and the operation is more complicated. This can be a </w:t>
      </w:r>
      <w:r>
        <w:t>massive</w:t>
      </w:r>
      <w:r w:rsidRPr="001E6F5A">
        <w:t xml:space="preserve"> waste of users' time and energy.</w:t>
      </w:r>
    </w:p>
    <w:p w14:paraId="201AC0F1" w14:textId="6E0209DB" w:rsidR="00C46391" w:rsidRDefault="00C46391" w:rsidP="007719E0">
      <w:pPr>
        <w:spacing w:line="360" w:lineRule="auto"/>
      </w:pPr>
      <w:r w:rsidRPr="001E6F5A">
        <w:t xml:space="preserve">However, according to Gartner data, global smartphone sales are still on the rise, and Android market share has surpassed IOS to become the </w:t>
      </w:r>
      <w:r>
        <w:t>most extensive</w:t>
      </w:r>
      <w:r w:rsidRPr="001E6F5A">
        <w:t xml:space="preserve"> smartphone system in the world</w:t>
      </w:r>
      <w:r>
        <w:t xml:space="preserve"> </w:t>
      </w:r>
      <w:r w:rsidR="006A762B">
        <w:fldChar w:fldCharType="begin"/>
      </w:r>
      <w:r w:rsidR="006A762B">
        <w:instrText xml:space="preserve"> ADDIN EN.CITE &lt;EndNote&gt;&lt;Cite&gt;&lt;Author&gt;Notebookcheck&lt;/Author&gt;&lt;RecNum&gt;19&lt;/RecNum&gt;&lt;DisplayText&gt;[18]&lt;/DisplayText&gt;&lt;record&gt;&lt;rec-number&gt;19&lt;/rec-number&gt;&lt;foreign-keys&gt;&lt;key app="EN" db-id="9s5awxspdtfpz4epsp1xz2fy0aa5rwaped9x" timestamp="1658917805"&gt;19&lt;/key&gt;&lt;/foreign-keys&gt;&lt;ref-type name="Web Page"&gt;12&lt;/ref-type&gt;&lt;contributors&gt;&lt;authors&gt;&lt;author&gt;Notebookcheck&lt;/author&gt;&lt;/authors&gt;&lt;/contributors&gt;&lt;titles&gt;&lt;title&gt;Gartner report: Android dominates the smartphone market&lt;/title&gt;&lt;/titles&gt;&lt;volume&gt;2022&lt;/volume&gt;&lt;dates&gt;&lt;/dates&gt;&lt;urls&gt;&lt;related-urls&gt;&lt;url&gt; https://www.notebookcheck.net/Gartner-report-Android-dominates-the-smartphone-market.148354.0.html&lt;/url&gt;&lt;/related-urls&gt;&lt;/urls&gt;&lt;/record&gt;&lt;/Cite&gt;&lt;/EndNote&gt;</w:instrText>
      </w:r>
      <w:r w:rsidR="006A762B">
        <w:fldChar w:fldCharType="separate"/>
      </w:r>
      <w:r w:rsidR="006A762B">
        <w:rPr>
          <w:noProof/>
        </w:rPr>
        <w:t>[18]</w:t>
      </w:r>
      <w:r w:rsidR="006A762B">
        <w:fldChar w:fldCharType="end"/>
      </w:r>
      <w:r w:rsidRPr="001E6F5A">
        <w:t xml:space="preserve">. And Android is rapidly gaining market share. Android phones have become the trend </w:t>
      </w:r>
      <w:r>
        <w:t>for</w:t>
      </w:r>
      <w:r w:rsidRPr="001E6F5A">
        <w:t xml:space="preserve"> modern people to choose and use. People also began to think about how to </w:t>
      </w:r>
      <w:r>
        <w:t>realize</w:t>
      </w:r>
      <w:r w:rsidRPr="001E6F5A">
        <w:t xml:space="preserve"> mobile phone reading</w:t>
      </w:r>
      <w:r w:rsidRPr="003A572E">
        <w:t>. People are no longer limited by the specified time and place, can enter the library management system through different mobile devices at any time, and</w:t>
      </w:r>
      <w:r w:rsidRPr="001E6F5A">
        <w:t xml:space="preserve"> </w:t>
      </w:r>
      <w:r>
        <w:t>realize</w:t>
      </w:r>
      <w:r w:rsidRPr="001E6F5A">
        <w:t xml:space="preserve"> the operation of reading books</w:t>
      </w:r>
      <w:r>
        <w:t xml:space="preserve"> </w:t>
      </w:r>
      <w:r w:rsidR="006A762B">
        <w:fldChar w:fldCharType="begin"/>
      </w:r>
      <w:r w:rsidR="006A762B">
        <w:instrText xml:space="preserve"> ADDIN EN.CITE &lt;EndNote&gt;&lt;Cite&gt;&lt;Author&gt;Malathy&lt;/Author&gt;&lt;Year&gt;2013&lt;/Year&gt;&lt;RecNum&gt;20&lt;/RecNum&gt;&lt;DisplayText&gt;[19]&lt;/DisplayText&gt;&lt;record&gt;&lt;rec-number&gt;20&lt;/rec-number&gt;&lt;foreign-keys&gt;&lt;key app="EN" db-id="9s5awxspdtfpz4epsp1xz2fy0aa5rwaped9x" timestamp="1658917876"&gt;20&lt;/key&gt;&lt;/foreign-keys&gt;&lt;ref-type name="Journal Article"&gt;17&lt;/ref-type&gt;&lt;contributors&gt;&lt;authors&gt;&lt;author&gt;Malathy, S&lt;/author&gt;&lt;author&gt;Kantha, P %J DESIDOC Journal of Library&lt;/author&gt;&lt;author&gt;Information Technology&lt;/author&gt;&lt;/authors&gt;&lt;/contributors&gt;&lt;titles&gt;&lt;title&gt;Application of mobile technologies to libraries&lt;/title&gt;&lt;/titles&gt;&lt;volume&gt;33&lt;/volume&gt;&lt;number&gt;5&lt;/number&gt;&lt;dates&gt;&lt;year&gt;2013&lt;/year&gt;&lt;/dates&gt;&lt;isbn&gt;0974-0643&lt;/isbn&gt;&lt;urls&gt;&lt;/urls&gt;&lt;/record&gt;&lt;/Cite&gt;&lt;/EndNote&gt;</w:instrText>
      </w:r>
      <w:r w:rsidR="006A762B">
        <w:fldChar w:fldCharType="separate"/>
      </w:r>
      <w:r w:rsidR="006A762B">
        <w:rPr>
          <w:noProof/>
        </w:rPr>
        <w:t>[19]</w:t>
      </w:r>
      <w:r w:rsidR="006A762B">
        <w:fldChar w:fldCharType="end"/>
      </w:r>
      <w:r w:rsidRPr="001E6F5A">
        <w:t>. This way will be more convenient and fast, can save us a lot of energy.</w:t>
      </w:r>
    </w:p>
    <w:p w14:paraId="3D68A4F5" w14:textId="77777777" w:rsidR="00C46391" w:rsidRPr="00650E40" w:rsidRDefault="00C46391" w:rsidP="007719E0">
      <w:pPr>
        <w:spacing w:line="360" w:lineRule="auto"/>
      </w:pPr>
    </w:p>
    <w:p w14:paraId="2C639D4A" w14:textId="0B25EF09" w:rsidR="00C46391" w:rsidRDefault="00C46391" w:rsidP="007719E0">
      <w:pPr>
        <w:spacing w:line="360" w:lineRule="auto"/>
      </w:pPr>
      <w:r w:rsidRPr="00147DDE">
        <w:rPr>
          <w:rFonts w:eastAsia="Yu Mincho"/>
          <w:b/>
          <w:bCs/>
          <w:lang w:eastAsia="ja-JP"/>
        </w:rPr>
        <w:t>Problem 2:</w:t>
      </w:r>
      <w:r w:rsidRPr="007D07F7">
        <w:t xml:space="preserve"> </w:t>
      </w:r>
      <w:r w:rsidRPr="007D07F7">
        <w:rPr>
          <w:rFonts w:eastAsia="Yu Mincho"/>
          <w:b/>
          <w:bCs/>
          <w:lang w:eastAsia="ja-JP"/>
        </w:rPr>
        <w:t>Few mobile library management systems provide users with book-related book review plans.</w:t>
      </w:r>
    </w:p>
    <w:p w14:paraId="494FD661" w14:textId="77777777" w:rsidR="008C4515" w:rsidRPr="00FE4D5D" w:rsidRDefault="008C4515" w:rsidP="007719E0">
      <w:pPr>
        <w:spacing w:line="360" w:lineRule="auto"/>
      </w:pPr>
    </w:p>
    <w:p w14:paraId="0495DEC0" w14:textId="7FAB6527" w:rsidR="00C46391" w:rsidRDefault="00C46391" w:rsidP="007719E0">
      <w:pPr>
        <w:spacing w:line="360" w:lineRule="auto"/>
      </w:pPr>
      <w:r w:rsidRPr="004822F1">
        <w:t>One of the incentives to encourage users to use mobile library management systems is the provision of book review program services.</w:t>
      </w:r>
      <w:r>
        <w:t xml:space="preserve"> </w:t>
      </w:r>
      <w:r w:rsidRPr="00D15254">
        <w:t xml:space="preserve">According to the library systems shown in Table 1, these systems do not provide book review services to users. Research shows that book reviews </w:t>
      </w:r>
      <w:r>
        <w:t>positively affect</w:t>
      </w:r>
      <w:r w:rsidRPr="00D15254">
        <w:t xml:space="preserve"> sales and that the effect is significantly </w:t>
      </w:r>
      <w:r>
        <w:t>more significant</w:t>
      </w:r>
      <w:r w:rsidRPr="00D15254">
        <w:t xml:space="preserve"> for positive reviews than for negative ones</w:t>
      </w:r>
      <w:r>
        <w:t xml:space="preserve"> </w:t>
      </w:r>
      <w:r w:rsidR="006A762B">
        <w:fldChar w:fldCharType="begin"/>
      </w:r>
      <w:r w:rsidR="006A762B">
        <w:instrText xml:space="preserve"> ADDIN EN.CITE &lt;EndNote&gt;&lt;Cite&gt;&lt;Author&gt;Sorensen&lt;/Author&gt;&lt;Year&gt;2004&lt;/Year&gt;&lt;RecNum&gt;21&lt;/RecNum&gt;&lt;DisplayText&gt;[20]&lt;/DisplayText&gt;&lt;record&gt;&lt;rec-number&gt;21&lt;/rec-number&gt;&lt;foreign-keys&gt;&lt;key app="EN" db-id="9s5awxspdtfpz4epsp1xz2fy0aa5rwaped9x" timestamp="1658917921"&gt;21&lt;/key&gt;&lt;/foreign-keys&gt;&lt;ref-type name="Journal Article"&gt;17&lt;/ref-type&gt;&lt;contributors&gt;&lt;authors&gt;&lt;author&gt;Sorensen, Alan T&lt;/author&gt;&lt;author&gt;Rasmussen, Scott J %J NBER Working Paper, Stanford University&lt;/author&gt;&lt;/authors&gt;&lt;/contributors&gt;&lt;titles&gt;&lt;title&gt;Is any publicity good publicity? A note on the impact of book reviews&lt;/title&gt;&lt;/titles&gt;&lt;dates&gt;&lt;year&gt;2004&lt;/year&gt;&lt;/dates&gt;&lt;urls&gt;&lt;/urls&gt;&lt;/record&gt;&lt;/Cite&gt;&lt;/EndNote&gt;</w:instrText>
      </w:r>
      <w:r w:rsidR="006A762B">
        <w:fldChar w:fldCharType="separate"/>
      </w:r>
      <w:r w:rsidR="006A762B">
        <w:rPr>
          <w:noProof/>
        </w:rPr>
        <w:t>[20]</w:t>
      </w:r>
      <w:r w:rsidR="006A762B">
        <w:fldChar w:fldCharType="end"/>
      </w:r>
      <w:r w:rsidRPr="00D15254">
        <w:t>.</w:t>
      </w:r>
      <w:r w:rsidRPr="00D05458">
        <w:t xml:space="preserve"> So we want to develop </w:t>
      </w:r>
      <w:r>
        <w:t xml:space="preserve">a </w:t>
      </w:r>
      <w:r w:rsidRPr="00D05458">
        <w:t>book review planning service so that all users can participate and enjoy it. A good book review can be an eye-opener. Let the system and users form positive feedback.</w:t>
      </w:r>
    </w:p>
    <w:p w14:paraId="0E1C4108" w14:textId="332481BD" w:rsidR="00C46391" w:rsidRDefault="00C46391" w:rsidP="007719E0">
      <w:pPr>
        <w:spacing w:line="360" w:lineRule="auto"/>
        <w:rPr>
          <w:b/>
          <w:bCs/>
        </w:rPr>
      </w:pPr>
    </w:p>
    <w:p w14:paraId="1A91F44C" w14:textId="6C55C9C5" w:rsidR="00C46391" w:rsidRDefault="00C46391" w:rsidP="007719E0">
      <w:pPr>
        <w:spacing w:line="360" w:lineRule="auto"/>
        <w:rPr>
          <w:b/>
          <w:bCs/>
        </w:rPr>
      </w:pPr>
    </w:p>
    <w:p w14:paraId="322A7351" w14:textId="7580D995" w:rsidR="00C46391" w:rsidRPr="008C4515" w:rsidRDefault="008C4515" w:rsidP="007719E0">
      <w:pPr>
        <w:pStyle w:val="2"/>
        <w:numPr>
          <w:ilvl w:val="1"/>
          <w:numId w:val="2"/>
        </w:numPr>
        <w:spacing w:line="360" w:lineRule="auto"/>
        <w:rPr>
          <w:rFonts w:ascii="Times New Roman" w:eastAsiaTheme="minorEastAsia" w:hAnsi="Times New Roman" w:cs="Times New Roman"/>
          <w:sz w:val="24"/>
          <w:szCs w:val="24"/>
        </w:rPr>
      </w:pPr>
      <w:bookmarkStart w:id="20" w:name="_Toc108949725"/>
      <w:bookmarkStart w:id="21" w:name="_Hlk108994339"/>
      <w:bookmarkStart w:id="22" w:name="_Toc109850168"/>
      <w:r w:rsidRPr="00F17E9D">
        <w:rPr>
          <w:rFonts w:ascii="Times New Roman" w:eastAsiaTheme="minorEastAsia" w:hAnsi="Times New Roman" w:cs="Times New Roman"/>
          <w:sz w:val="24"/>
          <w:szCs w:val="24"/>
        </w:rPr>
        <w:t>Aim</w:t>
      </w:r>
      <w:bookmarkEnd w:id="20"/>
      <w:bookmarkEnd w:id="21"/>
      <w:bookmarkEnd w:id="22"/>
    </w:p>
    <w:p w14:paraId="605BCBF6" w14:textId="77777777" w:rsidR="00C46391" w:rsidRDefault="00C46391" w:rsidP="007719E0">
      <w:pPr>
        <w:spacing w:line="360" w:lineRule="auto"/>
      </w:pPr>
      <w:r w:rsidRPr="00BC2AE2">
        <w:t xml:space="preserve">This project aims to design and develop a mobile library management system based on Android, which can view and borrow books in </w:t>
      </w:r>
      <w:r>
        <w:t>real-time</w:t>
      </w:r>
      <w:r w:rsidRPr="00BC2AE2">
        <w:t xml:space="preserve"> and update all kinds of relevant data. In addition, the system through book review service </w:t>
      </w:r>
      <w:r w:rsidRPr="003A572E">
        <w:t xml:space="preserve">enhances the system and user intimacy and </w:t>
      </w:r>
      <w:r>
        <w:t>improves</w:t>
      </w:r>
      <w:r w:rsidRPr="00BC2AE2">
        <w:t xml:space="preserve"> user engagement.</w:t>
      </w:r>
      <w:r w:rsidRPr="00FD2C14">
        <w:t xml:space="preserve"> </w:t>
      </w:r>
    </w:p>
    <w:p w14:paraId="6DC95CD0" w14:textId="45BD01DF" w:rsidR="00C46391" w:rsidRPr="007719E0" w:rsidRDefault="00C46391" w:rsidP="007719E0">
      <w:pPr>
        <w:spacing w:line="360" w:lineRule="auto"/>
      </w:pPr>
      <w:r w:rsidRPr="003E4293">
        <w:t>The purpose of this study is to improve the operational efficiency of the library by developing a mobile library management system so that students and administrators can conveniently borrow and manage</w:t>
      </w:r>
      <w:r>
        <w:t xml:space="preserve"> it</w:t>
      </w:r>
      <w:r w:rsidRPr="003E4293">
        <w:t>.</w:t>
      </w:r>
    </w:p>
    <w:p w14:paraId="070A9E0F" w14:textId="63D947F1" w:rsidR="00C46391" w:rsidRPr="008C4515" w:rsidRDefault="008C4515"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23" w:name="_Toc108949726"/>
      <w:bookmarkStart w:id="24" w:name="_Toc109850169"/>
      <w:r w:rsidRPr="00F17E9D">
        <w:rPr>
          <w:rFonts w:ascii="Times New Roman" w:eastAsiaTheme="minorEastAsia" w:hAnsi="Times New Roman" w:cs="Times New Roman"/>
          <w:sz w:val="24"/>
          <w:szCs w:val="24"/>
        </w:rPr>
        <w:lastRenderedPageBreak/>
        <w:t>Objectives</w:t>
      </w:r>
      <w:bookmarkEnd w:id="23"/>
      <w:bookmarkEnd w:id="24"/>
    </w:p>
    <w:p w14:paraId="7A735C4B" w14:textId="77777777" w:rsidR="008C4515" w:rsidRDefault="008C4515" w:rsidP="007719E0">
      <w:pPr>
        <w:spacing w:line="360" w:lineRule="auto"/>
      </w:pPr>
      <w:r w:rsidRPr="00814344">
        <w:rPr>
          <w:b/>
          <w:bCs/>
        </w:rPr>
        <w:t>Objective 1:</w:t>
      </w:r>
      <w:r w:rsidRPr="00211D27">
        <w:t xml:space="preserve"> </w:t>
      </w:r>
      <w:r>
        <w:t>To i</w:t>
      </w:r>
      <w:r w:rsidRPr="00A73F09">
        <w:t>dentify the strengths and differences of mobile library management system functionality.</w:t>
      </w:r>
    </w:p>
    <w:p w14:paraId="36A8B36A" w14:textId="77777777" w:rsidR="008C4515" w:rsidRPr="00211D27" w:rsidRDefault="008C4515" w:rsidP="007719E0">
      <w:pPr>
        <w:spacing w:line="360" w:lineRule="auto"/>
      </w:pPr>
      <w:r w:rsidRPr="00814344">
        <w:rPr>
          <w:b/>
          <w:bCs/>
        </w:rPr>
        <w:t>Objective 2:</w:t>
      </w:r>
      <w:r>
        <w:rPr>
          <w:b/>
          <w:bCs/>
        </w:rPr>
        <w:t xml:space="preserve"> </w:t>
      </w:r>
      <w:r w:rsidRPr="00E80CC4">
        <w:t xml:space="preserve">To </w:t>
      </w:r>
      <w:r>
        <w:t>d</w:t>
      </w:r>
      <w:r w:rsidRPr="00E80CC4">
        <w:t xml:space="preserve">iscuss and </w:t>
      </w:r>
      <w:r>
        <w:t>gather</w:t>
      </w:r>
      <w:r w:rsidRPr="00E80CC4">
        <w:t xml:space="preserve"> user requirements for mobile library management systems</w:t>
      </w:r>
      <w:r>
        <w:t>.</w:t>
      </w:r>
    </w:p>
    <w:p w14:paraId="00F7C141" w14:textId="77777777" w:rsidR="008C4515" w:rsidRDefault="008C4515" w:rsidP="007719E0">
      <w:pPr>
        <w:spacing w:line="360" w:lineRule="auto"/>
      </w:pPr>
      <w:r w:rsidRPr="00814344">
        <w:rPr>
          <w:b/>
          <w:bCs/>
        </w:rPr>
        <w:t>Objective</w:t>
      </w:r>
      <w:r>
        <w:rPr>
          <w:b/>
          <w:bCs/>
        </w:rPr>
        <w:t xml:space="preserve"> 3</w:t>
      </w:r>
      <w:r w:rsidRPr="00814344">
        <w:rPr>
          <w:b/>
          <w:bCs/>
        </w:rPr>
        <w:t>:</w:t>
      </w:r>
      <w:r w:rsidRPr="00814344">
        <w:t xml:space="preserve"> </w:t>
      </w:r>
      <w:r>
        <w:t>To d</w:t>
      </w:r>
      <w:r w:rsidRPr="00A73F09">
        <w:t xml:space="preserve">esign a mobile library management system to replace the traditional management method (only supports </w:t>
      </w:r>
      <w:r>
        <w:t>computers</w:t>
      </w:r>
      <w:r w:rsidRPr="00A73F09">
        <w:t>).</w:t>
      </w:r>
    </w:p>
    <w:p w14:paraId="3BBD82A0" w14:textId="77777777" w:rsidR="008C4515" w:rsidRPr="0093107E" w:rsidRDefault="008C4515" w:rsidP="007719E0">
      <w:pPr>
        <w:spacing w:line="360" w:lineRule="auto"/>
      </w:pPr>
      <w:r w:rsidRPr="00814344">
        <w:rPr>
          <w:b/>
          <w:bCs/>
        </w:rPr>
        <w:t xml:space="preserve">Objective </w:t>
      </w:r>
      <w:r>
        <w:rPr>
          <w:b/>
          <w:bCs/>
        </w:rPr>
        <w:t>4</w:t>
      </w:r>
      <w:r w:rsidRPr="00814344">
        <w:rPr>
          <w:b/>
          <w:bCs/>
        </w:rPr>
        <w:t>:</w:t>
      </w:r>
      <w:r>
        <w:rPr>
          <w:b/>
          <w:bCs/>
        </w:rPr>
        <w:t xml:space="preserve"> </w:t>
      </w:r>
      <w:r w:rsidRPr="0093107E">
        <w:t xml:space="preserve">To </w:t>
      </w:r>
      <w:r>
        <w:t>evaluate</w:t>
      </w:r>
      <w:r w:rsidRPr="0093107E">
        <w:t xml:space="preserve"> the performance of the book review program in the UCSI mobile library management system.</w:t>
      </w:r>
    </w:p>
    <w:p w14:paraId="21349CE2" w14:textId="21A9D460" w:rsidR="008C4515" w:rsidRDefault="008C4515" w:rsidP="007719E0">
      <w:pPr>
        <w:spacing w:line="360" w:lineRule="auto"/>
        <w:rPr>
          <w:b/>
          <w:bCs/>
        </w:rPr>
      </w:pPr>
    </w:p>
    <w:p w14:paraId="0B4528F7" w14:textId="77414725" w:rsidR="008C4515" w:rsidRDefault="008C4515" w:rsidP="007719E0">
      <w:pPr>
        <w:spacing w:line="360" w:lineRule="auto"/>
        <w:rPr>
          <w:b/>
          <w:bCs/>
        </w:rPr>
      </w:pPr>
    </w:p>
    <w:p w14:paraId="1E535838" w14:textId="217A0FAB" w:rsidR="008C4515" w:rsidRPr="00AB327C" w:rsidRDefault="008C4515"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25" w:name="_Toc108949727"/>
      <w:bookmarkStart w:id="26" w:name="_Toc109850170"/>
      <w:r w:rsidRPr="00F17E9D">
        <w:rPr>
          <w:rFonts w:ascii="Times New Roman" w:eastAsiaTheme="minorEastAsia" w:hAnsi="Times New Roman" w:cs="Times New Roman"/>
          <w:sz w:val="24"/>
          <w:szCs w:val="24"/>
        </w:rPr>
        <w:t>Justification</w:t>
      </w:r>
      <w:bookmarkEnd w:id="25"/>
      <w:bookmarkEnd w:id="26"/>
    </w:p>
    <w:p w14:paraId="1141B98D" w14:textId="77777777" w:rsidR="00AB327C" w:rsidRPr="00AB327C" w:rsidRDefault="00AB327C" w:rsidP="007719E0">
      <w:pPr>
        <w:spacing w:line="360" w:lineRule="auto"/>
      </w:pPr>
      <w:r w:rsidRPr="00AB327C">
        <w:t>The project aims to improve library management in Malaysia. Through Android-based mobile devices, the connection between users and the library management system is established, the connection between users and users is established, and the connection between users and management is established.</w:t>
      </w:r>
    </w:p>
    <w:p w14:paraId="21781BD5" w14:textId="61507BD2" w:rsidR="00AB327C" w:rsidRPr="00AB327C" w:rsidRDefault="00AB327C" w:rsidP="007719E0">
      <w:pPr>
        <w:spacing w:line="360" w:lineRule="auto"/>
      </w:pPr>
      <w:r w:rsidRPr="00AB327C">
        <w:t xml:space="preserve">In the mobile library management system based on the Android platform, users are not limited to going to the library to check, reserve, and query books and other materials. The simple and more user-friendly interface design and the scalability of the mobile library management system will allow users to have </w:t>
      </w:r>
      <w:r w:rsidR="00631C43">
        <w:t xml:space="preserve">a </w:t>
      </w:r>
      <w:r w:rsidRPr="00AB327C">
        <w:t>better experience.</w:t>
      </w:r>
    </w:p>
    <w:p w14:paraId="17D08A68" w14:textId="77777777" w:rsidR="00AB327C" w:rsidRPr="00AB327C" w:rsidRDefault="00AB327C" w:rsidP="007719E0">
      <w:pPr>
        <w:spacing w:line="360" w:lineRule="auto"/>
      </w:pPr>
    </w:p>
    <w:p w14:paraId="199A74A5" w14:textId="67AB20F8" w:rsidR="008C4515" w:rsidRDefault="00AB327C" w:rsidP="007719E0">
      <w:pPr>
        <w:spacing w:line="360" w:lineRule="auto"/>
      </w:pPr>
      <w:r w:rsidRPr="00AB327C">
        <w:t>In addition, there is book review design, which will enhance the user's sense of experience, and the positive effect of book reviews is stronger</w:t>
      </w:r>
      <w:r w:rsidR="00190BBE">
        <w:fldChar w:fldCharType="begin"/>
      </w:r>
      <w:r w:rsidR="00190BBE">
        <w:instrText xml:space="preserve"> ADDIN EN.CITE &lt;EndNote&gt;&lt;Cite&gt;&lt;Author&gt;Sorensen&lt;/Author&gt;&lt;Year&gt;2004&lt;/Year&gt;&lt;RecNum&gt;21&lt;/RecNum&gt;&lt;DisplayText&gt;[20]&lt;/DisplayText&gt;&lt;record&gt;&lt;rec-number&gt;21&lt;/rec-number&gt;&lt;foreign-keys&gt;&lt;key app="EN" db-id="9s5awxspdtfpz4epsp1xz2fy0aa5rwaped9x" timestamp="1658917921"&gt;21&lt;/key&gt;&lt;/foreign-keys&gt;&lt;ref-type name="Journal Article"&gt;17&lt;/ref-type&gt;&lt;contributors&gt;&lt;authors&gt;&lt;author&gt;Sorensen, Alan T&lt;/author&gt;&lt;author&gt;Rasmussen, Scott J %J NBER Working Paper, Stanford University&lt;/author&gt;&lt;/authors&gt;&lt;/contributors&gt;&lt;titles&gt;&lt;title&gt;Is any publicity good publicity? A note on the impact of book reviews&lt;/title&gt;&lt;/titles&gt;&lt;dates&gt;&lt;year&gt;2004&lt;/year&gt;&lt;/dates&gt;&lt;urls&gt;&lt;/urls&gt;&lt;/record&gt;&lt;/Cite&gt;&lt;/EndNote&gt;</w:instrText>
      </w:r>
      <w:r w:rsidR="00190BBE">
        <w:fldChar w:fldCharType="separate"/>
      </w:r>
      <w:r w:rsidR="00190BBE">
        <w:rPr>
          <w:noProof/>
        </w:rPr>
        <w:t>[20]</w:t>
      </w:r>
      <w:r w:rsidR="00190BBE">
        <w:fldChar w:fldCharType="end"/>
      </w:r>
      <w:r w:rsidRPr="00AB327C">
        <w:t>. The book review program can strengthen the connection between users and management, can respond to book problems</w:t>
      </w:r>
      <w:r w:rsidR="00631C43">
        <w:t>,</w:t>
      </w:r>
      <w:r w:rsidRPr="00AB327C">
        <w:t xml:space="preserve"> and so on. Solving the existing library queuing problem is one of the things that attracted my attention to this topic. By introducing this system, we believe it will bring convenience and a good experience to users and librarians.</w:t>
      </w:r>
    </w:p>
    <w:p w14:paraId="407E3F6B" w14:textId="4653B24E" w:rsidR="00AB327C" w:rsidRDefault="00AB327C" w:rsidP="007719E0">
      <w:pPr>
        <w:spacing w:line="360" w:lineRule="auto"/>
      </w:pPr>
    </w:p>
    <w:p w14:paraId="13EC2A4A" w14:textId="661F0517" w:rsidR="00AB327C" w:rsidRDefault="00AB327C" w:rsidP="007719E0">
      <w:pPr>
        <w:spacing w:line="360" w:lineRule="auto"/>
      </w:pPr>
    </w:p>
    <w:p w14:paraId="4F1323A3" w14:textId="25F2F3D6" w:rsidR="00AB327C" w:rsidRPr="005B6322" w:rsidRDefault="00AB327C"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27" w:name="_Toc108949728"/>
      <w:bookmarkStart w:id="28" w:name="_Toc109850171"/>
      <w:r w:rsidRPr="00F17E9D">
        <w:rPr>
          <w:rFonts w:ascii="Times New Roman" w:eastAsiaTheme="minorEastAsia" w:hAnsi="Times New Roman" w:cs="Times New Roman"/>
          <w:sz w:val="24"/>
          <w:szCs w:val="24"/>
        </w:rPr>
        <w:lastRenderedPageBreak/>
        <w:t>Scope</w:t>
      </w:r>
      <w:bookmarkEnd w:id="27"/>
      <w:bookmarkEnd w:id="28"/>
    </w:p>
    <w:p w14:paraId="15148840" w14:textId="77777777" w:rsidR="00AB327C" w:rsidRPr="00F55509" w:rsidRDefault="00AB327C" w:rsidP="007719E0">
      <w:pPr>
        <w:spacing w:line="360" w:lineRule="auto"/>
        <w:rPr>
          <w:b/>
          <w:bCs/>
        </w:rPr>
      </w:pPr>
      <w:r w:rsidRPr="00F55509">
        <w:rPr>
          <w:b/>
          <w:bCs/>
        </w:rPr>
        <w:t>The Target Users</w:t>
      </w:r>
    </w:p>
    <w:p w14:paraId="4FBBBA4B" w14:textId="77777777" w:rsidR="00AB327C" w:rsidRDefault="00AB327C" w:rsidP="007719E0">
      <w:pPr>
        <w:spacing w:line="360" w:lineRule="auto"/>
      </w:pPr>
    </w:p>
    <w:p w14:paraId="6FE6AE2D" w14:textId="5E0A0D76" w:rsidR="00AB327C" w:rsidRPr="006312A1" w:rsidRDefault="00723645" w:rsidP="007719E0">
      <w:pPr>
        <w:pStyle w:val="a5"/>
        <w:widowControl w:val="0"/>
        <w:numPr>
          <w:ilvl w:val="0"/>
          <w:numId w:val="3"/>
        </w:numPr>
        <w:spacing w:line="360" w:lineRule="auto"/>
        <w:ind w:left="420" w:firstLineChars="0" w:hanging="420"/>
        <w:jc w:val="both"/>
      </w:pPr>
      <w:r>
        <w:t>S</w:t>
      </w:r>
      <w:r w:rsidR="00AB327C">
        <w:t>tudents</w:t>
      </w:r>
      <w:r w:rsidR="00AB327C" w:rsidRPr="006312A1">
        <w:t xml:space="preserve"> and </w:t>
      </w:r>
      <w:r>
        <w:t>F</w:t>
      </w:r>
      <w:r w:rsidR="00AB327C" w:rsidRPr="006312A1">
        <w:t>aculty: Faculty and students are the primary target</w:t>
      </w:r>
      <w:r w:rsidR="00AB327C">
        <w:t xml:space="preserve"> </w:t>
      </w:r>
      <w:r w:rsidR="00AB327C" w:rsidRPr="006312A1">
        <w:t xml:space="preserve">audience. They will borrow books, search </w:t>
      </w:r>
      <w:r w:rsidR="00631C43">
        <w:t xml:space="preserve">for </w:t>
      </w:r>
      <w:r w:rsidR="00AB327C" w:rsidRPr="006312A1">
        <w:t>books</w:t>
      </w:r>
      <w:r w:rsidR="00AB327C">
        <w:t>,</w:t>
      </w:r>
      <w:r w:rsidR="00AB327C" w:rsidRPr="006312A1">
        <w:t xml:space="preserve"> and so on.</w:t>
      </w:r>
    </w:p>
    <w:p w14:paraId="7FB4F9DE" w14:textId="77777777" w:rsidR="00AB327C" w:rsidRPr="001D5E0C" w:rsidRDefault="00AB327C" w:rsidP="007719E0">
      <w:pPr>
        <w:spacing w:line="360" w:lineRule="auto"/>
      </w:pPr>
    </w:p>
    <w:p w14:paraId="5CE2ADDC" w14:textId="77777777" w:rsidR="00AB327C" w:rsidRPr="003665DE" w:rsidRDefault="00AB327C" w:rsidP="007719E0">
      <w:pPr>
        <w:pStyle w:val="a5"/>
        <w:widowControl w:val="0"/>
        <w:numPr>
          <w:ilvl w:val="0"/>
          <w:numId w:val="3"/>
        </w:numPr>
        <w:spacing w:line="360" w:lineRule="auto"/>
        <w:ind w:left="420" w:firstLineChars="0" w:hanging="420"/>
        <w:jc w:val="both"/>
      </w:pPr>
      <w:r w:rsidRPr="003665DE">
        <w:t xml:space="preserve">Librarians: Librarians </w:t>
      </w:r>
      <w:r>
        <w:t>are also targeted,</w:t>
      </w:r>
      <w:r w:rsidRPr="003665DE">
        <w:t xml:space="preserve"> users. They need to manage and maintain the system.</w:t>
      </w:r>
    </w:p>
    <w:p w14:paraId="7F34C6A1" w14:textId="77777777" w:rsidR="00AB327C" w:rsidRDefault="00AB327C" w:rsidP="007719E0">
      <w:pPr>
        <w:spacing w:line="360" w:lineRule="auto"/>
      </w:pPr>
    </w:p>
    <w:p w14:paraId="26B51C68" w14:textId="77777777" w:rsidR="00AB327C" w:rsidRPr="001D5E0C" w:rsidRDefault="00AB327C" w:rsidP="007719E0">
      <w:pPr>
        <w:spacing w:line="360" w:lineRule="auto"/>
        <w:rPr>
          <w:b/>
          <w:bCs/>
        </w:rPr>
      </w:pPr>
      <w:r w:rsidRPr="001D5E0C">
        <w:rPr>
          <w:b/>
          <w:bCs/>
        </w:rPr>
        <w:t>The Features and Functions</w:t>
      </w:r>
    </w:p>
    <w:p w14:paraId="0D0F7676" w14:textId="77777777" w:rsidR="00AB327C" w:rsidRDefault="00AB327C" w:rsidP="007719E0">
      <w:pPr>
        <w:spacing w:line="360" w:lineRule="auto"/>
      </w:pPr>
    </w:p>
    <w:p w14:paraId="25403495" w14:textId="381519DA" w:rsidR="00AB327C" w:rsidRDefault="00AB327C" w:rsidP="007719E0">
      <w:pPr>
        <w:pStyle w:val="a5"/>
        <w:widowControl w:val="0"/>
        <w:numPr>
          <w:ilvl w:val="0"/>
          <w:numId w:val="3"/>
        </w:numPr>
        <w:spacing w:line="360" w:lineRule="auto"/>
        <w:ind w:left="420" w:firstLineChars="0" w:hanging="420"/>
        <w:jc w:val="both"/>
      </w:pPr>
      <w:r w:rsidRPr="006312A1">
        <w:t xml:space="preserve">Login and </w:t>
      </w:r>
      <w:r w:rsidR="00631C43">
        <w:t>Registration</w:t>
      </w:r>
      <w:r w:rsidRPr="006312A1">
        <w:t>: Before entering the system, you need to log in and connect to the network. You need to register the user information before using the account and password to log in to the system for the first time.</w:t>
      </w:r>
    </w:p>
    <w:p w14:paraId="2B2DF5F2" w14:textId="77777777" w:rsidR="00AB327C" w:rsidRDefault="00AB327C" w:rsidP="007719E0">
      <w:pPr>
        <w:pStyle w:val="a5"/>
        <w:spacing w:line="360" w:lineRule="auto"/>
        <w:ind w:left="420" w:firstLineChars="0" w:firstLine="0"/>
      </w:pPr>
    </w:p>
    <w:p w14:paraId="1D411923" w14:textId="77CE2122" w:rsidR="00AB327C" w:rsidRPr="003665DE" w:rsidRDefault="00723645" w:rsidP="007719E0">
      <w:pPr>
        <w:spacing w:line="360" w:lineRule="auto"/>
        <w:rPr>
          <w:b/>
          <w:bCs/>
        </w:rPr>
      </w:pPr>
      <w:bookmarkStart w:id="29" w:name="_Hlk109045551"/>
      <w:r w:rsidRPr="00723645">
        <w:rPr>
          <w:rStyle w:val="tgt"/>
          <w:b/>
          <w:bCs/>
          <w:color w:val="333333"/>
          <w:shd w:val="clear" w:color="auto" w:fill="F7F8FA"/>
        </w:rPr>
        <w:t>Mobile</w:t>
      </w:r>
      <w:r w:rsidRPr="0038721F">
        <w:rPr>
          <w:rStyle w:val="tgt"/>
          <w:color w:val="333333"/>
          <w:shd w:val="clear" w:color="auto" w:fill="F7F8FA"/>
        </w:rPr>
        <w:t xml:space="preserve"> </w:t>
      </w:r>
      <w:r w:rsidR="00AB327C" w:rsidRPr="003665DE">
        <w:rPr>
          <w:b/>
          <w:bCs/>
        </w:rPr>
        <w:t>Client:</w:t>
      </w:r>
    </w:p>
    <w:p w14:paraId="656E0D7C" w14:textId="0B1F4786" w:rsidR="00AB327C" w:rsidRDefault="00AB327C" w:rsidP="007719E0">
      <w:pPr>
        <w:pStyle w:val="a5"/>
        <w:widowControl w:val="0"/>
        <w:numPr>
          <w:ilvl w:val="0"/>
          <w:numId w:val="3"/>
        </w:numPr>
        <w:spacing w:line="360" w:lineRule="auto"/>
        <w:ind w:left="420" w:firstLineChars="0" w:hanging="420"/>
        <w:jc w:val="both"/>
      </w:pPr>
      <w:r w:rsidRPr="006312A1">
        <w:t xml:space="preserve">Search for books: users can search for information </w:t>
      </w:r>
      <w:r w:rsidR="00631C43">
        <w:t>on</w:t>
      </w:r>
      <w:r w:rsidRPr="006312A1">
        <w:t xml:space="preserve"> books in the library and their lending information.</w:t>
      </w:r>
    </w:p>
    <w:p w14:paraId="4A08299C" w14:textId="77777777" w:rsidR="00AB327C" w:rsidRDefault="00AB327C" w:rsidP="007719E0">
      <w:pPr>
        <w:pStyle w:val="a5"/>
        <w:widowControl w:val="0"/>
        <w:numPr>
          <w:ilvl w:val="0"/>
          <w:numId w:val="3"/>
        </w:numPr>
        <w:spacing w:line="360" w:lineRule="auto"/>
        <w:ind w:left="420" w:firstLineChars="0" w:hanging="420"/>
        <w:jc w:val="both"/>
      </w:pPr>
      <w:r w:rsidRPr="003665DE">
        <w:t xml:space="preserve">Book reservation: you can reserve books that have been borrowed for </w:t>
      </w:r>
      <w:r>
        <w:t xml:space="preserve">the </w:t>
      </w:r>
      <w:r w:rsidRPr="003665DE">
        <w:t>next borrowing.</w:t>
      </w:r>
    </w:p>
    <w:p w14:paraId="36311E2A" w14:textId="77777777" w:rsidR="00AB327C" w:rsidRDefault="00AB327C" w:rsidP="007719E0">
      <w:pPr>
        <w:pStyle w:val="a5"/>
        <w:widowControl w:val="0"/>
        <w:numPr>
          <w:ilvl w:val="0"/>
          <w:numId w:val="3"/>
        </w:numPr>
        <w:spacing w:line="360" w:lineRule="auto"/>
        <w:ind w:left="420" w:firstLineChars="0" w:hanging="420"/>
        <w:jc w:val="both"/>
      </w:pPr>
      <w:r w:rsidRPr="003665DE">
        <w:t>Report lost books: if the borrowed books are lost, you can report lost books and register them.</w:t>
      </w:r>
    </w:p>
    <w:p w14:paraId="158116D0" w14:textId="22291A3C" w:rsidR="0005479B" w:rsidRDefault="00AB327C" w:rsidP="007719E0">
      <w:pPr>
        <w:pStyle w:val="a5"/>
        <w:widowControl w:val="0"/>
        <w:numPr>
          <w:ilvl w:val="0"/>
          <w:numId w:val="3"/>
        </w:numPr>
        <w:spacing w:line="360" w:lineRule="auto"/>
        <w:ind w:left="420" w:firstLineChars="0" w:hanging="420"/>
        <w:jc w:val="both"/>
      </w:pPr>
      <w:r w:rsidRPr="00E4722F">
        <w:t xml:space="preserve">Book review function: </w:t>
      </w:r>
      <w:r w:rsidR="00AE6FB1" w:rsidRPr="00AE6FB1">
        <w:t>Review books, share your feelings after reading, an can report to management about books, etc.</w:t>
      </w:r>
    </w:p>
    <w:p w14:paraId="58AEC83B" w14:textId="77777777" w:rsidR="0005479B" w:rsidRDefault="00AB327C" w:rsidP="007719E0">
      <w:pPr>
        <w:pStyle w:val="a5"/>
        <w:widowControl w:val="0"/>
        <w:numPr>
          <w:ilvl w:val="0"/>
          <w:numId w:val="3"/>
        </w:numPr>
        <w:spacing w:line="360" w:lineRule="auto"/>
        <w:ind w:left="420" w:firstLineChars="0" w:hanging="420"/>
        <w:jc w:val="both"/>
      </w:pPr>
      <w:r w:rsidRPr="00E4722F">
        <w:t>Rate Books: Rate books based on your own reading experience.</w:t>
      </w:r>
    </w:p>
    <w:p w14:paraId="74F2697F" w14:textId="0707FE2D" w:rsidR="00AE6FB1" w:rsidRDefault="00AE6FB1" w:rsidP="007719E0">
      <w:pPr>
        <w:pStyle w:val="a5"/>
        <w:widowControl w:val="0"/>
        <w:numPr>
          <w:ilvl w:val="0"/>
          <w:numId w:val="3"/>
        </w:numPr>
        <w:spacing w:line="360" w:lineRule="auto"/>
        <w:ind w:left="420" w:firstLineChars="0" w:hanging="420"/>
        <w:jc w:val="both"/>
      </w:pPr>
      <w:r w:rsidRPr="00AE6FB1">
        <w:t>View Announcements: Users can view announcements posted by librarians.</w:t>
      </w:r>
    </w:p>
    <w:p w14:paraId="68825A8E" w14:textId="77777777" w:rsidR="0005479B" w:rsidRDefault="00AE6FB1" w:rsidP="007719E0">
      <w:pPr>
        <w:pStyle w:val="a5"/>
        <w:widowControl w:val="0"/>
        <w:numPr>
          <w:ilvl w:val="0"/>
          <w:numId w:val="3"/>
        </w:numPr>
        <w:spacing w:line="360" w:lineRule="auto"/>
        <w:ind w:left="420" w:firstLineChars="0" w:hanging="420"/>
        <w:jc w:val="both"/>
      </w:pPr>
      <w:r w:rsidRPr="00AE6FB1">
        <w:t>View Recommended Books List: Users can see popular book recommendations.</w:t>
      </w:r>
    </w:p>
    <w:p w14:paraId="275C8D83" w14:textId="48F134C6" w:rsidR="00AB327C" w:rsidRDefault="0005479B" w:rsidP="007719E0">
      <w:pPr>
        <w:pStyle w:val="a5"/>
        <w:widowControl w:val="0"/>
        <w:numPr>
          <w:ilvl w:val="0"/>
          <w:numId w:val="3"/>
        </w:numPr>
        <w:spacing w:line="360" w:lineRule="auto"/>
        <w:ind w:left="420" w:firstLineChars="0" w:hanging="420"/>
        <w:jc w:val="both"/>
      </w:pPr>
      <w:r w:rsidRPr="0005479B">
        <w:t>Favorite Books: Users can favorite books they like.</w:t>
      </w:r>
    </w:p>
    <w:p w14:paraId="24AD9928" w14:textId="7B35E524" w:rsidR="00AB327C" w:rsidRDefault="00AB327C" w:rsidP="007719E0">
      <w:pPr>
        <w:spacing w:line="360" w:lineRule="auto"/>
        <w:rPr>
          <w:b/>
          <w:bCs/>
        </w:rPr>
      </w:pPr>
      <w:r w:rsidRPr="003665DE">
        <w:rPr>
          <w:b/>
          <w:bCs/>
        </w:rPr>
        <w:t>Administrator</w:t>
      </w:r>
      <w:r w:rsidR="00AE6FB1">
        <w:rPr>
          <w:rFonts w:hint="eastAsia"/>
          <w:b/>
          <w:bCs/>
        </w:rPr>
        <w:t>（</w:t>
      </w:r>
      <w:r w:rsidR="00AE6FB1">
        <w:rPr>
          <w:rFonts w:hint="eastAsia"/>
          <w:b/>
          <w:bCs/>
        </w:rPr>
        <w:t>P</w:t>
      </w:r>
      <w:r w:rsidR="00AE6FB1">
        <w:rPr>
          <w:b/>
          <w:bCs/>
        </w:rPr>
        <w:t>C</w:t>
      </w:r>
      <w:r w:rsidR="00AE6FB1">
        <w:rPr>
          <w:rFonts w:hint="eastAsia"/>
          <w:b/>
          <w:bCs/>
        </w:rPr>
        <w:t>）</w:t>
      </w:r>
      <w:r w:rsidRPr="003665DE">
        <w:rPr>
          <w:b/>
          <w:bCs/>
        </w:rPr>
        <w:t xml:space="preserve"> :</w:t>
      </w:r>
    </w:p>
    <w:p w14:paraId="32D960B5" w14:textId="77777777" w:rsidR="00AB327C" w:rsidRPr="00130BF9" w:rsidRDefault="00AB327C" w:rsidP="007719E0">
      <w:pPr>
        <w:pStyle w:val="a5"/>
        <w:widowControl w:val="0"/>
        <w:numPr>
          <w:ilvl w:val="0"/>
          <w:numId w:val="3"/>
        </w:numPr>
        <w:spacing w:line="360" w:lineRule="auto"/>
        <w:ind w:left="420" w:firstLineChars="0" w:hanging="420"/>
        <w:jc w:val="both"/>
        <w:rPr>
          <w:b/>
          <w:bCs/>
        </w:rPr>
      </w:pPr>
      <w:r w:rsidRPr="00130BF9">
        <w:t>User management: Administrators can add and modify user information.</w:t>
      </w:r>
    </w:p>
    <w:p w14:paraId="585FDD0A" w14:textId="77777777" w:rsidR="00AB327C" w:rsidRDefault="00AB327C" w:rsidP="007719E0">
      <w:pPr>
        <w:pStyle w:val="a5"/>
        <w:widowControl w:val="0"/>
        <w:numPr>
          <w:ilvl w:val="0"/>
          <w:numId w:val="3"/>
        </w:numPr>
        <w:spacing w:line="360" w:lineRule="auto"/>
        <w:ind w:left="420" w:firstLineChars="0" w:hanging="420"/>
        <w:jc w:val="both"/>
      </w:pPr>
      <w:r w:rsidRPr="00130BF9">
        <w:t>Query Books: Administrators can query the number of existing and borrowed books.</w:t>
      </w:r>
    </w:p>
    <w:p w14:paraId="70AFA7F0" w14:textId="77777777" w:rsidR="00AB327C" w:rsidRDefault="00AB327C" w:rsidP="007719E0">
      <w:pPr>
        <w:pStyle w:val="a5"/>
        <w:widowControl w:val="0"/>
        <w:numPr>
          <w:ilvl w:val="0"/>
          <w:numId w:val="3"/>
        </w:numPr>
        <w:spacing w:line="360" w:lineRule="auto"/>
        <w:ind w:left="420" w:firstLineChars="0" w:hanging="420"/>
        <w:jc w:val="both"/>
      </w:pPr>
      <w:r w:rsidRPr="00130BF9">
        <w:t>Book Management: Administrators can update information on books in the library.</w:t>
      </w:r>
    </w:p>
    <w:p w14:paraId="39404238" w14:textId="77777777" w:rsidR="0005479B" w:rsidRDefault="00AB327C" w:rsidP="007719E0">
      <w:pPr>
        <w:pStyle w:val="a5"/>
        <w:widowControl w:val="0"/>
        <w:numPr>
          <w:ilvl w:val="0"/>
          <w:numId w:val="3"/>
        </w:numPr>
        <w:spacing w:line="360" w:lineRule="auto"/>
        <w:ind w:left="420" w:firstLineChars="0" w:hanging="420"/>
        <w:jc w:val="both"/>
      </w:pPr>
      <w:r w:rsidRPr="00130BF9">
        <w:lastRenderedPageBreak/>
        <w:t>Book reservation management: The administrator can modify the book information reserved.</w:t>
      </w:r>
    </w:p>
    <w:p w14:paraId="2C2D1D33" w14:textId="77777777" w:rsidR="0005479B" w:rsidRDefault="00AB327C" w:rsidP="007719E0">
      <w:pPr>
        <w:pStyle w:val="a5"/>
        <w:widowControl w:val="0"/>
        <w:numPr>
          <w:ilvl w:val="0"/>
          <w:numId w:val="3"/>
        </w:numPr>
        <w:spacing w:line="360" w:lineRule="auto"/>
        <w:ind w:left="420" w:firstLineChars="0" w:hanging="420"/>
        <w:jc w:val="both"/>
      </w:pPr>
      <w:r w:rsidRPr="00C3125E">
        <w:t>Return and report lost books: The administrator can update and manage data on the return of books borrowed by users and the reported loss of books.</w:t>
      </w:r>
    </w:p>
    <w:p w14:paraId="60EB48D7" w14:textId="67E08A78" w:rsidR="008E0958" w:rsidRDefault="008E0958" w:rsidP="007719E0">
      <w:pPr>
        <w:pStyle w:val="a5"/>
        <w:widowControl w:val="0"/>
        <w:numPr>
          <w:ilvl w:val="0"/>
          <w:numId w:val="3"/>
        </w:numPr>
        <w:spacing w:line="360" w:lineRule="auto"/>
        <w:ind w:left="420" w:firstLineChars="0" w:hanging="420"/>
        <w:jc w:val="both"/>
      </w:pPr>
      <w:r w:rsidRPr="008E0958">
        <w:t>Book Review Management: Administrators can view and reply to book reviews.</w:t>
      </w:r>
    </w:p>
    <w:p w14:paraId="755DF9D4" w14:textId="2B8CC848" w:rsidR="008E0958" w:rsidRDefault="008E0958" w:rsidP="007719E0">
      <w:pPr>
        <w:pStyle w:val="a5"/>
        <w:widowControl w:val="0"/>
        <w:numPr>
          <w:ilvl w:val="0"/>
          <w:numId w:val="3"/>
        </w:numPr>
        <w:spacing w:line="360" w:lineRule="auto"/>
        <w:ind w:left="420" w:firstLineChars="0" w:hanging="420"/>
        <w:jc w:val="both"/>
      </w:pPr>
      <w:r w:rsidRPr="008E0958">
        <w:t>Announcement management: Administrators can issue announcements to users.</w:t>
      </w:r>
    </w:p>
    <w:p w14:paraId="52EC445A" w14:textId="291C233F" w:rsidR="0005479B" w:rsidRPr="00130BF9" w:rsidRDefault="0005479B" w:rsidP="007719E0">
      <w:pPr>
        <w:pStyle w:val="a5"/>
        <w:widowControl w:val="0"/>
        <w:numPr>
          <w:ilvl w:val="0"/>
          <w:numId w:val="3"/>
        </w:numPr>
        <w:spacing w:line="360" w:lineRule="auto"/>
        <w:ind w:left="420" w:firstLineChars="0" w:hanging="420"/>
        <w:jc w:val="both"/>
      </w:pPr>
      <w:r w:rsidRPr="0005479B">
        <w:t xml:space="preserve">Rating management: </w:t>
      </w:r>
      <w:r>
        <w:t>A</w:t>
      </w:r>
      <w:r w:rsidRPr="0005479B">
        <w:t>dministrators can manage the rating of books.</w:t>
      </w:r>
    </w:p>
    <w:bookmarkEnd w:id="29"/>
    <w:p w14:paraId="470AAEA3" w14:textId="41A7C98C" w:rsidR="00AB327C" w:rsidRDefault="00AB327C" w:rsidP="007719E0">
      <w:pPr>
        <w:spacing w:line="360" w:lineRule="auto"/>
      </w:pPr>
    </w:p>
    <w:p w14:paraId="5CEBCBD6" w14:textId="77777777" w:rsidR="008E0958" w:rsidRDefault="008E0958" w:rsidP="007719E0">
      <w:pPr>
        <w:spacing w:line="360" w:lineRule="auto"/>
      </w:pPr>
    </w:p>
    <w:p w14:paraId="37511264" w14:textId="611198F1" w:rsidR="005B6322" w:rsidRDefault="005B6322" w:rsidP="007719E0">
      <w:pPr>
        <w:spacing w:line="360" w:lineRule="auto"/>
      </w:pPr>
    </w:p>
    <w:p w14:paraId="7B253F45" w14:textId="77777777" w:rsidR="005B6322" w:rsidRDefault="005B6322" w:rsidP="007719E0">
      <w:pPr>
        <w:widowControl w:val="0"/>
        <w:spacing w:line="360" w:lineRule="auto"/>
        <w:jc w:val="both"/>
      </w:pPr>
      <w:r>
        <w:br w:type="page"/>
      </w:r>
    </w:p>
    <w:p w14:paraId="2751D05D" w14:textId="0165797D" w:rsidR="00641A91" w:rsidRPr="00661956" w:rsidRDefault="005B6322" w:rsidP="007719E0">
      <w:pPr>
        <w:pStyle w:val="2"/>
        <w:numPr>
          <w:ilvl w:val="1"/>
          <w:numId w:val="2"/>
        </w:numPr>
        <w:tabs>
          <w:tab w:val="num" w:pos="360"/>
        </w:tabs>
        <w:spacing w:line="360" w:lineRule="auto"/>
        <w:ind w:left="0" w:firstLine="0"/>
        <w:rPr>
          <w:rFonts w:ascii="Times New Roman" w:eastAsiaTheme="minorEastAsia" w:hAnsi="Times New Roman" w:cs="Times New Roman"/>
          <w:sz w:val="24"/>
          <w:szCs w:val="24"/>
        </w:rPr>
      </w:pPr>
      <w:bookmarkStart w:id="30" w:name="_Toc108949738"/>
      <w:bookmarkStart w:id="31" w:name="_Toc109850172"/>
      <w:r w:rsidRPr="00F17E9D">
        <w:rPr>
          <w:rFonts w:ascii="Times New Roman" w:eastAsiaTheme="minorEastAsia" w:hAnsi="Times New Roman" w:cs="Times New Roman"/>
          <w:sz w:val="24"/>
          <w:szCs w:val="24"/>
        </w:rPr>
        <w:lastRenderedPageBreak/>
        <w:t>Approach and Deliverables</w:t>
      </w:r>
      <w:bookmarkEnd w:id="30"/>
      <w:bookmarkEnd w:id="31"/>
    </w:p>
    <w:p w14:paraId="32118249" w14:textId="47F80BDE" w:rsidR="00CF24C6" w:rsidRPr="00303F31" w:rsidRDefault="00CF24C6" w:rsidP="007719E0">
      <w:pPr>
        <w:pStyle w:val="4"/>
        <w:numPr>
          <w:ilvl w:val="2"/>
          <w:numId w:val="2"/>
        </w:numPr>
        <w:spacing w:line="360" w:lineRule="auto"/>
        <w:rPr>
          <w:rFonts w:ascii="Times New Roman" w:hAnsi="Times New Roman"/>
        </w:rPr>
      </w:pPr>
      <w:r>
        <w:rPr>
          <w:rFonts w:ascii="Times New Roman" w:hAnsi="Times New Roman"/>
          <w:szCs w:val="24"/>
        </w:rPr>
        <w:t>Data Collection</w:t>
      </w:r>
    </w:p>
    <w:p w14:paraId="73CB809A" w14:textId="24FBB811" w:rsidR="005B6322" w:rsidRDefault="005B6322" w:rsidP="007719E0">
      <w:pPr>
        <w:spacing w:line="360" w:lineRule="auto"/>
      </w:pPr>
    </w:p>
    <w:p w14:paraId="67D13D0A" w14:textId="1DE046CB" w:rsidR="00CF24C6" w:rsidRDefault="00CF24C6" w:rsidP="007719E0">
      <w:pPr>
        <w:spacing w:line="360" w:lineRule="auto"/>
      </w:pPr>
      <w:r w:rsidRPr="007119CC">
        <w:t xml:space="preserve">In order to collect data and obtain project requirements, </w:t>
      </w:r>
      <w:r>
        <w:t xml:space="preserve">the </w:t>
      </w:r>
      <w:r w:rsidRPr="007119CC">
        <w:t xml:space="preserve">quantitative method will be used in this study. Quantitative research is the process of collecting and </w:t>
      </w:r>
      <w:r>
        <w:t>analyzing</w:t>
      </w:r>
      <w:r w:rsidRPr="007119CC">
        <w:t xml:space="preserve"> numerical data</w:t>
      </w:r>
      <w:r w:rsidR="00190BBE">
        <w:fldChar w:fldCharType="begin"/>
      </w:r>
      <w:r w:rsidR="00190BBE">
        <w:instrText xml:space="preserve"> ADDIN EN.CITE &lt;EndNote&gt;&lt;Cite&gt;&lt;Author&gt;Watson&lt;/Author&gt;&lt;Year&gt;2015&lt;/Year&gt;&lt;RecNum&gt;22&lt;/RecNum&gt;&lt;DisplayText&gt;[21]&lt;/DisplayText&gt;&lt;record&gt;&lt;rec-number&gt;22&lt;/rec-number&gt;&lt;foreign-keys&gt;&lt;key app="EN" db-id="9s5awxspdtfpz4epsp1xz2fy0aa5rwaped9x" timestamp="1658917996"&gt;22&lt;/key&gt;&lt;/foreign-keys&gt;&lt;ref-type name="Journal Article"&gt;17&lt;/ref-type&gt;&lt;contributors&gt;&lt;authors&gt;&lt;author&gt;Watson, Roger %J Nursing Standard&lt;/author&gt;&lt;/authors&gt;&lt;/contributors&gt;&lt;titles&gt;&lt;title&gt;Quantitative research&lt;/title&gt;&lt;/titles&gt;&lt;pages&gt;44&lt;/pages&gt;&lt;volume&gt;29&lt;/volume&gt;&lt;number&gt;31&lt;/number&gt;&lt;dates&gt;&lt;year&gt;2015&lt;/year&gt;&lt;/dates&gt;&lt;isbn&gt;0029-6570&lt;/isbn&gt;&lt;urls&gt;&lt;/urls&gt;&lt;/record&gt;&lt;/Cite&gt;&lt;/EndNote&gt;</w:instrText>
      </w:r>
      <w:r w:rsidR="00190BBE">
        <w:fldChar w:fldCharType="separate"/>
      </w:r>
      <w:r w:rsidR="00190BBE">
        <w:rPr>
          <w:noProof/>
        </w:rPr>
        <w:t>[21]</w:t>
      </w:r>
      <w:r w:rsidR="00190BBE">
        <w:fldChar w:fldCharType="end"/>
      </w:r>
      <w:r w:rsidRPr="007119CC">
        <w:t xml:space="preserve">. It can be used to find patterns and averages, make predictions, </w:t>
      </w:r>
      <w:r>
        <w:t>causal test</w:t>
      </w:r>
      <w:r w:rsidRPr="007119CC">
        <w:t xml:space="preserve"> relationships, and </w:t>
      </w:r>
      <w:r>
        <w:t>generalize</w:t>
      </w:r>
      <w:r w:rsidRPr="007119CC">
        <w:t xml:space="preserve"> results to </w:t>
      </w:r>
      <w:r>
        <w:t>broader</w:t>
      </w:r>
      <w:r w:rsidRPr="007119CC">
        <w:t xml:space="preserve"> populations.</w:t>
      </w:r>
      <w:r>
        <w:t xml:space="preserve"> </w:t>
      </w:r>
      <w:r w:rsidRPr="007119CC">
        <w:t>Quantitative research is widely used in the natural and social sciences. The study will randomly select 1</w:t>
      </w:r>
      <w:r>
        <w:t>2</w:t>
      </w:r>
      <w:r w:rsidRPr="007119CC">
        <w:t>0 respondents from UCSI University to obtain system requirements and customer preferences.</w:t>
      </w:r>
    </w:p>
    <w:p w14:paraId="2B61FC82" w14:textId="6920D6CC" w:rsidR="00CF24C6" w:rsidRDefault="00CF24C6" w:rsidP="007719E0">
      <w:pPr>
        <w:spacing w:line="360" w:lineRule="auto"/>
      </w:pPr>
    </w:p>
    <w:p w14:paraId="2BDD4C91" w14:textId="5957FA4B" w:rsidR="00CF24C6" w:rsidRPr="002A24DD" w:rsidRDefault="00661956" w:rsidP="007719E0">
      <w:pPr>
        <w:pStyle w:val="4"/>
        <w:numPr>
          <w:ilvl w:val="2"/>
          <w:numId w:val="2"/>
        </w:numPr>
        <w:spacing w:line="360" w:lineRule="auto"/>
        <w:rPr>
          <w:rFonts w:ascii="Times New Roman" w:hAnsi="Times New Roman"/>
        </w:rPr>
      </w:pPr>
      <w:bookmarkStart w:id="32" w:name="_Toc108949758"/>
      <w:r w:rsidRPr="002A24DD">
        <w:rPr>
          <w:rFonts w:ascii="Times New Roman" w:hAnsi="Times New Roman"/>
        </w:rPr>
        <w:t>Development Process and Methodology</w:t>
      </w:r>
      <w:bookmarkEnd w:id="32"/>
    </w:p>
    <w:p w14:paraId="48DD50D5" w14:textId="62141FF6" w:rsidR="00661956" w:rsidRDefault="00661956" w:rsidP="007719E0">
      <w:pPr>
        <w:spacing w:line="360" w:lineRule="auto"/>
      </w:pPr>
      <w:r w:rsidRPr="00E238DD">
        <w:t>This study will use the Software Development Life Cycle (SDLC) Methodology.</w:t>
      </w:r>
      <w:r w:rsidRPr="000823B0">
        <w:t xml:space="preserve"> Software Development Life Cycle (SDLC) </w:t>
      </w:r>
      <w:r>
        <w:t>produces</w:t>
      </w:r>
      <w:r w:rsidRPr="000823B0">
        <w:t xml:space="preserve"> the highest production quality software in the shortest possible time and at the lowest cost</w:t>
      </w:r>
      <w:r>
        <w:t xml:space="preserve"> </w:t>
      </w:r>
      <w:r w:rsidR="00557D52">
        <w:fldChar w:fldCharType="begin"/>
      </w:r>
      <w:r w:rsidR="00557D52">
        <w:instrText xml:space="preserve"> ADDIN EN.CITE &lt;EndNote&gt;&lt;Cite&gt;&lt;Author&gt;Gong&lt;/Author&gt;&lt;Year&gt;1998&lt;/Year&gt;&lt;RecNum&gt;25&lt;/RecNum&gt;&lt;DisplayText&gt;[22]&lt;/DisplayText&gt;&lt;record&gt;&lt;rec-number&gt;25&lt;/rec-number&gt;&lt;foreign-keys&gt;&lt;key app="EN" db-id="9s5awxspdtfpz4epsp1xz2fy0aa5rwaped9x" timestamp="1658918518"&gt;25&lt;/key&gt;&lt;/foreign-keys&gt;&lt;ref-type name="Journal Article"&gt;17&lt;/ref-type&gt;&lt;contributors&gt;&lt;authors&gt;&lt;author&gt;Gong, Beilan&lt;/author&gt;&lt;author&gt;Yen, David C&lt;/author&gt;&lt;author&gt;Chou, David C %J Industrial Management&lt;/author&gt;&lt;author&gt;Data Systems&lt;/author&gt;&lt;/authors&gt;&lt;/contributors&gt;&lt;titles&gt;&lt;title&gt;A manager’s guide to total quality software design&lt;/title&gt;&lt;/titles&gt;&lt;pages&gt;100-107&lt;/pages&gt;&lt;volume&gt;98&lt;/volume&gt;&lt;number&gt;3&lt;/number&gt;&lt;dates&gt;&lt;year&gt;1998&lt;/year&gt;&lt;/dates&gt;&lt;isbn&gt;0263-5577&lt;/isbn&gt;&lt;urls&gt;&lt;/urls&gt;&lt;/record&gt;&lt;/Cite&gt;&lt;/EndNote&gt;</w:instrText>
      </w:r>
      <w:r w:rsidR="00557D52">
        <w:fldChar w:fldCharType="separate"/>
      </w:r>
      <w:r w:rsidR="00557D52">
        <w:rPr>
          <w:noProof/>
        </w:rPr>
        <w:t>[22]</w:t>
      </w:r>
      <w:r w:rsidR="00557D52">
        <w:fldChar w:fldCharType="end"/>
      </w:r>
      <w:r w:rsidRPr="000823B0">
        <w:t>. SDLC has a well-structured phase process that helps developers quickly produce high-quality software that is properly tested and ready for use. The process of building a system usually follows a standard process, and every project that follows a standard process will increase the likelihood of success.</w:t>
      </w:r>
      <w:r w:rsidRPr="00314EB2">
        <w:t xml:space="preserve"> The </w:t>
      </w:r>
      <w:r>
        <w:t>study</w:t>
      </w:r>
      <w:r w:rsidRPr="00314EB2">
        <w:t xml:space="preserve"> completes the project through </w:t>
      </w:r>
      <w:r w:rsidRPr="0049329C">
        <w:t>analysis, planning, design, development, testing, and deployment stages</w:t>
      </w:r>
      <w:r w:rsidRPr="00314EB2">
        <w:t>.</w:t>
      </w:r>
      <w:r w:rsidRPr="00332AE8">
        <w:t xml:space="preserve"> During the life cycle, the project first comes up with ideas, then generates a </w:t>
      </w:r>
      <w:r>
        <w:t>design phase solution</w:t>
      </w:r>
      <w:r w:rsidRPr="00332AE8">
        <w:t>, selects the best solution to build the project, and finally tests and deploys the project</w:t>
      </w:r>
      <w:r w:rsidR="00557D52">
        <w:t xml:space="preserve"> </w:t>
      </w:r>
      <w:r w:rsidR="00557D52">
        <w:fldChar w:fldCharType="begin"/>
      </w:r>
      <w:r w:rsidR="00557D52">
        <w:instrText xml:space="preserve"> ADDIN EN.CITE &lt;EndNote&gt;&lt;Cite&gt;&lt;RecNum&gt;24&lt;/RecNum&gt;&lt;DisplayText&gt;[23]&lt;/DisplayText&gt;&lt;record&gt;&lt;rec-number&gt;24&lt;/rec-number&gt;&lt;foreign-keys&gt;&lt;key app="EN" db-id="9s5awxspdtfpz4epsp1xz2fy0aa5rwaped9x" timestamp="1658918440"&gt;24&lt;/key&gt;&lt;/foreign-keys&gt;&lt;ref-type name="Journal Article"&gt;17&lt;/ref-type&gt;&lt;contributors&gt;&lt;/contributors&gt;&lt;titles&gt;&lt;title&gt;UCSI University Object-Oriented Modeling&lt;/title&gt;&lt;secondary-title&gt;Object-Oriented Modeling Lecture Slide Chapter 2&lt;/secondary-title&gt;&lt;/titles&gt;&lt;periodical&gt;&lt;full-title&gt;Object-Oriented Modeling Lecture Slide Chapter 2&lt;/full-title&gt;&lt;/periodical&gt;&lt;pages&gt;1-24&lt;/pages&gt;&lt;dates&gt;&lt;/dates&gt;&lt;urls&gt;&lt;/urls&gt;&lt;/record&gt;&lt;/Cite&gt;&lt;/EndNote&gt;</w:instrText>
      </w:r>
      <w:r w:rsidR="00557D52">
        <w:fldChar w:fldCharType="separate"/>
      </w:r>
      <w:r w:rsidR="00557D52">
        <w:rPr>
          <w:noProof/>
        </w:rPr>
        <w:t>[23]</w:t>
      </w:r>
      <w:r w:rsidR="00557D52">
        <w:fldChar w:fldCharType="end"/>
      </w:r>
      <w:r w:rsidRPr="00332AE8">
        <w:t>.</w:t>
      </w:r>
    </w:p>
    <w:p w14:paraId="6DEC3662" w14:textId="77777777" w:rsidR="00661956" w:rsidRDefault="00661956" w:rsidP="007719E0">
      <w:pPr>
        <w:spacing w:line="360" w:lineRule="auto"/>
      </w:pPr>
      <w:r w:rsidRPr="00B84B22">
        <w:rPr>
          <w:noProof/>
        </w:rPr>
        <w:drawing>
          <wp:inline distT="0" distB="0" distL="0" distR="0" wp14:anchorId="079222C0" wp14:editId="79B4CB29">
            <wp:extent cx="5274310" cy="2409825"/>
            <wp:effectExtent l="0" t="0" r="2540" b="9525"/>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409825"/>
                    </a:xfrm>
                    <a:prstGeom prst="rect">
                      <a:avLst/>
                    </a:prstGeom>
                    <a:noFill/>
                    <a:ln>
                      <a:noFill/>
                    </a:ln>
                  </pic:spPr>
                </pic:pic>
              </a:graphicData>
            </a:graphic>
          </wp:inline>
        </w:drawing>
      </w:r>
    </w:p>
    <w:p w14:paraId="19EF2CB0" w14:textId="77777777" w:rsidR="00661956" w:rsidRPr="00B84B22" w:rsidRDefault="00661956" w:rsidP="007719E0">
      <w:pPr>
        <w:spacing w:line="360" w:lineRule="auto"/>
        <w:jc w:val="center"/>
        <w:rPr>
          <w:rFonts w:eastAsia="Times New Roman"/>
          <w:sz w:val="22"/>
        </w:rPr>
      </w:pPr>
      <w:r w:rsidRPr="00B84B22">
        <w:rPr>
          <w:rFonts w:eastAsia="Times New Roman"/>
          <w:sz w:val="22"/>
        </w:rPr>
        <w:t xml:space="preserve">Figure </w:t>
      </w:r>
      <w:r>
        <w:rPr>
          <w:rFonts w:eastAsia="Times New Roman"/>
          <w:sz w:val="22"/>
        </w:rPr>
        <w:t>1</w:t>
      </w:r>
      <w:r w:rsidRPr="00B84B22">
        <w:rPr>
          <w:rFonts w:eastAsia="Times New Roman"/>
          <w:sz w:val="22"/>
        </w:rPr>
        <w:t xml:space="preserve">: </w:t>
      </w:r>
      <w:r w:rsidRPr="00B84B22">
        <w:rPr>
          <w:rFonts w:eastAsia="Yu Mincho"/>
          <w:sz w:val="22"/>
          <w:lang w:eastAsia="ja-JP"/>
        </w:rPr>
        <w:t>SDLC</w:t>
      </w:r>
      <w:r w:rsidRPr="00B84B22">
        <w:rPr>
          <w:rFonts w:eastAsia="Times New Roman"/>
          <w:sz w:val="22"/>
        </w:rPr>
        <w:t xml:space="preserve"> model</w:t>
      </w:r>
    </w:p>
    <w:p w14:paraId="13FD4E07" w14:textId="00F091B2" w:rsidR="00661956" w:rsidRDefault="00C4372C" w:rsidP="007719E0">
      <w:pPr>
        <w:spacing w:line="360" w:lineRule="auto"/>
      </w:pPr>
      <w:r w:rsidRPr="004E3EE4">
        <w:lastRenderedPageBreak/>
        <w:t xml:space="preserve">Properly completed SDLC enables the highest level of administrative control and documentation. This is why SDLC was chosen. Agile Methodologies, another research method, </w:t>
      </w:r>
      <w:r w:rsidR="00631C43">
        <w:t>require</w:t>
      </w:r>
      <w:r w:rsidRPr="004E3EE4">
        <w:t xml:space="preserve"> several different roles to work in the project. For example, </w:t>
      </w:r>
      <w:r w:rsidR="00631C43">
        <w:t xml:space="preserve">in </w:t>
      </w:r>
      <w:r w:rsidRPr="004E3EE4">
        <w:t>Agile Methodologies</w:t>
      </w:r>
      <w:r>
        <w:t>,</w:t>
      </w:r>
      <w:r w:rsidRPr="004E3EE4">
        <w:t xml:space="preserve"> one of Scrum needs at least three leadership roles</w:t>
      </w:r>
      <w:r>
        <w:t>: Product</w:t>
      </w:r>
      <w:r w:rsidRPr="004E3EE4">
        <w:t xml:space="preserve"> Owner, Development Team, and Scrum Master</w:t>
      </w:r>
      <w:r>
        <w:t xml:space="preserve"> </w:t>
      </w:r>
      <w:r w:rsidR="00846F6C">
        <w:fldChar w:fldCharType="begin"/>
      </w:r>
      <w:r w:rsidR="00846F6C">
        <w:instrText xml:space="preserve"> ADDIN EN.CITE &lt;EndNote&gt;&lt;Cite&gt;&lt;Author&gt;Noll&lt;/Author&gt;&lt;Year&gt;2017&lt;/Year&gt;&lt;RecNum&gt;26&lt;/RecNum&gt;&lt;DisplayText&gt;[24]&lt;/DisplayText&gt;&lt;record&gt;&lt;rec-number&gt;26&lt;/rec-number&gt;&lt;foreign-keys&gt;&lt;key app="EN" db-id="9s5awxspdtfpz4epsp1xz2fy0aa5rwaped9x" timestamp="1658918636"&gt;26&lt;/key&gt;&lt;/foreign-keys&gt;&lt;ref-type name="Conference Proceedings"&gt;10&lt;/ref-type&gt;&lt;contributors&gt;&lt;authors&gt;&lt;author&gt;Noll, John&lt;/author&gt;&lt;author&gt;Razzak, Mohammad Abdur&lt;/author&gt;&lt;author&gt;Bass, Julian M&lt;/author&gt;&lt;author&gt;Beecham, Sarah&lt;/author&gt;&lt;/authors&gt;&lt;/contributors&gt;&lt;titles&gt;&lt;title&gt;A study of the scrum master’s role&lt;/title&gt;&lt;secondary-title&gt;International Conference on Product-Focused Software Process Improvement&lt;/secondary-title&gt;&lt;/titles&gt;&lt;pages&gt;307-323&lt;/pages&gt;&lt;dates&gt;&lt;year&gt;2017&lt;/year&gt;&lt;/dates&gt;&lt;publisher&gt;Springer&lt;/publisher&gt;&lt;urls&gt;&lt;/urls&gt;&lt;/record&gt;&lt;/Cite&gt;&lt;/EndNote&gt;</w:instrText>
      </w:r>
      <w:r w:rsidR="00846F6C">
        <w:fldChar w:fldCharType="separate"/>
      </w:r>
      <w:r w:rsidR="00846F6C">
        <w:rPr>
          <w:noProof/>
        </w:rPr>
        <w:t>[24]</w:t>
      </w:r>
      <w:r w:rsidR="00846F6C">
        <w:fldChar w:fldCharType="end"/>
      </w:r>
      <w:r w:rsidRPr="004E3EE4">
        <w:t>. Furthermore, traditional SDLCs are predictive SDLCs. Its requirements are well-defined and the technical risk is low. Based on the above advantages and features, it was decided to use SDLC in this development.</w:t>
      </w:r>
    </w:p>
    <w:p w14:paraId="1D015915" w14:textId="57C33812" w:rsidR="00C4372C" w:rsidRDefault="00C4372C" w:rsidP="007719E0">
      <w:pPr>
        <w:spacing w:line="360" w:lineRule="auto"/>
      </w:pPr>
    </w:p>
    <w:p w14:paraId="774AE247" w14:textId="0E37212B" w:rsidR="00C4372C" w:rsidRDefault="00C4372C" w:rsidP="007719E0">
      <w:pPr>
        <w:spacing w:line="360" w:lineRule="auto"/>
      </w:pPr>
    </w:p>
    <w:p w14:paraId="74003414" w14:textId="3481D25A" w:rsidR="00C4372C" w:rsidRPr="002A24DD" w:rsidRDefault="00025D44" w:rsidP="007719E0">
      <w:pPr>
        <w:pStyle w:val="4"/>
        <w:numPr>
          <w:ilvl w:val="3"/>
          <w:numId w:val="2"/>
        </w:numPr>
        <w:spacing w:line="360" w:lineRule="auto"/>
        <w:rPr>
          <w:rFonts w:ascii="Times New Roman" w:hAnsi="Times New Roman"/>
        </w:rPr>
      </w:pPr>
      <w:bookmarkStart w:id="33" w:name="_Hlk108997993"/>
      <w:r>
        <w:rPr>
          <w:rFonts w:ascii="Times New Roman" w:hAnsi="Times New Roman"/>
        </w:rPr>
        <w:t xml:space="preserve"> </w:t>
      </w:r>
      <w:r w:rsidR="00C4372C" w:rsidRPr="00303F31">
        <w:rPr>
          <w:rFonts w:ascii="Times New Roman" w:hAnsi="Times New Roman"/>
        </w:rPr>
        <w:t>Requirement Analysis</w:t>
      </w:r>
      <w:bookmarkEnd w:id="33"/>
    </w:p>
    <w:p w14:paraId="353D3BF1" w14:textId="28120726" w:rsidR="00C4372C" w:rsidRDefault="00C4372C" w:rsidP="007719E0">
      <w:pPr>
        <w:spacing w:line="360" w:lineRule="auto"/>
      </w:pPr>
      <w:r w:rsidRPr="00696962">
        <w:t>This phase emphasizes what the system needs. The product of this phase is the SRS (Software Requirements Specification). This is a document that describes what the project does and how it is implemented</w:t>
      </w:r>
      <w:r>
        <w:t xml:space="preserve"> </w:t>
      </w:r>
      <w:r w:rsidR="00846F6C">
        <w:fldChar w:fldCharType="begin"/>
      </w:r>
      <w:r w:rsidR="00846F6C">
        <w:instrText xml:space="preserve"> ADDIN EN.CITE &lt;EndNote&gt;&lt;Cite&gt;&lt;Author&gt;Japenga&lt;/Author&gt;&lt;Year&gt;2003&lt;/Year&gt;&lt;RecNum&gt;27&lt;/RecNum&gt;&lt;DisplayText&gt;[25]&lt;/DisplayText&gt;&lt;record&gt;&lt;rec-number&gt;27&lt;/rec-number&gt;&lt;foreign-keys&gt;&lt;key app="EN" db-id="9s5awxspdtfpz4epsp1xz2fy0aa5rwaped9x" timestamp="1658918720"&gt;27&lt;/key&gt;&lt;/foreign-keys&gt;&lt;ref-type name="Journal Article"&gt;17&lt;/ref-type&gt;&lt;contributors&gt;&lt;authors&gt;&lt;author&gt;Japenga, Robert %J Micro Tools, Inc&lt;/author&gt;&lt;/authors&gt;&lt;/contributors&gt;&lt;titles&gt;&lt;title&gt;How to write a software requirements specification&lt;/title&gt;&lt;/titles&gt;&lt;dates&gt;&lt;year&gt;2003&lt;/year&gt;&lt;/dates&gt;&lt;urls&gt;&lt;/urls&gt;&lt;/record&gt;&lt;/Cite&gt;&lt;/EndNote&gt;</w:instrText>
      </w:r>
      <w:r w:rsidR="00846F6C">
        <w:fldChar w:fldCharType="separate"/>
      </w:r>
      <w:r w:rsidR="00846F6C">
        <w:rPr>
          <w:noProof/>
        </w:rPr>
        <w:t>[25]</w:t>
      </w:r>
      <w:r w:rsidR="00846F6C">
        <w:fldChar w:fldCharType="end"/>
      </w:r>
      <w:r w:rsidRPr="00696962">
        <w:t>. The SRS must include the purpose of the system, a brief description</w:t>
      </w:r>
      <w:r w:rsidR="00631C43">
        <w:t>,</w:t>
      </w:r>
      <w:r w:rsidRPr="00696962">
        <w:t xml:space="preserve"> and specific requirements identified.</w:t>
      </w:r>
    </w:p>
    <w:p w14:paraId="4473B1A0" w14:textId="36A2044D" w:rsidR="00C4372C" w:rsidRDefault="00C4372C" w:rsidP="007719E0">
      <w:pPr>
        <w:spacing w:line="360" w:lineRule="auto"/>
      </w:pPr>
    </w:p>
    <w:p w14:paraId="008BD02C" w14:textId="1B9D99C8" w:rsidR="00C4372C" w:rsidRPr="002A24DD" w:rsidRDefault="00C4372C" w:rsidP="007719E0">
      <w:pPr>
        <w:pStyle w:val="4"/>
        <w:numPr>
          <w:ilvl w:val="3"/>
          <w:numId w:val="2"/>
        </w:numPr>
        <w:tabs>
          <w:tab w:val="num" w:pos="360"/>
        </w:tabs>
        <w:spacing w:line="360" w:lineRule="auto"/>
        <w:ind w:left="0" w:firstLine="0"/>
        <w:rPr>
          <w:rFonts w:ascii="Times New Roman" w:hAnsi="Times New Roman"/>
        </w:rPr>
      </w:pPr>
      <w:r w:rsidRPr="002A24DD">
        <w:rPr>
          <w:rFonts w:ascii="Times New Roman" w:hAnsi="Times New Roman"/>
        </w:rPr>
        <w:t>Planning</w:t>
      </w:r>
    </w:p>
    <w:p w14:paraId="05391D5D" w14:textId="3DD125B9" w:rsidR="002A24DD" w:rsidRPr="00E238DD" w:rsidRDefault="002A24DD" w:rsidP="007719E0">
      <w:pPr>
        <w:spacing w:line="360" w:lineRule="auto"/>
      </w:pPr>
      <w:r w:rsidRPr="003C318A">
        <w:t xml:space="preserve">During the life cycle, the idea and purpose of developing the system need to be determined. This phase is designed to determine the new scope of the system </w:t>
      </w:r>
      <w:r w:rsidR="00631C43">
        <w:t xml:space="preserve">and </w:t>
      </w:r>
      <w:r>
        <w:t>create</w:t>
      </w:r>
      <w:r w:rsidRPr="003C318A">
        <w:t xml:space="preserve"> a timeline (Gantt chart) and resource plan for the project.</w:t>
      </w:r>
    </w:p>
    <w:p w14:paraId="0BF52651" w14:textId="0BFB63C2" w:rsidR="002A24DD" w:rsidRDefault="002A24DD" w:rsidP="007719E0">
      <w:pPr>
        <w:spacing w:line="360" w:lineRule="auto"/>
        <w:rPr>
          <w:b/>
          <w:bCs/>
        </w:rPr>
      </w:pPr>
    </w:p>
    <w:p w14:paraId="462EB29D" w14:textId="14124768" w:rsidR="002A24DD" w:rsidRPr="002A24DD" w:rsidRDefault="002A24DD" w:rsidP="007719E0">
      <w:pPr>
        <w:pStyle w:val="4"/>
        <w:numPr>
          <w:ilvl w:val="3"/>
          <w:numId w:val="2"/>
        </w:numPr>
        <w:tabs>
          <w:tab w:val="num" w:pos="360"/>
        </w:tabs>
        <w:spacing w:line="360" w:lineRule="auto"/>
        <w:ind w:left="0" w:firstLine="0"/>
        <w:rPr>
          <w:rFonts w:ascii="Times New Roman" w:hAnsi="Times New Roman"/>
        </w:rPr>
      </w:pPr>
      <w:r w:rsidRPr="002A24DD">
        <w:rPr>
          <w:rFonts w:ascii="Times New Roman" w:hAnsi="Times New Roman"/>
        </w:rPr>
        <w:t>Design</w:t>
      </w:r>
    </w:p>
    <w:p w14:paraId="18A8CBAF" w14:textId="70CCEA3D" w:rsidR="002A24DD" w:rsidRPr="00E238DD" w:rsidRDefault="002A24DD" w:rsidP="007719E0">
      <w:pPr>
        <w:spacing w:line="360" w:lineRule="auto"/>
      </w:pPr>
      <w:r w:rsidRPr="003C318A">
        <w:t xml:space="preserve">This phase aims to develop the project structure and plan based on the needs found in the previous phase. The product of this stage is the SDD (Software Design Document). SDD is different from </w:t>
      </w:r>
      <w:r>
        <w:t xml:space="preserve">the </w:t>
      </w:r>
      <w:r w:rsidRPr="003C318A">
        <w:t xml:space="preserve">SRS of </w:t>
      </w:r>
      <w:r>
        <w:t xml:space="preserve">the </w:t>
      </w:r>
      <w:r w:rsidRPr="003C318A">
        <w:t>previous state. SRS describes what the system function is to do, while SDD describes how the system function is implemented</w:t>
      </w:r>
      <w:r>
        <w:t xml:space="preserve"> </w:t>
      </w:r>
      <w:r w:rsidR="00846F6C">
        <w:fldChar w:fldCharType="begin"/>
      </w:r>
      <w:r w:rsidR="00846F6C">
        <w:instrText xml:space="preserve"> ADDIN EN.CITE &lt;EndNote&gt;&lt;Cite&gt;&lt;Author&gt;Taraghi&lt;/Author&gt;&lt;RecNum&gt;28&lt;/RecNum&gt;&lt;DisplayText&gt;[26]&lt;/DisplayText&gt;&lt;record&gt;&lt;rec-number&gt;28&lt;/rec-number&gt;&lt;foreign-keys&gt;&lt;key app="EN" db-id="9s5awxspdtfpz4epsp1xz2fy0aa5rwaped9x" timestamp="1658918837"&gt;28&lt;/key&gt;&lt;/foreign-keys&gt;&lt;ref-type name="Journal Article"&gt;17&lt;/ref-type&gt;&lt;contributors&gt;&lt;authors&gt;&lt;author&gt;Taraghi, Babak&lt;/author&gt;&lt;author&gt;Azmi, Azri&lt;/author&gt;&lt;author&gt;Yusop, Othman&lt;/author&gt;&lt;/authors&gt;&lt;/contributors&gt;&lt;titles&gt;&lt;title&gt;Producing Software Engineering Documents through Software Reverse Engineering for Node. js Web Application&lt;/title&gt;&lt;/titles&gt;&lt;dates&gt;&lt;/dates&gt;&lt;urls&gt;&lt;/urls&gt;&lt;/record&gt;&lt;/Cite&gt;&lt;/EndNote&gt;</w:instrText>
      </w:r>
      <w:r w:rsidR="00846F6C">
        <w:fldChar w:fldCharType="separate"/>
      </w:r>
      <w:r w:rsidR="00846F6C">
        <w:rPr>
          <w:noProof/>
        </w:rPr>
        <w:t>[26]</w:t>
      </w:r>
      <w:r w:rsidR="00846F6C">
        <w:fldChar w:fldCharType="end"/>
      </w:r>
      <w:r w:rsidRPr="003C318A">
        <w:t>. Additionally, the design phase includes identifying the languages and packages used to develop the system.</w:t>
      </w:r>
    </w:p>
    <w:p w14:paraId="00C174C1" w14:textId="3B675895" w:rsidR="002A24DD" w:rsidRDefault="002A24DD" w:rsidP="007719E0">
      <w:pPr>
        <w:spacing w:line="360" w:lineRule="auto"/>
        <w:rPr>
          <w:b/>
          <w:bCs/>
        </w:rPr>
      </w:pPr>
    </w:p>
    <w:p w14:paraId="06BE1078" w14:textId="77777777" w:rsidR="002A24DD" w:rsidRDefault="002A24DD" w:rsidP="007719E0">
      <w:pPr>
        <w:spacing w:line="360" w:lineRule="auto"/>
        <w:rPr>
          <w:b/>
          <w:bCs/>
        </w:rPr>
      </w:pPr>
    </w:p>
    <w:p w14:paraId="60BE7C3C" w14:textId="3D35B37E" w:rsidR="002A24DD" w:rsidRDefault="002A24DD" w:rsidP="007719E0">
      <w:pPr>
        <w:pStyle w:val="4"/>
        <w:numPr>
          <w:ilvl w:val="3"/>
          <w:numId w:val="2"/>
        </w:numPr>
        <w:spacing w:line="360" w:lineRule="auto"/>
        <w:ind w:left="0" w:firstLine="0"/>
        <w:rPr>
          <w:rFonts w:ascii="Times New Roman" w:hAnsi="Times New Roman"/>
        </w:rPr>
      </w:pPr>
      <w:r w:rsidRPr="002A24DD">
        <w:rPr>
          <w:rFonts w:ascii="Times New Roman" w:hAnsi="Times New Roman"/>
        </w:rPr>
        <w:lastRenderedPageBreak/>
        <w:t>Development</w:t>
      </w:r>
    </w:p>
    <w:p w14:paraId="02F89BBE" w14:textId="167B67F2" w:rsidR="002A24DD" w:rsidRDefault="002A24DD" w:rsidP="007719E0">
      <w:pPr>
        <w:spacing w:line="360" w:lineRule="auto"/>
      </w:pPr>
    </w:p>
    <w:p w14:paraId="05B89FDE" w14:textId="77777777" w:rsidR="002A24DD" w:rsidRPr="00E238DD" w:rsidRDefault="002A24DD" w:rsidP="007719E0">
      <w:pPr>
        <w:spacing w:line="360" w:lineRule="auto"/>
      </w:pPr>
      <w:r w:rsidRPr="00893951">
        <w:t>The development phase is the coding phase which translates the design project plan into a real application and can be used at the production level.</w:t>
      </w:r>
    </w:p>
    <w:p w14:paraId="174F70EE" w14:textId="448A71E2" w:rsidR="002A24DD" w:rsidRDefault="002A24DD" w:rsidP="007719E0">
      <w:pPr>
        <w:spacing w:line="360" w:lineRule="auto"/>
      </w:pPr>
    </w:p>
    <w:p w14:paraId="0E3FBDFA" w14:textId="3E67CF40" w:rsidR="002A24DD" w:rsidRDefault="002A24DD" w:rsidP="007719E0">
      <w:pPr>
        <w:spacing w:line="360" w:lineRule="auto"/>
      </w:pPr>
    </w:p>
    <w:p w14:paraId="141DD183" w14:textId="02C2E7E9" w:rsidR="00025D44" w:rsidRPr="00025D44" w:rsidRDefault="002A24DD" w:rsidP="007719E0">
      <w:pPr>
        <w:pStyle w:val="4"/>
        <w:numPr>
          <w:ilvl w:val="3"/>
          <w:numId w:val="2"/>
        </w:numPr>
        <w:tabs>
          <w:tab w:val="num" w:pos="360"/>
        </w:tabs>
        <w:spacing w:line="360" w:lineRule="auto"/>
        <w:ind w:left="0" w:firstLine="0"/>
        <w:rPr>
          <w:rFonts w:ascii="Times New Roman" w:hAnsi="Times New Roman"/>
        </w:rPr>
      </w:pPr>
      <w:r w:rsidRPr="00025D44">
        <w:rPr>
          <w:rFonts w:ascii="Times New Roman" w:hAnsi="Times New Roman"/>
        </w:rPr>
        <w:t>Testing</w:t>
      </w:r>
    </w:p>
    <w:p w14:paraId="31486F6B" w14:textId="3108C900" w:rsidR="00025D44" w:rsidRDefault="00025D44" w:rsidP="007719E0">
      <w:pPr>
        <w:spacing w:line="360" w:lineRule="auto"/>
        <w:rPr>
          <w:rFonts w:eastAsia="Yu Mincho"/>
          <w:lang w:eastAsia="ja-JP"/>
        </w:rPr>
      </w:pPr>
      <w:r w:rsidRPr="00C86B41">
        <w:t>Every completed program code requires the testing method to avoid any bugs in the application.</w:t>
      </w:r>
      <w:r>
        <w:t xml:space="preserve"> </w:t>
      </w:r>
      <w:r>
        <w:rPr>
          <w:rFonts w:eastAsia="Yu Mincho" w:hint="eastAsia"/>
          <w:lang w:eastAsia="ja-JP"/>
        </w:rPr>
        <w:t>T</w:t>
      </w:r>
      <w:r>
        <w:rPr>
          <w:rFonts w:eastAsia="Yu Mincho"/>
          <w:lang w:eastAsia="ja-JP"/>
        </w:rPr>
        <w:t xml:space="preserve">he test that is used is called UAT (User Acceptance Testing). The client performs this test to identify the project’s goals, </w:t>
      </w:r>
      <w:r w:rsidR="00631C43">
        <w:rPr>
          <w:rFonts w:eastAsia="Yu Mincho"/>
          <w:lang w:eastAsia="ja-JP"/>
        </w:rPr>
        <w:t xml:space="preserve">and </w:t>
      </w:r>
      <w:r>
        <w:rPr>
          <w:rFonts w:eastAsia="Yu Mincho"/>
          <w:lang w:eastAsia="ja-JP"/>
        </w:rPr>
        <w:t xml:space="preserve">whether it is matched the requirement </w:t>
      </w:r>
      <w:r w:rsidR="006B0C02">
        <w:rPr>
          <w:rFonts w:eastAsia="Yu Mincho"/>
          <w:lang w:eastAsia="ja-JP"/>
        </w:rPr>
        <w:fldChar w:fldCharType="begin"/>
      </w:r>
      <w:r w:rsidR="006B0C02">
        <w:rPr>
          <w:rFonts w:eastAsia="Yu Mincho"/>
          <w:lang w:eastAsia="ja-JP"/>
        </w:rPr>
        <w:instrText xml:space="preserve"> ADDIN EN.CITE &lt;EndNote&gt;&lt;Cite&gt;&lt;Author&gt;Rini&lt;/Author&gt;&lt;Year&gt;2018&lt;/Year&gt;&lt;RecNum&gt;29&lt;/RecNum&gt;&lt;DisplayText&gt;[27]&lt;/DisplayText&gt;&lt;record&gt;&lt;rec-number&gt;29&lt;/rec-number&gt;&lt;foreign-keys&gt;&lt;key app="EN" db-id="9s5awxspdtfpz4epsp1xz2fy0aa5rwaped9x" timestamp="1658918952"&gt;29&lt;/key&gt;&lt;/foreign-keys&gt;&lt;ref-type name="Journal Article"&gt;17&lt;/ref-type&gt;&lt;contributors&gt;&lt;authors&gt;&lt;author&gt;Rini, Agustina %J Smatika Jurnal&lt;/author&gt;&lt;/authors&gt;&lt;/contributors&gt;&lt;titles&gt;&lt;title&gt;Analisis Hasil Pemanfaatan Media Pembelajaran Interaktif Aljabar Logika Dengan User Acceptance Test (UAT)&lt;/title&gt;&lt;/titles&gt;&lt;pages&gt;67-73&lt;/pages&gt;&lt;volume&gt;8&lt;/volume&gt;&lt;number&gt;02&lt;/number&gt;&lt;dates&gt;&lt;year&gt;2018&lt;/year&gt;&lt;/dates&gt;&lt;isbn&gt;2087-0256&lt;/isbn&gt;&lt;urls&gt;&lt;/urls&gt;&lt;/record&gt;&lt;/Cite&gt;&lt;/EndNote&gt;</w:instrText>
      </w:r>
      <w:r w:rsidR="006B0C02">
        <w:rPr>
          <w:rFonts w:eastAsia="Yu Mincho"/>
          <w:lang w:eastAsia="ja-JP"/>
        </w:rPr>
        <w:fldChar w:fldCharType="separate"/>
      </w:r>
      <w:r w:rsidR="006B0C02">
        <w:rPr>
          <w:rFonts w:eastAsia="Yu Mincho"/>
          <w:noProof/>
          <w:lang w:eastAsia="ja-JP"/>
        </w:rPr>
        <w:t>[27]</w:t>
      </w:r>
      <w:r w:rsidR="006B0C02">
        <w:rPr>
          <w:rFonts w:eastAsia="Yu Mincho"/>
          <w:lang w:eastAsia="ja-JP"/>
        </w:rPr>
        <w:fldChar w:fldCharType="end"/>
      </w:r>
      <w:r>
        <w:rPr>
          <w:rFonts w:eastAsia="Yu Mincho"/>
          <w:lang w:eastAsia="ja-JP"/>
        </w:rPr>
        <w:t>.</w:t>
      </w:r>
    </w:p>
    <w:p w14:paraId="7A6935F8" w14:textId="5E3BEBDB" w:rsidR="00025D44" w:rsidRDefault="00025D44" w:rsidP="007719E0">
      <w:pPr>
        <w:spacing w:line="360" w:lineRule="auto"/>
      </w:pPr>
    </w:p>
    <w:p w14:paraId="40A3684D" w14:textId="6B552171" w:rsidR="00025D44" w:rsidRPr="00025D44" w:rsidRDefault="00025D44" w:rsidP="007719E0">
      <w:pPr>
        <w:pStyle w:val="4"/>
        <w:numPr>
          <w:ilvl w:val="3"/>
          <w:numId w:val="2"/>
        </w:numPr>
        <w:tabs>
          <w:tab w:val="num" w:pos="360"/>
        </w:tabs>
        <w:spacing w:line="360" w:lineRule="auto"/>
        <w:ind w:left="0" w:firstLine="0"/>
        <w:rPr>
          <w:rFonts w:ascii="Times New Roman" w:hAnsi="Times New Roman"/>
        </w:rPr>
      </w:pPr>
      <w:r w:rsidRPr="00025D44">
        <w:rPr>
          <w:rFonts w:ascii="Times New Roman" w:hAnsi="Times New Roman"/>
        </w:rPr>
        <w:t>Deployment</w:t>
      </w:r>
    </w:p>
    <w:p w14:paraId="0D121874" w14:textId="77777777" w:rsidR="00025D44" w:rsidRPr="00FB2780" w:rsidRDefault="00025D44" w:rsidP="007719E0">
      <w:pPr>
        <w:spacing w:line="360" w:lineRule="auto"/>
      </w:pPr>
      <w:r w:rsidRPr="00FB2780">
        <w:t xml:space="preserve">At this stage, the goal is to deploy the software to production </w:t>
      </w:r>
      <w:r>
        <w:t>to</w:t>
      </w:r>
      <w:r w:rsidRPr="00FB2780">
        <w:t xml:space="preserve"> start using the product. However, many organizations choose to move products through different deployment environments, such as test or staging environments.</w:t>
      </w:r>
      <w:r>
        <w:t xml:space="preserve"> </w:t>
      </w:r>
      <w:r w:rsidRPr="00FB2780">
        <w:t>This allows any stakeholder to use the product safely before placing it on the market. Additionally, this allows any eventual bugs to be caught before the product is released.</w:t>
      </w:r>
    </w:p>
    <w:p w14:paraId="7C05FEEF" w14:textId="0D2EAF71" w:rsidR="00025D44" w:rsidRDefault="00025D44" w:rsidP="007719E0">
      <w:pPr>
        <w:spacing w:line="360" w:lineRule="auto"/>
      </w:pPr>
    </w:p>
    <w:p w14:paraId="530D43E9" w14:textId="3EF334E2" w:rsidR="00025D44" w:rsidRDefault="00025D44" w:rsidP="007719E0">
      <w:pPr>
        <w:spacing w:line="360" w:lineRule="auto"/>
      </w:pPr>
    </w:p>
    <w:p w14:paraId="1340A9E1" w14:textId="642D88F4" w:rsidR="00025D44" w:rsidRDefault="00025D44" w:rsidP="007719E0">
      <w:pPr>
        <w:spacing w:line="360" w:lineRule="auto"/>
      </w:pPr>
    </w:p>
    <w:p w14:paraId="41EBE6B6" w14:textId="11FEA771" w:rsidR="008117BD" w:rsidRDefault="008117BD" w:rsidP="007719E0">
      <w:pPr>
        <w:spacing w:line="360" w:lineRule="auto"/>
      </w:pPr>
    </w:p>
    <w:p w14:paraId="716A4CED" w14:textId="161606C1" w:rsidR="008117BD" w:rsidRDefault="008117BD" w:rsidP="007719E0">
      <w:pPr>
        <w:spacing w:line="360" w:lineRule="auto"/>
      </w:pPr>
    </w:p>
    <w:p w14:paraId="660DC7E4" w14:textId="39BA755B" w:rsidR="008117BD" w:rsidRDefault="008117BD" w:rsidP="007719E0">
      <w:pPr>
        <w:spacing w:line="360" w:lineRule="auto"/>
      </w:pPr>
    </w:p>
    <w:p w14:paraId="413503BE" w14:textId="29DD6824" w:rsidR="008117BD" w:rsidRDefault="008117BD" w:rsidP="007719E0">
      <w:pPr>
        <w:spacing w:line="360" w:lineRule="auto"/>
      </w:pPr>
    </w:p>
    <w:p w14:paraId="2DF0F7EF" w14:textId="106450E9" w:rsidR="008117BD" w:rsidRDefault="008117BD" w:rsidP="007719E0">
      <w:pPr>
        <w:spacing w:line="360" w:lineRule="auto"/>
      </w:pPr>
    </w:p>
    <w:p w14:paraId="7380C040" w14:textId="2D5C4DA3" w:rsidR="008117BD" w:rsidRDefault="008117BD" w:rsidP="007719E0">
      <w:pPr>
        <w:spacing w:line="360" w:lineRule="auto"/>
      </w:pPr>
    </w:p>
    <w:p w14:paraId="491B3FC1" w14:textId="3569AB47" w:rsidR="008117BD" w:rsidRDefault="008117BD" w:rsidP="007719E0">
      <w:pPr>
        <w:spacing w:line="360" w:lineRule="auto"/>
      </w:pPr>
    </w:p>
    <w:p w14:paraId="31DC864E" w14:textId="74192B0F" w:rsidR="008117BD" w:rsidRDefault="008117BD" w:rsidP="007719E0">
      <w:pPr>
        <w:spacing w:line="360" w:lineRule="auto"/>
      </w:pPr>
    </w:p>
    <w:p w14:paraId="0495DEA8" w14:textId="048B7E6B" w:rsidR="008117BD" w:rsidRDefault="008117BD" w:rsidP="007719E0">
      <w:pPr>
        <w:spacing w:line="360" w:lineRule="auto"/>
      </w:pPr>
    </w:p>
    <w:p w14:paraId="767D88DD" w14:textId="48F876C1" w:rsidR="008117BD" w:rsidRDefault="008117BD" w:rsidP="007719E0">
      <w:pPr>
        <w:spacing w:line="360" w:lineRule="auto"/>
      </w:pPr>
    </w:p>
    <w:p w14:paraId="5103558E" w14:textId="77777777" w:rsidR="008117BD" w:rsidRDefault="008117BD" w:rsidP="007719E0">
      <w:pPr>
        <w:spacing w:line="360" w:lineRule="auto"/>
      </w:pPr>
    </w:p>
    <w:p w14:paraId="06C5E49A" w14:textId="22950BAB" w:rsidR="003573E1" w:rsidRPr="008117BD" w:rsidRDefault="008117BD" w:rsidP="007719E0">
      <w:pPr>
        <w:pStyle w:val="4"/>
        <w:numPr>
          <w:ilvl w:val="1"/>
          <w:numId w:val="2"/>
        </w:numPr>
        <w:spacing w:line="360" w:lineRule="auto"/>
        <w:rPr>
          <w:rFonts w:ascii="Times New Roman" w:hAnsi="Times New Roman"/>
        </w:rPr>
      </w:pPr>
      <w:r w:rsidRPr="008117BD">
        <w:rPr>
          <w:rFonts w:ascii="Times New Roman" w:hAnsi="Times New Roman"/>
        </w:rPr>
        <w:lastRenderedPageBreak/>
        <w:t>Work Breakdown Structure (WBS)</w:t>
      </w:r>
    </w:p>
    <w:p w14:paraId="53696042" w14:textId="0C9EA1A4" w:rsidR="003573E1" w:rsidRDefault="003573E1" w:rsidP="007719E0">
      <w:pPr>
        <w:spacing w:line="360" w:lineRule="auto"/>
      </w:pPr>
    </w:p>
    <w:p w14:paraId="7D0CE611" w14:textId="77777777" w:rsidR="008117BD" w:rsidRDefault="008117BD" w:rsidP="007719E0">
      <w:pPr>
        <w:spacing w:line="360" w:lineRule="auto"/>
        <w:rPr>
          <w:sz w:val="22"/>
        </w:rPr>
      </w:pPr>
      <w:r w:rsidRPr="00A5640A">
        <w:rPr>
          <w:noProof/>
          <w:sz w:val="22"/>
        </w:rPr>
        <w:drawing>
          <wp:inline distT="0" distB="0" distL="0" distR="0" wp14:anchorId="01B028AA" wp14:editId="73240008">
            <wp:extent cx="5894705" cy="2543175"/>
            <wp:effectExtent l="0" t="0" r="0" b="9525"/>
            <wp:docPr id="17" name="图片 1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5221" cy="2547712"/>
                    </a:xfrm>
                    <a:prstGeom prst="rect">
                      <a:avLst/>
                    </a:prstGeom>
                    <a:noFill/>
                    <a:ln>
                      <a:noFill/>
                    </a:ln>
                  </pic:spPr>
                </pic:pic>
              </a:graphicData>
            </a:graphic>
          </wp:inline>
        </w:drawing>
      </w:r>
    </w:p>
    <w:p w14:paraId="72E32444" w14:textId="20BCA4CE" w:rsidR="008117BD" w:rsidRPr="00F0663E" w:rsidRDefault="008117BD" w:rsidP="007719E0">
      <w:pPr>
        <w:spacing w:line="360" w:lineRule="auto"/>
        <w:jc w:val="center"/>
        <w:rPr>
          <w:szCs w:val="21"/>
        </w:rPr>
      </w:pPr>
      <w:r w:rsidRPr="00172C7A">
        <w:rPr>
          <w:rFonts w:eastAsia="Yu Mincho"/>
          <w:szCs w:val="21"/>
          <w:lang w:eastAsia="ja-JP"/>
        </w:rPr>
        <w:t xml:space="preserve">Figure </w:t>
      </w:r>
      <w:r w:rsidR="007760C3">
        <w:rPr>
          <w:rFonts w:eastAsia="Yu Mincho"/>
          <w:szCs w:val="21"/>
          <w:lang w:eastAsia="ja-JP"/>
        </w:rPr>
        <w:t>2</w:t>
      </w:r>
      <w:r w:rsidRPr="00172C7A">
        <w:rPr>
          <w:rFonts w:eastAsia="Yu Mincho"/>
          <w:szCs w:val="21"/>
          <w:lang w:eastAsia="ja-JP"/>
        </w:rPr>
        <w:t>:</w:t>
      </w:r>
      <w:r w:rsidRPr="00172C7A">
        <w:rPr>
          <w:color w:val="333333"/>
          <w:szCs w:val="21"/>
          <w:shd w:val="clear" w:color="auto" w:fill="F7F8FA"/>
        </w:rPr>
        <w:t xml:space="preserve"> </w:t>
      </w:r>
      <w:r w:rsidRPr="007637C0">
        <w:t>Work Breakdown Structure Diagram</w:t>
      </w:r>
    </w:p>
    <w:p w14:paraId="0EF33BEB" w14:textId="77777777" w:rsidR="008117BD" w:rsidRDefault="008117BD" w:rsidP="007719E0">
      <w:pPr>
        <w:spacing w:line="360" w:lineRule="auto"/>
        <w:rPr>
          <w:sz w:val="22"/>
        </w:rPr>
      </w:pPr>
    </w:p>
    <w:p w14:paraId="244E598D" w14:textId="77777777" w:rsidR="008117BD" w:rsidRDefault="008117BD" w:rsidP="007719E0">
      <w:pPr>
        <w:pStyle w:val="a5"/>
        <w:numPr>
          <w:ilvl w:val="0"/>
          <w:numId w:val="7"/>
        </w:numPr>
        <w:spacing w:after="160" w:line="360" w:lineRule="auto"/>
        <w:ind w:firstLineChars="0"/>
        <w:contextualSpacing/>
      </w:pPr>
      <w:r w:rsidRPr="00E74615">
        <w:t>WBS for Project Implementation</w:t>
      </w:r>
    </w:p>
    <w:p w14:paraId="6CCE2C05" w14:textId="77777777" w:rsidR="008117BD" w:rsidRDefault="008117BD" w:rsidP="007719E0">
      <w:pPr>
        <w:pStyle w:val="a5"/>
        <w:numPr>
          <w:ilvl w:val="1"/>
          <w:numId w:val="7"/>
        </w:numPr>
        <w:spacing w:after="160" w:line="360" w:lineRule="auto"/>
        <w:ind w:firstLineChars="0"/>
        <w:contextualSpacing/>
      </w:pPr>
      <w:r w:rsidRPr="00E74615">
        <w:t>Requirement Specification</w:t>
      </w:r>
    </w:p>
    <w:p w14:paraId="3C7BA5B1" w14:textId="77777777" w:rsidR="008117BD" w:rsidRPr="000D79AE" w:rsidRDefault="008117BD" w:rsidP="007719E0">
      <w:pPr>
        <w:pStyle w:val="a5"/>
        <w:numPr>
          <w:ilvl w:val="2"/>
          <w:numId w:val="7"/>
        </w:numPr>
        <w:spacing w:after="160" w:line="360" w:lineRule="auto"/>
        <w:ind w:firstLineChars="0"/>
        <w:contextualSpacing/>
      </w:pPr>
      <w:r w:rsidRPr="000D79AE">
        <w:rPr>
          <w:color w:val="000000"/>
          <w:shd w:val="clear" w:color="auto" w:fill="F8F9FA"/>
        </w:rPr>
        <w:t>Determine</w:t>
      </w:r>
      <w:r w:rsidRPr="000D79AE">
        <w:t xml:space="preserve"> </w:t>
      </w:r>
      <w:r>
        <w:rPr>
          <w:rFonts w:hint="eastAsia"/>
        </w:rPr>
        <w:t>b</w:t>
      </w:r>
      <w:r w:rsidRPr="000D79AE">
        <w:t>usiness Needs</w:t>
      </w:r>
    </w:p>
    <w:p w14:paraId="6E90441A" w14:textId="77777777" w:rsidR="008117BD" w:rsidRPr="0050080D" w:rsidRDefault="008117BD" w:rsidP="007719E0">
      <w:pPr>
        <w:pStyle w:val="a5"/>
        <w:numPr>
          <w:ilvl w:val="2"/>
          <w:numId w:val="7"/>
        </w:numPr>
        <w:spacing w:after="160" w:line="360" w:lineRule="auto"/>
        <w:ind w:firstLineChars="0"/>
        <w:contextualSpacing/>
      </w:pPr>
      <w:r w:rsidRPr="0050080D">
        <w:t xml:space="preserve">Define Title, </w:t>
      </w:r>
      <w:r>
        <w:rPr>
          <w:rFonts w:hint="eastAsia"/>
        </w:rPr>
        <w:t>s</w:t>
      </w:r>
      <w:r w:rsidRPr="0050080D">
        <w:t>cope, Objectives</w:t>
      </w:r>
    </w:p>
    <w:p w14:paraId="2F917A41" w14:textId="77777777" w:rsidR="008117BD" w:rsidRPr="00FD5A60" w:rsidRDefault="008117BD" w:rsidP="007719E0">
      <w:pPr>
        <w:pStyle w:val="a5"/>
        <w:numPr>
          <w:ilvl w:val="0"/>
          <w:numId w:val="7"/>
        </w:numPr>
        <w:spacing w:after="160" w:line="360" w:lineRule="auto"/>
        <w:ind w:firstLineChars="0"/>
        <w:contextualSpacing/>
        <w:rPr>
          <w:vanish/>
        </w:rPr>
      </w:pPr>
    </w:p>
    <w:p w14:paraId="7B0BDD29" w14:textId="77777777" w:rsidR="008117BD" w:rsidRDefault="008117BD" w:rsidP="007719E0">
      <w:pPr>
        <w:pStyle w:val="a5"/>
        <w:numPr>
          <w:ilvl w:val="1"/>
          <w:numId w:val="7"/>
        </w:numPr>
        <w:spacing w:after="160" w:line="360" w:lineRule="auto"/>
        <w:ind w:firstLineChars="0"/>
        <w:contextualSpacing/>
      </w:pPr>
      <w:r w:rsidRPr="00E74615">
        <w:t>Product Design</w:t>
      </w:r>
    </w:p>
    <w:p w14:paraId="11306E06" w14:textId="77777777" w:rsidR="008117BD" w:rsidRDefault="008117BD" w:rsidP="007719E0">
      <w:pPr>
        <w:pStyle w:val="a5"/>
        <w:numPr>
          <w:ilvl w:val="2"/>
          <w:numId w:val="7"/>
        </w:numPr>
        <w:spacing w:after="160" w:line="360" w:lineRule="auto"/>
        <w:ind w:firstLineChars="0"/>
        <w:contextualSpacing/>
      </w:pPr>
      <w:r w:rsidRPr="00E74615">
        <w:t>Construct Use Case, Activity Diagram</w:t>
      </w:r>
    </w:p>
    <w:p w14:paraId="09F9A709" w14:textId="77777777" w:rsidR="008117BD" w:rsidRPr="00E74615" w:rsidRDefault="008117BD" w:rsidP="007719E0">
      <w:pPr>
        <w:pStyle w:val="a5"/>
        <w:numPr>
          <w:ilvl w:val="2"/>
          <w:numId w:val="7"/>
        </w:numPr>
        <w:spacing w:after="160" w:line="360" w:lineRule="auto"/>
        <w:ind w:firstLineChars="0"/>
        <w:contextualSpacing/>
      </w:pPr>
      <w:r w:rsidRPr="00E74615">
        <w:t>Construct Gantt Chart, WBS diagram</w:t>
      </w:r>
    </w:p>
    <w:p w14:paraId="4989C95A" w14:textId="77777777" w:rsidR="008117BD" w:rsidRDefault="008117BD" w:rsidP="007719E0">
      <w:pPr>
        <w:pStyle w:val="a5"/>
        <w:numPr>
          <w:ilvl w:val="2"/>
          <w:numId w:val="7"/>
        </w:numPr>
        <w:spacing w:after="160" w:line="360" w:lineRule="auto"/>
        <w:ind w:firstLineChars="0"/>
        <w:contextualSpacing/>
      </w:pPr>
      <w:r w:rsidRPr="00E74615">
        <w:t>Define Project Constraint, Major Risk and Assumptions</w:t>
      </w:r>
    </w:p>
    <w:p w14:paraId="45FE6DAB" w14:textId="77777777" w:rsidR="008117BD" w:rsidRPr="00FD5A60" w:rsidRDefault="008117BD" w:rsidP="007719E0">
      <w:pPr>
        <w:pStyle w:val="a5"/>
        <w:numPr>
          <w:ilvl w:val="0"/>
          <w:numId w:val="7"/>
        </w:numPr>
        <w:spacing w:after="160" w:line="360" w:lineRule="auto"/>
        <w:ind w:firstLineChars="0"/>
        <w:contextualSpacing/>
        <w:rPr>
          <w:vanish/>
        </w:rPr>
      </w:pPr>
    </w:p>
    <w:p w14:paraId="4CC20925" w14:textId="77777777" w:rsidR="008117BD" w:rsidRDefault="008117BD" w:rsidP="007719E0">
      <w:pPr>
        <w:pStyle w:val="a5"/>
        <w:numPr>
          <w:ilvl w:val="1"/>
          <w:numId w:val="7"/>
        </w:numPr>
        <w:spacing w:after="160" w:line="360" w:lineRule="auto"/>
        <w:ind w:firstLineChars="0"/>
        <w:contextualSpacing/>
      </w:pPr>
      <w:r w:rsidRPr="00E74615">
        <w:t>Product Implementation</w:t>
      </w:r>
      <w:r w:rsidRPr="00E74615">
        <w:tab/>
      </w:r>
    </w:p>
    <w:p w14:paraId="4AE5A9FB" w14:textId="77777777" w:rsidR="008117BD" w:rsidRPr="00E74615" w:rsidRDefault="008117BD" w:rsidP="007719E0">
      <w:pPr>
        <w:pStyle w:val="a5"/>
        <w:numPr>
          <w:ilvl w:val="2"/>
          <w:numId w:val="7"/>
        </w:numPr>
        <w:spacing w:after="160" w:line="360" w:lineRule="auto"/>
        <w:ind w:firstLineChars="0"/>
        <w:contextualSpacing/>
      </w:pPr>
      <w:r w:rsidRPr="00E74615">
        <w:t>Identify the User Interface</w:t>
      </w:r>
    </w:p>
    <w:p w14:paraId="67B6DE58" w14:textId="77777777" w:rsidR="008117BD" w:rsidRPr="00A5640A" w:rsidRDefault="008117BD" w:rsidP="007719E0">
      <w:pPr>
        <w:pStyle w:val="a5"/>
        <w:numPr>
          <w:ilvl w:val="2"/>
          <w:numId w:val="7"/>
        </w:numPr>
        <w:spacing w:after="160" w:line="360" w:lineRule="auto"/>
        <w:ind w:firstLineChars="0"/>
        <w:contextualSpacing/>
      </w:pPr>
      <w:r w:rsidRPr="00E74615">
        <w:t>Define System Flow</w:t>
      </w:r>
    </w:p>
    <w:p w14:paraId="6D7CBFD7" w14:textId="77777777" w:rsidR="008117BD" w:rsidRPr="00FD5A60" w:rsidRDefault="008117BD" w:rsidP="007719E0">
      <w:pPr>
        <w:pStyle w:val="a5"/>
        <w:numPr>
          <w:ilvl w:val="0"/>
          <w:numId w:val="7"/>
        </w:numPr>
        <w:spacing w:after="160" w:line="360" w:lineRule="auto"/>
        <w:ind w:firstLineChars="0"/>
        <w:contextualSpacing/>
        <w:rPr>
          <w:vanish/>
        </w:rPr>
      </w:pPr>
    </w:p>
    <w:p w14:paraId="65D88E31" w14:textId="77777777" w:rsidR="008117BD" w:rsidRDefault="008117BD" w:rsidP="007719E0">
      <w:pPr>
        <w:pStyle w:val="a5"/>
        <w:numPr>
          <w:ilvl w:val="1"/>
          <w:numId w:val="7"/>
        </w:numPr>
        <w:spacing w:after="160" w:line="360" w:lineRule="auto"/>
        <w:ind w:firstLineChars="0"/>
        <w:contextualSpacing/>
      </w:pPr>
      <w:r>
        <w:t>Testing</w:t>
      </w:r>
      <w:r w:rsidRPr="00E74615">
        <w:t xml:space="preserve"> </w:t>
      </w:r>
    </w:p>
    <w:p w14:paraId="3FD3EE01" w14:textId="77777777" w:rsidR="008117BD" w:rsidRPr="00E74615" w:rsidRDefault="008117BD" w:rsidP="007719E0">
      <w:pPr>
        <w:pStyle w:val="a5"/>
        <w:numPr>
          <w:ilvl w:val="2"/>
          <w:numId w:val="7"/>
        </w:numPr>
        <w:spacing w:after="160" w:line="360" w:lineRule="auto"/>
        <w:ind w:firstLineChars="0"/>
        <w:contextualSpacing/>
      </w:pPr>
      <w:r w:rsidRPr="00E74615">
        <w:t>Test the System Flow</w:t>
      </w:r>
    </w:p>
    <w:p w14:paraId="405E6E09" w14:textId="77777777" w:rsidR="008117BD" w:rsidRPr="005B3C82" w:rsidRDefault="008117BD" w:rsidP="007719E0">
      <w:pPr>
        <w:pStyle w:val="a5"/>
        <w:numPr>
          <w:ilvl w:val="2"/>
          <w:numId w:val="7"/>
        </w:numPr>
        <w:spacing w:after="160" w:line="360" w:lineRule="auto"/>
        <w:ind w:firstLineChars="0"/>
        <w:contextualSpacing/>
      </w:pPr>
      <w:r w:rsidRPr="00E74615">
        <w:t>Bugs Finding</w:t>
      </w:r>
    </w:p>
    <w:p w14:paraId="3CABC601" w14:textId="47223894" w:rsidR="003573E1" w:rsidRDefault="003573E1" w:rsidP="007719E0">
      <w:pPr>
        <w:spacing w:line="360" w:lineRule="auto"/>
      </w:pPr>
    </w:p>
    <w:p w14:paraId="06E16168" w14:textId="0F628BE1" w:rsidR="008117BD" w:rsidRDefault="008117BD" w:rsidP="007719E0">
      <w:pPr>
        <w:spacing w:line="360" w:lineRule="auto"/>
      </w:pPr>
    </w:p>
    <w:p w14:paraId="0B97DC8A" w14:textId="4DFF3FFC" w:rsidR="008117BD" w:rsidRPr="008117BD" w:rsidRDefault="008117BD" w:rsidP="007719E0">
      <w:pPr>
        <w:pStyle w:val="4"/>
        <w:numPr>
          <w:ilvl w:val="1"/>
          <w:numId w:val="2"/>
        </w:numPr>
        <w:spacing w:line="360" w:lineRule="auto"/>
        <w:rPr>
          <w:rFonts w:ascii="Times New Roman" w:hAnsi="Times New Roman"/>
        </w:rPr>
      </w:pPr>
      <w:r w:rsidRPr="008117BD">
        <w:rPr>
          <w:rFonts w:ascii="Times New Roman" w:hAnsi="Times New Roman"/>
        </w:rPr>
        <w:lastRenderedPageBreak/>
        <w:t xml:space="preserve">Gantt Chart == Major </w:t>
      </w:r>
      <w:r w:rsidR="00FF584D" w:rsidRPr="008117BD">
        <w:rPr>
          <w:rFonts w:ascii="Times New Roman" w:hAnsi="Times New Roman"/>
        </w:rPr>
        <w:t>Milestone</w:t>
      </w:r>
    </w:p>
    <w:p w14:paraId="02326845" w14:textId="77777777" w:rsidR="008117BD" w:rsidRPr="008117BD" w:rsidRDefault="008117BD" w:rsidP="007719E0">
      <w:pPr>
        <w:pStyle w:val="a5"/>
        <w:spacing w:line="360" w:lineRule="auto"/>
        <w:ind w:left="360" w:firstLineChars="0" w:firstLine="0"/>
        <w:jc w:val="center"/>
        <w:rPr>
          <w:b/>
          <w:bCs/>
        </w:rPr>
      </w:pPr>
      <w:r>
        <w:rPr>
          <w:noProof/>
        </w:rPr>
        <w:drawing>
          <wp:inline distT="0" distB="0" distL="0" distR="0" wp14:anchorId="63AEAED2" wp14:editId="3F7589ED">
            <wp:extent cx="8026568" cy="2165350"/>
            <wp:effectExtent l="0" t="3175" r="0" b="0"/>
            <wp:docPr id="13" name="图片 13" descr="图形用户界面, 文本, 应用程序,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形用户界面, 文本, 应用程序, 网站&#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8029897" cy="2166248"/>
                    </a:xfrm>
                    <a:prstGeom prst="rect">
                      <a:avLst/>
                    </a:prstGeom>
                    <a:noFill/>
                  </pic:spPr>
                </pic:pic>
              </a:graphicData>
            </a:graphic>
          </wp:inline>
        </w:drawing>
      </w:r>
    </w:p>
    <w:p w14:paraId="62D6C0C8" w14:textId="4B9225A4" w:rsidR="008117BD" w:rsidRPr="008117BD" w:rsidRDefault="008117BD" w:rsidP="007719E0">
      <w:pPr>
        <w:pStyle w:val="a5"/>
        <w:spacing w:line="360" w:lineRule="auto"/>
        <w:ind w:left="360" w:firstLineChars="0" w:firstLine="0"/>
        <w:jc w:val="center"/>
        <w:rPr>
          <w:rFonts w:eastAsia="Yu Mincho"/>
          <w:lang w:eastAsia="ja-JP"/>
        </w:rPr>
      </w:pPr>
      <w:r w:rsidRPr="008117BD">
        <w:rPr>
          <w:rFonts w:eastAsia="Yu Mincho"/>
          <w:lang w:eastAsia="ja-JP"/>
        </w:rPr>
        <w:t xml:space="preserve">Figure </w:t>
      </w:r>
      <w:r w:rsidR="007760C3">
        <w:rPr>
          <w:rFonts w:eastAsia="Yu Mincho"/>
          <w:lang w:eastAsia="ja-JP"/>
        </w:rPr>
        <w:t>3</w:t>
      </w:r>
      <w:r w:rsidRPr="008117BD">
        <w:rPr>
          <w:rFonts w:eastAsia="Yu Mincho"/>
          <w:lang w:eastAsia="ja-JP"/>
        </w:rPr>
        <w:t>: Project TimeLine.</w:t>
      </w:r>
    </w:p>
    <w:p w14:paraId="529CF9F3" w14:textId="4C5779C6" w:rsidR="007A1E85" w:rsidRDefault="007A1E85" w:rsidP="007719E0">
      <w:pPr>
        <w:spacing w:line="360" w:lineRule="auto"/>
      </w:pPr>
    </w:p>
    <w:p w14:paraId="4A4D3792" w14:textId="77777777" w:rsidR="007A1E85" w:rsidRDefault="007A1E85" w:rsidP="007719E0">
      <w:pPr>
        <w:spacing w:line="360" w:lineRule="auto"/>
        <w:jc w:val="center"/>
      </w:pPr>
      <w:r>
        <w:rPr>
          <w:noProof/>
        </w:rPr>
        <w:lastRenderedPageBreak/>
        <w:drawing>
          <wp:inline distT="0" distB="0" distL="0" distR="0" wp14:anchorId="01EDB008" wp14:editId="1686D93B">
            <wp:extent cx="8381671" cy="4606761"/>
            <wp:effectExtent l="1588" t="0" r="2222" b="2223"/>
            <wp:docPr id="11" name="Picture 9"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电脑屏幕截图&#10;&#10;描述已自动生成"/>
                    <pic:cNvPicPr/>
                  </pic:nvPicPr>
                  <pic:blipFill>
                    <a:blip r:embed="rId13"/>
                    <a:stretch>
                      <a:fillRect/>
                    </a:stretch>
                  </pic:blipFill>
                  <pic:spPr>
                    <a:xfrm rot="5400000">
                      <a:off x="0" y="0"/>
                      <a:ext cx="8520706" cy="4683178"/>
                    </a:xfrm>
                    <a:prstGeom prst="rect">
                      <a:avLst/>
                    </a:prstGeom>
                  </pic:spPr>
                </pic:pic>
              </a:graphicData>
            </a:graphic>
          </wp:inline>
        </w:drawing>
      </w:r>
    </w:p>
    <w:p w14:paraId="0F59C52B" w14:textId="1B9A92F7" w:rsidR="007A1E85" w:rsidRPr="00EA4FF0" w:rsidRDefault="007A1E85" w:rsidP="007719E0">
      <w:pPr>
        <w:spacing w:line="360" w:lineRule="auto"/>
        <w:jc w:val="center"/>
      </w:pPr>
      <w:r w:rsidRPr="007637C0">
        <w:t xml:space="preserve">Figure </w:t>
      </w:r>
      <w:r w:rsidR="00405056">
        <w:t>4</w:t>
      </w:r>
      <w:r w:rsidRPr="007637C0">
        <w:t>: Project Gantt Chart</w:t>
      </w:r>
    </w:p>
    <w:p w14:paraId="4AE19D2C" w14:textId="70516B2A" w:rsidR="008117BD" w:rsidRPr="002D4665" w:rsidRDefault="000041D1" w:rsidP="007719E0">
      <w:pPr>
        <w:pStyle w:val="4"/>
        <w:numPr>
          <w:ilvl w:val="1"/>
          <w:numId w:val="2"/>
        </w:numPr>
        <w:spacing w:line="360" w:lineRule="auto"/>
        <w:rPr>
          <w:rFonts w:ascii="Times New Roman" w:hAnsi="Times New Roman"/>
        </w:rPr>
      </w:pPr>
      <w:r w:rsidRPr="002D4665">
        <w:rPr>
          <w:rFonts w:ascii="Times New Roman" w:hAnsi="Times New Roman"/>
        </w:rPr>
        <w:lastRenderedPageBreak/>
        <w:t>Project Plan</w:t>
      </w:r>
    </w:p>
    <w:tbl>
      <w:tblPr>
        <w:tblStyle w:val="a6"/>
        <w:tblpPr w:leftFromText="180" w:rightFromText="180" w:vertAnchor="page" w:horzAnchor="margin" w:tblpXSpec="center" w:tblpY="2131"/>
        <w:tblW w:w="9338" w:type="dxa"/>
        <w:tblLook w:val="04A0" w:firstRow="1" w:lastRow="0" w:firstColumn="1" w:lastColumn="0" w:noHBand="0" w:noVBand="1"/>
      </w:tblPr>
      <w:tblGrid>
        <w:gridCol w:w="3128"/>
        <w:gridCol w:w="1520"/>
        <w:gridCol w:w="2290"/>
        <w:gridCol w:w="2400"/>
      </w:tblGrid>
      <w:tr w:rsidR="000041D1" w14:paraId="683C8F2E" w14:textId="77777777" w:rsidTr="001B130B">
        <w:trPr>
          <w:trHeight w:val="480"/>
        </w:trPr>
        <w:tc>
          <w:tcPr>
            <w:tcW w:w="3128" w:type="dxa"/>
          </w:tcPr>
          <w:p w14:paraId="3FECF596" w14:textId="77777777" w:rsidR="000041D1" w:rsidRPr="00C100A8" w:rsidRDefault="000041D1" w:rsidP="007719E0">
            <w:pPr>
              <w:spacing w:line="360" w:lineRule="auto"/>
              <w:jc w:val="center"/>
              <w:rPr>
                <w:rFonts w:eastAsia="Yu Mincho"/>
                <w:lang w:eastAsia="ja-JP"/>
              </w:rPr>
            </w:pPr>
            <w:bookmarkStart w:id="34" w:name="_Hlk94049740"/>
            <w:r>
              <w:rPr>
                <w:rFonts w:hint="eastAsia"/>
              </w:rPr>
              <w:t>Task</w:t>
            </w:r>
            <w:r>
              <w:rPr>
                <w:rFonts w:eastAsia="Yu Mincho"/>
                <w:lang w:eastAsia="ja-JP"/>
              </w:rPr>
              <w:t xml:space="preserve"> Name</w:t>
            </w:r>
          </w:p>
        </w:tc>
        <w:tc>
          <w:tcPr>
            <w:tcW w:w="1520" w:type="dxa"/>
          </w:tcPr>
          <w:p w14:paraId="0096459A" w14:textId="77777777" w:rsidR="000041D1" w:rsidRDefault="000041D1" w:rsidP="007719E0">
            <w:pPr>
              <w:spacing w:line="360" w:lineRule="auto"/>
              <w:jc w:val="center"/>
            </w:pPr>
            <w:r>
              <w:t>Duration</w:t>
            </w:r>
          </w:p>
        </w:tc>
        <w:tc>
          <w:tcPr>
            <w:tcW w:w="2290" w:type="dxa"/>
          </w:tcPr>
          <w:p w14:paraId="1FF8CAB6" w14:textId="77777777" w:rsidR="000041D1" w:rsidRDefault="000041D1" w:rsidP="007719E0">
            <w:pPr>
              <w:spacing w:line="360" w:lineRule="auto"/>
              <w:jc w:val="center"/>
            </w:pPr>
            <w:r>
              <w:t>Start</w:t>
            </w:r>
          </w:p>
        </w:tc>
        <w:tc>
          <w:tcPr>
            <w:tcW w:w="2400" w:type="dxa"/>
          </w:tcPr>
          <w:p w14:paraId="26857093" w14:textId="77777777" w:rsidR="000041D1" w:rsidRDefault="000041D1" w:rsidP="007719E0">
            <w:pPr>
              <w:spacing w:line="360" w:lineRule="auto"/>
              <w:jc w:val="center"/>
            </w:pPr>
            <w:r>
              <w:t>Finish</w:t>
            </w:r>
          </w:p>
        </w:tc>
      </w:tr>
      <w:tr w:rsidR="000041D1" w14:paraId="2572BF5C" w14:textId="77777777" w:rsidTr="001B130B">
        <w:trPr>
          <w:trHeight w:val="918"/>
        </w:trPr>
        <w:tc>
          <w:tcPr>
            <w:tcW w:w="3128" w:type="dxa"/>
          </w:tcPr>
          <w:p w14:paraId="764DBCC0" w14:textId="77777777" w:rsidR="000041D1" w:rsidRPr="00C100A8" w:rsidRDefault="000041D1" w:rsidP="007719E0">
            <w:pPr>
              <w:spacing w:line="360" w:lineRule="auto"/>
              <w:rPr>
                <w:b/>
                <w:bCs/>
              </w:rPr>
            </w:pPr>
            <w:r w:rsidRPr="006B5887">
              <w:rPr>
                <w:b/>
                <w:bCs/>
              </w:rPr>
              <w:t>UCSI Mobile Library - Mobile Library Management System</w:t>
            </w:r>
          </w:p>
        </w:tc>
        <w:tc>
          <w:tcPr>
            <w:tcW w:w="1520" w:type="dxa"/>
          </w:tcPr>
          <w:p w14:paraId="1F4EFC9A" w14:textId="77777777" w:rsidR="000041D1" w:rsidRPr="00C100A8" w:rsidRDefault="000041D1" w:rsidP="007719E0">
            <w:pPr>
              <w:spacing w:line="360" w:lineRule="auto"/>
              <w:jc w:val="center"/>
              <w:rPr>
                <w:b/>
                <w:bCs/>
              </w:rPr>
            </w:pPr>
            <w:r w:rsidRPr="00C100A8">
              <w:rPr>
                <w:b/>
                <w:bCs/>
              </w:rPr>
              <w:t>1</w:t>
            </w:r>
            <w:r>
              <w:rPr>
                <w:b/>
                <w:bCs/>
              </w:rPr>
              <w:t>47</w:t>
            </w:r>
            <w:r w:rsidRPr="00C100A8">
              <w:rPr>
                <w:b/>
                <w:bCs/>
              </w:rPr>
              <w:t xml:space="preserve"> Days</w:t>
            </w:r>
          </w:p>
        </w:tc>
        <w:tc>
          <w:tcPr>
            <w:tcW w:w="2290" w:type="dxa"/>
          </w:tcPr>
          <w:p w14:paraId="343D5452" w14:textId="77777777" w:rsidR="000041D1" w:rsidRPr="00C100A8" w:rsidRDefault="000041D1" w:rsidP="007719E0">
            <w:pPr>
              <w:spacing w:line="360" w:lineRule="auto"/>
              <w:jc w:val="center"/>
              <w:rPr>
                <w:b/>
                <w:bCs/>
              </w:rPr>
            </w:pPr>
            <w:r w:rsidRPr="00EB39BC">
              <w:rPr>
                <w:b/>
                <w:bCs/>
              </w:rPr>
              <w:t>Fri 22/1/7</w:t>
            </w:r>
          </w:p>
        </w:tc>
        <w:tc>
          <w:tcPr>
            <w:tcW w:w="2400" w:type="dxa"/>
          </w:tcPr>
          <w:p w14:paraId="2FD8A65B" w14:textId="77777777" w:rsidR="000041D1" w:rsidRPr="00C100A8" w:rsidRDefault="000041D1" w:rsidP="007719E0">
            <w:pPr>
              <w:spacing w:line="360" w:lineRule="auto"/>
              <w:jc w:val="center"/>
              <w:rPr>
                <w:b/>
                <w:bCs/>
              </w:rPr>
            </w:pPr>
            <w:r w:rsidRPr="00EB39BC">
              <w:rPr>
                <w:b/>
                <w:bCs/>
              </w:rPr>
              <w:t>Sat 22/7/30</w:t>
            </w:r>
          </w:p>
        </w:tc>
      </w:tr>
      <w:tr w:rsidR="000041D1" w14:paraId="16727458" w14:textId="77777777" w:rsidTr="001B130B">
        <w:trPr>
          <w:trHeight w:val="530"/>
        </w:trPr>
        <w:tc>
          <w:tcPr>
            <w:tcW w:w="3128" w:type="dxa"/>
          </w:tcPr>
          <w:p w14:paraId="3E23FF25" w14:textId="77777777" w:rsidR="000041D1" w:rsidRPr="00C100A8" w:rsidRDefault="000041D1" w:rsidP="007719E0">
            <w:pPr>
              <w:spacing w:line="360" w:lineRule="auto"/>
              <w:rPr>
                <w:b/>
                <w:bCs/>
              </w:rPr>
            </w:pPr>
            <w:r w:rsidRPr="00C100A8">
              <w:rPr>
                <w:b/>
                <w:bCs/>
              </w:rPr>
              <w:t>Design &amp; Analysis</w:t>
            </w:r>
          </w:p>
        </w:tc>
        <w:tc>
          <w:tcPr>
            <w:tcW w:w="1520" w:type="dxa"/>
          </w:tcPr>
          <w:p w14:paraId="05FFF64D" w14:textId="77777777" w:rsidR="000041D1" w:rsidRPr="00C100A8" w:rsidRDefault="000041D1" w:rsidP="007719E0">
            <w:pPr>
              <w:spacing w:line="360" w:lineRule="auto"/>
              <w:jc w:val="center"/>
              <w:rPr>
                <w:b/>
                <w:bCs/>
              </w:rPr>
            </w:pPr>
            <w:r>
              <w:rPr>
                <w:b/>
                <w:bCs/>
              </w:rPr>
              <w:t>25</w:t>
            </w:r>
            <w:r w:rsidRPr="00C100A8">
              <w:rPr>
                <w:b/>
                <w:bCs/>
              </w:rPr>
              <w:t xml:space="preserve"> Days</w:t>
            </w:r>
          </w:p>
        </w:tc>
        <w:tc>
          <w:tcPr>
            <w:tcW w:w="2290" w:type="dxa"/>
          </w:tcPr>
          <w:p w14:paraId="4798A2DE" w14:textId="77777777" w:rsidR="000041D1" w:rsidRPr="00C100A8" w:rsidRDefault="000041D1" w:rsidP="007719E0">
            <w:pPr>
              <w:spacing w:line="360" w:lineRule="auto"/>
              <w:jc w:val="center"/>
              <w:rPr>
                <w:b/>
                <w:bCs/>
              </w:rPr>
            </w:pPr>
            <w:r w:rsidRPr="00EB39BC">
              <w:rPr>
                <w:b/>
                <w:bCs/>
              </w:rPr>
              <w:t>Fri 22/1/7</w:t>
            </w:r>
          </w:p>
        </w:tc>
        <w:tc>
          <w:tcPr>
            <w:tcW w:w="2400" w:type="dxa"/>
          </w:tcPr>
          <w:p w14:paraId="45ACEFA5" w14:textId="77777777" w:rsidR="000041D1" w:rsidRPr="00C100A8" w:rsidRDefault="000041D1" w:rsidP="007719E0">
            <w:pPr>
              <w:spacing w:line="360" w:lineRule="auto"/>
              <w:jc w:val="center"/>
              <w:rPr>
                <w:b/>
                <w:bCs/>
              </w:rPr>
            </w:pPr>
            <w:r w:rsidRPr="00EB39BC">
              <w:rPr>
                <w:b/>
                <w:bCs/>
              </w:rPr>
              <w:t>Thu 22/2/10</w:t>
            </w:r>
          </w:p>
        </w:tc>
      </w:tr>
      <w:tr w:rsidR="000041D1" w14:paraId="7D002A18" w14:textId="77777777" w:rsidTr="001B130B">
        <w:trPr>
          <w:trHeight w:val="480"/>
        </w:trPr>
        <w:tc>
          <w:tcPr>
            <w:tcW w:w="3128" w:type="dxa"/>
          </w:tcPr>
          <w:p w14:paraId="3FE620EC" w14:textId="77777777" w:rsidR="000041D1" w:rsidRDefault="000041D1" w:rsidP="007719E0">
            <w:pPr>
              <w:spacing w:line="360" w:lineRule="auto"/>
            </w:pPr>
            <w:r>
              <w:t>1. Project Planning</w:t>
            </w:r>
          </w:p>
        </w:tc>
        <w:tc>
          <w:tcPr>
            <w:tcW w:w="1520" w:type="dxa"/>
          </w:tcPr>
          <w:p w14:paraId="7A89C61D" w14:textId="77777777" w:rsidR="000041D1" w:rsidRDefault="000041D1" w:rsidP="007719E0">
            <w:pPr>
              <w:spacing w:line="360" w:lineRule="auto"/>
              <w:jc w:val="center"/>
            </w:pPr>
            <w:r>
              <w:t>2 Days</w:t>
            </w:r>
          </w:p>
        </w:tc>
        <w:tc>
          <w:tcPr>
            <w:tcW w:w="2290" w:type="dxa"/>
          </w:tcPr>
          <w:p w14:paraId="12823236" w14:textId="77777777" w:rsidR="000041D1" w:rsidRPr="005E571E" w:rsidRDefault="000041D1" w:rsidP="007719E0">
            <w:pPr>
              <w:spacing w:line="360" w:lineRule="auto"/>
              <w:jc w:val="center"/>
            </w:pPr>
            <w:r w:rsidRPr="001E031D">
              <w:t>Fri 22/1/7</w:t>
            </w:r>
          </w:p>
        </w:tc>
        <w:tc>
          <w:tcPr>
            <w:tcW w:w="2400" w:type="dxa"/>
          </w:tcPr>
          <w:p w14:paraId="27CCF5D8" w14:textId="77777777" w:rsidR="000041D1" w:rsidRDefault="000041D1" w:rsidP="007719E0">
            <w:pPr>
              <w:spacing w:line="360" w:lineRule="auto"/>
              <w:jc w:val="center"/>
            </w:pPr>
            <w:r w:rsidRPr="001E031D">
              <w:t>Sun 22/1/9</w:t>
            </w:r>
          </w:p>
        </w:tc>
      </w:tr>
      <w:tr w:rsidR="000041D1" w14:paraId="5D8E54CD" w14:textId="77777777" w:rsidTr="001B130B">
        <w:trPr>
          <w:trHeight w:val="469"/>
        </w:trPr>
        <w:tc>
          <w:tcPr>
            <w:tcW w:w="3128" w:type="dxa"/>
          </w:tcPr>
          <w:p w14:paraId="0A5BD7A1" w14:textId="77777777" w:rsidR="000041D1" w:rsidRDefault="000041D1" w:rsidP="007719E0">
            <w:pPr>
              <w:spacing w:line="360" w:lineRule="auto"/>
            </w:pPr>
            <w:r>
              <w:t xml:space="preserve">1.1 Finding Reference </w:t>
            </w:r>
          </w:p>
        </w:tc>
        <w:tc>
          <w:tcPr>
            <w:tcW w:w="1520" w:type="dxa"/>
          </w:tcPr>
          <w:p w14:paraId="006BE72D" w14:textId="77777777" w:rsidR="000041D1" w:rsidRDefault="000041D1" w:rsidP="007719E0">
            <w:pPr>
              <w:spacing w:line="360" w:lineRule="auto"/>
              <w:jc w:val="center"/>
            </w:pPr>
            <w:r>
              <w:t>9 Days</w:t>
            </w:r>
          </w:p>
        </w:tc>
        <w:tc>
          <w:tcPr>
            <w:tcW w:w="2290" w:type="dxa"/>
          </w:tcPr>
          <w:p w14:paraId="469058DA" w14:textId="77777777" w:rsidR="000041D1" w:rsidRDefault="000041D1" w:rsidP="007719E0">
            <w:pPr>
              <w:spacing w:line="360" w:lineRule="auto"/>
              <w:jc w:val="center"/>
            </w:pPr>
            <w:r w:rsidRPr="001E031D">
              <w:t>Sun 22/1/9</w:t>
            </w:r>
          </w:p>
        </w:tc>
        <w:tc>
          <w:tcPr>
            <w:tcW w:w="2400" w:type="dxa"/>
          </w:tcPr>
          <w:p w14:paraId="2AAD832E" w14:textId="77777777" w:rsidR="000041D1" w:rsidRDefault="000041D1" w:rsidP="007719E0">
            <w:pPr>
              <w:spacing w:line="360" w:lineRule="auto"/>
              <w:jc w:val="center"/>
            </w:pPr>
            <w:r w:rsidRPr="001E031D">
              <w:t>Wed 22/1/19</w:t>
            </w:r>
          </w:p>
        </w:tc>
      </w:tr>
      <w:tr w:rsidR="000041D1" w14:paraId="1FCC177A" w14:textId="77777777" w:rsidTr="001B130B">
        <w:trPr>
          <w:trHeight w:val="434"/>
        </w:trPr>
        <w:tc>
          <w:tcPr>
            <w:tcW w:w="3128" w:type="dxa"/>
          </w:tcPr>
          <w:p w14:paraId="38581530" w14:textId="77777777" w:rsidR="000041D1" w:rsidRDefault="000041D1" w:rsidP="007719E0">
            <w:pPr>
              <w:spacing w:line="360" w:lineRule="auto"/>
            </w:pPr>
            <w:r>
              <w:t>1.2 Project Title</w:t>
            </w:r>
          </w:p>
        </w:tc>
        <w:tc>
          <w:tcPr>
            <w:tcW w:w="1520" w:type="dxa"/>
          </w:tcPr>
          <w:p w14:paraId="2631AEAD" w14:textId="77777777" w:rsidR="000041D1" w:rsidRDefault="000041D1" w:rsidP="007719E0">
            <w:pPr>
              <w:spacing w:line="360" w:lineRule="auto"/>
              <w:jc w:val="center"/>
            </w:pPr>
            <w:r>
              <w:t>2 Days</w:t>
            </w:r>
          </w:p>
        </w:tc>
        <w:tc>
          <w:tcPr>
            <w:tcW w:w="2290" w:type="dxa"/>
          </w:tcPr>
          <w:p w14:paraId="5B06ED53" w14:textId="77777777" w:rsidR="000041D1" w:rsidRDefault="000041D1" w:rsidP="007719E0">
            <w:pPr>
              <w:spacing w:line="360" w:lineRule="auto"/>
              <w:jc w:val="center"/>
            </w:pPr>
            <w:r w:rsidRPr="001E031D">
              <w:t>Mon 22/1/10</w:t>
            </w:r>
          </w:p>
        </w:tc>
        <w:tc>
          <w:tcPr>
            <w:tcW w:w="2400" w:type="dxa"/>
          </w:tcPr>
          <w:p w14:paraId="33CB781F" w14:textId="77777777" w:rsidR="000041D1" w:rsidRDefault="000041D1" w:rsidP="007719E0">
            <w:pPr>
              <w:spacing w:line="360" w:lineRule="auto"/>
              <w:jc w:val="center"/>
            </w:pPr>
            <w:r w:rsidRPr="001E031D">
              <w:t>Tue 22/1/11</w:t>
            </w:r>
          </w:p>
        </w:tc>
      </w:tr>
      <w:tr w:rsidR="000041D1" w14:paraId="427C9263" w14:textId="77777777" w:rsidTr="001B130B">
        <w:trPr>
          <w:trHeight w:val="370"/>
        </w:trPr>
        <w:tc>
          <w:tcPr>
            <w:tcW w:w="3128" w:type="dxa"/>
          </w:tcPr>
          <w:p w14:paraId="73AD7178" w14:textId="77777777" w:rsidR="000041D1" w:rsidRDefault="000041D1" w:rsidP="007719E0">
            <w:pPr>
              <w:spacing w:line="360" w:lineRule="auto"/>
            </w:pPr>
            <w:r>
              <w:t>1.3 Scope</w:t>
            </w:r>
          </w:p>
        </w:tc>
        <w:tc>
          <w:tcPr>
            <w:tcW w:w="1520" w:type="dxa"/>
          </w:tcPr>
          <w:p w14:paraId="5FE6F3BD" w14:textId="77777777" w:rsidR="000041D1" w:rsidRDefault="000041D1" w:rsidP="007719E0">
            <w:pPr>
              <w:spacing w:line="360" w:lineRule="auto"/>
              <w:jc w:val="center"/>
            </w:pPr>
            <w:r>
              <w:t>4 Days</w:t>
            </w:r>
          </w:p>
        </w:tc>
        <w:tc>
          <w:tcPr>
            <w:tcW w:w="2290" w:type="dxa"/>
          </w:tcPr>
          <w:p w14:paraId="3A219046" w14:textId="77777777" w:rsidR="000041D1" w:rsidRDefault="000041D1" w:rsidP="007719E0">
            <w:pPr>
              <w:spacing w:line="360" w:lineRule="auto"/>
              <w:jc w:val="center"/>
            </w:pPr>
            <w:r w:rsidRPr="001E031D">
              <w:t>Tue 22/1/18</w:t>
            </w:r>
          </w:p>
        </w:tc>
        <w:tc>
          <w:tcPr>
            <w:tcW w:w="2400" w:type="dxa"/>
          </w:tcPr>
          <w:p w14:paraId="34A89583" w14:textId="77777777" w:rsidR="000041D1" w:rsidRDefault="000041D1" w:rsidP="007719E0">
            <w:pPr>
              <w:spacing w:line="360" w:lineRule="auto"/>
              <w:jc w:val="center"/>
            </w:pPr>
            <w:r w:rsidRPr="001E031D">
              <w:t>Fri 22/1/21</w:t>
            </w:r>
          </w:p>
        </w:tc>
      </w:tr>
      <w:tr w:rsidR="000041D1" w14:paraId="48D68961" w14:textId="77777777" w:rsidTr="001B130B">
        <w:trPr>
          <w:trHeight w:val="693"/>
        </w:trPr>
        <w:tc>
          <w:tcPr>
            <w:tcW w:w="3128" w:type="dxa"/>
          </w:tcPr>
          <w:p w14:paraId="4008CAF6" w14:textId="77777777" w:rsidR="000041D1" w:rsidRDefault="000041D1" w:rsidP="007719E0">
            <w:pPr>
              <w:spacing w:line="360" w:lineRule="auto"/>
            </w:pPr>
            <w:r>
              <w:t>1.4 Problem Statement, Objective, Aims</w:t>
            </w:r>
          </w:p>
        </w:tc>
        <w:tc>
          <w:tcPr>
            <w:tcW w:w="1520" w:type="dxa"/>
          </w:tcPr>
          <w:p w14:paraId="2C5F27E5" w14:textId="77777777" w:rsidR="000041D1" w:rsidRDefault="000041D1" w:rsidP="007719E0">
            <w:pPr>
              <w:spacing w:line="360" w:lineRule="auto"/>
              <w:jc w:val="center"/>
            </w:pPr>
            <w:r>
              <w:t>5 Days</w:t>
            </w:r>
          </w:p>
        </w:tc>
        <w:tc>
          <w:tcPr>
            <w:tcW w:w="2290" w:type="dxa"/>
          </w:tcPr>
          <w:p w14:paraId="598A3E94" w14:textId="77777777" w:rsidR="000041D1" w:rsidRDefault="000041D1" w:rsidP="007719E0">
            <w:pPr>
              <w:spacing w:line="360" w:lineRule="auto"/>
              <w:jc w:val="center"/>
            </w:pPr>
            <w:r w:rsidRPr="001E031D">
              <w:t>Sat 22/1/22</w:t>
            </w:r>
          </w:p>
        </w:tc>
        <w:tc>
          <w:tcPr>
            <w:tcW w:w="2400" w:type="dxa"/>
          </w:tcPr>
          <w:p w14:paraId="278F8B0F" w14:textId="77777777" w:rsidR="000041D1" w:rsidRDefault="000041D1" w:rsidP="007719E0">
            <w:pPr>
              <w:spacing w:line="360" w:lineRule="auto"/>
              <w:jc w:val="center"/>
            </w:pPr>
            <w:r w:rsidRPr="001E031D">
              <w:t>Thu 22/1/27</w:t>
            </w:r>
          </w:p>
        </w:tc>
      </w:tr>
      <w:tr w:rsidR="000041D1" w14:paraId="68AB4721" w14:textId="77777777" w:rsidTr="001B130B">
        <w:trPr>
          <w:trHeight w:val="480"/>
        </w:trPr>
        <w:tc>
          <w:tcPr>
            <w:tcW w:w="3128" w:type="dxa"/>
          </w:tcPr>
          <w:p w14:paraId="69611A4A" w14:textId="77777777" w:rsidR="000041D1" w:rsidRDefault="000041D1" w:rsidP="007719E0">
            <w:pPr>
              <w:spacing w:line="360" w:lineRule="auto"/>
            </w:pPr>
            <w:r>
              <w:t>1.5 Justification</w:t>
            </w:r>
          </w:p>
        </w:tc>
        <w:tc>
          <w:tcPr>
            <w:tcW w:w="1520" w:type="dxa"/>
          </w:tcPr>
          <w:p w14:paraId="4D3A70BC" w14:textId="77777777" w:rsidR="000041D1" w:rsidRDefault="000041D1" w:rsidP="007719E0">
            <w:pPr>
              <w:spacing w:line="360" w:lineRule="auto"/>
              <w:jc w:val="center"/>
            </w:pPr>
            <w:r>
              <w:t>3 Days</w:t>
            </w:r>
          </w:p>
        </w:tc>
        <w:tc>
          <w:tcPr>
            <w:tcW w:w="2290" w:type="dxa"/>
          </w:tcPr>
          <w:p w14:paraId="5603ACB2" w14:textId="77777777" w:rsidR="000041D1" w:rsidRDefault="000041D1" w:rsidP="007719E0">
            <w:pPr>
              <w:spacing w:line="360" w:lineRule="auto"/>
              <w:jc w:val="center"/>
            </w:pPr>
            <w:r w:rsidRPr="001E031D">
              <w:t>Thu 22/1/27</w:t>
            </w:r>
          </w:p>
        </w:tc>
        <w:tc>
          <w:tcPr>
            <w:tcW w:w="2400" w:type="dxa"/>
          </w:tcPr>
          <w:p w14:paraId="6604FEAE" w14:textId="77777777" w:rsidR="000041D1" w:rsidRDefault="000041D1" w:rsidP="007719E0">
            <w:pPr>
              <w:spacing w:line="360" w:lineRule="auto"/>
              <w:jc w:val="center"/>
            </w:pPr>
            <w:r w:rsidRPr="001E031D">
              <w:t>Sat 22/1/29</w:t>
            </w:r>
          </w:p>
        </w:tc>
      </w:tr>
      <w:tr w:rsidR="000041D1" w14:paraId="483BCEF7" w14:textId="77777777" w:rsidTr="001B130B">
        <w:trPr>
          <w:trHeight w:val="464"/>
        </w:trPr>
        <w:tc>
          <w:tcPr>
            <w:tcW w:w="3128" w:type="dxa"/>
          </w:tcPr>
          <w:p w14:paraId="0DD4A8BD" w14:textId="77777777" w:rsidR="000041D1" w:rsidRPr="00EA19B0" w:rsidRDefault="000041D1" w:rsidP="007719E0">
            <w:pPr>
              <w:spacing w:line="360" w:lineRule="auto"/>
              <w:rPr>
                <w:b/>
                <w:bCs/>
              </w:rPr>
            </w:pPr>
            <w:r w:rsidRPr="00EA19B0">
              <w:rPr>
                <w:b/>
                <w:bCs/>
              </w:rPr>
              <w:t>2. Method</w:t>
            </w:r>
          </w:p>
        </w:tc>
        <w:tc>
          <w:tcPr>
            <w:tcW w:w="1520" w:type="dxa"/>
          </w:tcPr>
          <w:p w14:paraId="325A15C8" w14:textId="77777777" w:rsidR="000041D1" w:rsidRPr="00EA19B0" w:rsidRDefault="000041D1" w:rsidP="007719E0">
            <w:pPr>
              <w:spacing w:line="360" w:lineRule="auto"/>
              <w:jc w:val="center"/>
              <w:rPr>
                <w:b/>
                <w:bCs/>
              </w:rPr>
            </w:pPr>
            <w:r>
              <w:rPr>
                <w:b/>
                <w:bCs/>
              </w:rPr>
              <w:t>10</w:t>
            </w:r>
            <w:r w:rsidRPr="00EA19B0">
              <w:rPr>
                <w:b/>
                <w:bCs/>
              </w:rPr>
              <w:t xml:space="preserve"> Days</w:t>
            </w:r>
          </w:p>
        </w:tc>
        <w:tc>
          <w:tcPr>
            <w:tcW w:w="2290" w:type="dxa"/>
          </w:tcPr>
          <w:p w14:paraId="45025932" w14:textId="77777777" w:rsidR="000041D1" w:rsidRPr="00EA19B0" w:rsidRDefault="000041D1" w:rsidP="007719E0">
            <w:pPr>
              <w:spacing w:line="360" w:lineRule="auto"/>
              <w:jc w:val="center"/>
              <w:rPr>
                <w:b/>
                <w:bCs/>
              </w:rPr>
            </w:pPr>
            <w:r w:rsidRPr="00C32701">
              <w:rPr>
                <w:b/>
                <w:bCs/>
              </w:rPr>
              <w:t>Sat 22/1/15</w:t>
            </w:r>
          </w:p>
        </w:tc>
        <w:tc>
          <w:tcPr>
            <w:tcW w:w="2400" w:type="dxa"/>
          </w:tcPr>
          <w:p w14:paraId="0624AE35" w14:textId="77777777" w:rsidR="000041D1" w:rsidRPr="00EA19B0" w:rsidRDefault="000041D1" w:rsidP="007719E0">
            <w:pPr>
              <w:spacing w:line="360" w:lineRule="auto"/>
              <w:jc w:val="center"/>
              <w:rPr>
                <w:b/>
                <w:bCs/>
              </w:rPr>
            </w:pPr>
            <w:r w:rsidRPr="00C32701">
              <w:rPr>
                <w:b/>
                <w:bCs/>
              </w:rPr>
              <w:t>Thu 22/1/27</w:t>
            </w:r>
          </w:p>
        </w:tc>
      </w:tr>
      <w:tr w:rsidR="000041D1" w14:paraId="70CC9FAF" w14:textId="77777777" w:rsidTr="001B130B">
        <w:trPr>
          <w:trHeight w:val="480"/>
        </w:trPr>
        <w:tc>
          <w:tcPr>
            <w:tcW w:w="3128" w:type="dxa"/>
          </w:tcPr>
          <w:p w14:paraId="397FBDE9" w14:textId="77777777" w:rsidR="000041D1" w:rsidRDefault="000041D1" w:rsidP="007719E0">
            <w:pPr>
              <w:spacing w:line="360" w:lineRule="auto"/>
            </w:pPr>
            <w:r>
              <w:t>2.1 Use Case Diagram</w:t>
            </w:r>
          </w:p>
        </w:tc>
        <w:tc>
          <w:tcPr>
            <w:tcW w:w="1520" w:type="dxa"/>
          </w:tcPr>
          <w:p w14:paraId="74A567DC" w14:textId="77777777" w:rsidR="000041D1" w:rsidRDefault="000041D1" w:rsidP="007719E0">
            <w:pPr>
              <w:spacing w:line="360" w:lineRule="auto"/>
              <w:jc w:val="center"/>
            </w:pPr>
            <w:r>
              <w:t>2 Days</w:t>
            </w:r>
          </w:p>
        </w:tc>
        <w:tc>
          <w:tcPr>
            <w:tcW w:w="2290" w:type="dxa"/>
          </w:tcPr>
          <w:p w14:paraId="088E696C" w14:textId="77777777" w:rsidR="000041D1" w:rsidRDefault="000041D1" w:rsidP="007719E0">
            <w:pPr>
              <w:spacing w:line="360" w:lineRule="auto"/>
              <w:jc w:val="center"/>
            </w:pPr>
            <w:r w:rsidRPr="00C32701">
              <w:t>Mon 22/1/17</w:t>
            </w:r>
          </w:p>
        </w:tc>
        <w:tc>
          <w:tcPr>
            <w:tcW w:w="2400" w:type="dxa"/>
          </w:tcPr>
          <w:p w14:paraId="5A6F0982" w14:textId="77777777" w:rsidR="000041D1" w:rsidRDefault="000041D1" w:rsidP="007719E0">
            <w:pPr>
              <w:spacing w:line="360" w:lineRule="auto"/>
              <w:jc w:val="center"/>
            </w:pPr>
            <w:r w:rsidRPr="00C32701">
              <w:t>Tue 22/1/18</w:t>
            </w:r>
          </w:p>
        </w:tc>
      </w:tr>
      <w:tr w:rsidR="000041D1" w14:paraId="3C0166D2" w14:textId="77777777" w:rsidTr="001B130B">
        <w:trPr>
          <w:trHeight w:val="960"/>
        </w:trPr>
        <w:tc>
          <w:tcPr>
            <w:tcW w:w="3128" w:type="dxa"/>
          </w:tcPr>
          <w:p w14:paraId="7516E625" w14:textId="77777777" w:rsidR="000041D1" w:rsidRDefault="000041D1" w:rsidP="007719E0">
            <w:pPr>
              <w:spacing w:line="360" w:lineRule="auto"/>
            </w:pPr>
            <w:r>
              <w:t>2.2 Construct Work Breakdown Structure</w:t>
            </w:r>
          </w:p>
        </w:tc>
        <w:tc>
          <w:tcPr>
            <w:tcW w:w="1520" w:type="dxa"/>
          </w:tcPr>
          <w:p w14:paraId="0A88171A" w14:textId="77777777" w:rsidR="000041D1" w:rsidRDefault="000041D1" w:rsidP="007719E0">
            <w:pPr>
              <w:spacing w:line="360" w:lineRule="auto"/>
              <w:jc w:val="center"/>
            </w:pPr>
            <w:r>
              <w:t>2 Days</w:t>
            </w:r>
          </w:p>
        </w:tc>
        <w:tc>
          <w:tcPr>
            <w:tcW w:w="2290" w:type="dxa"/>
          </w:tcPr>
          <w:p w14:paraId="21EAE516" w14:textId="77777777" w:rsidR="000041D1" w:rsidRDefault="000041D1" w:rsidP="007719E0">
            <w:pPr>
              <w:spacing w:line="360" w:lineRule="auto"/>
              <w:jc w:val="center"/>
            </w:pPr>
            <w:r w:rsidRPr="00C32701">
              <w:t>Thu 22/1/27</w:t>
            </w:r>
          </w:p>
        </w:tc>
        <w:tc>
          <w:tcPr>
            <w:tcW w:w="2400" w:type="dxa"/>
          </w:tcPr>
          <w:p w14:paraId="4B635003" w14:textId="77777777" w:rsidR="000041D1" w:rsidRDefault="000041D1" w:rsidP="007719E0">
            <w:pPr>
              <w:spacing w:line="360" w:lineRule="auto"/>
              <w:jc w:val="center"/>
            </w:pPr>
            <w:r w:rsidRPr="00C32701">
              <w:t>Fri 22/1/28</w:t>
            </w:r>
          </w:p>
        </w:tc>
      </w:tr>
      <w:tr w:rsidR="000041D1" w14:paraId="575C44FD" w14:textId="77777777" w:rsidTr="001B130B">
        <w:trPr>
          <w:trHeight w:val="960"/>
        </w:trPr>
        <w:tc>
          <w:tcPr>
            <w:tcW w:w="3128" w:type="dxa"/>
          </w:tcPr>
          <w:p w14:paraId="1CD25710" w14:textId="77777777" w:rsidR="000041D1" w:rsidRDefault="000041D1" w:rsidP="007719E0">
            <w:pPr>
              <w:spacing w:line="360" w:lineRule="auto"/>
            </w:pPr>
            <w:r>
              <w:t>2.3 Create Gantt Chart and Project Plan, Resources</w:t>
            </w:r>
          </w:p>
        </w:tc>
        <w:tc>
          <w:tcPr>
            <w:tcW w:w="1520" w:type="dxa"/>
          </w:tcPr>
          <w:p w14:paraId="4C62D34F" w14:textId="77777777" w:rsidR="000041D1" w:rsidRDefault="000041D1" w:rsidP="007719E0">
            <w:pPr>
              <w:spacing w:line="360" w:lineRule="auto"/>
              <w:jc w:val="center"/>
            </w:pPr>
            <w:r>
              <w:t>2 Days</w:t>
            </w:r>
          </w:p>
        </w:tc>
        <w:tc>
          <w:tcPr>
            <w:tcW w:w="2290" w:type="dxa"/>
          </w:tcPr>
          <w:p w14:paraId="06515705" w14:textId="77777777" w:rsidR="000041D1" w:rsidRDefault="000041D1" w:rsidP="007719E0">
            <w:pPr>
              <w:spacing w:line="360" w:lineRule="auto"/>
              <w:jc w:val="center"/>
            </w:pPr>
            <w:r w:rsidRPr="00C32701">
              <w:t>Sun 22/1/30</w:t>
            </w:r>
          </w:p>
        </w:tc>
        <w:tc>
          <w:tcPr>
            <w:tcW w:w="2400" w:type="dxa"/>
          </w:tcPr>
          <w:p w14:paraId="7983FBB5" w14:textId="77777777" w:rsidR="000041D1" w:rsidRDefault="000041D1" w:rsidP="007719E0">
            <w:pPr>
              <w:spacing w:line="360" w:lineRule="auto"/>
              <w:jc w:val="center"/>
            </w:pPr>
            <w:r w:rsidRPr="00C32701">
              <w:t>Mon 22/1/31</w:t>
            </w:r>
          </w:p>
        </w:tc>
      </w:tr>
      <w:tr w:rsidR="000041D1" w14:paraId="5776C5DF" w14:textId="77777777" w:rsidTr="001B130B">
        <w:trPr>
          <w:trHeight w:val="975"/>
        </w:trPr>
        <w:tc>
          <w:tcPr>
            <w:tcW w:w="3128" w:type="dxa"/>
          </w:tcPr>
          <w:p w14:paraId="09CF9008" w14:textId="77777777" w:rsidR="000041D1" w:rsidRDefault="000041D1" w:rsidP="007719E0">
            <w:pPr>
              <w:spacing w:line="360" w:lineRule="auto"/>
            </w:pPr>
            <w:r>
              <w:t>2.4 Define Constraints, Assumptions, Major Risk</w:t>
            </w:r>
          </w:p>
        </w:tc>
        <w:tc>
          <w:tcPr>
            <w:tcW w:w="1520" w:type="dxa"/>
          </w:tcPr>
          <w:p w14:paraId="7AD52884" w14:textId="77777777" w:rsidR="000041D1" w:rsidRDefault="000041D1" w:rsidP="007719E0">
            <w:pPr>
              <w:spacing w:line="360" w:lineRule="auto"/>
              <w:jc w:val="center"/>
            </w:pPr>
            <w:r>
              <w:t>4 Days</w:t>
            </w:r>
          </w:p>
        </w:tc>
        <w:tc>
          <w:tcPr>
            <w:tcW w:w="2290" w:type="dxa"/>
          </w:tcPr>
          <w:p w14:paraId="5E805732" w14:textId="77777777" w:rsidR="000041D1" w:rsidRDefault="000041D1" w:rsidP="007719E0">
            <w:pPr>
              <w:spacing w:line="360" w:lineRule="auto"/>
              <w:jc w:val="center"/>
            </w:pPr>
            <w:r w:rsidRPr="00C32701">
              <w:t>Tue 22/2/1</w:t>
            </w:r>
          </w:p>
        </w:tc>
        <w:tc>
          <w:tcPr>
            <w:tcW w:w="2400" w:type="dxa"/>
          </w:tcPr>
          <w:p w14:paraId="7C9E141E" w14:textId="77777777" w:rsidR="000041D1" w:rsidRDefault="000041D1" w:rsidP="007719E0">
            <w:pPr>
              <w:spacing w:line="360" w:lineRule="auto"/>
              <w:jc w:val="center"/>
            </w:pPr>
            <w:r w:rsidRPr="00C32701">
              <w:t>Fri 22/2/4</w:t>
            </w:r>
          </w:p>
        </w:tc>
      </w:tr>
      <w:tr w:rsidR="000041D1" w14:paraId="3D7BCFE9" w14:textId="77777777" w:rsidTr="001B130B">
        <w:trPr>
          <w:trHeight w:val="464"/>
        </w:trPr>
        <w:tc>
          <w:tcPr>
            <w:tcW w:w="3128" w:type="dxa"/>
          </w:tcPr>
          <w:p w14:paraId="0291E956" w14:textId="77777777" w:rsidR="000041D1" w:rsidRPr="00EA19B0" w:rsidRDefault="000041D1" w:rsidP="007719E0">
            <w:pPr>
              <w:spacing w:line="360" w:lineRule="auto"/>
              <w:rPr>
                <w:b/>
                <w:bCs/>
              </w:rPr>
            </w:pPr>
            <w:r w:rsidRPr="00EA19B0">
              <w:rPr>
                <w:b/>
                <w:bCs/>
              </w:rPr>
              <w:t>3</w:t>
            </w:r>
            <w:r>
              <w:rPr>
                <w:b/>
                <w:bCs/>
              </w:rPr>
              <w:t>.</w:t>
            </w:r>
            <w:r w:rsidRPr="00EA19B0">
              <w:rPr>
                <w:b/>
                <w:bCs/>
              </w:rPr>
              <w:t xml:space="preserve"> System Design</w:t>
            </w:r>
          </w:p>
        </w:tc>
        <w:tc>
          <w:tcPr>
            <w:tcW w:w="1520" w:type="dxa"/>
          </w:tcPr>
          <w:p w14:paraId="32B13C3E" w14:textId="77777777" w:rsidR="000041D1" w:rsidRPr="00EA19B0" w:rsidRDefault="000041D1" w:rsidP="007719E0">
            <w:pPr>
              <w:spacing w:line="360" w:lineRule="auto"/>
              <w:jc w:val="center"/>
              <w:rPr>
                <w:b/>
                <w:bCs/>
              </w:rPr>
            </w:pPr>
            <w:r w:rsidRPr="00EA19B0">
              <w:rPr>
                <w:b/>
                <w:bCs/>
              </w:rPr>
              <w:t>2</w:t>
            </w:r>
            <w:r>
              <w:rPr>
                <w:b/>
                <w:bCs/>
              </w:rPr>
              <w:t xml:space="preserve">1 </w:t>
            </w:r>
            <w:r w:rsidRPr="00EA19B0">
              <w:rPr>
                <w:b/>
                <w:bCs/>
              </w:rPr>
              <w:t>Days</w:t>
            </w:r>
          </w:p>
        </w:tc>
        <w:tc>
          <w:tcPr>
            <w:tcW w:w="2290" w:type="dxa"/>
          </w:tcPr>
          <w:p w14:paraId="5460F29D" w14:textId="77777777" w:rsidR="000041D1" w:rsidRPr="00EA19B0" w:rsidRDefault="000041D1" w:rsidP="007719E0">
            <w:pPr>
              <w:spacing w:line="360" w:lineRule="auto"/>
              <w:jc w:val="center"/>
              <w:rPr>
                <w:b/>
                <w:bCs/>
              </w:rPr>
            </w:pPr>
            <w:r w:rsidRPr="00C32701">
              <w:rPr>
                <w:b/>
                <w:bCs/>
              </w:rPr>
              <w:t>Mon 22/2/21</w:t>
            </w:r>
          </w:p>
        </w:tc>
        <w:tc>
          <w:tcPr>
            <w:tcW w:w="2400" w:type="dxa"/>
          </w:tcPr>
          <w:p w14:paraId="26484495" w14:textId="77777777" w:rsidR="000041D1" w:rsidRPr="00EA19B0" w:rsidRDefault="000041D1" w:rsidP="007719E0">
            <w:pPr>
              <w:spacing w:line="360" w:lineRule="auto"/>
              <w:jc w:val="center"/>
              <w:rPr>
                <w:b/>
                <w:bCs/>
              </w:rPr>
            </w:pPr>
            <w:r w:rsidRPr="00C32701">
              <w:rPr>
                <w:b/>
                <w:bCs/>
              </w:rPr>
              <w:t>Mon 22/3/21</w:t>
            </w:r>
          </w:p>
        </w:tc>
      </w:tr>
      <w:tr w:rsidR="000041D1" w14:paraId="29494B26" w14:textId="77777777" w:rsidTr="001B130B">
        <w:trPr>
          <w:trHeight w:val="561"/>
        </w:trPr>
        <w:tc>
          <w:tcPr>
            <w:tcW w:w="3128" w:type="dxa"/>
          </w:tcPr>
          <w:p w14:paraId="51E3F7EF" w14:textId="77777777" w:rsidR="000041D1" w:rsidRDefault="000041D1" w:rsidP="007719E0">
            <w:pPr>
              <w:spacing w:line="360" w:lineRule="auto"/>
            </w:pPr>
            <w:r>
              <w:t>3.1 Design Requirement gathering</w:t>
            </w:r>
          </w:p>
        </w:tc>
        <w:tc>
          <w:tcPr>
            <w:tcW w:w="1520" w:type="dxa"/>
          </w:tcPr>
          <w:p w14:paraId="31AB60F2" w14:textId="77777777" w:rsidR="000041D1" w:rsidRDefault="000041D1" w:rsidP="007719E0">
            <w:pPr>
              <w:spacing w:line="360" w:lineRule="auto"/>
              <w:jc w:val="center"/>
            </w:pPr>
            <w:r>
              <w:t>10 Days</w:t>
            </w:r>
          </w:p>
        </w:tc>
        <w:tc>
          <w:tcPr>
            <w:tcW w:w="2290" w:type="dxa"/>
          </w:tcPr>
          <w:p w14:paraId="16B2E494" w14:textId="77777777" w:rsidR="000041D1" w:rsidRDefault="000041D1" w:rsidP="007719E0">
            <w:pPr>
              <w:spacing w:line="360" w:lineRule="auto"/>
              <w:jc w:val="center"/>
            </w:pPr>
            <w:r w:rsidRPr="00C32701">
              <w:t>Tue 22/2/22</w:t>
            </w:r>
          </w:p>
        </w:tc>
        <w:tc>
          <w:tcPr>
            <w:tcW w:w="2400" w:type="dxa"/>
          </w:tcPr>
          <w:p w14:paraId="67F7D23D" w14:textId="77777777" w:rsidR="000041D1" w:rsidRDefault="000041D1" w:rsidP="007719E0">
            <w:pPr>
              <w:spacing w:line="360" w:lineRule="auto"/>
              <w:jc w:val="center"/>
            </w:pPr>
            <w:r w:rsidRPr="00C32701">
              <w:t>Sat 22/3/5</w:t>
            </w:r>
          </w:p>
        </w:tc>
      </w:tr>
      <w:tr w:rsidR="000041D1" w14:paraId="262100F8" w14:textId="77777777" w:rsidTr="001B130B">
        <w:trPr>
          <w:trHeight w:val="480"/>
        </w:trPr>
        <w:tc>
          <w:tcPr>
            <w:tcW w:w="3128" w:type="dxa"/>
          </w:tcPr>
          <w:p w14:paraId="7BD4B43D" w14:textId="77777777" w:rsidR="000041D1" w:rsidRDefault="000041D1" w:rsidP="007719E0">
            <w:pPr>
              <w:spacing w:line="360" w:lineRule="auto"/>
            </w:pPr>
            <w:r>
              <w:t>3.2 Define Clear System Flow</w:t>
            </w:r>
          </w:p>
        </w:tc>
        <w:tc>
          <w:tcPr>
            <w:tcW w:w="1520" w:type="dxa"/>
          </w:tcPr>
          <w:p w14:paraId="2A137449" w14:textId="77777777" w:rsidR="000041D1" w:rsidRDefault="000041D1" w:rsidP="007719E0">
            <w:pPr>
              <w:spacing w:line="360" w:lineRule="auto"/>
              <w:jc w:val="center"/>
            </w:pPr>
            <w:r>
              <w:t>9 Days</w:t>
            </w:r>
          </w:p>
        </w:tc>
        <w:tc>
          <w:tcPr>
            <w:tcW w:w="2290" w:type="dxa"/>
          </w:tcPr>
          <w:p w14:paraId="4760CC31" w14:textId="77777777" w:rsidR="000041D1" w:rsidRDefault="000041D1" w:rsidP="007719E0">
            <w:pPr>
              <w:spacing w:line="360" w:lineRule="auto"/>
              <w:jc w:val="center"/>
            </w:pPr>
            <w:r w:rsidRPr="00C32701">
              <w:t>Sat 22/3/5</w:t>
            </w:r>
          </w:p>
        </w:tc>
        <w:tc>
          <w:tcPr>
            <w:tcW w:w="2400" w:type="dxa"/>
          </w:tcPr>
          <w:p w14:paraId="67864C10" w14:textId="77777777" w:rsidR="000041D1" w:rsidRDefault="000041D1" w:rsidP="007719E0">
            <w:pPr>
              <w:spacing w:line="360" w:lineRule="auto"/>
              <w:jc w:val="center"/>
            </w:pPr>
            <w:r w:rsidRPr="00C32701">
              <w:t>Wed 22/3/16</w:t>
            </w:r>
          </w:p>
        </w:tc>
      </w:tr>
      <w:tr w:rsidR="000041D1" w14:paraId="54861A04" w14:textId="77777777" w:rsidTr="001B130B">
        <w:trPr>
          <w:trHeight w:val="480"/>
        </w:trPr>
        <w:tc>
          <w:tcPr>
            <w:tcW w:w="3128" w:type="dxa"/>
          </w:tcPr>
          <w:p w14:paraId="5B2EE6EF" w14:textId="77777777" w:rsidR="000041D1" w:rsidRDefault="000041D1" w:rsidP="007719E0">
            <w:pPr>
              <w:spacing w:line="360" w:lineRule="auto"/>
            </w:pPr>
            <w:r>
              <w:t>3.3 Interface Design</w:t>
            </w:r>
          </w:p>
        </w:tc>
        <w:tc>
          <w:tcPr>
            <w:tcW w:w="1520" w:type="dxa"/>
          </w:tcPr>
          <w:p w14:paraId="315E4B8C" w14:textId="77777777" w:rsidR="000041D1" w:rsidRDefault="000041D1" w:rsidP="007719E0">
            <w:pPr>
              <w:spacing w:line="360" w:lineRule="auto"/>
              <w:jc w:val="center"/>
            </w:pPr>
            <w:r>
              <w:t>4 Days</w:t>
            </w:r>
          </w:p>
        </w:tc>
        <w:tc>
          <w:tcPr>
            <w:tcW w:w="2290" w:type="dxa"/>
          </w:tcPr>
          <w:p w14:paraId="098502D8" w14:textId="77777777" w:rsidR="000041D1" w:rsidRDefault="000041D1" w:rsidP="007719E0">
            <w:pPr>
              <w:spacing w:line="360" w:lineRule="auto"/>
              <w:jc w:val="center"/>
            </w:pPr>
            <w:r w:rsidRPr="00C32701">
              <w:t>Wed 22/3/16</w:t>
            </w:r>
          </w:p>
        </w:tc>
        <w:tc>
          <w:tcPr>
            <w:tcW w:w="2400" w:type="dxa"/>
          </w:tcPr>
          <w:p w14:paraId="4ECAC8CC" w14:textId="77777777" w:rsidR="000041D1" w:rsidRDefault="000041D1" w:rsidP="007719E0">
            <w:pPr>
              <w:spacing w:line="360" w:lineRule="auto"/>
              <w:jc w:val="center"/>
            </w:pPr>
            <w:r w:rsidRPr="00C32701">
              <w:t>Sat 22/3/19</w:t>
            </w:r>
          </w:p>
        </w:tc>
      </w:tr>
      <w:tr w:rsidR="000041D1" w14:paraId="3EA80C64" w14:textId="77777777" w:rsidTr="001B130B">
        <w:trPr>
          <w:trHeight w:val="480"/>
        </w:trPr>
        <w:tc>
          <w:tcPr>
            <w:tcW w:w="3128" w:type="dxa"/>
          </w:tcPr>
          <w:p w14:paraId="37A0F87A" w14:textId="77777777" w:rsidR="000041D1" w:rsidRPr="00393F77" w:rsidRDefault="000041D1" w:rsidP="007719E0">
            <w:pPr>
              <w:spacing w:line="360" w:lineRule="auto"/>
              <w:rPr>
                <w:b/>
                <w:bCs/>
              </w:rPr>
            </w:pPr>
            <w:r w:rsidRPr="00393F77">
              <w:rPr>
                <w:b/>
                <w:bCs/>
              </w:rPr>
              <w:t>Implementation</w:t>
            </w:r>
          </w:p>
        </w:tc>
        <w:tc>
          <w:tcPr>
            <w:tcW w:w="1520" w:type="dxa"/>
          </w:tcPr>
          <w:p w14:paraId="35691ED0" w14:textId="77777777" w:rsidR="000041D1" w:rsidRPr="00393F77" w:rsidRDefault="000041D1" w:rsidP="007719E0">
            <w:pPr>
              <w:spacing w:line="360" w:lineRule="auto"/>
              <w:jc w:val="center"/>
              <w:rPr>
                <w:b/>
                <w:bCs/>
              </w:rPr>
            </w:pPr>
            <w:r w:rsidRPr="00393F77">
              <w:rPr>
                <w:b/>
                <w:bCs/>
              </w:rPr>
              <w:t>51 Days</w:t>
            </w:r>
          </w:p>
        </w:tc>
        <w:tc>
          <w:tcPr>
            <w:tcW w:w="2290" w:type="dxa"/>
          </w:tcPr>
          <w:p w14:paraId="1CCFD7C6" w14:textId="77777777" w:rsidR="000041D1" w:rsidRPr="00393F77" w:rsidRDefault="000041D1" w:rsidP="007719E0">
            <w:pPr>
              <w:spacing w:line="360" w:lineRule="auto"/>
              <w:jc w:val="center"/>
              <w:rPr>
                <w:b/>
                <w:bCs/>
              </w:rPr>
            </w:pPr>
            <w:r w:rsidRPr="00E42788">
              <w:rPr>
                <w:b/>
                <w:bCs/>
              </w:rPr>
              <w:t>Tue 22/3/22</w:t>
            </w:r>
          </w:p>
        </w:tc>
        <w:tc>
          <w:tcPr>
            <w:tcW w:w="2400" w:type="dxa"/>
          </w:tcPr>
          <w:p w14:paraId="6C9581F9" w14:textId="77777777" w:rsidR="000041D1" w:rsidRPr="00393F77" w:rsidRDefault="000041D1" w:rsidP="007719E0">
            <w:pPr>
              <w:spacing w:line="360" w:lineRule="auto"/>
              <w:jc w:val="center"/>
              <w:rPr>
                <w:b/>
                <w:bCs/>
              </w:rPr>
            </w:pPr>
            <w:r w:rsidRPr="00E42788">
              <w:rPr>
                <w:b/>
                <w:bCs/>
              </w:rPr>
              <w:t>Tue 22/5/31</w:t>
            </w:r>
          </w:p>
        </w:tc>
      </w:tr>
      <w:tr w:rsidR="000041D1" w14:paraId="47B9235F" w14:textId="77777777" w:rsidTr="001B130B">
        <w:trPr>
          <w:trHeight w:val="480"/>
        </w:trPr>
        <w:tc>
          <w:tcPr>
            <w:tcW w:w="3128" w:type="dxa"/>
          </w:tcPr>
          <w:p w14:paraId="4FF03790" w14:textId="77777777" w:rsidR="000041D1" w:rsidRPr="00393F77" w:rsidRDefault="000041D1" w:rsidP="007719E0">
            <w:pPr>
              <w:spacing w:line="360" w:lineRule="auto"/>
              <w:rPr>
                <w:b/>
                <w:bCs/>
              </w:rPr>
            </w:pPr>
            <w:r w:rsidRPr="00393F77">
              <w:rPr>
                <w:b/>
                <w:bCs/>
              </w:rPr>
              <w:lastRenderedPageBreak/>
              <w:t>Testing</w:t>
            </w:r>
            <w:r>
              <w:rPr>
                <w:b/>
                <w:bCs/>
              </w:rPr>
              <w:t xml:space="preserve"> </w:t>
            </w:r>
            <w:r w:rsidRPr="00393F77">
              <w:rPr>
                <w:b/>
                <w:bCs/>
              </w:rPr>
              <w:t>&amp;</w:t>
            </w:r>
            <w:r>
              <w:rPr>
                <w:b/>
                <w:bCs/>
              </w:rPr>
              <w:t xml:space="preserve"> </w:t>
            </w:r>
            <w:r w:rsidRPr="00393F77">
              <w:rPr>
                <w:b/>
                <w:bCs/>
              </w:rPr>
              <w:t>Additional</w:t>
            </w:r>
            <w:r>
              <w:rPr>
                <w:b/>
                <w:bCs/>
              </w:rPr>
              <w:t xml:space="preserve"> </w:t>
            </w:r>
            <w:r w:rsidRPr="00393F77">
              <w:rPr>
                <w:b/>
                <w:bCs/>
              </w:rPr>
              <w:t>Functional Features</w:t>
            </w:r>
          </w:p>
        </w:tc>
        <w:tc>
          <w:tcPr>
            <w:tcW w:w="1520" w:type="dxa"/>
          </w:tcPr>
          <w:p w14:paraId="4D9063FB" w14:textId="77777777" w:rsidR="000041D1" w:rsidRPr="00393F77" w:rsidRDefault="000041D1" w:rsidP="007719E0">
            <w:pPr>
              <w:spacing w:line="360" w:lineRule="auto"/>
              <w:jc w:val="center"/>
              <w:rPr>
                <w:b/>
                <w:bCs/>
              </w:rPr>
            </w:pPr>
            <w:r w:rsidRPr="00393F77">
              <w:rPr>
                <w:b/>
                <w:bCs/>
              </w:rPr>
              <w:t>22 Days</w:t>
            </w:r>
          </w:p>
        </w:tc>
        <w:tc>
          <w:tcPr>
            <w:tcW w:w="2290" w:type="dxa"/>
          </w:tcPr>
          <w:p w14:paraId="375877C4" w14:textId="77777777" w:rsidR="000041D1" w:rsidRPr="00393F77" w:rsidRDefault="000041D1" w:rsidP="007719E0">
            <w:pPr>
              <w:spacing w:line="360" w:lineRule="auto"/>
              <w:jc w:val="center"/>
              <w:rPr>
                <w:b/>
                <w:bCs/>
              </w:rPr>
            </w:pPr>
            <w:r w:rsidRPr="00E42788">
              <w:rPr>
                <w:b/>
                <w:bCs/>
              </w:rPr>
              <w:t>Wed 22/6/1</w:t>
            </w:r>
          </w:p>
        </w:tc>
        <w:tc>
          <w:tcPr>
            <w:tcW w:w="2400" w:type="dxa"/>
          </w:tcPr>
          <w:p w14:paraId="57F75D0A" w14:textId="77777777" w:rsidR="000041D1" w:rsidRPr="00393F77" w:rsidRDefault="000041D1" w:rsidP="007719E0">
            <w:pPr>
              <w:spacing w:line="360" w:lineRule="auto"/>
              <w:jc w:val="center"/>
              <w:rPr>
                <w:b/>
                <w:bCs/>
              </w:rPr>
            </w:pPr>
            <w:r w:rsidRPr="00E42788">
              <w:rPr>
                <w:b/>
                <w:bCs/>
              </w:rPr>
              <w:t>Thu 22/6/30</w:t>
            </w:r>
          </w:p>
        </w:tc>
      </w:tr>
      <w:tr w:rsidR="000041D1" w14:paraId="451ADDE7" w14:textId="77777777" w:rsidTr="001B130B">
        <w:trPr>
          <w:trHeight w:val="777"/>
        </w:trPr>
        <w:tc>
          <w:tcPr>
            <w:tcW w:w="3128" w:type="dxa"/>
          </w:tcPr>
          <w:p w14:paraId="248ECC14" w14:textId="77777777" w:rsidR="000041D1" w:rsidRPr="00393F77" w:rsidRDefault="000041D1" w:rsidP="007719E0">
            <w:pPr>
              <w:spacing w:line="360" w:lineRule="auto"/>
              <w:rPr>
                <w:b/>
                <w:bCs/>
              </w:rPr>
            </w:pPr>
            <w:r w:rsidRPr="00393F77">
              <w:rPr>
                <w:b/>
                <w:bCs/>
              </w:rPr>
              <w:t>Deployment and Bugs Finding</w:t>
            </w:r>
          </w:p>
        </w:tc>
        <w:tc>
          <w:tcPr>
            <w:tcW w:w="1520" w:type="dxa"/>
          </w:tcPr>
          <w:p w14:paraId="1537E992" w14:textId="77777777" w:rsidR="000041D1" w:rsidRPr="00393F77" w:rsidRDefault="000041D1" w:rsidP="007719E0">
            <w:pPr>
              <w:spacing w:line="360" w:lineRule="auto"/>
              <w:jc w:val="center"/>
              <w:rPr>
                <w:b/>
                <w:bCs/>
              </w:rPr>
            </w:pPr>
            <w:r w:rsidRPr="00393F77">
              <w:rPr>
                <w:b/>
                <w:bCs/>
              </w:rPr>
              <w:t>21 Days</w:t>
            </w:r>
          </w:p>
        </w:tc>
        <w:tc>
          <w:tcPr>
            <w:tcW w:w="2290" w:type="dxa"/>
          </w:tcPr>
          <w:p w14:paraId="1D083266" w14:textId="77777777" w:rsidR="000041D1" w:rsidRPr="00393F77" w:rsidRDefault="000041D1" w:rsidP="007719E0">
            <w:pPr>
              <w:spacing w:line="360" w:lineRule="auto"/>
              <w:jc w:val="center"/>
              <w:rPr>
                <w:b/>
                <w:bCs/>
              </w:rPr>
            </w:pPr>
            <w:r w:rsidRPr="00E42788">
              <w:rPr>
                <w:b/>
                <w:bCs/>
              </w:rPr>
              <w:t>Fri 22/7/1</w:t>
            </w:r>
          </w:p>
        </w:tc>
        <w:tc>
          <w:tcPr>
            <w:tcW w:w="2400" w:type="dxa"/>
          </w:tcPr>
          <w:p w14:paraId="5E823AE9" w14:textId="77777777" w:rsidR="000041D1" w:rsidRPr="00393F77" w:rsidRDefault="000041D1" w:rsidP="007719E0">
            <w:pPr>
              <w:spacing w:line="360" w:lineRule="auto"/>
              <w:jc w:val="center"/>
              <w:rPr>
                <w:b/>
                <w:bCs/>
              </w:rPr>
            </w:pPr>
            <w:r w:rsidRPr="00E42788">
              <w:rPr>
                <w:b/>
                <w:bCs/>
              </w:rPr>
              <w:t>Fri 22/7/29</w:t>
            </w:r>
          </w:p>
        </w:tc>
      </w:tr>
    </w:tbl>
    <w:bookmarkEnd w:id="34"/>
    <w:p w14:paraId="32BFB7EB" w14:textId="5D3A8587" w:rsidR="000041D1" w:rsidRDefault="00405056" w:rsidP="007719E0">
      <w:pPr>
        <w:spacing w:line="360" w:lineRule="auto"/>
        <w:jc w:val="center"/>
      </w:pPr>
      <w:r w:rsidRPr="00405056">
        <w:t>Table 1</w:t>
      </w:r>
      <w:r w:rsidR="000041D1" w:rsidRPr="007637C0">
        <w:t>: Project Plan</w:t>
      </w:r>
    </w:p>
    <w:p w14:paraId="6420FF77" w14:textId="08712228" w:rsidR="000041D1" w:rsidRPr="00080A36" w:rsidRDefault="000041D1" w:rsidP="007719E0">
      <w:pPr>
        <w:pStyle w:val="2"/>
        <w:numPr>
          <w:ilvl w:val="1"/>
          <w:numId w:val="2"/>
        </w:numPr>
        <w:spacing w:line="360" w:lineRule="auto"/>
        <w:rPr>
          <w:rFonts w:ascii="Times New Roman" w:eastAsiaTheme="minorEastAsia" w:hAnsi="Times New Roman" w:cs="Times New Roman"/>
          <w:sz w:val="24"/>
          <w:szCs w:val="24"/>
        </w:rPr>
      </w:pPr>
      <w:bookmarkStart w:id="35" w:name="_Toc108949806"/>
      <w:r>
        <w:rPr>
          <w:rFonts w:ascii="Times New Roman" w:eastAsiaTheme="minorEastAsia" w:hAnsi="Times New Roman" w:cs="Times New Roman"/>
          <w:sz w:val="24"/>
          <w:szCs w:val="24"/>
        </w:rPr>
        <w:t xml:space="preserve"> </w:t>
      </w:r>
      <w:bookmarkStart w:id="36" w:name="_Toc109850173"/>
      <w:r w:rsidRPr="00080A36">
        <w:rPr>
          <w:rFonts w:ascii="Times New Roman" w:eastAsiaTheme="minorEastAsia" w:hAnsi="Times New Roman" w:cs="Times New Roman"/>
          <w:sz w:val="24"/>
          <w:szCs w:val="24"/>
        </w:rPr>
        <w:t>Constraints and Assumptions</w:t>
      </w:r>
      <w:bookmarkEnd w:id="35"/>
      <w:bookmarkEnd w:id="36"/>
    </w:p>
    <w:p w14:paraId="13E47282" w14:textId="77777777" w:rsidR="006E71B8" w:rsidRPr="006E0A02" w:rsidRDefault="006E71B8" w:rsidP="007719E0">
      <w:pPr>
        <w:spacing w:line="360" w:lineRule="auto"/>
      </w:pPr>
      <w:r w:rsidRPr="006E0A02">
        <w:t>The project will not be developed on any high spec physical servers. This project will only use a normal PC as the base server for the application. The project requires each user to have a smartphone for things like borrowing books. The user account password of this project is not encrypted using any complicated algorithm. In addition, the project requires no additional implementation costs.</w:t>
      </w:r>
    </w:p>
    <w:p w14:paraId="3E09B04E" w14:textId="77777777" w:rsidR="006E71B8" w:rsidRPr="006E0A02" w:rsidRDefault="006E71B8" w:rsidP="007719E0">
      <w:pPr>
        <w:spacing w:line="360" w:lineRule="auto"/>
      </w:pPr>
    </w:p>
    <w:p w14:paraId="14BD7A54" w14:textId="77777777" w:rsidR="006E71B8" w:rsidRDefault="006E71B8" w:rsidP="007719E0">
      <w:pPr>
        <w:spacing w:line="360" w:lineRule="auto"/>
        <w:rPr>
          <w:rFonts w:eastAsia="Yu Mincho"/>
          <w:lang w:eastAsia="ja-JP"/>
        </w:rPr>
      </w:pPr>
      <w:r>
        <w:rPr>
          <w:rFonts w:eastAsia="Yu Mincho"/>
          <w:lang w:eastAsia="ja-JP"/>
        </w:rPr>
        <w:t>Assumption of this project:</w:t>
      </w:r>
    </w:p>
    <w:p w14:paraId="440AA1C3" w14:textId="77777777" w:rsidR="006E71B8" w:rsidRPr="00EF3E1C" w:rsidRDefault="006E71B8" w:rsidP="007719E0">
      <w:pPr>
        <w:pStyle w:val="a5"/>
        <w:widowControl w:val="0"/>
        <w:numPr>
          <w:ilvl w:val="0"/>
          <w:numId w:val="9"/>
        </w:numPr>
        <w:spacing w:line="360" w:lineRule="auto"/>
        <w:ind w:left="720" w:firstLineChars="0" w:hanging="360"/>
        <w:jc w:val="both"/>
      </w:pPr>
      <w:r w:rsidRPr="00EF3E1C">
        <w:t>It is assumed that all users have smartphones to access the network.</w:t>
      </w:r>
    </w:p>
    <w:p w14:paraId="66EC86FC" w14:textId="77777777" w:rsidR="006E71B8" w:rsidRPr="00EF3E1C" w:rsidRDefault="006E71B8" w:rsidP="007719E0">
      <w:pPr>
        <w:pStyle w:val="a5"/>
        <w:widowControl w:val="0"/>
        <w:numPr>
          <w:ilvl w:val="0"/>
          <w:numId w:val="9"/>
        </w:numPr>
        <w:spacing w:line="360" w:lineRule="auto"/>
        <w:ind w:left="720" w:firstLineChars="0" w:hanging="360"/>
        <w:jc w:val="both"/>
      </w:pPr>
      <w:r w:rsidRPr="00EF3E1C">
        <w:t>All users are assumed to have basic knowledge of using a smartphone.</w:t>
      </w:r>
    </w:p>
    <w:p w14:paraId="34FEFF7F" w14:textId="4284E28D" w:rsidR="000041D1" w:rsidRDefault="000041D1" w:rsidP="007719E0">
      <w:pPr>
        <w:spacing w:line="360" w:lineRule="auto"/>
      </w:pPr>
    </w:p>
    <w:p w14:paraId="7EF40B05" w14:textId="7357A9D0" w:rsidR="006E71B8" w:rsidRDefault="006E71B8" w:rsidP="007719E0">
      <w:pPr>
        <w:spacing w:line="360" w:lineRule="auto"/>
      </w:pPr>
    </w:p>
    <w:p w14:paraId="17BE80DB" w14:textId="513640EF" w:rsidR="006E71B8" w:rsidRPr="006E71B8" w:rsidRDefault="006E71B8" w:rsidP="007719E0">
      <w:pPr>
        <w:pStyle w:val="2"/>
        <w:numPr>
          <w:ilvl w:val="1"/>
          <w:numId w:val="2"/>
        </w:numPr>
        <w:spacing w:line="360" w:lineRule="auto"/>
        <w:rPr>
          <w:rFonts w:ascii="Times New Roman" w:eastAsiaTheme="minorEastAsia" w:hAnsi="Times New Roman" w:cs="Times New Roman"/>
          <w:sz w:val="24"/>
          <w:szCs w:val="24"/>
        </w:rPr>
      </w:pPr>
      <w:bookmarkStart w:id="37" w:name="_Toc108949812"/>
      <w:r>
        <w:rPr>
          <w:rFonts w:ascii="Times New Roman" w:eastAsiaTheme="minorEastAsia" w:hAnsi="Times New Roman" w:cs="Times New Roman"/>
          <w:sz w:val="24"/>
          <w:szCs w:val="24"/>
        </w:rPr>
        <w:t xml:space="preserve"> </w:t>
      </w:r>
      <w:bookmarkStart w:id="38" w:name="_Toc109850174"/>
      <w:r w:rsidRPr="00080A36">
        <w:rPr>
          <w:rFonts w:ascii="Times New Roman" w:eastAsiaTheme="minorEastAsia" w:hAnsi="Times New Roman" w:cs="Times New Roman"/>
          <w:sz w:val="24"/>
          <w:szCs w:val="24"/>
        </w:rPr>
        <w:t>Resources</w:t>
      </w:r>
      <w:bookmarkEnd w:id="37"/>
      <w:bookmarkEnd w:id="38"/>
    </w:p>
    <w:p w14:paraId="051A7917" w14:textId="01B7F089" w:rsidR="006E71B8" w:rsidRDefault="006E71B8" w:rsidP="007719E0">
      <w:pPr>
        <w:pStyle w:val="3"/>
        <w:numPr>
          <w:ilvl w:val="2"/>
          <w:numId w:val="2"/>
        </w:numPr>
        <w:spacing w:line="360" w:lineRule="auto"/>
        <w:rPr>
          <w:sz w:val="24"/>
          <w:szCs w:val="24"/>
        </w:rPr>
      </w:pPr>
      <w:bookmarkStart w:id="39" w:name="_Toc109850175"/>
      <w:r w:rsidRPr="006E71B8">
        <w:rPr>
          <w:sz w:val="24"/>
          <w:szCs w:val="24"/>
        </w:rPr>
        <w:t>Hardware</w:t>
      </w:r>
      <w:bookmarkEnd w:id="39"/>
    </w:p>
    <w:p w14:paraId="3EEA46D8" w14:textId="77777777" w:rsidR="00A17895" w:rsidRDefault="00A17895" w:rsidP="007719E0">
      <w:pPr>
        <w:spacing w:line="360" w:lineRule="auto"/>
        <w:rPr>
          <w:b/>
          <w:bCs/>
        </w:rPr>
      </w:pPr>
      <w:r w:rsidRPr="001720D0">
        <w:rPr>
          <w:b/>
          <w:bCs/>
        </w:rPr>
        <w:t xml:space="preserve">Computer: </w:t>
      </w:r>
      <w:r w:rsidRPr="001720D0">
        <w:t>This project requires a fully functional computer as it requires prototyping and documentation of the proposed mobile application.</w:t>
      </w:r>
    </w:p>
    <w:p w14:paraId="3CAC99A5" w14:textId="77777777" w:rsidR="00A17895" w:rsidRPr="00D40936" w:rsidRDefault="00A17895" w:rsidP="007719E0">
      <w:pPr>
        <w:pStyle w:val="a5"/>
        <w:numPr>
          <w:ilvl w:val="0"/>
          <w:numId w:val="10"/>
        </w:numPr>
        <w:spacing w:after="160" w:line="360" w:lineRule="auto"/>
        <w:ind w:firstLineChars="0"/>
        <w:contextualSpacing/>
        <w:jc w:val="both"/>
        <w:rPr>
          <w:b/>
          <w:bCs/>
        </w:rPr>
      </w:pPr>
      <w:r w:rsidRPr="00D40936">
        <w:rPr>
          <w:b/>
          <w:bCs/>
        </w:rPr>
        <w:t>Model:</w:t>
      </w:r>
      <w:r w:rsidRPr="00D40936">
        <w:rPr>
          <w:b/>
          <w:bCs/>
        </w:rPr>
        <w:tab/>
      </w:r>
      <w:r>
        <w:rPr>
          <w:b/>
          <w:bCs/>
        </w:rPr>
        <w:t>MSI GP76</w:t>
      </w:r>
      <w:r>
        <w:rPr>
          <w:rFonts w:hint="eastAsia"/>
          <w:b/>
          <w:bCs/>
        </w:rPr>
        <w:t>（</w:t>
      </w:r>
      <w:r>
        <w:rPr>
          <w:rFonts w:hint="eastAsia"/>
          <w:b/>
          <w:bCs/>
        </w:rPr>
        <w:t>1</w:t>
      </w:r>
      <w:r>
        <w:rPr>
          <w:b/>
          <w:bCs/>
        </w:rPr>
        <w:t>7.3</w:t>
      </w:r>
      <w:r w:rsidRPr="00D40936">
        <w:rPr>
          <w:b/>
          <w:bCs/>
        </w:rPr>
        <w:t>-inch</w:t>
      </w:r>
      <w:r>
        <w:rPr>
          <w:rFonts w:hint="eastAsia"/>
          <w:b/>
          <w:bCs/>
        </w:rPr>
        <w:t>，</w:t>
      </w:r>
      <w:r>
        <w:rPr>
          <w:rFonts w:hint="eastAsia"/>
          <w:b/>
          <w:bCs/>
        </w:rPr>
        <w:t>2</w:t>
      </w:r>
      <w:r>
        <w:rPr>
          <w:b/>
          <w:bCs/>
        </w:rPr>
        <w:t>021</w:t>
      </w:r>
      <w:r>
        <w:rPr>
          <w:rFonts w:hint="eastAsia"/>
          <w:b/>
          <w:bCs/>
        </w:rPr>
        <w:t>）</w:t>
      </w:r>
    </w:p>
    <w:p w14:paraId="448F2C3A" w14:textId="77777777" w:rsidR="00A17895" w:rsidRPr="00D40936" w:rsidRDefault="00A17895" w:rsidP="007719E0">
      <w:pPr>
        <w:pStyle w:val="a5"/>
        <w:numPr>
          <w:ilvl w:val="0"/>
          <w:numId w:val="10"/>
        </w:numPr>
        <w:spacing w:after="160" w:line="360" w:lineRule="auto"/>
        <w:ind w:firstLineChars="0"/>
        <w:contextualSpacing/>
        <w:jc w:val="both"/>
        <w:rPr>
          <w:b/>
          <w:bCs/>
        </w:rPr>
      </w:pPr>
      <w:r w:rsidRPr="00D40936">
        <w:rPr>
          <w:b/>
          <w:bCs/>
        </w:rPr>
        <w:t>Processor:</w:t>
      </w:r>
      <w:r w:rsidRPr="00D40936">
        <w:rPr>
          <w:b/>
          <w:bCs/>
        </w:rPr>
        <w:tab/>
      </w:r>
      <w:r w:rsidRPr="00180A39">
        <w:rPr>
          <w:b/>
          <w:bCs/>
        </w:rPr>
        <w:t>2.3GHz 8-core Intel Core i7 processor</w:t>
      </w:r>
    </w:p>
    <w:p w14:paraId="43A08C61" w14:textId="77777777" w:rsidR="00A17895" w:rsidRPr="00180A39" w:rsidRDefault="00A17895" w:rsidP="007719E0">
      <w:pPr>
        <w:pStyle w:val="a5"/>
        <w:numPr>
          <w:ilvl w:val="0"/>
          <w:numId w:val="10"/>
        </w:numPr>
        <w:spacing w:after="160" w:line="360" w:lineRule="auto"/>
        <w:ind w:firstLineChars="0"/>
        <w:contextualSpacing/>
        <w:jc w:val="both"/>
        <w:rPr>
          <w:b/>
          <w:bCs/>
        </w:rPr>
      </w:pPr>
      <w:r w:rsidRPr="00D40936">
        <w:rPr>
          <w:b/>
          <w:bCs/>
        </w:rPr>
        <w:t>OS:</w:t>
      </w:r>
      <w:r w:rsidRPr="00D40936">
        <w:rPr>
          <w:b/>
          <w:bCs/>
        </w:rPr>
        <w:tab/>
      </w:r>
      <w:r>
        <w:rPr>
          <w:b/>
          <w:bCs/>
        </w:rPr>
        <w:tab/>
      </w:r>
      <w:r w:rsidRPr="00180A39">
        <w:rPr>
          <w:b/>
          <w:bCs/>
          <w:shd w:val="clear" w:color="auto" w:fill="FFFFFF"/>
        </w:rPr>
        <w:t>Windows10</w:t>
      </w:r>
    </w:p>
    <w:p w14:paraId="013640E1" w14:textId="77777777" w:rsidR="00A17895" w:rsidRPr="00D40936" w:rsidRDefault="00A17895" w:rsidP="007719E0">
      <w:pPr>
        <w:pStyle w:val="a5"/>
        <w:numPr>
          <w:ilvl w:val="0"/>
          <w:numId w:val="10"/>
        </w:numPr>
        <w:spacing w:after="160" w:line="360" w:lineRule="auto"/>
        <w:ind w:firstLineChars="0"/>
        <w:contextualSpacing/>
        <w:jc w:val="both"/>
        <w:rPr>
          <w:b/>
          <w:bCs/>
        </w:rPr>
      </w:pPr>
      <w:r w:rsidRPr="00D40936">
        <w:rPr>
          <w:b/>
          <w:bCs/>
        </w:rPr>
        <w:t>Memory:</w:t>
      </w:r>
      <w:r w:rsidRPr="00D40936">
        <w:rPr>
          <w:b/>
          <w:bCs/>
        </w:rPr>
        <w:tab/>
      </w:r>
      <w:r>
        <w:rPr>
          <w:b/>
          <w:bCs/>
        </w:rPr>
        <w:t>16</w:t>
      </w:r>
      <w:r w:rsidRPr="00D40936">
        <w:rPr>
          <w:b/>
          <w:bCs/>
        </w:rPr>
        <w:t xml:space="preserve"> GB </w:t>
      </w:r>
      <w:r>
        <w:rPr>
          <w:b/>
          <w:bCs/>
        </w:rPr>
        <w:t>3200</w:t>
      </w:r>
      <w:r w:rsidRPr="00D40936">
        <w:rPr>
          <w:b/>
          <w:bCs/>
        </w:rPr>
        <w:t xml:space="preserve"> MHz DDR</w:t>
      </w:r>
      <w:r>
        <w:rPr>
          <w:b/>
          <w:bCs/>
        </w:rPr>
        <w:t>4</w:t>
      </w:r>
    </w:p>
    <w:p w14:paraId="1963B0D6" w14:textId="77777777" w:rsidR="00A17895" w:rsidRPr="004B2CB3" w:rsidRDefault="00A17895" w:rsidP="007719E0">
      <w:pPr>
        <w:pStyle w:val="a5"/>
        <w:numPr>
          <w:ilvl w:val="0"/>
          <w:numId w:val="10"/>
        </w:numPr>
        <w:spacing w:after="160" w:line="360" w:lineRule="auto"/>
        <w:ind w:firstLineChars="0"/>
        <w:contextualSpacing/>
        <w:jc w:val="both"/>
        <w:rPr>
          <w:b/>
          <w:bCs/>
        </w:rPr>
      </w:pPr>
      <w:r w:rsidRPr="00D40936">
        <w:rPr>
          <w:b/>
          <w:bCs/>
        </w:rPr>
        <w:t>Graphics:</w:t>
      </w:r>
      <w:r w:rsidRPr="00D40936">
        <w:rPr>
          <w:b/>
          <w:bCs/>
        </w:rPr>
        <w:tab/>
      </w:r>
      <w:r w:rsidRPr="004B2CB3">
        <w:rPr>
          <w:b/>
          <w:bCs/>
          <w:color w:val="333333"/>
          <w:shd w:val="clear" w:color="auto" w:fill="F7F8FA"/>
        </w:rPr>
        <w:t>NVIDIA GeForce RTX 3070</w:t>
      </w:r>
    </w:p>
    <w:p w14:paraId="4E7F38EE" w14:textId="04EB1545" w:rsidR="006E71B8" w:rsidRDefault="006E71B8" w:rsidP="007719E0">
      <w:pPr>
        <w:spacing w:line="360" w:lineRule="auto"/>
      </w:pPr>
    </w:p>
    <w:p w14:paraId="499BA2DA" w14:textId="76C8080C" w:rsidR="00A17895" w:rsidRDefault="00A17895" w:rsidP="007719E0">
      <w:pPr>
        <w:pStyle w:val="3"/>
        <w:numPr>
          <w:ilvl w:val="2"/>
          <w:numId w:val="2"/>
        </w:numPr>
        <w:spacing w:line="360" w:lineRule="auto"/>
        <w:rPr>
          <w:sz w:val="24"/>
          <w:szCs w:val="24"/>
        </w:rPr>
      </w:pPr>
      <w:bookmarkStart w:id="40" w:name="_Toc109850176"/>
      <w:r>
        <w:rPr>
          <w:sz w:val="24"/>
          <w:szCs w:val="24"/>
        </w:rPr>
        <w:lastRenderedPageBreak/>
        <w:t>Software</w:t>
      </w:r>
      <w:bookmarkEnd w:id="40"/>
    </w:p>
    <w:p w14:paraId="72E9AC8B" w14:textId="78E8401F" w:rsidR="00A17895" w:rsidRDefault="00A17895" w:rsidP="007719E0">
      <w:pPr>
        <w:spacing w:line="360" w:lineRule="auto"/>
      </w:pPr>
    </w:p>
    <w:p w14:paraId="5A6067DA" w14:textId="77777777" w:rsidR="00A17895" w:rsidRDefault="00A17895" w:rsidP="007719E0">
      <w:pPr>
        <w:pStyle w:val="a5"/>
        <w:numPr>
          <w:ilvl w:val="0"/>
          <w:numId w:val="11"/>
        </w:numPr>
        <w:spacing w:after="160" w:line="360" w:lineRule="auto"/>
        <w:ind w:firstLineChars="0"/>
        <w:contextualSpacing/>
        <w:jc w:val="both"/>
        <w:rPr>
          <w:b/>
          <w:bCs/>
        </w:rPr>
      </w:pPr>
      <w:r w:rsidRPr="00D40936">
        <w:rPr>
          <w:b/>
          <w:bCs/>
        </w:rPr>
        <w:t>Microsoft Word</w:t>
      </w:r>
    </w:p>
    <w:p w14:paraId="3F7CFE45" w14:textId="77777777" w:rsidR="00A17895" w:rsidRPr="001846C2" w:rsidRDefault="00A17895" w:rsidP="007719E0">
      <w:pPr>
        <w:pStyle w:val="a5"/>
        <w:numPr>
          <w:ilvl w:val="1"/>
          <w:numId w:val="11"/>
        </w:numPr>
        <w:spacing w:after="160" w:line="360" w:lineRule="auto"/>
        <w:ind w:firstLineChars="0"/>
        <w:contextualSpacing/>
        <w:jc w:val="both"/>
      </w:pPr>
      <w:r w:rsidRPr="001846C2">
        <w:t>Microsoft Word is used to write the project report and research findings.</w:t>
      </w:r>
    </w:p>
    <w:p w14:paraId="3933825F" w14:textId="77777777" w:rsidR="00A17895" w:rsidRDefault="00A17895" w:rsidP="007719E0">
      <w:pPr>
        <w:pStyle w:val="a5"/>
        <w:numPr>
          <w:ilvl w:val="0"/>
          <w:numId w:val="11"/>
        </w:numPr>
        <w:spacing w:after="160" w:line="360" w:lineRule="auto"/>
        <w:ind w:firstLineChars="0"/>
        <w:contextualSpacing/>
        <w:jc w:val="both"/>
        <w:rPr>
          <w:b/>
          <w:bCs/>
        </w:rPr>
      </w:pPr>
      <w:r w:rsidRPr="00D40936">
        <w:rPr>
          <w:b/>
          <w:bCs/>
        </w:rPr>
        <w:t>Microsoft  Project</w:t>
      </w:r>
    </w:p>
    <w:p w14:paraId="081D402C" w14:textId="77777777" w:rsidR="00A17895" w:rsidRPr="001846C2" w:rsidRDefault="00A17895" w:rsidP="007719E0">
      <w:pPr>
        <w:pStyle w:val="a5"/>
        <w:numPr>
          <w:ilvl w:val="1"/>
          <w:numId w:val="11"/>
        </w:numPr>
        <w:spacing w:after="160" w:line="360" w:lineRule="auto"/>
        <w:ind w:firstLineChars="0"/>
        <w:contextualSpacing/>
        <w:jc w:val="both"/>
      </w:pPr>
      <w:r w:rsidRPr="001846C2">
        <w:t>Microsoft Project is used to generate the Gantt chart diagram and project plan</w:t>
      </w:r>
    </w:p>
    <w:p w14:paraId="65337A4D" w14:textId="77777777" w:rsidR="00A17895" w:rsidRDefault="00A17895" w:rsidP="007719E0">
      <w:pPr>
        <w:pStyle w:val="a5"/>
        <w:numPr>
          <w:ilvl w:val="0"/>
          <w:numId w:val="11"/>
        </w:numPr>
        <w:spacing w:after="160" w:line="360" w:lineRule="auto"/>
        <w:ind w:firstLineChars="0"/>
        <w:contextualSpacing/>
        <w:jc w:val="both"/>
        <w:rPr>
          <w:b/>
          <w:bCs/>
        </w:rPr>
      </w:pPr>
      <w:r w:rsidRPr="004B2CB3">
        <w:rPr>
          <w:rFonts w:eastAsia="Times New Roman"/>
          <w:b/>
          <w:bCs/>
        </w:rPr>
        <w:t>Google</w:t>
      </w:r>
      <w:r w:rsidRPr="00D40936">
        <w:rPr>
          <w:b/>
          <w:bCs/>
        </w:rPr>
        <w:t xml:space="preserve"> Browser</w:t>
      </w:r>
    </w:p>
    <w:p w14:paraId="02E7BD29" w14:textId="77777777" w:rsidR="00A17895" w:rsidRDefault="00A17895" w:rsidP="007719E0">
      <w:pPr>
        <w:pStyle w:val="a5"/>
        <w:numPr>
          <w:ilvl w:val="1"/>
          <w:numId w:val="11"/>
        </w:numPr>
        <w:spacing w:after="160" w:line="360" w:lineRule="auto"/>
        <w:ind w:firstLineChars="0"/>
        <w:contextualSpacing/>
        <w:jc w:val="both"/>
      </w:pPr>
      <w:r w:rsidRPr="001846C2">
        <w:t>Browser is used to search for relevant journal research</w:t>
      </w:r>
    </w:p>
    <w:p w14:paraId="0F507190" w14:textId="77777777" w:rsidR="00A17895" w:rsidRPr="00A57EA1" w:rsidRDefault="00A17895" w:rsidP="007719E0">
      <w:pPr>
        <w:pStyle w:val="a5"/>
        <w:numPr>
          <w:ilvl w:val="0"/>
          <w:numId w:val="12"/>
        </w:numPr>
        <w:spacing w:after="160" w:line="360" w:lineRule="auto"/>
        <w:ind w:firstLineChars="0"/>
        <w:contextualSpacing/>
        <w:jc w:val="both"/>
        <w:rPr>
          <w:b/>
          <w:bCs/>
        </w:rPr>
      </w:pPr>
      <w:r w:rsidRPr="00A57EA1">
        <w:rPr>
          <w:b/>
          <w:bCs/>
        </w:rPr>
        <w:t>Visual Paradigm Online</w:t>
      </w:r>
    </w:p>
    <w:p w14:paraId="1C21667A" w14:textId="77777777" w:rsidR="00A17895" w:rsidRPr="00305553" w:rsidRDefault="00A17895" w:rsidP="007719E0">
      <w:pPr>
        <w:pStyle w:val="a5"/>
        <w:numPr>
          <w:ilvl w:val="1"/>
          <w:numId w:val="12"/>
        </w:numPr>
        <w:spacing w:after="160" w:line="360" w:lineRule="auto"/>
        <w:ind w:firstLineChars="0"/>
        <w:contextualSpacing/>
        <w:jc w:val="both"/>
      </w:pPr>
      <w:r>
        <w:t>A tool to construct UML diagram, ERD diagram, etc.</w:t>
      </w:r>
    </w:p>
    <w:p w14:paraId="48651389" w14:textId="77777777" w:rsidR="00A17895" w:rsidRDefault="00A17895" w:rsidP="007719E0">
      <w:pPr>
        <w:pStyle w:val="a5"/>
        <w:numPr>
          <w:ilvl w:val="0"/>
          <w:numId w:val="11"/>
        </w:numPr>
        <w:spacing w:after="160" w:line="360" w:lineRule="auto"/>
        <w:ind w:firstLineChars="0"/>
        <w:contextualSpacing/>
        <w:jc w:val="both"/>
        <w:rPr>
          <w:b/>
          <w:bCs/>
        </w:rPr>
      </w:pPr>
      <w:r>
        <w:rPr>
          <w:b/>
          <w:bCs/>
        </w:rPr>
        <w:t>M</w:t>
      </w:r>
      <w:r>
        <w:rPr>
          <w:rFonts w:hint="eastAsia"/>
          <w:b/>
          <w:bCs/>
        </w:rPr>
        <w:t>y</w:t>
      </w:r>
      <w:r>
        <w:rPr>
          <w:b/>
          <w:bCs/>
        </w:rPr>
        <w:t>SQL</w:t>
      </w:r>
    </w:p>
    <w:p w14:paraId="68AB57F7" w14:textId="77777777" w:rsidR="00A17895" w:rsidRPr="001846C2" w:rsidRDefault="00A17895" w:rsidP="007719E0">
      <w:pPr>
        <w:pStyle w:val="a5"/>
        <w:numPr>
          <w:ilvl w:val="1"/>
          <w:numId w:val="11"/>
        </w:numPr>
        <w:spacing w:after="160" w:line="360" w:lineRule="auto"/>
        <w:ind w:firstLineChars="0"/>
        <w:contextualSpacing/>
        <w:jc w:val="both"/>
      </w:pPr>
      <w:r w:rsidRPr="00A94D0C">
        <w:t>MySQL is a database used to store user and administrator details.</w:t>
      </w:r>
    </w:p>
    <w:p w14:paraId="00F0D030" w14:textId="6E4A0D39" w:rsidR="00A17895" w:rsidRDefault="00A17895" w:rsidP="007719E0">
      <w:pPr>
        <w:pStyle w:val="a5"/>
        <w:numPr>
          <w:ilvl w:val="0"/>
          <w:numId w:val="11"/>
        </w:numPr>
        <w:spacing w:after="160" w:line="360" w:lineRule="auto"/>
        <w:ind w:firstLineChars="0"/>
        <w:contextualSpacing/>
        <w:jc w:val="both"/>
        <w:rPr>
          <w:b/>
          <w:bCs/>
        </w:rPr>
      </w:pPr>
      <w:r w:rsidRPr="00A17895">
        <w:rPr>
          <w:b/>
          <w:bCs/>
        </w:rPr>
        <w:t>Android Studio</w:t>
      </w:r>
    </w:p>
    <w:p w14:paraId="29EA3FB7" w14:textId="75324441" w:rsidR="00A17895" w:rsidRDefault="009B647F" w:rsidP="007719E0">
      <w:pPr>
        <w:pStyle w:val="a5"/>
        <w:numPr>
          <w:ilvl w:val="0"/>
          <w:numId w:val="13"/>
        </w:numPr>
        <w:spacing w:after="160" w:line="360" w:lineRule="auto"/>
        <w:ind w:firstLineChars="0"/>
        <w:contextualSpacing/>
        <w:jc w:val="both"/>
      </w:pPr>
      <w:r w:rsidRPr="009B647F">
        <w:t>Android Studio is used to implement the mobile terminal.</w:t>
      </w:r>
    </w:p>
    <w:p w14:paraId="24715C3D" w14:textId="478DD748" w:rsidR="009B647F" w:rsidRDefault="009B647F" w:rsidP="007719E0">
      <w:pPr>
        <w:pStyle w:val="a5"/>
        <w:numPr>
          <w:ilvl w:val="0"/>
          <w:numId w:val="11"/>
        </w:numPr>
        <w:spacing w:after="160" w:line="360" w:lineRule="auto"/>
        <w:ind w:firstLineChars="0"/>
        <w:contextualSpacing/>
        <w:jc w:val="both"/>
        <w:rPr>
          <w:b/>
          <w:bCs/>
        </w:rPr>
      </w:pPr>
      <w:r w:rsidRPr="009B647F">
        <w:rPr>
          <w:b/>
          <w:bCs/>
        </w:rPr>
        <w:t>IntelliJ IDEA</w:t>
      </w:r>
    </w:p>
    <w:p w14:paraId="2788BF26" w14:textId="07AE5A92" w:rsidR="009B647F" w:rsidRDefault="00EB6E08" w:rsidP="007719E0">
      <w:pPr>
        <w:pStyle w:val="a5"/>
        <w:numPr>
          <w:ilvl w:val="0"/>
          <w:numId w:val="13"/>
        </w:numPr>
        <w:spacing w:after="160" w:line="360" w:lineRule="auto"/>
        <w:ind w:firstLineChars="0"/>
        <w:contextualSpacing/>
        <w:jc w:val="both"/>
      </w:pPr>
      <w:r w:rsidRPr="00EB6E08">
        <w:t>IntelliJ IDEA is used to implement the management side.</w:t>
      </w:r>
    </w:p>
    <w:p w14:paraId="46D54B76" w14:textId="1D4CCA82" w:rsidR="00EB6E08" w:rsidRDefault="00EB6E08" w:rsidP="007719E0">
      <w:pPr>
        <w:pStyle w:val="a5"/>
        <w:numPr>
          <w:ilvl w:val="0"/>
          <w:numId w:val="11"/>
        </w:numPr>
        <w:spacing w:after="160" w:line="360" w:lineRule="auto"/>
        <w:ind w:firstLineChars="0"/>
        <w:contextualSpacing/>
        <w:jc w:val="both"/>
        <w:rPr>
          <w:b/>
          <w:bCs/>
        </w:rPr>
      </w:pPr>
      <w:r w:rsidRPr="00EB6E08">
        <w:rPr>
          <w:b/>
          <w:bCs/>
        </w:rPr>
        <w:t>HBuilder X</w:t>
      </w:r>
    </w:p>
    <w:p w14:paraId="2601A6F5" w14:textId="648379EB" w:rsidR="00EB6E08" w:rsidRDefault="00EB6E08" w:rsidP="007719E0">
      <w:pPr>
        <w:pStyle w:val="a5"/>
        <w:numPr>
          <w:ilvl w:val="0"/>
          <w:numId w:val="13"/>
        </w:numPr>
        <w:spacing w:after="160" w:line="360" w:lineRule="auto"/>
        <w:ind w:firstLineChars="0"/>
        <w:contextualSpacing/>
        <w:jc w:val="both"/>
      </w:pPr>
      <w:r w:rsidRPr="00EB6E08">
        <w:t>HBuilder X is used to edit Android code.</w:t>
      </w:r>
    </w:p>
    <w:p w14:paraId="22E9289B" w14:textId="53800B68" w:rsidR="00EB6E08" w:rsidRDefault="00EB6E08" w:rsidP="007719E0">
      <w:pPr>
        <w:spacing w:after="160" w:line="360" w:lineRule="auto"/>
        <w:contextualSpacing/>
        <w:jc w:val="both"/>
      </w:pPr>
    </w:p>
    <w:p w14:paraId="72426E8B" w14:textId="7997BB8F" w:rsidR="00EB6E08" w:rsidRDefault="00EB6E08" w:rsidP="007719E0">
      <w:pPr>
        <w:spacing w:after="160" w:line="360" w:lineRule="auto"/>
        <w:contextualSpacing/>
        <w:jc w:val="both"/>
      </w:pPr>
    </w:p>
    <w:p w14:paraId="4D0360E6" w14:textId="18FA3E9A" w:rsidR="00EB6E08" w:rsidRDefault="00EB6E08" w:rsidP="007719E0">
      <w:pPr>
        <w:pStyle w:val="2"/>
        <w:numPr>
          <w:ilvl w:val="1"/>
          <w:numId w:val="2"/>
        </w:num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bookmarkStart w:id="41" w:name="_Toc109850177"/>
      <w:r w:rsidRPr="00EB6E08">
        <w:rPr>
          <w:rFonts w:ascii="Times New Roman" w:eastAsiaTheme="minorEastAsia" w:hAnsi="Times New Roman" w:cs="Times New Roman"/>
          <w:sz w:val="24"/>
          <w:szCs w:val="24"/>
        </w:rPr>
        <w:t>External Bodies Involved</w:t>
      </w:r>
      <w:bookmarkEnd w:id="41"/>
    </w:p>
    <w:p w14:paraId="53404ADF" w14:textId="64853E4D" w:rsidR="00EB6E08" w:rsidRDefault="00EB6E08" w:rsidP="007719E0">
      <w:pPr>
        <w:spacing w:line="360" w:lineRule="auto"/>
      </w:pPr>
    </w:p>
    <w:p w14:paraId="6CA6711C" w14:textId="77777777" w:rsidR="00EB6E08" w:rsidRPr="00621285" w:rsidRDefault="00EB6E08" w:rsidP="007719E0">
      <w:pPr>
        <w:spacing w:line="360" w:lineRule="auto"/>
      </w:pPr>
      <w:r w:rsidRPr="00621285">
        <w:t>When the performance development of the mobile Library project is relatively complete, it will work with UCSI University Libraries.</w:t>
      </w:r>
    </w:p>
    <w:p w14:paraId="66B40263" w14:textId="7A1371F3" w:rsidR="00EB6E08" w:rsidRDefault="00EB6E08" w:rsidP="007719E0">
      <w:pPr>
        <w:spacing w:line="360" w:lineRule="auto"/>
      </w:pPr>
    </w:p>
    <w:p w14:paraId="57077AC7" w14:textId="54FDF5BD" w:rsidR="00EB6E08" w:rsidRDefault="00EB6E08" w:rsidP="007719E0">
      <w:pPr>
        <w:spacing w:line="360" w:lineRule="auto"/>
      </w:pPr>
    </w:p>
    <w:p w14:paraId="2DC93E82" w14:textId="07A3E23D" w:rsidR="00AB0128" w:rsidRDefault="00AB0128" w:rsidP="007719E0">
      <w:pPr>
        <w:spacing w:line="360" w:lineRule="auto"/>
      </w:pPr>
    </w:p>
    <w:p w14:paraId="352AE486" w14:textId="77777777" w:rsidR="00AB0128" w:rsidRDefault="00AB0128" w:rsidP="007719E0">
      <w:pPr>
        <w:widowControl w:val="0"/>
        <w:spacing w:line="360" w:lineRule="auto"/>
        <w:jc w:val="both"/>
      </w:pPr>
      <w:r>
        <w:br w:type="page"/>
      </w:r>
    </w:p>
    <w:p w14:paraId="4C2A2395" w14:textId="57AC2E6E" w:rsidR="00EB6E08" w:rsidRPr="00AB0128" w:rsidRDefault="00AB0128" w:rsidP="007719E0">
      <w:pPr>
        <w:pStyle w:val="1"/>
        <w:spacing w:line="360" w:lineRule="auto"/>
        <w:rPr>
          <w:sz w:val="24"/>
          <w:szCs w:val="24"/>
        </w:rPr>
      </w:pPr>
      <w:bookmarkStart w:id="42" w:name="_Toc108949832"/>
      <w:bookmarkStart w:id="43" w:name="_Toc109850178"/>
      <w:r w:rsidRPr="00E2232B">
        <w:rPr>
          <w:rFonts w:hint="eastAsia"/>
          <w:sz w:val="24"/>
          <w:szCs w:val="24"/>
        </w:rPr>
        <w:lastRenderedPageBreak/>
        <w:t>C</w:t>
      </w:r>
      <w:r w:rsidRPr="00E2232B">
        <w:rPr>
          <w:sz w:val="24"/>
          <w:szCs w:val="24"/>
        </w:rPr>
        <w:t>HAPTER 2: INFORMATION GATHERING</w:t>
      </w:r>
      <w:bookmarkEnd w:id="42"/>
      <w:bookmarkEnd w:id="43"/>
    </w:p>
    <w:p w14:paraId="3A57064F" w14:textId="460F5B31" w:rsidR="00AB0128" w:rsidRPr="001B74AD" w:rsidRDefault="00AB0128" w:rsidP="007719E0">
      <w:pPr>
        <w:pStyle w:val="2"/>
        <w:numPr>
          <w:ilvl w:val="1"/>
          <w:numId w:val="16"/>
        </w:numPr>
        <w:tabs>
          <w:tab w:val="num" w:pos="360"/>
        </w:tabs>
        <w:spacing w:line="360" w:lineRule="auto"/>
        <w:ind w:left="0" w:firstLine="0"/>
        <w:rPr>
          <w:rFonts w:ascii="Times New Roman" w:eastAsiaTheme="minorEastAsia" w:hAnsi="Times New Roman" w:cs="Times New Roman"/>
          <w:sz w:val="24"/>
          <w:szCs w:val="24"/>
        </w:rPr>
      </w:pPr>
      <w:bookmarkStart w:id="44" w:name="_Toc108949833"/>
      <w:bookmarkStart w:id="45" w:name="_Toc109850179"/>
      <w:bookmarkStart w:id="46" w:name="_Hlk109001617"/>
      <w:r w:rsidRPr="00E2232B">
        <w:rPr>
          <w:rFonts w:ascii="Times New Roman" w:eastAsiaTheme="minorEastAsia" w:hAnsi="Times New Roman" w:cs="Times New Roman"/>
          <w:sz w:val="24"/>
          <w:szCs w:val="24"/>
        </w:rPr>
        <w:t>Chapter Introduction</w:t>
      </w:r>
      <w:bookmarkEnd w:id="44"/>
      <w:bookmarkEnd w:id="45"/>
    </w:p>
    <w:bookmarkEnd w:id="46"/>
    <w:p w14:paraId="27C13690" w14:textId="5FE4B11C" w:rsidR="00AB0128" w:rsidRDefault="003A2985" w:rsidP="007719E0">
      <w:pPr>
        <w:spacing w:line="360" w:lineRule="auto"/>
      </w:pPr>
      <w:r w:rsidRPr="003A2985">
        <w:t>The content of this chapter is to introduce the information collection of the work related to this study. The literature review</w:t>
      </w:r>
      <w:r w:rsidR="00392FF2" w:rsidRPr="00392FF2">
        <w:rPr>
          <w:kern w:val="44"/>
        </w:rPr>
        <w:t xml:space="preserve"> </w:t>
      </w:r>
      <w:r w:rsidR="00392FF2" w:rsidRPr="0084772E">
        <w:rPr>
          <w:kern w:val="44"/>
        </w:rPr>
        <w:t>(in section 2.</w:t>
      </w:r>
      <w:r w:rsidR="002D4665">
        <w:rPr>
          <w:kern w:val="44"/>
        </w:rPr>
        <w:t>2</w:t>
      </w:r>
      <w:r w:rsidR="00392FF2" w:rsidRPr="0084772E">
        <w:rPr>
          <w:kern w:val="44"/>
        </w:rPr>
        <w:t>)</w:t>
      </w:r>
      <w:r w:rsidRPr="003A2985">
        <w:t xml:space="preserve"> of the work related to this research topic mainly includes f</w:t>
      </w:r>
      <w:r w:rsidR="00F258A0">
        <w:t>our</w:t>
      </w:r>
      <w:r w:rsidRPr="003A2985">
        <w:t xml:space="preserve"> aspects, </w:t>
      </w:r>
      <w:r w:rsidR="00392FF2">
        <w:t>T</w:t>
      </w:r>
      <w:r w:rsidRPr="003A2985">
        <w:t xml:space="preserve">he existing research on the application of library management </w:t>
      </w:r>
      <w:r w:rsidR="00631C43">
        <w:t>systems</w:t>
      </w:r>
      <w:r w:rsidRPr="003A2985">
        <w:t xml:space="preserve"> and its value creation</w:t>
      </w:r>
      <w:r w:rsidR="00392FF2" w:rsidRPr="0084772E">
        <w:rPr>
          <w:kern w:val="44"/>
        </w:rPr>
        <w:t>(in section 2.</w:t>
      </w:r>
      <w:r w:rsidR="002D4665">
        <w:rPr>
          <w:kern w:val="44"/>
        </w:rPr>
        <w:t>2</w:t>
      </w:r>
      <w:r w:rsidR="00392FF2">
        <w:rPr>
          <w:kern w:val="44"/>
        </w:rPr>
        <w:t>.1</w:t>
      </w:r>
      <w:r w:rsidR="00392FF2" w:rsidRPr="0084772E">
        <w:rPr>
          <w:kern w:val="44"/>
        </w:rPr>
        <w:t>)</w:t>
      </w:r>
      <w:r w:rsidRPr="003A2985">
        <w:t xml:space="preserve">, </w:t>
      </w:r>
      <w:r w:rsidR="00392FF2">
        <w:t>T</w:t>
      </w:r>
      <w:r w:rsidRPr="003A2985">
        <w:t>he influence of Internet technology on the current library management model</w:t>
      </w:r>
      <w:r w:rsidR="00392FF2" w:rsidRPr="00392FF2">
        <w:rPr>
          <w:kern w:val="44"/>
        </w:rPr>
        <w:t xml:space="preserve"> </w:t>
      </w:r>
      <w:r w:rsidR="00392FF2" w:rsidRPr="0084772E">
        <w:rPr>
          <w:kern w:val="44"/>
        </w:rPr>
        <w:t>(in section 2.</w:t>
      </w:r>
      <w:r w:rsidR="002D4665">
        <w:rPr>
          <w:kern w:val="44"/>
        </w:rPr>
        <w:t>2</w:t>
      </w:r>
      <w:r w:rsidR="00392FF2">
        <w:rPr>
          <w:kern w:val="44"/>
        </w:rPr>
        <w:t>.2</w:t>
      </w:r>
      <w:r w:rsidR="00392FF2" w:rsidRPr="0084772E">
        <w:rPr>
          <w:kern w:val="44"/>
        </w:rPr>
        <w:t>)</w:t>
      </w:r>
      <w:r w:rsidRPr="003A2985">
        <w:t xml:space="preserve">, </w:t>
      </w:r>
      <w:r w:rsidR="00392FF2">
        <w:t>T</w:t>
      </w:r>
      <w:r w:rsidRPr="003A2985">
        <w:t>he limitations of traditional library management model</w:t>
      </w:r>
      <w:r w:rsidR="00392FF2" w:rsidRPr="00392FF2">
        <w:rPr>
          <w:kern w:val="44"/>
        </w:rPr>
        <w:t xml:space="preserve"> </w:t>
      </w:r>
      <w:r w:rsidR="00392FF2" w:rsidRPr="0084772E">
        <w:rPr>
          <w:kern w:val="44"/>
        </w:rPr>
        <w:t>(in section 2.</w:t>
      </w:r>
      <w:r w:rsidR="002D4665">
        <w:rPr>
          <w:kern w:val="44"/>
        </w:rPr>
        <w:t>2</w:t>
      </w:r>
      <w:r w:rsidR="00392FF2">
        <w:rPr>
          <w:kern w:val="44"/>
        </w:rPr>
        <w:t>.3</w:t>
      </w:r>
      <w:r w:rsidR="00392FF2" w:rsidRPr="0084772E">
        <w:rPr>
          <w:kern w:val="44"/>
        </w:rPr>
        <w:t>)</w:t>
      </w:r>
      <w:r w:rsidRPr="003A2985">
        <w:t>, The impact of the combination of PC and mobile terminals on the current library management model under the Internet background</w:t>
      </w:r>
      <w:r w:rsidR="00392FF2" w:rsidRPr="00392FF2">
        <w:rPr>
          <w:kern w:val="44"/>
        </w:rPr>
        <w:t xml:space="preserve"> </w:t>
      </w:r>
      <w:r w:rsidR="00392FF2" w:rsidRPr="0084772E">
        <w:rPr>
          <w:kern w:val="44"/>
        </w:rPr>
        <w:t>(in section 2.</w:t>
      </w:r>
      <w:r w:rsidR="002D4665">
        <w:rPr>
          <w:kern w:val="44"/>
        </w:rPr>
        <w:t>2</w:t>
      </w:r>
      <w:r w:rsidR="00392FF2">
        <w:rPr>
          <w:kern w:val="44"/>
        </w:rPr>
        <w:t>.4</w:t>
      </w:r>
      <w:r w:rsidR="00392FF2" w:rsidRPr="0084772E">
        <w:rPr>
          <w:kern w:val="44"/>
        </w:rPr>
        <w:t>)</w:t>
      </w:r>
      <w:r w:rsidRPr="003A2985">
        <w:t xml:space="preserve">, and then we discussed and compared the existing mobile library management systems, and then we introduced and discussed the proposed The system, </w:t>
      </w:r>
      <w:r w:rsidR="00F258A0" w:rsidRPr="00F258A0">
        <w:t>It also introduces and analyzes the book review procedures with the advantages of this study. It ends with a summary of the chapter.</w:t>
      </w:r>
    </w:p>
    <w:p w14:paraId="5E9772ED" w14:textId="7320DA97" w:rsidR="003A2985" w:rsidRDefault="003A2985" w:rsidP="007719E0">
      <w:pPr>
        <w:spacing w:line="360" w:lineRule="auto"/>
      </w:pPr>
    </w:p>
    <w:p w14:paraId="6D00DC50" w14:textId="113C98C5" w:rsidR="003A2985" w:rsidRDefault="00A008A3" w:rsidP="007719E0">
      <w:pPr>
        <w:pStyle w:val="2"/>
        <w:numPr>
          <w:ilvl w:val="1"/>
          <w:numId w:val="16"/>
        </w:numPr>
        <w:tabs>
          <w:tab w:val="num" w:pos="360"/>
        </w:tabs>
        <w:spacing w:line="360" w:lineRule="auto"/>
        <w:ind w:left="0" w:firstLine="0"/>
      </w:pPr>
      <w:bookmarkStart w:id="47" w:name="_Toc108949834"/>
      <w:r>
        <w:rPr>
          <w:rFonts w:ascii="Times New Roman" w:eastAsiaTheme="minorEastAsia" w:hAnsi="Times New Roman" w:cs="Times New Roman"/>
          <w:sz w:val="24"/>
          <w:szCs w:val="24"/>
        </w:rPr>
        <w:t xml:space="preserve"> </w:t>
      </w:r>
      <w:bookmarkStart w:id="48" w:name="_Toc109850180"/>
      <w:r w:rsidR="003A2985" w:rsidRPr="00431714">
        <w:rPr>
          <w:rFonts w:ascii="Times New Roman" w:eastAsiaTheme="minorEastAsia" w:hAnsi="Times New Roman" w:cs="Times New Roman"/>
          <w:sz w:val="24"/>
          <w:szCs w:val="24"/>
        </w:rPr>
        <w:t>Literature Review</w:t>
      </w:r>
      <w:bookmarkEnd w:id="47"/>
      <w:bookmarkEnd w:id="48"/>
    </w:p>
    <w:p w14:paraId="6C97AE7C" w14:textId="52724CD2" w:rsidR="00A008A3" w:rsidRPr="000C7A6F" w:rsidRDefault="00A008A3" w:rsidP="007719E0">
      <w:pPr>
        <w:pStyle w:val="3"/>
        <w:spacing w:line="360" w:lineRule="auto"/>
        <w:rPr>
          <w:sz w:val="24"/>
          <w:szCs w:val="24"/>
        </w:rPr>
      </w:pPr>
      <w:bookmarkStart w:id="49" w:name="_Toc109850181"/>
      <w:r w:rsidRPr="000C7A6F">
        <w:rPr>
          <w:sz w:val="24"/>
          <w:szCs w:val="24"/>
        </w:rPr>
        <w:t>2.</w:t>
      </w:r>
      <w:r w:rsidR="001B74AD" w:rsidRPr="000C7A6F">
        <w:rPr>
          <w:sz w:val="24"/>
          <w:szCs w:val="24"/>
        </w:rPr>
        <w:t xml:space="preserve">2.1 </w:t>
      </w:r>
      <w:r w:rsidRPr="000C7A6F">
        <w:rPr>
          <w:sz w:val="24"/>
          <w:szCs w:val="24"/>
        </w:rPr>
        <w:t xml:space="preserve"> The existing research on the application of library management system and its value creation</w:t>
      </w:r>
      <w:bookmarkEnd w:id="49"/>
    </w:p>
    <w:p w14:paraId="12E31A33" w14:textId="636B56B0" w:rsidR="00A008A3" w:rsidRDefault="00817255" w:rsidP="007719E0">
      <w:pPr>
        <w:spacing w:line="360" w:lineRule="auto"/>
      </w:pPr>
      <w:r w:rsidRPr="00817255">
        <w:t>There are many studies on library management systems, with a wide range of academic results. This includes not only the research on the library management system combining PC and mobile terminals but also the solution of library management problems from the perspective of the Internet of Things.</w:t>
      </w:r>
    </w:p>
    <w:p w14:paraId="44059028" w14:textId="27DBFE25" w:rsidR="00817255" w:rsidRDefault="00817255" w:rsidP="007719E0">
      <w:pPr>
        <w:spacing w:line="360" w:lineRule="auto"/>
      </w:pPr>
      <w:r>
        <w:t>A. Larsan Aro Brian</w:t>
      </w:r>
      <w:r>
        <w:rPr>
          <w:rFonts w:hint="eastAsia"/>
        </w:rPr>
        <w:t>，</w:t>
      </w:r>
      <w:r w:rsidRPr="00B9773D">
        <w:t>from</w:t>
      </w:r>
      <w:r>
        <w:t xml:space="preserve"> College of Engineering Guindy, University Departments of Anna University</w:t>
      </w:r>
      <w:r>
        <w:rPr>
          <w:rFonts w:hint="eastAsia"/>
        </w:rPr>
        <w:t>，</w:t>
      </w:r>
      <w:r>
        <w:t xml:space="preserve">Chennai, Tamil Nadu, India. </w:t>
      </w:r>
      <w:r w:rsidR="005749CB" w:rsidRPr="005749CB">
        <w:t>The system proposed by the author is a library management system based on the Internet of things, which can display the location of books on mobile phones to prevent dislocation and loss of books. It can track books, which will greatly reduce the time for administrators to search books, and reduce the cost of lost books</w:t>
      </w:r>
      <w:r w:rsidR="00121BDC">
        <w:t xml:space="preserve"> </w:t>
      </w:r>
      <w:r w:rsidR="006B0C02">
        <w:fldChar w:fldCharType="begin"/>
      </w:r>
      <w:r w:rsidR="006B0C02">
        <w:instrText xml:space="preserve"> ADDIN EN.CITE &lt;EndNote&gt;&lt;Cite&gt;&lt;Author&gt;Brian&lt;/Author&gt;&lt;Year&gt;2014&lt;/Year&gt;&lt;RecNum&gt;30&lt;/RecNum&gt;&lt;DisplayText&gt;[28]&lt;/DisplayText&gt;&lt;record&gt;&lt;rec-number&gt;30&lt;/rec-number&gt;&lt;foreign-keys&gt;&lt;key app="EN" db-id="9s5awxspdtfpz4epsp1xz2fy0aa5rwaped9x" timestamp="1658919008"&gt;30&lt;/key&gt;&lt;/foreign-keys&gt;&lt;ref-type name="Journal Article"&gt;17&lt;/ref-type&gt;&lt;contributors&gt;&lt;authors&gt;&lt;author&gt;Brian, A Larsan Aro&lt;/author&gt;&lt;author&gt;Arockiam, L&lt;/author&gt;&lt;author&gt;Malarchelvi, PDSK %J International Journal of Emerging Technology in Computer Science&lt;/author&gt;&lt;author&gt;Electronics&lt;/author&gt;&lt;/authors&gt;&lt;/contributors&gt;&lt;titles&gt;&lt;title&gt;An IOT based secured smart library system with NFC based book tracking&lt;/title&gt;&lt;/titles&gt;&lt;pages&gt;18-21&lt;/pages&gt;&lt;volume&gt;11&lt;/volume&gt;&lt;number&gt;5&lt;/number&gt;&lt;dates&gt;&lt;year&gt;2014&lt;/year&gt;&lt;/dates&gt;&lt;urls&gt;&lt;/urls&gt;&lt;/record&gt;&lt;/Cite&gt;&lt;/EndNote&gt;</w:instrText>
      </w:r>
      <w:r w:rsidR="006B0C02">
        <w:fldChar w:fldCharType="separate"/>
      </w:r>
      <w:r w:rsidR="006B0C02">
        <w:rPr>
          <w:noProof/>
        </w:rPr>
        <w:t>[28]</w:t>
      </w:r>
      <w:r w:rsidR="006B0C02">
        <w:fldChar w:fldCharType="end"/>
      </w:r>
      <w:r w:rsidR="005749CB" w:rsidRPr="005749CB">
        <w:t>.</w:t>
      </w:r>
    </w:p>
    <w:p w14:paraId="1E720439" w14:textId="77777777" w:rsidR="00121BDC" w:rsidRDefault="00121BDC" w:rsidP="007719E0">
      <w:pPr>
        <w:spacing w:line="360" w:lineRule="auto"/>
      </w:pPr>
    </w:p>
    <w:p w14:paraId="7D25A08F" w14:textId="39ED9791" w:rsidR="00FE38E8" w:rsidRDefault="00FE38E8" w:rsidP="007719E0">
      <w:pPr>
        <w:spacing w:line="360" w:lineRule="auto"/>
      </w:pPr>
      <w:r w:rsidRPr="00FE38E8">
        <w:lastRenderedPageBreak/>
        <w:t xml:space="preserve">The paper by C. Srujana and B. Rama Murthy proposes the use of MATLAB to develop an RFID-based library management system. This RFID technology also provides self-convenience to efficiently check library staff and unreturned books. </w:t>
      </w:r>
      <w:r w:rsidR="00631C43">
        <w:t>To</w:t>
      </w:r>
      <w:r w:rsidRPr="00FE38E8">
        <w:t xml:space="preserve"> quickly create better service quality, and more </w:t>
      </w:r>
      <w:r w:rsidR="00631C43">
        <w:t>convenience</w:t>
      </w:r>
      <w:r w:rsidRPr="00FE38E8">
        <w:t xml:space="preserve"> for library management</w:t>
      </w:r>
      <w:r w:rsidR="00006235">
        <w:t xml:space="preserve"> </w:t>
      </w:r>
      <w:r w:rsidR="006B0C02">
        <w:fldChar w:fldCharType="begin"/>
      </w:r>
      <w:r w:rsidR="006B0C02">
        <w:instrText xml:space="preserve"> ADDIN EN.CITE &lt;EndNote&gt;&lt;Cite&gt;&lt;Author&gt;Srujana&lt;/Author&gt;&lt;Year&gt;2013&lt;/Year&gt;&lt;RecNum&gt;31&lt;/RecNum&gt;&lt;DisplayText&gt;[29]&lt;/DisplayText&gt;&lt;record&gt;&lt;rec-number&gt;31&lt;/rec-number&gt;&lt;foreign-keys&gt;&lt;key app="EN" db-id="9s5awxspdtfpz4epsp1xz2fy0aa5rwaped9x" timestamp="1658919061"&gt;31&lt;/key&gt;&lt;/foreign-keys&gt;&lt;ref-type name="Journal Article"&gt;17&lt;/ref-type&gt;&lt;contributors&gt;&lt;authors&gt;&lt;author&gt;Srujana, C&lt;/author&gt;&lt;author&gt;Murthy, B Rama&lt;/author&gt;&lt;author&gt;Alam, K Tanveer&lt;/author&gt;&lt;author&gt;Sunitha, U&lt;/author&gt;&lt;author&gt;Mahammad, DV&lt;/author&gt;&lt;author&gt;Thimmaiah, P %J International Journal of Engineering&lt;/author&gt;&lt;author&gt;Advanced Technology&lt;/author&gt;&lt;/authors&gt;&lt;/contributors&gt;&lt;titles&gt;&lt;title&gt;Development of RFID based library management system using MATLAB&lt;/title&gt;&lt;/titles&gt;&lt;pages&gt;480-483&lt;/pages&gt;&lt;volume&gt;2&lt;/volume&gt;&lt;number&gt;5&lt;/number&gt;&lt;dates&gt;&lt;year&gt;2013&lt;/year&gt;&lt;/dates&gt;&lt;urls&gt;&lt;/urls&gt;&lt;/record&gt;&lt;/Cite&gt;&lt;/EndNote&gt;</w:instrText>
      </w:r>
      <w:r w:rsidR="006B0C02">
        <w:fldChar w:fldCharType="separate"/>
      </w:r>
      <w:r w:rsidR="006B0C02">
        <w:rPr>
          <w:noProof/>
        </w:rPr>
        <w:t>[29]</w:t>
      </w:r>
      <w:r w:rsidR="006B0C02">
        <w:fldChar w:fldCharType="end"/>
      </w:r>
      <w:r w:rsidRPr="00FE38E8">
        <w:t>.</w:t>
      </w:r>
    </w:p>
    <w:p w14:paraId="797FA359" w14:textId="372A0E4E" w:rsidR="00FE38E8" w:rsidRPr="000C7A6F" w:rsidRDefault="00FE38E8" w:rsidP="007719E0">
      <w:pPr>
        <w:pStyle w:val="3"/>
        <w:spacing w:line="360" w:lineRule="auto"/>
        <w:rPr>
          <w:sz w:val="24"/>
          <w:szCs w:val="24"/>
        </w:rPr>
      </w:pPr>
      <w:bookmarkStart w:id="50" w:name="_Toc109850182"/>
      <w:r w:rsidRPr="000C7A6F">
        <w:rPr>
          <w:sz w:val="24"/>
          <w:szCs w:val="24"/>
        </w:rPr>
        <w:t>2.</w:t>
      </w:r>
      <w:r w:rsidR="001B74AD" w:rsidRPr="000C7A6F">
        <w:rPr>
          <w:sz w:val="24"/>
          <w:szCs w:val="24"/>
        </w:rPr>
        <w:t>2.2</w:t>
      </w:r>
      <w:r w:rsidRPr="000C7A6F">
        <w:rPr>
          <w:sz w:val="24"/>
          <w:szCs w:val="24"/>
        </w:rPr>
        <w:t xml:space="preserve"> </w:t>
      </w:r>
      <w:r w:rsidR="001B74AD" w:rsidRPr="000C7A6F">
        <w:rPr>
          <w:sz w:val="24"/>
          <w:szCs w:val="24"/>
        </w:rPr>
        <w:t xml:space="preserve"> </w:t>
      </w:r>
      <w:r w:rsidRPr="000C7A6F">
        <w:rPr>
          <w:sz w:val="24"/>
          <w:szCs w:val="24"/>
        </w:rPr>
        <w:t>The influence of Internet technology on the current library management model</w:t>
      </w:r>
      <w:bookmarkEnd w:id="50"/>
    </w:p>
    <w:p w14:paraId="13923B96" w14:textId="6DCAA7FD" w:rsidR="00501B2B" w:rsidRDefault="00130477" w:rsidP="007719E0">
      <w:pPr>
        <w:spacing w:line="360" w:lineRule="auto"/>
      </w:pPr>
      <w:r w:rsidRPr="00130477">
        <w:t>Since the explosion of Internet technology, many libraries have moved in the direction of digitization</w:t>
      </w:r>
      <w:r w:rsidR="00AF7535">
        <w:t xml:space="preserve"> </w:t>
      </w:r>
      <w:r w:rsidR="006B0C02">
        <w:fldChar w:fldCharType="begin"/>
      </w:r>
      <w:r w:rsidR="006B0C02">
        <w:instrText xml:space="preserve"> ADDIN EN.CITE &lt;EndNote&gt;&lt;Cite&gt;&lt;Author&gt;Niqresh&lt;/Author&gt;&lt;Year&gt;2019&lt;/Year&gt;&lt;RecNum&gt;32&lt;/RecNum&gt;&lt;DisplayText&gt;[30]&lt;/DisplayText&gt;&lt;record&gt;&lt;rec-number&gt;32&lt;/rec-number&gt;&lt;foreign-keys&gt;&lt;key app="EN" db-id="9s5awxspdtfpz4epsp1xz2fy0aa5rwaped9x" timestamp="1658919148"&gt;32&lt;/key&gt;&lt;/foreign-keys&gt;&lt;ref-type name="Journal Article"&gt;17&lt;/ref-type&gt;&lt;contributors&gt;&lt;authors&gt;&lt;author&gt;Niqresh, Mohammad %J International Education Studies&lt;/author&gt;&lt;/authors&gt;&lt;/contributors&gt;&lt;titles&gt;&lt;title&gt;Digital Library and Intellectual Issues--Issues in Copyright and Intellectual Property&lt;/title&gt;&lt;/titles&gt;&lt;pages&gt;114-127&lt;/pages&gt;&lt;volume&gt;12&lt;/volume&gt;&lt;number&gt;1&lt;/number&gt;&lt;dates&gt;&lt;year&gt;2019&lt;/year&gt;&lt;/dates&gt;&lt;isbn&gt;1913-9020&lt;/isbn&gt;&lt;urls&gt;&lt;/urls&gt;&lt;/record&gt;&lt;/Cite&gt;&lt;/EndNote&gt;</w:instrText>
      </w:r>
      <w:r w:rsidR="006B0C02">
        <w:fldChar w:fldCharType="separate"/>
      </w:r>
      <w:r w:rsidR="006B0C02">
        <w:rPr>
          <w:noProof/>
        </w:rPr>
        <w:t>[30]</w:t>
      </w:r>
      <w:r w:rsidR="006B0C02">
        <w:fldChar w:fldCharType="end"/>
      </w:r>
      <w:r w:rsidRPr="00130477">
        <w:t xml:space="preserve">. At the same time, all countries are encouraging traditional industries to introduce new Internet technologies for reform and innovation. Libraries are a kind of social public </w:t>
      </w:r>
      <w:r w:rsidR="00631C43">
        <w:t>resource</w:t>
      </w:r>
      <w:r w:rsidRPr="00130477">
        <w:t>. The integration of Internet technology in daily management work can not only transform the book management model from artificial to intelligent, but also effectively improve the overall service quality of the library. The introduction of modern Internet technology in library management can also complete the reform and innovation of the traditional single service model</w:t>
      </w:r>
      <w:r w:rsidR="000E37A0">
        <w:t xml:space="preserve"> </w:t>
      </w:r>
      <w:r w:rsidR="006B0C02">
        <w:fldChar w:fldCharType="begin"/>
      </w:r>
      <w:r w:rsidR="006B0C02">
        <w:instrText xml:space="preserve"> ADDIN EN.CITE &lt;EndNote&gt;&lt;Cite&gt;&lt;Author&gt;Kinney&lt;/Author&gt;&lt;Year&gt;2010&lt;/Year&gt;&lt;RecNum&gt;33&lt;/RecNum&gt;&lt;DisplayText&gt;[31]&lt;/DisplayText&gt;&lt;record&gt;&lt;rec-number&gt;33&lt;/rec-number&gt;&lt;foreign-keys&gt;&lt;key app="EN" db-id="9s5awxspdtfpz4epsp1xz2fy0aa5rwaped9x" timestamp="1658919204"&gt;33&lt;/key&gt;&lt;/foreign-keys&gt;&lt;ref-type name="Journal Article"&gt;17&lt;/ref-type&gt;&lt;contributors&gt;&lt;authors&gt;&lt;author&gt;Kinney, Bo %J Public library quarterly&lt;/author&gt;&lt;/authors&gt;&lt;/contributors&gt;&lt;titles&gt;&lt;title&gt;The internet, public libraries, and the digital divide&lt;/title&gt;&lt;/titles&gt;&lt;pages&gt;104-161&lt;/pages&gt;&lt;volume&gt;29&lt;/volume&gt;&lt;number&gt;2&lt;/number&gt;&lt;dates&gt;&lt;year&gt;2010&lt;/year&gt;&lt;/dates&gt;&lt;isbn&gt;0161-6846&lt;/isbn&gt;&lt;urls&gt;&lt;/urls&gt;&lt;/record&gt;&lt;/Cite&gt;&lt;/EndNote&gt;</w:instrText>
      </w:r>
      <w:r w:rsidR="006B0C02">
        <w:fldChar w:fldCharType="separate"/>
      </w:r>
      <w:r w:rsidR="006B0C02">
        <w:rPr>
          <w:noProof/>
        </w:rPr>
        <w:t>[31]</w:t>
      </w:r>
      <w:r w:rsidR="006B0C02">
        <w:fldChar w:fldCharType="end"/>
      </w:r>
      <w:r w:rsidRPr="00130477">
        <w:t>.</w:t>
      </w:r>
    </w:p>
    <w:p w14:paraId="46EC20FF" w14:textId="77777777" w:rsidR="00130477" w:rsidRDefault="00130477" w:rsidP="007719E0">
      <w:pPr>
        <w:spacing w:line="360" w:lineRule="auto"/>
      </w:pPr>
    </w:p>
    <w:p w14:paraId="3557BB6F" w14:textId="5D75CAD6" w:rsidR="00501B2B" w:rsidRPr="00501B2B" w:rsidRDefault="00501B2B" w:rsidP="007719E0">
      <w:pPr>
        <w:spacing w:line="360" w:lineRule="auto"/>
        <w:rPr>
          <w:b/>
          <w:bCs/>
        </w:rPr>
      </w:pPr>
      <w:r w:rsidRPr="00501B2B">
        <w:rPr>
          <w:b/>
          <w:bCs/>
        </w:rPr>
        <w:t>2.</w:t>
      </w:r>
      <w:r w:rsidR="001B74AD">
        <w:rPr>
          <w:b/>
          <w:bCs/>
        </w:rPr>
        <w:t xml:space="preserve">2.2.1 </w:t>
      </w:r>
      <w:r w:rsidR="00C5694F" w:rsidRPr="00C5694F">
        <w:rPr>
          <w:b/>
          <w:bCs/>
        </w:rPr>
        <w:t>The Influence of Internet Technology on Book Management</w:t>
      </w:r>
    </w:p>
    <w:p w14:paraId="0CC70CE3" w14:textId="4D37922A" w:rsidR="00501B2B" w:rsidRDefault="00C5694F" w:rsidP="007719E0">
      <w:pPr>
        <w:spacing w:line="360" w:lineRule="auto"/>
      </w:pPr>
      <w:r w:rsidRPr="00C5694F">
        <w:t>The emergence of Internet technology has brought earth-shaking changes to the library, which converts the traditional book information into data and stores it in the database. And visualize the data to make people's book information clearer</w:t>
      </w:r>
      <w:r>
        <w:t xml:space="preserve"> </w:t>
      </w:r>
      <w:r w:rsidR="00A24C8E">
        <w:fldChar w:fldCharType="begin"/>
      </w:r>
      <w:r w:rsidR="00A24C8E">
        <w:instrText xml:space="preserve"> ADDIN EN.CITE &lt;EndNote&gt;&lt;Cite&gt;&lt;Author&gt;Eaton&lt;/Author&gt;&lt;Year&gt;2017&lt;/Year&gt;&lt;RecNum&gt;34&lt;/RecNum&gt;&lt;DisplayText&gt;[32]&lt;/DisplayText&gt;&lt;record&gt;&lt;rec-number&gt;34&lt;/rec-number&gt;&lt;foreign-keys&gt;&lt;key app="EN" db-id="9s5awxspdtfpz4epsp1xz2fy0aa5rwaped9x" timestamp="1658919258"&gt;34&lt;/key&gt;&lt;/foreign-keys&gt;&lt;ref-type name="Journal Article"&gt;17&lt;/ref-type&gt;&lt;contributors&gt;&lt;authors&gt;&lt;author&gt;Eaton, Mark %J Journal of Web Librarianship&lt;/author&gt;&lt;/authors&gt;&lt;/contributors&gt;&lt;titles&gt;&lt;title&gt;Seeing library data: A prototype data visualization application for librarians&lt;/title&gt;&lt;/titles&gt;&lt;pages&gt;69-78&lt;/pages&gt;&lt;volume&gt;11&lt;/volume&gt;&lt;number&gt;1&lt;/number&gt;&lt;dates&gt;&lt;year&gt;2017&lt;/year&gt;&lt;/dates&gt;&lt;isbn&gt;1932-2909&lt;/isbn&gt;&lt;urls&gt;&lt;/urls&gt;&lt;/record&gt;&lt;/Cite&gt;&lt;/EndNote&gt;</w:instrText>
      </w:r>
      <w:r w:rsidR="00A24C8E">
        <w:fldChar w:fldCharType="separate"/>
      </w:r>
      <w:r w:rsidR="00A24C8E">
        <w:rPr>
          <w:noProof/>
        </w:rPr>
        <w:t>[32]</w:t>
      </w:r>
      <w:r w:rsidR="00A24C8E">
        <w:fldChar w:fldCharType="end"/>
      </w:r>
      <w:r w:rsidRPr="00C5694F">
        <w:t>. This will be great for managing books.</w:t>
      </w:r>
      <w:r>
        <w:rPr>
          <w:rFonts w:hint="eastAsia"/>
        </w:rPr>
        <w:t xml:space="preserve"> </w:t>
      </w:r>
      <w:r w:rsidR="00501B2B">
        <w:t>The book information management system based on contemporary Internet technology can store a large amount of book-related information, and can effectively control the cataloging, circulation, retrieval</w:t>
      </w:r>
      <w:r w:rsidR="00631C43">
        <w:t>,</w:t>
      </w:r>
      <w:r w:rsidR="00501B2B">
        <w:t xml:space="preserve"> and reservation of corresponding books with the help of mathematical model processing functions</w:t>
      </w:r>
      <w:r w:rsidR="00603162">
        <w:t xml:space="preserve"> </w:t>
      </w:r>
      <w:r w:rsidR="00A24C8E">
        <w:fldChar w:fldCharType="begin"/>
      </w:r>
      <w:r w:rsidR="00A24C8E">
        <w:instrText xml:space="preserve"> ADDIN EN.CITE &lt;EndNote&gt;&lt;Cite&gt;&lt;Author&gt;Li&lt;/Author&gt;&lt;Year&gt;2015&lt;/Year&gt;&lt;RecNum&gt;35&lt;/RecNum&gt;&lt;DisplayText&gt;[33]&lt;/DisplayText&gt;&lt;record&gt;&lt;rec-number&gt;35&lt;/rec-number&gt;&lt;foreign-keys&gt;&lt;key app="EN" db-id="9s5awxspdtfpz4epsp1xz2fy0aa5rwaped9x" timestamp="1658919304"&gt;35&lt;/key&gt;&lt;/foreign-keys&gt;&lt;ref-type name="Conference Proceedings"&gt;10&lt;/ref-type&gt;&lt;contributors&gt;&lt;authors&gt;&lt;author&gt;Li, Zhijiang&lt;/author&gt;&lt;/authors&gt;&lt;/contributors&gt;&lt;titles&gt;&lt;title&gt;The Design and Application of GIS Mathematical Model Database System with Meta-algorithm&lt;/title&gt;&lt;secondary-title&gt;2015 4th National Conference on Electrical, Electronics and Computer Engineering&lt;/secondary-title&gt;&lt;/titles&gt;&lt;pages&gt;1166-1170&lt;/pages&gt;&lt;dates&gt;&lt;year&gt;2015&lt;/year&gt;&lt;/dates&gt;&lt;publisher&gt;Atlantis Press&lt;/publisher&gt;&lt;isbn&gt;9462521506&lt;/isbn&gt;&lt;urls&gt;&lt;/urls&gt;&lt;/record&gt;&lt;/Cite&gt;&lt;/EndNote&gt;</w:instrText>
      </w:r>
      <w:r w:rsidR="00A24C8E">
        <w:fldChar w:fldCharType="separate"/>
      </w:r>
      <w:r w:rsidR="00A24C8E">
        <w:rPr>
          <w:noProof/>
        </w:rPr>
        <w:t>[33]</w:t>
      </w:r>
      <w:r w:rsidR="00A24C8E">
        <w:fldChar w:fldCharType="end"/>
      </w:r>
      <w:r w:rsidR="00501B2B">
        <w:t xml:space="preserve">. </w:t>
      </w:r>
      <w:r w:rsidR="000E2671" w:rsidRPr="000E2671">
        <w:t xml:space="preserve">However, it should be noted that in the practical application of the system, </w:t>
      </w:r>
      <w:r w:rsidR="00631C43">
        <w:t>to</w:t>
      </w:r>
      <w:r w:rsidR="000E2671" w:rsidRPr="000E2671">
        <w:t xml:space="preserve"> effectively ensure that the staff can complete the correct decision on the information, obtain the information in time, and enable the information to be transmitted smoothly, the relevant personnel need to respond to and maintain the dynamic information of the library management system in time. </w:t>
      </w:r>
    </w:p>
    <w:p w14:paraId="2AF52F59" w14:textId="77777777" w:rsidR="000C7A6F" w:rsidRDefault="000C7A6F" w:rsidP="007719E0">
      <w:pPr>
        <w:spacing w:line="360" w:lineRule="auto"/>
      </w:pPr>
    </w:p>
    <w:p w14:paraId="3F690380" w14:textId="1EE54ADD" w:rsidR="00501B2B" w:rsidRPr="00501B2B" w:rsidRDefault="00501B2B" w:rsidP="007719E0">
      <w:pPr>
        <w:spacing w:line="360" w:lineRule="auto"/>
        <w:rPr>
          <w:b/>
          <w:bCs/>
        </w:rPr>
      </w:pPr>
      <w:r w:rsidRPr="00501B2B">
        <w:rPr>
          <w:b/>
          <w:bCs/>
        </w:rPr>
        <w:t>2.</w:t>
      </w:r>
      <w:r w:rsidR="001B74AD">
        <w:rPr>
          <w:b/>
          <w:bCs/>
        </w:rPr>
        <w:t xml:space="preserve">2.2.2 </w:t>
      </w:r>
      <w:r w:rsidRPr="00501B2B">
        <w:rPr>
          <w:b/>
          <w:bCs/>
        </w:rPr>
        <w:t>The Influence of Internet Technology on Book Management Time</w:t>
      </w:r>
    </w:p>
    <w:p w14:paraId="5B97494A" w14:textId="1661F566" w:rsidR="00501B2B" w:rsidRDefault="00501B2B" w:rsidP="007719E0">
      <w:pPr>
        <w:spacing w:line="360" w:lineRule="auto"/>
      </w:pPr>
      <w:r>
        <w:lastRenderedPageBreak/>
        <w:t>In today's era, Internet technology has penetrated all walks of life, and library management is no exception. Based on this, how to guide users reasonably so that users can accurately find the documents and materials they need in a short time is the most urgent content in library management</w:t>
      </w:r>
      <w:r w:rsidR="009D62CA">
        <w:t xml:space="preserve"> </w:t>
      </w:r>
      <w:r w:rsidR="00A24C8E">
        <w:fldChar w:fldCharType="begin"/>
      </w:r>
      <w:r w:rsidR="00A24C8E">
        <w:instrText xml:space="preserve"> ADDIN EN.CITE &lt;EndNote&gt;&lt;Cite&gt;&lt;Author&gt;Liu&lt;/Author&gt;&lt;Year&gt;2018&lt;/Year&gt;&lt;RecNum&gt;36&lt;/RecNum&gt;&lt;DisplayText&gt;[34]&lt;/DisplayText&gt;&lt;record&gt;&lt;rec-number&gt;36&lt;/rec-number&gt;&lt;foreign-keys&gt;&lt;key app="EN" db-id="9s5awxspdtfpz4epsp1xz2fy0aa5rwaped9x" timestamp="1658919351"&gt;36&lt;/key&gt;&lt;/foreign-keys&gt;&lt;ref-type name="Journal Article"&gt;17&lt;/ref-type&gt;&lt;contributors&gt;&lt;authors&gt;&lt;author&gt;Liu, Shan&lt;/author&gt;&lt;author&gt;Shen, Xiao-Liang %J Library Hi Tech&lt;/author&gt;&lt;/authors&gt;&lt;/contributors&gt;&lt;titles&gt;&lt;title&gt;Library management and innovation in the Big Data Era&lt;/title&gt;&lt;/titles&gt;&lt;dates&gt;&lt;year&gt;2018&lt;/year&gt;&lt;/dates&gt;&lt;isbn&gt;0737-8831&lt;/isbn&gt;&lt;urls&gt;&lt;/urls&gt;&lt;/record&gt;&lt;/Cite&gt;&lt;/EndNote&gt;</w:instrText>
      </w:r>
      <w:r w:rsidR="00A24C8E">
        <w:fldChar w:fldCharType="separate"/>
      </w:r>
      <w:r w:rsidR="00A24C8E">
        <w:rPr>
          <w:noProof/>
        </w:rPr>
        <w:t>[34]</w:t>
      </w:r>
      <w:r w:rsidR="00A24C8E">
        <w:fldChar w:fldCharType="end"/>
      </w:r>
      <w:r>
        <w:t>. The rise of network technology has enabled a large number of documents to be digitized</w:t>
      </w:r>
      <w:r w:rsidR="009D62CA">
        <w:t xml:space="preserve"> </w:t>
      </w:r>
      <w:r w:rsidR="00A24C8E">
        <w:fldChar w:fldCharType="begin"/>
      </w:r>
      <w:r w:rsidR="00A24C8E">
        <w:instrText xml:space="preserve"> ADDIN EN.CITE &lt;EndNote&gt;&lt;Cite&gt;&lt;Author&gt;Udem&lt;/Author&gt;&lt;Year&gt;2019&lt;/Year&gt;&lt;RecNum&gt;37&lt;/RecNum&gt;&lt;DisplayText&gt;[35]&lt;/DisplayText&gt;&lt;record&gt;&lt;rec-number&gt;37&lt;/rec-number&gt;&lt;foreign-keys&gt;&lt;key app="EN" db-id="9s5awxspdtfpz4epsp1xz2fy0aa5rwaped9x" timestamp="1658919389"&gt;37&lt;/key&gt;&lt;/foreign-keys&gt;&lt;ref-type name="Journal Article"&gt;17&lt;/ref-type&gt;&lt;contributors&gt;&lt;authors&gt;&lt;author&gt;Udem, Obiora Kingsley&lt;/author&gt;&lt;author&gt;Onwurah, Benjamin %J no. August&lt;/author&gt;&lt;/authors&gt;&lt;/contributors&gt;&lt;titles&gt;&lt;title&gt;Digitization of Library Resources in University Libraries: A Practical Approach, Challenges and Prospects&lt;/title&gt;&lt;/titles&gt;&lt;dates&gt;&lt;year&gt;2019&lt;/year&gt;&lt;/dates&gt;&lt;urls&gt;&lt;/urls&gt;&lt;/record&gt;&lt;/Cite&gt;&lt;/EndNote&gt;</w:instrText>
      </w:r>
      <w:r w:rsidR="00A24C8E">
        <w:fldChar w:fldCharType="separate"/>
      </w:r>
      <w:r w:rsidR="00A24C8E">
        <w:rPr>
          <w:noProof/>
        </w:rPr>
        <w:t>[35]</w:t>
      </w:r>
      <w:r w:rsidR="00A24C8E">
        <w:fldChar w:fldCharType="end"/>
      </w:r>
      <w:r>
        <w:t xml:space="preserve">. There are problems </w:t>
      </w:r>
      <w:r w:rsidR="00631C43">
        <w:t>with</w:t>
      </w:r>
      <w:r>
        <w:t xml:space="preserve"> diversification and quantification of this kind of digitized literature information resources so that the corresponding staff of book management need to make reasonable adjustments to the time to filter out the content and junk information that are irrelevant to the search content for readers, thereby effectively improving The corresponding reading experience of the reader.</w:t>
      </w:r>
    </w:p>
    <w:p w14:paraId="0E14DD83" w14:textId="5182B332" w:rsidR="00501B2B" w:rsidRDefault="00501B2B" w:rsidP="007719E0">
      <w:pPr>
        <w:spacing w:line="360" w:lineRule="auto"/>
      </w:pPr>
    </w:p>
    <w:p w14:paraId="42EB8A48" w14:textId="7D180E30" w:rsidR="00501B2B" w:rsidRPr="00501B2B" w:rsidRDefault="00501B2B" w:rsidP="007719E0">
      <w:pPr>
        <w:spacing w:line="360" w:lineRule="auto"/>
        <w:rPr>
          <w:b/>
          <w:bCs/>
        </w:rPr>
      </w:pPr>
      <w:r w:rsidRPr="00501B2B">
        <w:rPr>
          <w:b/>
          <w:bCs/>
        </w:rPr>
        <w:t>2.</w:t>
      </w:r>
      <w:r w:rsidR="001B74AD">
        <w:rPr>
          <w:b/>
          <w:bCs/>
        </w:rPr>
        <w:t xml:space="preserve">2.2.3 </w:t>
      </w:r>
      <w:r w:rsidRPr="00501B2B">
        <w:rPr>
          <w:b/>
          <w:bCs/>
        </w:rPr>
        <w:t xml:space="preserve"> The Influence of Internet Technology on Book </w:t>
      </w:r>
      <w:r w:rsidR="00EA0B4A" w:rsidRPr="00EA0B4A">
        <w:rPr>
          <w:b/>
          <w:bCs/>
        </w:rPr>
        <w:t>Resource Management</w:t>
      </w:r>
    </w:p>
    <w:p w14:paraId="1E215F61" w14:textId="470FF79C" w:rsidR="00501B2B" w:rsidRDefault="00501B2B" w:rsidP="007719E0">
      <w:pPr>
        <w:spacing w:line="360" w:lineRule="auto"/>
      </w:pPr>
      <w:r>
        <w:t xml:space="preserve">Libraries generally store a large number of literature resources. </w:t>
      </w:r>
      <w:r w:rsidR="00080E21" w:rsidRPr="00080E21">
        <w:t>The Internet technology has enriched the management of book resources. It converts many documents into electronic versions and stores them in databases and the cloud</w:t>
      </w:r>
      <w:r w:rsidR="00581DAE">
        <w:t xml:space="preserve"> </w:t>
      </w:r>
      <w:r w:rsidR="00A24C8E">
        <w:fldChar w:fldCharType="begin"/>
      </w:r>
      <w:r w:rsidR="00A24C8E">
        <w:instrText xml:space="preserve"> ADDIN EN.CITE &lt;EndNote&gt;&lt;Cite&gt;&lt;Author&gt;Yuan&lt;/Author&gt;&lt;Year&gt;2018&lt;/Year&gt;&lt;RecNum&gt;38&lt;/RecNum&gt;&lt;DisplayText&gt;[36]&lt;/DisplayText&gt;&lt;record&gt;&lt;rec-number&gt;38&lt;/rec-number&gt;&lt;foreign-keys&gt;&lt;key app="EN" db-id="9s5awxspdtfpz4epsp1xz2fy0aa5rwaped9x" timestamp="1658919480"&gt;38&lt;/key&gt;&lt;/foreign-keys&gt;&lt;ref-type name="Journal Article"&gt;17&lt;/ref-type&gt;&lt;contributors&gt;&lt;authors&gt;&lt;author&gt;Yuan, Weijing&lt;/author&gt;&lt;author&gt;Van Ballegooie, Marlene&lt;/author&gt;&lt;author&gt;Robertson, Jennifer L %J Collection Management&lt;/author&gt;&lt;/authors&gt;&lt;/contributors&gt;&lt;titles&gt;&lt;title&gt;Ebooks versus print books: Format preferences in an academic library&lt;/title&gt;&lt;/titles&gt;&lt;pages&gt;28-48&lt;/pages&gt;&lt;volume&gt;43&lt;/volume&gt;&lt;number&gt;1&lt;/number&gt;&lt;dates&gt;&lt;year&gt;2018&lt;/year&gt;&lt;/dates&gt;&lt;isbn&gt;0146-2679&lt;/isbn&gt;&lt;urls&gt;&lt;/urls&gt;&lt;/record&gt;&lt;/Cite&gt;&lt;/EndNote&gt;</w:instrText>
      </w:r>
      <w:r w:rsidR="00A24C8E">
        <w:fldChar w:fldCharType="separate"/>
      </w:r>
      <w:r w:rsidR="00A24C8E">
        <w:rPr>
          <w:noProof/>
        </w:rPr>
        <w:t>[36]</w:t>
      </w:r>
      <w:r w:rsidR="00A24C8E">
        <w:fldChar w:fldCharType="end"/>
      </w:r>
      <w:r w:rsidR="00080E21" w:rsidRPr="00080E21">
        <w:t>. This will make book resources more secure.</w:t>
      </w:r>
      <w:r w:rsidR="00080E21">
        <w:t xml:space="preserve"> </w:t>
      </w:r>
      <w:r>
        <w:t>Therefore, libraries in the new era that introduce network technology should give full play to their advantages in relevant resources. Effective resources are systematically integrated and scientifically evaluated. At present, all major libraries have established a relatively comprehensive literature resource library, and the resource integration, development and publishing systems have also been configured accordingly</w:t>
      </w:r>
      <w:r w:rsidR="00581DAE">
        <w:t xml:space="preserve"> </w:t>
      </w:r>
      <w:r w:rsidR="00816FD7">
        <w:fldChar w:fldCharType="begin"/>
      </w:r>
      <w:r w:rsidR="00816FD7">
        <w:instrText xml:space="preserve"> ADDIN EN.CITE &lt;EndNote&gt;&lt;Cite&gt;&lt;Author&gt;Adkins&lt;/Author&gt;&lt;Year&gt;2022&lt;/Year&gt;&lt;RecNum&gt;39&lt;/RecNum&gt;&lt;DisplayText&gt;[37]&lt;/DisplayText&gt;&lt;record&gt;&lt;rec-number&gt;39&lt;/rec-number&gt;&lt;foreign-keys&gt;&lt;key app="EN" db-id="9s5awxspdtfpz4epsp1xz2fy0aa5rwaped9x" timestamp="1658919554"&gt;39&lt;/key&gt;&lt;/foreign-keys&gt;&lt;ref-type name="Journal Article"&gt;17&lt;/ref-type&gt;&lt;contributors&gt;&lt;authors&gt;&lt;author&gt;Adkins, John Edward %J Journal of Librarianship&lt;/author&gt;&lt;author&gt;Scholarly Communication&lt;/author&gt;&lt;/authors&gt;&lt;/contributors&gt;&lt;titles&gt;&lt;title&gt;Review of Along Came Google: A History of Library Digitization by Deanna Marcum and Roger C. Schonfeld&lt;/title&gt;&lt;/titles&gt;&lt;volume&gt;10&lt;/volume&gt;&lt;number&gt;1&lt;/number&gt;&lt;dates&gt;&lt;year&gt;2022&lt;/year&gt;&lt;/dates&gt;&lt;isbn&gt;2162-3309&lt;/isbn&gt;&lt;urls&gt;&lt;/urls&gt;&lt;/record&gt;&lt;/Cite&gt;&lt;/EndNote&gt;</w:instrText>
      </w:r>
      <w:r w:rsidR="00816FD7">
        <w:fldChar w:fldCharType="separate"/>
      </w:r>
      <w:r w:rsidR="00816FD7">
        <w:rPr>
          <w:noProof/>
        </w:rPr>
        <w:t>[37]</w:t>
      </w:r>
      <w:r w:rsidR="00816FD7">
        <w:fldChar w:fldCharType="end"/>
      </w:r>
      <w:r>
        <w:t>.</w:t>
      </w:r>
      <w:r w:rsidR="00EA0B4A" w:rsidRPr="00EA0B4A">
        <w:t xml:space="preserve"> </w:t>
      </w:r>
      <w:r w:rsidR="00080E21" w:rsidRPr="00080E21">
        <w:t xml:space="preserve">Relying on the existing platform, library managers can screen resources on the network, and can combine the screened resources with existing resources, so that the library's collection resources can be effectively integrated and tend to be diversified. </w:t>
      </w:r>
      <w:r>
        <w:t>At the same time, adopting this method can satisfy users' response to various types of information to a certain extent, and can improve the utilization rate of resources in the library while expanding the search for resources.</w:t>
      </w:r>
    </w:p>
    <w:p w14:paraId="5E994CFD" w14:textId="3A2B7DA5" w:rsidR="00B10C9F" w:rsidRDefault="00B10C9F" w:rsidP="007719E0">
      <w:pPr>
        <w:spacing w:line="360" w:lineRule="auto"/>
      </w:pPr>
    </w:p>
    <w:p w14:paraId="318006D2" w14:textId="704CD3CA" w:rsidR="00B10C9F" w:rsidRPr="000C7A6F" w:rsidRDefault="00B10C9F" w:rsidP="007719E0">
      <w:pPr>
        <w:pStyle w:val="3"/>
        <w:spacing w:line="360" w:lineRule="auto"/>
        <w:rPr>
          <w:sz w:val="24"/>
          <w:szCs w:val="24"/>
        </w:rPr>
      </w:pPr>
      <w:bookmarkStart w:id="51" w:name="_Toc109850183"/>
      <w:r w:rsidRPr="000C7A6F">
        <w:rPr>
          <w:sz w:val="24"/>
          <w:szCs w:val="24"/>
        </w:rPr>
        <w:t>2.</w:t>
      </w:r>
      <w:r w:rsidR="001B74AD" w:rsidRPr="000C7A6F">
        <w:rPr>
          <w:sz w:val="24"/>
          <w:szCs w:val="24"/>
        </w:rPr>
        <w:t xml:space="preserve">2.3 </w:t>
      </w:r>
      <w:r w:rsidRPr="000C7A6F">
        <w:rPr>
          <w:sz w:val="24"/>
          <w:szCs w:val="24"/>
        </w:rPr>
        <w:t xml:space="preserve"> The limitations of traditional library management model</w:t>
      </w:r>
      <w:bookmarkEnd w:id="51"/>
    </w:p>
    <w:p w14:paraId="48009F87" w14:textId="57C1E822" w:rsidR="00B10C9F" w:rsidRDefault="003F7345" w:rsidP="007719E0">
      <w:pPr>
        <w:spacing w:line="360" w:lineRule="auto"/>
      </w:pPr>
      <w:r w:rsidRPr="003F7345">
        <w:t xml:space="preserve">Judging from the development history of the library, it is generally believed that the library has experienced three development periods: the period of the ancient private library and the official library, the period of the modern traditional library and the </w:t>
      </w:r>
      <w:r w:rsidRPr="003F7345">
        <w:lastRenderedPageBreak/>
        <w:t>period of the modern library that we are currently working on</w:t>
      </w:r>
      <w:r w:rsidR="00F8238E">
        <w:t xml:space="preserve"> </w:t>
      </w:r>
      <w:r w:rsidR="00816FD7">
        <w:fldChar w:fldCharType="begin"/>
      </w:r>
      <w:r w:rsidR="00816FD7">
        <w:instrText xml:space="preserve"> ADDIN EN.CITE &lt;EndNote&gt;&lt;Cite&gt;&lt;Author&gt;Evans&lt;/Author&gt;&lt;Year&gt;1995&lt;/Year&gt;&lt;RecNum&gt;40&lt;/RecNum&gt;&lt;DisplayText&gt;[38]&lt;/DisplayText&gt;&lt;record&gt;&lt;rec-number&gt;40&lt;/rec-number&gt;&lt;foreign-keys&gt;&lt;key app="EN" db-id="9s5awxspdtfpz4epsp1xz2fy0aa5rwaped9x" timestamp="1658919638"&gt;40&lt;/key&gt;&lt;/foreign-keys&gt;&lt;ref-type name="Book"&gt;6&lt;/ref-type&gt;&lt;contributors&gt;&lt;authors&gt;&lt;author&gt;Evans, G Edward&lt;/author&gt;&lt;/authors&gt;&lt;/contributors&gt;&lt;titles&gt;&lt;title&gt;Developing Library and Information Center Collections. Library Science Text Series&lt;/title&gt;&lt;/titles&gt;&lt;dates&gt;&lt;year&gt;1995&lt;/year&gt;&lt;/dates&gt;&lt;publisher&gt;ERIC&lt;/publisher&gt;&lt;isbn&gt;1563081873&lt;/isbn&gt;&lt;urls&gt;&lt;/urls&gt;&lt;/record&gt;&lt;/Cite&gt;&lt;/EndNote&gt;</w:instrText>
      </w:r>
      <w:r w:rsidR="00816FD7">
        <w:fldChar w:fldCharType="separate"/>
      </w:r>
      <w:r w:rsidR="00816FD7">
        <w:rPr>
          <w:noProof/>
        </w:rPr>
        <w:t>[38]</w:t>
      </w:r>
      <w:r w:rsidR="00816FD7">
        <w:fldChar w:fldCharType="end"/>
      </w:r>
      <w:r w:rsidRPr="003F7345">
        <w:t>. The traditional library mainly refers to the library before the 1950s. It is a cultural and educational institution that collects, organizes, keeps</w:t>
      </w:r>
      <w:r w:rsidR="00631C43">
        <w:t>,</w:t>
      </w:r>
      <w:r w:rsidRPr="003F7345">
        <w:t xml:space="preserve"> and uses books and periodicals to serve re</w:t>
      </w:r>
      <w:r w:rsidRPr="003F7345">
        <w:rPr>
          <w:rFonts w:hint="eastAsia"/>
        </w:rPr>
        <w:t xml:space="preserve">aders. Its functions are: </w:t>
      </w:r>
      <w:r>
        <w:t>1.</w:t>
      </w:r>
      <w:r w:rsidRPr="003F7345">
        <w:rPr>
          <w:rFonts w:hint="eastAsia"/>
        </w:rPr>
        <w:t xml:space="preserve">Preserving cultural classics; </w:t>
      </w:r>
      <w:r>
        <w:rPr>
          <w:rFonts w:hint="eastAsia"/>
        </w:rPr>
        <w:t>2</w:t>
      </w:r>
      <w:r>
        <w:t>.</w:t>
      </w:r>
      <w:r w:rsidRPr="003F7345">
        <w:rPr>
          <w:rFonts w:hint="eastAsia"/>
        </w:rPr>
        <w:t>Providing lending services. Its characteristics are: the collection of books is mainly printed on paper, the information of the collection is reflected through the card catalogue and retrieval pub</w:t>
      </w:r>
      <w:r w:rsidRPr="003F7345">
        <w:t>lications, the information is transmitted through the readers to the library and the books are delivered to the door, and the arrangement and circulation of books are mainly manual operations.</w:t>
      </w:r>
    </w:p>
    <w:p w14:paraId="74C9E3FF" w14:textId="003CAEF8" w:rsidR="003F7345" w:rsidRDefault="003F7345" w:rsidP="007719E0">
      <w:pPr>
        <w:spacing w:line="360" w:lineRule="auto"/>
      </w:pPr>
    </w:p>
    <w:p w14:paraId="0D28CFAE" w14:textId="5401B9FE" w:rsidR="00B51DF9" w:rsidRDefault="00B51DF9" w:rsidP="007719E0">
      <w:pPr>
        <w:spacing w:line="360" w:lineRule="auto"/>
      </w:pPr>
      <w:r w:rsidRPr="00B51DF9">
        <w:t>Traditional library management tends to be organized and institutionalized, and its form is relatively simple. It is basically a traditional document information management model for the purpose of collecting and protecting books, and it has limitations in time, space, content, method and quantity</w:t>
      </w:r>
      <w:r w:rsidR="00500253">
        <w:t xml:space="preserve"> </w:t>
      </w:r>
      <w:r w:rsidR="00816FD7">
        <w:fldChar w:fldCharType="begin"/>
      </w:r>
      <w:r w:rsidR="00816FD7">
        <w:instrText xml:space="preserve"> ADDIN EN.CITE &lt;EndNote&gt;&lt;Cite&gt;&lt;Author&gt;Singh&lt;/Author&gt;&lt;Year&gt;2014&lt;/Year&gt;&lt;RecNum&gt;41&lt;/RecNum&gt;&lt;DisplayText&gt;[39]&lt;/DisplayText&gt;&lt;record&gt;&lt;rec-number&gt;41&lt;/rec-number&gt;&lt;foreign-keys&gt;&lt;key app="EN" db-id="9s5awxspdtfpz4epsp1xz2fy0aa5rwaped9x" timestamp="1658919680"&gt;41&lt;/key&gt;&lt;/foreign-keys&gt;&lt;ref-type name="Journal Article"&gt;17&lt;/ref-type&gt;&lt;contributors&gt;&lt;authors&gt;&lt;author&gt;Singh, Manpreet %J Journal of Advances in Library&lt;/author&gt;&lt;author&gt;Information Science&lt;/author&gt;&lt;/authors&gt;&lt;/contributors&gt;&lt;titles&gt;&lt;title&gt;A snapshot of traditional library to modern library using bar code technology: an experience of central library GNDEC, Ludhiana&lt;/title&gt;&lt;/titles&gt;&lt;pages&gt;146-149&lt;/pages&gt;&lt;volume&gt;3&lt;/volume&gt;&lt;number&gt;2&lt;/number&gt;&lt;dates&gt;&lt;year&gt;2014&lt;/year&gt;&lt;/dates&gt;&lt;isbn&gt;2277-2219&lt;/isbn&gt;&lt;urls&gt;&lt;/urls&gt;&lt;/record&gt;&lt;/Cite&gt;&lt;/EndNote&gt;</w:instrText>
      </w:r>
      <w:r w:rsidR="00816FD7">
        <w:fldChar w:fldCharType="separate"/>
      </w:r>
      <w:r w:rsidR="00816FD7">
        <w:rPr>
          <w:noProof/>
        </w:rPr>
        <w:t>[39]</w:t>
      </w:r>
      <w:r w:rsidR="00816FD7">
        <w:fldChar w:fldCharType="end"/>
      </w:r>
      <w:r w:rsidRPr="00B51DF9">
        <w:t xml:space="preserve">. </w:t>
      </w:r>
    </w:p>
    <w:p w14:paraId="6EC943B7" w14:textId="77777777" w:rsidR="00B51DF9" w:rsidRDefault="00B51DF9" w:rsidP="007719E0">
      <w:pPr>
        <w:spacing w:line="360" w:lineRule="auto"/>
      </w:pPr>
      <w:r w:rsidRPr="00B51DF9">
        <w:t xml:space="preserve">First, the collection of paper books takes up a lot of space, and it is difficult to find documents quickly and easily. There is no way for the library to understand the various needs of readers in time, and the personalized customization and professional services for readers are not enough, resulting in low satisfaction of teachers and students. </w:t>
      </w:r>
    </w:p>
    <w:p w14:paraId="0483CE8E" w14:textId="77777777" w:rsidR="00B51DF9" w:rsidRDefault="00B51DF9" w:rsidP="007719E0">
      <w:pPr>
        <w:spacing w:line="360" w:lineRule="auto"/>
      </w:pPr>
      <w:r w:rsidRPr="00B51DF9">
        <w:t xml:space="preserve">Second, in the traditional library, readers must rely on reaching the library to complete and achieve the purpose of borrowing books, reading, and obtaining information, while the university library, which is mainly based on manual services, has limited opening hours and cannot provide 24-hour management and services. , the limited working time can not meet the real needs of readers. </w:t>
      </w:r>
    </w:p>
    <w:p w14:paraId="0DB50A91" w14:textId="77777777" w:rsidR="00B51DF9" w:rsidRDefault="00B51DF9" w:rsidP="007719E0">
      <w:pPr>
        <w:spacing w:line="360" w:lineRule="auto"/>
      </w:pPr>
      <w:r w:rsidRPr="00B51DF9">
        <w:t xml:space="preserve">Third, the traditional physical library is relatively solid in its organizational structure and management system, its job responsibilities are relatively clear, the division of labor among various departments is fine, and the connection between specific work and services is not close enough. In terms of information push, it is basically in a state of mutual isolation and less cooperation, it is difficult to form a unified service concept, and it is impossible to take advantage of the overall advantages and exert the synergy of the platform. </w:t>
      </w:r>
    </w:p>
    <w:p w14:paraId="331100FD" w14:textId="4F97CD8A" w:rsidR="003F7345" w:rsidRDefault="00B51DF9" w:rsidP="007719E0">
      <w:pPr>
        <w:spacing w:line="360" w:lineRule="auto"/>
      </w:pPr>
      <w:r w:rsidRPr="00B51DF9">
        <w:t xml:space="preserve">Fourth, the content of library services is limited. The processing of traditional library documents is carried out by the staff according to the process, according to the process of collection, registration, storage, arrangement, circulation and reading. It </w:t>
      </w:r>
      <w:r w:rsidRPr="00B51DF9">
        <w:lastRenderedPageBreak/>
        <w:t>mainly provides some shallow basic materials, and the field of information collection is not enough. Comprehensive, can not get all kinds of urgently needed information or the latest information in the shortest time. Librarians can only provide general consulting and answering services, which cannot meet the needs of readers.</w:t>
      </w:r>
    </w:p>
    <w:p w14:paraId="29672E03" w14:textId="765CE255" w:rsidR="003F7345" w:rsidRDefault="003F7345" w:rsidP="007719E0">
      <w:pPr>
        <w:spacing w:line="360" w:lineRule="auto"/>
      </w:pPr>
    </w:p>
    <w:p w14:paraId="6463CE63" w14:textId="1521D4C6" w:rsidR="003F7345" w:rsidRPr="000C7A6F" w:rsidRDefault="005F1988" w:rsidP="007719E0">
      <w:pPr>
        <w:pStyle w:val="3"/>
        <w:spacing w:line="360" w:lineRule="auto"/>
        <w:rPr>
          <w:sz w:val="24"/>
          <w:szCs w:val="24"/>
        </w:rPr>
      </w:pPr>
      <w:bookmarkStart w:id="52" w:name="_Toc109850184"/>
      <w:r w:rsidRPr="000C7A6F">
        <w:rPr>
          <w:sz w:val="24"/>
          <w:szCs w:val="24"/>
        </w:rPr>
        <w:t>2.</w:t>
      </w:r>
      <w:r w:rsidR="001B74AD" w:rsidRPr="000C7A6F">
        <w:rPr>
          <w:sz w:val="24"/>
          <w:szCs w:val="24"/>
        </w:rPr>
        <w:t xml:space="preserve">2.4 </w:t>
      </w:r>
      <w:r w:rsidRPr="000C7A6F">
        <w:rPr>
          <w:sz w:val="24"/>
          <w:szCs w:val="24"/>
        </w:rPr>
        <w:t xml:space="preserve"> The impact of the combination of PC and mobile terminals on the current library management model under the Internet background</w:t>
      </w:r>
      <w:bookmarkEnd w:id="52"/>
    </w:p>
    <w:p w14:paraId="47C8D1EA" w14:textId="77174AC7" w:rsidR="003F7345" w:rsidRDefault="00C54029" w:rsidP="007719E0">
      <w:pPr>
        <w:spacing w:line="360" w:lineRule="auto"/>
      </w:pPr>
      <w:r w:rsidRPr="00C54029">
        <w:t>Under the library management mode that combines PC and mobile terminals, readers can timely learn about the status of some relevant library collections through mobile terminals, and can also refer to information and supporting reader services through such a customer service port, and extend to some online games and informatization quality training of readers. Virtualized management and services save a lot of resources for the library in the process of management, especially time and space resources</w:t>
      </w:r>
      <w:r w:rsidR="00A806B2">
        <w:t xml:space="preserve"> </w:t>
      </w:r>
      <w:r w:rsidR="00816FD7">
        <w:fldChar w:fldCharType="begin"/>
      </w:r>
      <w:r w:rsidR="00816FD7">
        <w:instrText xml:space="preserve"> ADDIN EN.CITE &lt;EndNote&gt;&lt;Cite&gt;&lt;Author&gt;Kong&lt;/Author&gt;&lt;Year&gt;2020&lt;/Year&gt;&lt;RecNum&gt;42&lt;/RecNum&gt;&lt;DisplayText&gt;[40]&lt;/DisplayText&gt;&lt;record&gt;&lt;rec-number&gt;42&lt;/rec-number&gt;&lt;foreign-keys&gt;&lt;key app="EN" db-id="9s5awxspdtfpz4epsp1xz2fy0aa5rwaped9x" timestamp="1658919829"&gt;42&lt;/key&gt;&lt;/foreign-keys&gt;&lt;ref-type name="Journal Article"&gt;17&lt;/ref-type&gt;&lt;contributors&gt;&lt;authors&gt;&lt;author&gt;Jie Kong&lt;/author&gt;&lt;/authors&gt;&lt;/contributors&gt;&lt;titles&gt;&lt;title&gt;Research on IT Management and Service of Small and Medium Sized Libraries Based on Cloud Computing and Virtualization Technology&lt;/title&gt;&lt;secondary-title&gt;Journal of Physics: Conference Series&lt;/secondary-title&gt;&lt;/titles&gt;&lt;periodical&gt;&lt;full-title&gt;Journal of Physics: Conference Series&lt;/full-title&gt;&lt;/periodical&gt;&lt;volume&gt;1648&lt;/volume&gt;&lt;dates&gt;&lt;year&gt;2020&lt;/year&gt;&lt;/dates&gt;&lt;urls&gt;&lt;/urls&gt;&lt;/record&gt;&lt;/Cite&gt;&lt;/EndNote&gt;</w:instrText>
      </w:r>
      <w:r w:rsidR="00816FD7">
        <w:fldChar w:fldCharType="separate"/>
      </w:r>
      <w:r w:rsidR="00816FD7">
        <w:rPr>
          <w:noProof/>
        </w:rPr>
        <w:t>[40]</w:t>
      </w:r>
      <w:r w:rsidR="00816FD7">
        <w:fldChar w:fldCharType="end"/>
      </w:r>
      <w:r w:rsidRPr="00C54029">
        <w:t xml:space="preserve">. In this way, readers can break the time and space restrictions, and can check the specific collection status of the library at any time, and communicate with some online network service personnel of the library, </w:t>
      </w:r>
      <w:r w:rsidR="00631C43">
        <w:t>to</w:t>
      </w:r>
      <w:r w:rsidRPr="00C54029">
        <w:t xml:space="preserve"> rely on the mobile Internet to improve readers and The connection between libraries promotes the interaction between libraries and readers.</w:t>
      </w:r>
    </w:p>
    <w:p w14:paraId="059F9046" w14:textId="549F1EE3" w:rsidR="00316FF9" w:rsidRDefault="00316FF9" w:rsidP="007719E0">
      <w:pPr>
        <w:spacing w:line="360" w:lineRule="auto"/>
      </w:pPr>
    </w:p>
    <w:p w14:paraId="7770BB89" w14:textId="3AD76524" w:rsidR="0063751B" w:rsidRDefault="0063751B" w:rsidP="007719E0">
      <w:pPr>
        <w:spacing w:line="360" w:lineRule="auto"/>
      </w:pPr>
    </w:p>
    <w:p w14:paraId="744FDEFB" w14:textId="687EB55D" w:rsidR="0063751B" w:rsidRDefault="0063751B" w:rsidP="007719E0">
      <w:pPr>
        <w:spacing w:line="360" w:lineRule="auto"/>
      </w:pPr>
    </w:p>
    <w:p w14:paraId="60009929" w14:textId="6431B80F" w:rsidR="0063751B" w:rsidRDefault="0063751B" w:rsidP="007719E0">
      <w:pPr>
        <w:spacing w:line="360" w:lineRule="auto"/>
      </w:pPr>
    </w:p>
    <w:p w14:paraId="626F10E8" w14:textId="36A3F79D" w:rsidR="0063751B" w:rsidRDefault="0063751B" w:rsidP="007719E0">
      <w:pPr>
        <w:spacing w:line="360" w:lineRule="auto"/>
      </w:pPr>
    </w:p>
    <w:p w14:paraId="4B5F17D4" w14:textId="77777777" w:rsidR="0063751B" w:rsidRDefault="0063751B" w:rsidP="007719E0">
      <w:pPr>
        <w:spacing w:line="360" w:lineRule="auto"/>
      </w:pPr>
    </w:p>
    <w:p w14:paraId="7E61A25F" w14:textId="6CF76801" w:rsidR="005F1988" w:rsidRPr="00706946" w:rsidRDefault="000C78E3" w:rsidP="007719E0">
      <w:pPr>
        <w:pStyle w:val="2"/>
        <w:spacing w:line="360" w:lineRule="auto"/>
        <w:rPr>
          <w:rFonts w:ascii="Times New Roman" w:hAnsi="Times New Roman" w:cs="Times New Roman"/>
          <w:sz w:val="24"/>
          <w:szCs w:val="24"/>
        </w:rPr>
      </w:pPr>
      <w:bookmarkStart w:id="53" w:name="_Toc109850185"/>
      <w:r w:rsidRPr="00706946">
        <w:rPr>
          <w:rFonts w:ascii="Times New Roman" w:hAnsi="Times New Roman" w:cs="Times New Roman"/>
          <w:sz w:val="24"/>
          <w:szCs w:val="24"/>
        </w:rPr>
        <w:t>2.</w:t>
      </w:r>
      <w:r w:rsidR="00E50163">
        <w:rPr>
          <w:rFonts w:ascii="Times New Roman" w:hAnsi="Times New Roman" w:cs="Times New Roman"/>
          <w:sz w:val="24"/>
          <w:szCs w:val="24"/>
        </w:rPr>
        <w:t>3</w:t>
      </w:r>
      <w:r w:rsidR="00706946" w:rsidRPr="00706946">
        <w:rPr>
          <w:rFonts w:ascii="Times New Roman" w:hAnsi="Times New Roman" w:cs="Times New Roman"/>
          <w:sz w:val="24"/>
          <w:szCs w:val="24"/>
        </w:rPr>
        <w:t xml:space="preserve"> </w:t>
      </w:r>
      <w:r w:rsidRPr="00706946">
        <w:rPr>
          <w:rFonts w:ascii="Times New Roman" w:hAnsi="Times New Roman" w:cs="Times New Roman"/>
          <w:sz w:val="24"/>
          <w:szCs w:val="24"/>
        </w:rPr>
        <w:t>Discussion &amp; Comparison</w:t>
      </w:r>
      <w:bookmarkEnd w:id="53"/>
    </w:p>
    <w:p w14:paraId="17F5BB15" w14:textId="2CE16D1A" w:rsidR="00706946" w:rsidRPr="00706946" w:rsidRDefault="00706946" w:rsidP="007719E0">
      <w:pPr>
        <w:pStyle w:val="3"/>
        <w:spacing w:line="360" w:lineRule="auto"/>
        <w:rPr>
          <w:sz w:val="24"/>
          <w:szCs w:val="24"/>
        </w:rPr>
      </w:pPr>
      <w:bookmarkStart w:id="54" w:name="_Toc109850186"/>
      <w:r w:rsidRPr="00706946">
        <w:rPr>
          <w:sz w:val="24"/>
          <w:szCs w:val="24"/>
        </w:rPr>
        <w:t>2.</w:t>
      </w:r>
      <w:r w:rsidR="00E50163">
        <w:rPr>
          <w:sz w:val="24"/>
          <w:szCs w:val="24"/>
        </w:rPr>
        <w:t>3</w:t>
      </w:r>
      <w:r w:rsidRPr="00706946">
        <w:rPr>
          <w:sz w:val="24"/>
          <w:szCs w:val="24"/>
        </w:rPr>
        <w:t>.1 Existing mobile library management system</w:t>
      </w:r>
      <w:bookmarkEnd w:id="54"/>
    </w:p>
    <w:p w14:paraId="39E96C3B" w14:textId="77777777" w:rsidR="00706946" w:rsidRDefault="00706946" w:rsidP="007719E0">
      <w:pPr>
        <w:spacing w:line="360" w:lineRule="auto"/>
      </w:pPr>
      <w:r w:rsidRPr="00067431">
        <w:t>There are many mobile library management systems. This section will compare and discuss those existing mobile library management systems with the applications implemented in this project.</w:t>
      </w:r>
    </w:p>
    <w:p w14:paraId="58D3E904" w14:textId="77777777" w:rsidR="0063751B" w:rsidRPr="00706946" w:rsidRDefault="0063751B" w:rsidP="007719E0">
      <w:pPr>
        <w:spacing w:line="360" w:lineRule="auto"/>
      </w:pPr>
    </w:p>
    <w:tbl>
      <w:tblPr>
        <w:tblStyle w:val="a6"/>
        <w:tblW w:w="8297" w:type="dxa"/>
        <w:tblLook w:val="04A0" w:firstRow="1" w:lastRow="0" w:firstColumn="1" w:lastColumn="0" w:noHBand="0" w:noVBand="1"/>
      </w:tblPr>
      <w:tblGrid>
        <w:gridCol w:w="833"/>
        <w:gridCol w:w="2397"/>
        <w:gridCol w:w="1716"/>
        <w:gridCol w:w="1647"/>
        <w:gridCol w:w="1704"/>
      </w:tblGrid>
      <w:tr w:rsidR="00706946" w14:paraId="651642B7" w14:textId="77777777" w:rsidTr="00D725FE">
        <w:trPr>
          <w:trHeight w:val="838"/>
        </w:trPr>
        <w:tc>
          <w:tcPr>
            <w:tcW w:w="839" w:type="dxa"/>
          </w:tcPr>
          <w:p w14:paraId="1D6E3DA5" w14:textId="77777777" w:rsidR="00706946" w:rsidRDefault="00706946" w:rsidP="007719E0">
            <w:pPr>
              <w:spacing w:line="360" w:lineRule="auto"/>
            </w:pPr>
            <w:r>
              <w:rPr>
                <w:rFonts w:hint="eastAsia"/>
              </w:rPr>
              <w:lastRenderedPageBreak/>
              <w:t>S</w:t>
            </w:r>
            <w:r>
              <w:t>.NO</w:t>
            </w:r>
          </w:p>
        </w:tc>
        <w:tc>
          <w:tcPr>
            <w:tcW w:w="2455" w:type="dxa"/>
          </w:tcPr>
          <w:p w14:paraId="293FAEEC" w14:textId="77777777" w:rsidR="00706946" w:rsidRPr="00015CA9" w:rsidRDefault="00706946" w:rsidP="007719E0">
            <w:pPr>
              <w:spacing w:line="360" w:lineRule="auto"/>
              <w:jc w:val="center"/>
            </w:pPr>
            <w:r w:rsidRPr="00015CA9">
              <w:rPr>
                <w:color w:val="333333"/>
                <w:shd w:val="clear" w:color="auto" w:fill="F7F8FA"/>
              </w:rPr>
              <w:t xml:space="preserve">Title </w:t>
            </w:r>
            <w:r>
              <w:rPr>
                <w:color w:val="333333"/>
                <w:shd w:val="clear" w:color="auto" w:fill="F7F8FA"/>
              </w:rPr>
              <w:t>o</w:t>
            </w:r>
            <w:r w:rsidRPr="00015CA9">
              <w:rPr>
                <w:color w:val="333333"/>
                <w:shd w:val="clear" w:color="auto" w:fill="F7F8FA"/>
              </w:rPr>
              <w:t>f the Paper</w:t>
            </w:r>
            <w:r>
              <w:rPr>
                <w:color w:val="333333"/>
                <w:shd w:val="clear" w:color="auto" w:fill="F7F8FA"/>
              </w:rPr>
              <w:t xml:space="preserve"> </w:t>
            </w:r>
            <w:r w:rsidRPr="00015CA9">
              <w:rPr>
                <w:color w:val="333333"/>
                <w:shd w:val="clear" w:color="auto" w:fill="F7F8FA"/>
              </w:rPr>
              <w:t>( System</w:t>
            </w:r>
            <w:r>
              <w:rPr>
                <w:color w:val="333333"/>
                <w:shd w:val="clear" w:color="auto" w:fill="F7F8FA"/>
              </w:rPr>
              <w:t xml:space="preserve"> </w:t>
            </w:r>
            <w:r w:rsidRPr="00015CA9">
              <w:rPr>
                <w:color w:val="333333"/>
                <w:shd w:val="clear" w:color="auto" w:fill="F7F8FA"/>
              </w:rPr>
              <w:t>)</w:t>
            </w:r>
          </w:p>
        </w:tc>
        <w:tc>
          <w:tcPr>
            <w:tcW w:w="1647" w:type="dxa"/>
          </w:tcPr>
          <w:p w14:paraId="0B264E42" w14:textId="77777777" w:rsidR="00706946" w:rsidRPr="00EE58CD" w:rsidRDefault="00706946" w:rsidP="007719E0">
            <w:pPr>
              <w:spacing w:line="360" w:lineRule="auto"/>
              <w:ind w:firstLineChars="200" w:firstLine="480"/>
            </w:pPr>
            <w:r>
              <w:t>PROS</w:t>
            </w:r>
          </w:p>
        </w:tc>
        <w:tc>
          <w:tcPr>
            <w:tcW w:w="1647" w:type="dxa"/>
          </w:tcPr>
          <w:p w14:paraId="5794E822" w14:textId="77777777" w:rsidR="00706946" w:rsidRDefault="00706946" w:rsidP="007719E0">
            <w:pPr>
              <w:spacing w:line="360" w:lineRule="auto"/>
              <w:ind w:firstLineChars="200" w:firstLine="480"/>
            </w:pPr>
            <w:r>
              <w:rPr>
                <w:rFonts w:hint="eastAsia"/>
              </w:rPr>
              <w:t>C</w:t>
            </w:r>
            <w:r>
              <w:t>ONS</w:t>
            </w:r>
          </w:p>
        </w:tc>
        <w:tc>
          <w:tcPr>
            <w:tcW w:w="1709" w:type="dxa"/>
          </w:tcPr>
          <w:p w14:paraId="069A3600" w14:textId="77777777" w:rsidR="00706946" w:rsidRDefault="00706946" w:rsidP="007719E0">
            <w:pPr>
              <w:spacing w:line="360" w:lineRule="auto"/>
              <w:ind w:firstLineChars="100" w:firstLine="240"/>
            </w:pPr>
            <w:r>
              <w:rPr>
                <w:rFonts w:hint="eastAsia"/>
              </w:rPr>
              <w:t>R</w:t>
            </w:r>
            <w:r>
              <w:t>emakes</w:t>
            </w:r>
          </w:p>
        </w:tc>
      </w:tr>
      <w:tr w:rsidR="00706946" w14:paraId="70E4A89F" w14:textId="77777777" w:rsidTr="00D725FE">
        <w:trPr>
          <w:trHeight w:val="2947"/>
        </w:trPr>
        <w:tc>
          <w:tcPr>
            <w:tcW w:w="839" w:type="dxa"/>
          </w:tcPr>
          <w:p w14:paraId="220A4079" w14:textId="77777777" w:rsidR="00706946" w:rsidRDefault="00706946" w:rsidP="007719E0">
            <w:pPr>
              <w:spacing w:line="360" w:lineRule="auto"/>
              <w:jc w:val="center"/>
            </w:pPr>
            <w:r>
              <w:rPr>
                <w:rFonts w:hint="eastAsia"/>
              </w:rPr>
              <w:t>1</w:t>
            </w:r>
          </w:p>
        </w:tc>
        <w:tc>
          <w:tcPr>
            <w:tcW w:w="2455" w:type="dxa"/>
          </w:tcPr>
          <w:p w14:paraId="7E581B33" w14:textId="77777777" w:rsidR="00706946" w:rsidRDefault="00706946" w:rsidP="007719E0">
            <w:pPr>
              <w:spacing w:line="360" w:lineRule="auto"/>
              <w:jc w:val="center"/>
            </w:pPr>
            <w:r w:rsidRPr="00437C90">
              <w:t>Developing a QR Code-based Library Management System with Case Study of Private School in</w:t>
            </w:r>
            <w:r>
              <w:t xml:space="preserve"> </w:t>
            </w:r>
            <w:r w:rsidRPr="00437C90">
              <w:t>Surakarta City</w:t>
            </w:r>
            <w:r>
              <w:t xml:space="preserve"> </w:t>
            </w:r>
            <w:r w:rsidRPr="00437C90">
              <w:t>Indonesia</w:t>
            </w:r>
            <w:r>
              <w:t>.</w:t>
            </w:r>
          </w:p>
        </w:tc>
        <w:tc>
          <w:tcPr>
            <w:tcW w:w="1647" w:type="dxa"/>
          </w:tcPr>
          <w:p w14:paraId="15186B0A" w14:textId="12110ECD" w:rsidR="00706946" w:rsidRDefault="00706946" w:rsidP="007719E0">
            <w:pPr>
              <w:spacing w:line="360" w:lineRule="auto"/>
              <w:jc w:val="center"/>
            </w:pPr>
            <w:r w:rsidRPr="00A250C1">
              <w:t>It reduces the lengthy borrowing process, membership</w:t>
            </w:r>
            <w:r>
              <w:t>,</w:t>
            </w:r>
            <w:r w:rsidRPr="00A250C1">
              <w:t xml:space="preserve"> and collection checks</w:t>
            </w:r>
            <w:r w:rsidR="00515FCF">
              <w:fldChar w:fldCharType="begin"/>
            </w:r>
            <w:r w:rsidR="00515FCF">
              <w:instrText xml:space="preserve"> ADDIN EN.CITE &lt;EndNote&gt;&lt;Cite&gt;&lt;Author&gt;Supriyono&lt;/Author&gt;&lt;Year&gt;2018&lt;/Year&gt;&lt;RecNum&gt;43&lt;/RecNum&gt;&lt;DisplayText&gt;[41]&lt;/DisplayText&gt;&lt;record&gt;&lt;rec-number&gt;43&lt;/rec-number&gt;&lt;foreign-keys&gt;&lt;key app="EN" db-id="9s5awxspdtfpz4epsp1xz2fy0aa5rwaped9x" timestamp="1658920112"&gt;43&lt;/key&gt;&lt;/foreign-keys&gt;&lt;ref-type name="Conference Proceedings"&gt;10&lt;/ref-type&gt;&lt;contributors&gt;&lt;authors&gt;&lt;author&gt;Supriyono, Heru&lt;/author&gt;&lt;author&gt;Fitriyan, Muhammad Ramadhan&lt;/author&gt;&lt;/authors&gt;&lt;/contributors&gt;&lt;titles&gt;&lt;title&gt;Developing a QR Code-based Library Management System with Case Study of Private School in Surakarta City Indonesia&lt;/title&gt;&lt;secondary-title&gt;2018 Third International Conference on Informatics and Computing (ICIC)&lt;/secondary-title&gt;&lt;/titles&gt;&lt;pages&gt;1-6&lt;/pages&gt;&lt;dates&gt;&lt;year&gt;2018&lt;/year&gt;&lt;/dates&gt;&lt;publisher&gt;IEEE&lt;/publisher&gt;&lt;isbn&gt;1538669218&lt;/isbn&gt;&lt;urls&gt;&lt;/urls&gt;&lt;/record&gt;&lt;/Cite&gt;&lt;/EndNote&gt;</w:instrText>
            </w:r>
            <w:r w:rsidR="00515FCF">
              <w:fldChar w:fldCharType="separate"/>
            </w:r>
            <w:r w:rsidR="00515FCF">
              <w:rPr>
                <w:noProof/>
              </w:rPr>
              <w:t>[41]</w:t>
            </w:r>
            <w:r w:rsidR="00515FCF">
              <w:fldChar w:fldCharType="end"/>
            </w:r>
            <w:r>
              <w:t>.</w:t>
            </w:r>
          </w:p>
        </w:tc>
        <w:tc>
          <w:tcPr>
            <w:tcW w:w="1647" w:type="dxa"/>
          </w:tcPr>
          <w:p w14:paraId="64CF2DAE" w14:textId="77777777" w:rsidR="00706946" w:rsidRDefault="00706946" w:rsidP="007719E0">
            <w:pPr>
              <w:spacing w:line="360" w:lineRule="auto"/>
              <w:jc w:val="center"/>
            </w:pPr>
            <w:r w:rsidRPr="003B60F6">
              <w:t>It needs good camera quality to protect from scratches.</w:t>
            </w:r>
          </w:p>
        </w:tc>
        <w:tc>
          <w:tcPr>
            <w:tcW w:w="1709" w:type="dxa"/>
          </w:tcPr>
          <w:p w14:paraId="7B185E40" w14:textId="77777777" w:rsidR="00706946" w:rsidRDefault="00706946" w:rsidP="007719E0">
            <w:pPr>
              <w:spacing w:line="360" w:lineRule="auto"/>
              <w:jc w:val="center"/>
            </w:pPr>
            <w:r w:rsidRPr="009212F3">
              <w:t xml:space="preserve">Scanning each QR code is difficult when there are </w:t>
            </w:r>
            <w:r>
              <w:t>many</w:t>
            </w:r>
            <w:r w:rsidRPr="009212F3">
              <w:t xml:space="preserve"> users present.</w:t>
            </w:r>
          </w:p>
        </w:tc>
      </w:tr>
      <w:tr w:rsidR="00706946" w14:paraId="0FDA37EA" w14:textId="77777777" w:rsidTr="0063751B">
        <w:trPr>
          <w:trHeight w:val="3120"/>
        </w:trPr>
        <w:tc>
          <w:tcPr>
            <w:tcW w:w="839" w:type="dxa"/>
          </w:tcPr>
          <w:p w14:paraId="0F25C0D8" w14:textId="77777777" w:rsidR="00706946" w:rsidRDefault="00706946" w:rsidP="007719E0">
            <w:pPr>
              <w:spacing w:line="360" w:lineRule="auto"/>
              <w:jc w:val="center"/>
            </w:pPr>
            <w:r>
              <w:rPr>
                <w:rFonts w:hint="eastAsia"/>
              </w:rPr>
              <w:t>2</w:t>
            </w:r>
          </w:p>
        </w:tc>
        <w:tc>
          <w:tcPr>
            <w:tcW w:w="2455" w:type="dxa"/>
          </w:tcPr>
          <w:p w14:paraId="3663D34B" w14:textId="77777777" w:rsidR="00706946" w:rsidRPr="00B63E45" w:rsidRDefault="00706946" w:rsidP="007719E0">
            <w:pPr>
              <w:spacing w:line="360" w:lineRule="auto"/>
              <w:jc w:val="center"/>
            </w:pPr>
            <w:r w:rsidRPr="00B63E45">
              <w:rPr>
                <w:color w:val="333333"/>
                <w:shd w:val="clear" w:color="auto" w:fill="F7F8FA"/>
              </w:rPr>
              <w:t xml:space="preserve">The university library management system </w:t>
            </w:r>
            <w:r>
              <w:rPr>
                <w:color w:val="333333"/>
                <w:shd w:val="clear" w:color="auto" w:fill="F7F8FA"/>
              </w:rPr>
              <w:t xml:space="preserve">is </w:t>
            </w:r>
            <w:r w:rsidRPr="00B63E45">
              <w:rPr>
                <w:color w:val="333333"/>
                <w:shd w:val="clear" w:color="auto" w:fill="F7F8FA"/>
              </w:rPr>
              <w:t>based on radio frequency identification</w:t>
            </w:r>
            <w:r>
              <w:rPr>
                <w:color w:val="333333"/>
                <w:shd w:val="clear" w:color="auto" w:fill="F7F8FA"/>
              </w:rPr>
              <w:t>.</w:t>
            </w:r>
          </w:p>
        </w:tc>
        <w:tc>
          <w:tcPr>
            <w:tcW w:w="1647" w:type="dxa"/>
          </w:tcPr>
          <w:p w14:paraId="2EADC042" w14:textId="0645A851" w:rsidR="00706946" w:rsidRDefault="00706946" w:rsidP="007719E0">
            <w:pPr>
              <w:spacing w:line="360" w:lineRule="auto"/>
              <w:jc w:val="center"/>
            </w:pPr>
            <w:r w:rsidRPr="004079EB">
              <w:t xml:space="preserve">This system studies the label conversion and </w:t>
            </w:r>
            <w:r w:rsidRPr="007A731B">
              <w:t>self-service borrowing subsystem</w:t>
            </w:r>
            <w:r w:rsidR="003231BD">
              <w:fldChar w:fldCharType="begin"/>
            </w:r>
            <w:r w:rsidR="003231BD">
              <w:instrText xml:space="preserve"> ADDIN EN.CITE &lt;EndNote&gt;&lt;Cite&gt;&lt;Author&gt;Zhang&lt;/Author&gt;&lt;Year&gt;2017&lt;/Year&gt;&lt;RecNum&gt;44&lt;/RecNum&gt;&lt;DisplayText&gt;[42]&lt;/DisplayText&gt;&lt;record&gt;&lt;rec-number&gt;44&lt;/rec-number&gt;&lt;foreign-keys&gt;&lt;key app="EN" db-id="9s5awxspdtfpz4epsp1xz2fy0aa5rwaped9x" timestamp="1658920182"&gt;44&lt;/key&gt;&lt;/foreign-keys&gt;&lt;ref-type name="Conference Proceedings"&gt;10&lt;/ref-type&gt;&lt;contributors&gt;&lt;authors&gt;&lt;author&gt;Zhang, Jin Feng&lt;/author&gt;&lt;author&gt;Wen, Chang Ji&lt;/author&gt;&lt;/authors&gt;&lt;/contributors&gt;&lt;titles&gt;&lt;title&gt;The university library management system based on radio frequency identification&lt;/title&gt;&lt;secondary-title&gt;2017 10th International Congress on Image and Signal Processing, BioMedical Engineering and Informatics (CISP-BMEI)&lt;/secondary-title&gt;&lt;/titles&gt;&lt;pages&gt;1-6&lt;/pages&gt;&lt;dates&gt;&lt;year&gt;2017&lt;/year&gt;&lt;/dates&gt;&lt;publisher&gt;IEEE&lt;/publisher&gt;&lt;isbn&gt;1538619377&lt;/isbn&gt;&lt;urls&gt;&lt;/urls&gt;&lt;/record&gt;&lt;/Cite&gt;&lt;/EndNote&gt;</w:instrText>
            </w:r>
            <w:r w:rsidR="003231BD">
              <w:fldChar w:fldCharType="separate"/>
            </w:r>
            <w:r w:rsidR="003231BD">
              <w:rPr>
                <w:noProof/>
              </w:rPr>
              <w:t>[42]</w:t>
            </w:r>
            <w:r w:rsidR="003231BD">
              <w:fldChar w:fldCharType="end"/>
            </w:r>
            <w:r w:rsidRPr="007A731B">
              <w:t>.</w:t>
            </w:r>
          </w:p>
        </w:tc>
        <w:tc>
          <w:tcPr>
            <w:tcW w:w="1647" w:type="dxa"/>
          </w:tcPr>
          <w:p w14:paraId="5AB57FEA" w14:textId="77777777" w:rsidR="00706946" w:rsidRDefault="00706946" w:rsidP="007719E0">
            <w:pPr>
              <w:spacing w:line="360" w:lineRule="auto"/>
              <w:jc w:val="center"/>
            </w:pPr>
            <w:r w:rsidRPr="002319AF">
              <w:t xml:space="preserve">Authentication and </w:t>
            </w:r>
            <w:r>
              <w:t>authorization</w:t>
            </w:r>
            <w:r w:rsidRPr="002319AF">
              <w:t xml:space="preserve"> </w:t>
            </w:r>
            <w:r>
              <w:t xml:space="preserve">are </w:t>
            </w:r>
            <w:r w:rsidRPr="002319AF">
              <w:t>required</w:t>
            </w:r>
            <w:r>
              <w:t>.</w:t>
            </w:r>
          </w:p>
        </w:tc>
        <w:tc>
          <w:tcPr>
            <w:tcW w:w="1709" w:type="dxa"/>
          </w:tcPr>
          <w:p w14:paraId="7FF908F9" w14:textId="77777777" w:rsidR="00706946" w:rsidRDefault="00706946" w:rsidP="007719E0">
            <w:pPr>
              <w:spacing w:line="360" w:lineRule="auto"/>
              <w:jc w:val="center"/>
            </w:pPr>
            <w:r w:rsidRPr="00802549">
              <w:t>It's more of a QR code system, but not for more users.</w:t>
            </w:r>
          </w:p>
        </w:tc>
      </w:tr>
      <w:tr w:rsidR="00706946" w14:paraId="1B8FA21D" w14:textId="77777777" w:rsidTr="00D725FE">
        <w:trPr>
          <w:trHeight w:val="2947"/>
        </w:trPr>
        <w:tc>
          <w:tcPr>
            <w:tcW w:w="839" w:type="dxa"/>
          </w:tcPr>
          <w:p w14:paraId="419FBE6F" w14:textId="77777777" w:rsidR="00706946" w:rsidRDefault="00706946" w:rsidP="007719E0">
            <w:pPr>
              <w:spacing w:line="360" w:lineRule="auto"/>
              <w:jc w:val="center"/>
            </w:pPr>
            <w:r>
              <w:rPr>
                <w:rFonts w:hint="eastAsia"/>
              </w:rPr>
              <w:t>3</w:t>
            </w:r>
          </w:p>
        </w:tc>
        <w:tc>
          <w:tcPr>
            <w:tcW w:w="2455" w:type="dxa"/>
          </w:tcPr>
          <w:p w14:paraId="28598B88" w14:textId="77777777" w:rsidR="00706946" w:rsidRPr="00B63E45" w:rsidRDefault="00706946" w:rsidP="007719E0">
            <w:pPr>
              <w:spacing w:line="360" w:lineRule="auto"/>
              <w:jc w:val="center"/>
            </w:pPr>
            <w:r w:rsidRPr="00B63E45">
              <w:rPr>
                <w:color w:val="333333"/>
                <w:shd w:val="clear" w:color="auto" w:fill="F7F8FA"/>
              </w:rPr>
              <w:t xml:space="preserve">Design and </w:t>
            </w:r>
            <w:r>
              <w:rPr>
                <w:color w:val="333333"/>
                <w:shd w:val="clear" w:color="auto" w:fill="F7F8FA"/>
              </w:rPr>
              <w:t>realization</w:t>
            </w:r>
            <w:r w:rsidRPr="00B63E45">
              <w:rPr>
                <w:color w:val="333333"/>
                <w:shd w:val="clear" w:color="auto" w:fill="F7F8FA"/>
              </w:rPr>
              <w:t xml:space="preserve"> of network-oriented library management system(LMS)</w:t>
            </w:r>
            <w:r>
              <w:rPr>
                <w:color w:val="333333"/>
                <w:shd w:val="clear" w:color="auto" w:fill="F7F8FA"/>
              </w:rPr>
              <w:t>.</w:t>
            </w:r>
          </w:p>
        </w:tc>
        <w:tc>
          <w:tcPr>
            <w:tcW w:w="1647" w:type="dxa"/>
          </w:tcPr>
          <w:p w14:paraId="0E4AA6C4" w14:textId="14A2E82B" w:rsidR="00706946" w:rsidRPr="00B63E45" w:rsidRDefault="00706946" w:rsidP="007719E0">
            <w:pPr>
              <w:spacing w:line="360" w:lineRule="auto"/>
              <w:jc w:val="center"/>
            </w:pPr>
            <w:r w:rsidRPr="00E035BE">
              <w:rPr>
                <w:color w:val="333333"/>
                <w:shd w:val="clear" w:color="auto" w:fill="F7F8FA"/>
              </w:rPr>
              <w:t xml:space="preserve">It is a network LMS that works on </w:t>
            </w:r>
            <w:r>
              <w:rPr>
                <w:color w:val="333333"/>
                <w:shd w:val="clear" w:color="auto" w:fill="F7F8FA"/>
              </w:rPr>
              <w:t>its</w:t>
            </w:r>
            <w:r w:rsidRPr="00E035BE">
              <w:rPr>
                <w:color w:val="333333"/>
                <w:shd w:val="clear" w:color="auto" w:fill="F7F8FA"/>
              </w:rPr>
              <w:t xml:space="preserve"> private network</w:t>
            </w:r>
            <w:r w:rsidR="003231BD">
              <w:rPr>
                <w:color w:val="333333"/>
                <w:shd w:val="clear" w:color="auto" w:fill="F7F8FA"/>
              </w:rPr>
              <w:fldChar w:fldCharType="begin"/>
            </w:r>
            <w:r w:rsidR="003231BD">
              <w:rPr>
                <w:color w:val="333333"/>
                <w:shd w:val="clear" w:color="auto" w:fill="F7F8FA"/>
              </w:rPr>
              <w:instrText xml:space="preserve"> ADDIN EN.CITE &lt;EndNote&gt;&lt;Cite&gt;&lt;Author&gt;Hou&lt;/Author&gt;&lt;Year&gt;2012&lt;/Year&gt;&lt;RecNum&gt;45&lt;/RecNum&gt;&lt;DisplayText&gt;[43]&lt;/DisplayText&gt;&lt;record&gt;&lt;rec-number&gt;45&lt;/rec-number&gt;&lt;foreign-keys&gt;&lt;key app="EN" db-id="9s5awxspdtfpz4epsp1xz2fy0aa5rwaped9x" timestamp="1658920226"&gt;45&lt;/key&gt;&lt;/foreign-keys&gt;&lt;ref-type name="Conference Proceedings"&gt;10&lt;/ref-type&gt;&lt;contributors&gt;&lt;authors&gt;&lt;author&gt;Hou, Junyi&lt;/author&gt;&lt;author&gt;Zhu, Ziqiang&lt;/author&gt;&lt;author&gt;Zong, Jing&lt;/author&gt;&lt;/authors&gt;&lt;/contributors&gt;&lt;titles&gt;&lt;title&gt;Design and realization of network-oriented library management system (LMS)&lt;/title&gt;&lt;secondary-title&gt;2012 IEEE Symposium on Robotics and Applications (ISRA)&lt;/secondary-title&gt;&lt;/titles&gt;&lt;pages&gt;813-816&lt;/pages&gt;&lt;dates&gt;&lt;year&gt;2012&lt;/year&gt;&lt;/dates&gt;&lt;publisher&gt;IEEE&lt;/publisher&gt;&lt;isbn&gt;1467322075&lt;/isbn&gt;&lt;urls&gt;&lt;/urls&gt;&lt;/record&gt;&lt;/Cite&gt;&lt;/EndNote&gt;</w:instrText>
            </w:r>
            <w:r w:rsidR="003231BD">
              <w:rPr>
                <w:color w:val="333333"/>
                <w:shd w:val="clear" w:color="auto" w:fill="F7F8FA"/>
              </w:rPr>
              <w:fldChar w:fldCharType="separate"/>
            </w:r>
            <w:r w:rsidR="003231BD">
              <w:rPr>
                <w:noProof/>
                <w:color w:val="333333"/>
                <w:shd w:val="clear" w:color="auto" w:fill="F7F8FA"/>
              </w:rPr>
              <w:t>[43]</w:t>
            </w:r>
            <w:r w:rsidR="003231BD">
              <w:rPr>
                <w:color w:val="333333"/>
                <w:shd w:val="clear" w:color="auto" w:fill="F7F8FA"/>
              </w:rPr>
              <w:fldChar w:fldCharType="end"/>
            </w:r>
            <w:r w:rsidRPr="00E035BE">
              <w:rPr>
                <w:color w:val="333333"/>
                <w:shd w:val="clear" w:color="auto" w:fill="F7F8FA"/>
              </w:rPr>
              <w:t>.</w:t>
            </w:r>
          </w:p>
        </w:tc>
        <w:tc>
          <w:tcPr>
            <w:tcW w:w="1647" w:type="dxa"/>
          </w:tcPr>
          <w:p w14:paraId="60EC762E" w14:textId="77777777" w:rsidR="00706946" w:rsidRDefault="00706946" w:rsidP="007719E0">
            <w:pPr>
              <w:spacing w:line="360" w:lineRule="auto"/>
              <w:jc w:val="center"/>
            </w:pPr>
            <w:r w:rsidRPr="002F1822">
              <w:t>It can only be operated from a computer</w:t>
            </w:r>
            <w:r>
              <w:t>.</w:t>
            </w:r>
          </w:p>
        </w:tc>
        <w:tc>
          <w:tcPr>
            <w:tcW w:w="1709" w:type="dxa"/>
          </w:tcPr>
          <w:p w14:paraId="6A7EBFC4" w14:textId="77777777" w:rsidR="00706946" w:rsidRDefault="00706946" w:rsidP="007719E0">
            <w:pPr>
              <w:spacing w:line="360" w:lineRule="auto"/>
              <w:jc w:val="center"/>
            </w:pPr>
            <w:r w:rsidRPr="003A572E">
              <w:t>The library cannot be used when the system is out of power</w:t>
            </w:r>
            <w:r w:rsidRPr="00B65B6E">
              <w:t>.</w:t>
            </w:r>
          </w:p>
        </w:tc>
      </w:tr>
      <w:tr w:rsidR="00706946" w14:paraId="5982A23C" w14:textId="77777777" w:rsidTr="00D725FE">
        <w:trPr>
          <w:trHeight w:val="2947"/>
        </w:trPr>
        <w:tc>
          <w:tcPr>
            <w:tcW w:w="839" w:type="dxa"/>
          </w:tcPr>
          <w:p w14:paraId="704AF931" w14:textId="77777777" w:rsidR="00706946" w:rsidRDefault="00706946" w:rsidP="007719E0">
            <w:pPr>
              <w:spacing w:line="360" w:lineRule="auto"/>
              <w:jc w:val="center"/>
            </w:pPr>
            <w:r>
              <w:rPr>
                <w:rFonts w:hint="eastAsia"/>
              </w:rPr>
              <w:t>4</w:t>
            </w:r>
          </w:p>
        </w:tc>
        <w:tc>
          <w:tcPr>
            <w:tcW w:w="2455" w:type="dxa"/>
          </w:tcPr>
          <w:p w14:paraId="0746B1A8" w14:textId="77777777" w:rsidR="00706946" w:rsidRPr="00645406" w:rsidRDefault="00706946" w:rsidP="007719E0">
            <w:pPr>
              <w:spacing w:line="360" w:lineRule="auto"/>
              <w:jc w:val="center"/>
            </w:pPr>
            <w:r w:rsidRPr="00645406">
              <w:rPr>
                <w:color w:val="333333"/>
                <w:shd w:val="clear" w:color="auto" w:fill="F7F8FA"/>
              </w:rPr>
              <w:t>Designing Android User Interface for University Mobile Library.</w:t>
            </w:r>
          </w:p>
        </w:tc>
        <w:tc>
          <w:tcPr>
            <w:tcW w:w="1647" w:type="dxa"/>
          </w:tcPr>
          <w:p w14:paraId="3E1A4064" w14:textId="4629AB80" w:rsidR="00706946" w:rsidRDefault="00706946" w:rsidP="007719E0">
            <w:pPr>
              <w:spacing w:line="360" w:lineRule="auto"/>
              <w:jc w:val="center"/>
            </w:pPr>
            <w:r w:rsidRPr="00CC66AF">
              <w:t>Users can perform actions anywhere</w:t>
            </w:r>
            <w:r w:rsidR="003231BD">
              <w:fldChar w:fldCharType="begin"/>
            </w:r>
            <w:r w:rsidR="003231BD">
              <w:instrText xml:space="preserve"> ADDIN EN.CITE &lt;EndNote&gt;&lt;Cite&gt;&lt;Author&gt;Shada&lt;/Author&gt;&lt;Year&gt;2018&lt;/Year&gt;&lt;RecNum&gt;46&lt;/RecNum&gt;&lt;DisplayText&gt;[44]&lt;/DisplayText&gt;&lt;record&gt;&lt;rec-number&gt;46&lt;/rec-number&gt;&lt;foreign-keys&gt;&lt;key app="EN" db-id="9s5awxspdtfpz4epsp1xz2fy0aa5rwaped9x" timestamp="1658920274"&gt;46&lt;/key&gt;&lt;/foreign-keys&gt;&lt;ref-type name="Conference Proceedings"&gt;10&lt;/ref-type&gt;&lt;contributors&gt;&lt;authors&gt;&lt;author&gt;Shada, Gabriella Sekar&lt;/author&gt;&lt;author&gt;Ayu, Media Anugerah&lt;/author&gt;&lt;/authors&gt;&lt;/contributors&gt;&lt;titles&gt;&lt;title&gt;Designing Android User Interface for University Mobile Library&lt;/title&gt;&lt;secondary-title&gt;2018 International Conference on Computing, Engineering, and Design (ICCED)&lt;/secondary-title&gt;&lt;/titles&gt;&lt;pages&gt;224-229&lt;/pages&gt;&lt;dates&gt;&lt;year&gt;2018&lt;/year&gt;&lt;/dates&gt;&lt;publisher&gt;IEEE&lt;/publisher&gt;&lt;isbn&gt;153869378X&lt;/isbn&gt;&lt;urls&gt;&lt;/urls&gt;&lt;/record&gt;&lt;/Cite&gt;&lt;/EndNote&gt;</w:instrText>
            </w:r>
            <w:r w:rsidR="003231BD">
              <w:fldChar w:fldCharType="separate"/>
            </w:r>
            <w:r w:rsidR="003231BD">
              <w:rPr>
                <w:noProof/>
              </w:rPr>
              <w:t>[44]</w:t>
            </w:r>
            <w:r w:rsidR="003231BD">
              <w:fldChar w:fldCharType="end"/>
            </w:r>
            <w:r>
              <w:t>.</w:t>
            </w:r>
          </w:p>
        </w:tc>
        <w:tc>
          <w:tcPr>
            <w:tcW w:w="1647" w:type="dxa"/>
          </w:tcPr>
          <w:p w14:paraId="10250550" w14:textId="77777777" w:rsidR="00706946" w:rsidRDefault="00706946" w:rsidP="007719E0">
            <w:pPr>
              <w:spacing w:line="360" w:lineRule="auto"/>
              <w:jc w:val="center"/>
            </w:pPr>
            <w:r w:rsidRPr="00F64869">
              <w:t>Only users can do it anywhere, while librarians need it on a computer.</w:t>
            </w:r>
          </w:p>
        </w:tc>
        <w:tc>
          <w:tcPr>
            <w:tcW w:w="1709" w:type="dxa"/>
          </w:tcPr>
          <w:p w14:paraId="77497E63" w14:textId="77777777" w:rsidR="00706946" w:rsidRDefault="00706946" w:rsidP="007719E0">
            <w:pPr>
              <w:spacing w:line="360" w:lineRule="auto"/>
              <w:jc w:val="center"/>
            </w:pPr>
            <w:r w:rsidRPr="005A0743">
              <w:t>Need to allow administrators to manage the application as well.</w:t>
            </w:r>
          </w:p>
        </w:tc>
      </w:tr>
      <w:tr w:rsidR="00706946" w14:paraId="605F0507" w14:textId="77777777" w:rsidTr="00D725FE">
        <w:trPr>
          <w:trHeight w:val="1257"/>
        </w:trPr>
        <w:tc>
          <w:tcPr>
            <w:tcW w:w="839" w:type="dxa"/>
          </w:tcPr>
          <w:p w14:paraId="0396C4D2" w14:textId="77777777" w:rsidR="00706946" w:rsidRDefault="00706946" w:rsidP="007719E0">
            <w:pPr>
              <w:spacing w:line="360" w:lineRule="auto"/>
              <w:jc w:val="center"/>
            </w:pPr>
            <w:r>
              <w:rPr>
                <w:rFonts w:hint="eastAsia"/>
              </w:rPr>
              <w:lastRenderedPageBreak/>
              <w:t>5</w:t>
            </w:r>
          </w:p>
        </w:tc>
        <w:tc>
          <w:tcPr>
            <w:tcW w:w="2455" w:type="dxa"/>
          </w:tcPr>
          <w:p w14:paraId="4A096AC7" w14:textId="77777777" w:rsidR="00706946" w:rsidRPr="00645406" w:rsidRDefault="00706946" w:rsidP="007719E0">
            <w:pPr>
              <w:spacing w:line="360" w:lineRule="auto"/>
              <w:jc w:val="center"/>
            </w:pPr>
            <w:r w:rsidRPr="00645406">
              <w:rPr>
                <w:color w:val="333333"/>
                <w:shd w:val="clear" w:color="auto" w:fill="F7F8FA"/>
              </w:rPr>
              <w:t>The Building of Library Management System Based on Hibernate Model.</w:t>
            </w:r>
          </w:p>
        </w:tc>
        <w:tc>
          <w:tcPr>
            <w:tcW w:w="1647" w:type="dxa"/>
          </w:tcPr>
          <w:p w14:paraId="665240DD" w14:textId="39691278" w:rsidR="00706946" w:rsidRDefault="00706946" w:rsidP="007719E0">
            <w:pPr>
              <w:spacing w:line="360" w:lineRule="auto"/>
              <w:jc w:val="center"/>
            </w:pPr>
            <w:r w:rsidRPr="00376791">
              <w:t xml:space="preserve">Using Flex as the presentation layer, hibernate as the persistence layer, </w:t>
            </w:r>
            <w:r>
              <w:t>and</w:t>
            </w:r>
            <w:r w:rsidRPr="00376791">
              <w:t xml:space="preserve"> Spring as the business layer, an efficient library management system is </w:t>
            </w:r>
            <w:r>
              <w:t>realized</w:t>
            </w:r>
            <w:r w:rsidR="00A10DD3">
              <w:fldChar w:fldCharType="begin"/>
            </w:r>
            <w:r w:rsidR="00A10DD3">
              <w:instrText xml:space="preserve"> ADDIN EN.CITE &lt;EndNote&gt;&lt;Cite&gt;&lt;Author&gt;Wang&lt;/Author&gt;&lt;Year&gt;2010&lt;/Year&gt;&lt;RecNum&gt;47&lt;/RecNum&gt;&lt;DisplayText&gt;[45]&lt;/DisplayText&gt;&lt;record&gt;&lt;rec-number&gt;47&lt;/rec-number&gt;&lt;foreign-keys&gt;&lt;key app="EN" db-id="9s5awxspdtfpz4epsp1xz2fy0aa5rwaped9x" timestamp="1658920337"&gt;47&lt;/key&gt;&lt;/foreign-keys&gt;&lt;ref-type name="Conference Proceedings"&gt;10&lt;/ref-type&gt;&lt;contributors&gt;&lt;authors&gt;&lt;author&gt;Wang, Manru&lt;/author&gt;&lt;/authors&gt;&lt;/contributors&gt;&lt;titles&gt;&lt;title&gt;The Building of Library Management System Based on Hibernate Model&lt;/title&gt;&lt;secondary-title&gt;2010 International Conference on Challenges in Environmental Science and Computer Engineering&lt;/secondary-title&gt;&lt;/titles&gt;&lt;pages&gt;409-412&lt;/pages&gt;&lt;volume&gt;2&lt;/volume&gt;&lt;dates&gt;&lt;year&gt;2010&lt;/year&gt;&lt;/dates&gt;&lt;publisher&gt;IEEE&lt;/publisher&gt;&lt;isbn&gt;1424459249&lt;/isbn&gt;&lt;urls&gt;&lt;/urls&gt;&lt;/record&gt;&lt;/Cite&gt;&lt;/EndNote&gt;</w:instrText>
            </w:r>
            <w:r w:rsidR="00A10DD3">
              <w:fldChar w:fldCharType="separate"/>
            </w:r>
            <w:r w:rsidR="00A10DD3">
              <w:rPr>
                <w:noProof/>
              </w:rPr>
              <w:t>[45]</w:t>
            </w:r>
            <w:r w:rsidR="00A10DD3">
              <w:fldChar w:fldCharType="end"/>
            </w:r>
            <w:r w:rsidRPr="00376791">
              <w:t>.</w:t>
            </w:r>
          </w:p>
        </w:tc>
        <w:tc>
          <w:tcPr>
            <w:tcW w:w="1647" w:type="dxa"/>
          </w:tcPr>
          <w:p w14:paraId="7C8F3FB0" w14:textId="77777777" w:rsidR="00706946" w:rsidRDefault="00706946" w:rsidP="007719E0">
            <w:pPr>
              <w:spacing w:line="360" w:lineRule="auto"/>
              <w:jc w:val="center"/>
            </w:pPr>
            <w:r w:rsidRPr="00A961F1">
              <w:t>Only suitable for web applications.</w:t>
            </w:r>
          </w:p>
        </w:tc>
        <w:tc>
          <w:tcPr>
            <w:tcW w:w="1709" w:type="dxa"/>
          </w:tcPr>
          <w:p w14:paraId="1E8B483D" w14:textId="77777777" w:rsidR="00706946" w:rsidRDefault="00706946" w:rsidP="007719E0">
            <w:pPr>
              <w:spacing w:line="360" w:lineRule="auto"/>
              <w:jc w:val="center"/>
            </w:pPr>
            <w:r>
              <w:t>The cross-platform</w:t>
            </w:r>
            <w:r w:rsidRPr="002E66C7">
              <w:t xml:space="preserve"> compatible framework is recommended</w:t>
            </w:r>
            <w:r>
              <w:t>.</w:t>
            </w:r>
          </w:p>
        </w:tc>
      </w:tr>
      <w:tr w:rsidR="00706946" w14:paraId="16537A70" w14:textId="77777777" w:rsidTr="0063751B">
        <w:trPr>
          <w:trHeight w:val="2553"/>
        </w:trPr>
        <w:tc>
          <w:tcPr>
            <w:tcW w:w="839" w:type="dxa"/>
          </w:tcPr>
          <w:p w14:paraId="3850D893" w14:textId="77777777" w:rsidR="00706946" w:rsidRDefault="00706946" w:rsidP="007719E0">
            <w:pPr>
              <w:spacing w:line="360" w:lineRule="auto"/>
              <w:jc w:val="center"/>
            </w:pPr>
            <w:r>
              <w:rPr>
                <w:rFonts w:hint="eastAsia"/>
              </w:rPr>
              <w:t>6</w:t>
            </w:r>
          </w:p>
        </w:tc>
        <w:tc>
          <w:tcPr>
            <w:tcW w:w="2455" w:type="dxa"/>
          </w:tcPr>
          <w:p w14:paraId="109162FC" w14:textId="77777777" w:rsidR="00706946" w:rsidRPr="00E77B8C" w:rsidRDefault="00706946" w:rsidP="007719E0">
            <w:pPr>
              <w:spacing w:line="360" w:lineRule="auto"/>
              <w:jc w:val="center"/>
            </w:pPr>
            <w:r w:rsidRPr="00E77B8C">
              <w:rPr>
                <w:color w:val="333333"/>
                <w:shd w:val="clear" w:color="auto" w:fill="F7F8FA"/>
              </w:rPr>
              <w:t>VESIT Library -An android based application</w:t>
            </w:r>
            <w:r>
              <w:rPr>
                <w:color w:val="333333"/>
                <w:shd w:val="clear" w:color="auto" w:fill="F7F8FA"/>
              </w:rPr>
              <w:t>.</w:t>
            </w:r>
          </w:p>
        </w:tc>
        <w:tc>
          <w:tcPr>
            <w:tcW w:w="1647" w:type="dxa"/>
          </w:tcPr>
          <w:p w14:paraId="348F2062" w14:textId="616C8F50" w:rsidR="00706946" w:rsidRDefault="00706946" w:rsidP="007719E0">
            <w:pPr>
              <w:spacing w:line="360" w:lineRule="auto"/>
              <w:jc w:val="center"/>
            </w:pPr>
            <w:r w:rsidRPr="00325234">
              <w:t>Android app with SQL database server helps students view all library</w:t>
            </w:r>
            <w:r>
              <w:t xml:space="preserve"> </w:t>
            </w:r>
            <w:r w:rsidRPr="00325234">
              <w:t>collections</w:t>
            </w:r>
            <w:r w:rsidR="00A10DD3">
              <w:fldChar w:fldCharType="begin"/>
            </w:r>
            <w:r w:rsidR="00A10DD3">
              <w:instrText xml:space="preserve"> ADDIN EN.CITE &lt;EndNote&gt;&lt;Cite&gt;&lt;Author&gt;Lalwani&lt;/Author&gt;&lt;Year&gt;2017&lt;/Year&gt;&lt;RecNum&gt;48&lt;/RecNum&gt;&lt;DisplayText&gt;[46]&lt;/DisplayText&gt;&lt;record&gt;&lt;rec-number&gt;48&lt;/rec-number&gt;&lt;foreign-keys&gt;&lt;key app="EN" db-id="9s5awxspdtfpz4epsp1xz2fy0aa5rwaped9x" timestamp="1658920501"&gt;48&lt;/key&gt;&lt;/foreign-keys&gt;&lt;ref-type name="Journal Article"&gt;17&lt;/ref-type&gt;&lt;contributors&gt;&lt;authors&gt;&lt;author&gt;A. Lalwani&lt;/author&gt;&lt;/authors&gt;&lt;/contributors&gt;&lt;titles&gt;&lt;title&gt;VESIT Library - An Android Based Application&lt;/title&gt;&lt;secondary-title&gt;International Journal of Engineering and Computer&lt;/secondary-title&gt;&lt;/titles&gt;&lt;periodical&gt;&lt;full-title&gt;International Journal of Engineering and Computer&lt;/full-title&gt;&lt;/periodical&gt;&lt;pages&gt;22032-22035&lt;/pages&gt;&lt;volume&gt;6&lt;/volume&gt;&lt;dates&gt;&lt;year&gt;2017&lt;/year&gt;&lt;/dates&gt;&lt;urls&gt;&lt;/urls&gt;&lt;/record&gt;&lt;/Cite&gt;&lt;/EndNote&gt;</w:instrText>
            </w:r>
            <w:r w:rsidR="00A10DD3">
              <w:fldChar w:fldCharType="separate"/>
            </w:r>
            <w:r w:rsidR="00A10DD3">
              <w:rPr>
                <w:noProof/>
              </w:rPr>
              <w:t>[46]</w:t>
            </w:r>
            <w:r w:rsidR="00A10DD3">
              <w:fldChar w:fldCharType="end"/>
            </w:r>
            <w:r w:rsidRPr="00325234">
              <w:t>.</w:t>
            </w:r>
          </w:p>
        </w:tc>
        <w:tc>
          <w:tcPr>
            <w:tcW w:w="1647" w:type="dxa"/>
          </w:tcPr>
          <w:p w14:paraId="71DA2A56" w14:textId="77777777" w:rsidR="00706946" w:rsidRDefault="00706946" w:rsidP="007719E0">
            <w:pPr>
              <w:spacing w:line="360" w:lineRule="auto"/>
              <w:jc w:val="center"/>
            </w:pPr>
            <w:r w:rsidRPr="00A1661F">
              <w:t>When the library is down, the application server is unavailable.</w:t>
            </w:r>
          </w:p>
        </w:tc>
        <w:tc>
          <w:tcPr>
            <w:tcW w:w="1709" w:type="dxa"/>
          </w:tcPr>
          <w:p w14:paraId="5997242B" w14:textId="77777777" w:rsidR="00706946" w:rsidRDefault="00706946" w:rsidP="007719E0">
            <w:pPr>
              <w:spacing w:line="360" w:lineRule="auto"/>
              <w:jc w:val="center"/>
            </w:pPr>
            <w:r w:rsidRPr="00FF1A0F">
              <w:t>It needs to be implemented to run anytime and anywhere.</w:t>
            </w:r>
          </w:p>
        </w:tc>
      </w:tr>
    </w:tbl>
    <w:p w14:paraId="27B0CB52" w14:textId="041A2093" w:rsidR="00706946" w:rsidRDefault="00706946" w:rsidP="007719E0">
      <w:pPr>
        <w:spacing w:line="360" w:lineRule="auto"/>
        <w:jc w:val="center"/>
      </w:pPr>
      <w:r w:rsidRPr="007637C0">
        <w:t xml:space="preserve">Table </w:t>
      </w:r>
      <w:r w:rsidR="00405056">
        <w:t>2</w:t>
      </w:r>
      <w:r w:rsidRPr="007637C0">
        <w:t>:</w:t>
      </w:r>
      <w:r w:rsidRPr="003973E6">
        <w:t xml:space="preserve"> Comparison of existing mobile library systems</w:t>
      </w:r>
    </w:p>
    <w:p w14:paraId="20B82B46" w14:textId="5460E5EF" w:rsidR="005F1988" w:rsidRPr="00706946" w:rsidRDefault="005F1988" w:rsidP="007719E0">
      <w:pPr>
        <w:spacing w:line="360" w:lineRule="auto"/>
      </w:pPr>
    </w:p>
    <w:p w14:paraId="52F271EF" w14:textId="4B178EF4" w:rsidR="00DA70CE" w:rsidRDefault="00DA70CE" w:rsidP="007719E0">
      <w:pPr>
        <w:spacing w:line="360" w:lineRule="auto"/>
      </w:pPr>
      <w:r w:rsidRPr="00C82059">
        <w:t>From the table above, we can see that a QR code-based library management system reduces the lengthy borrowing process, membership and collection checks</w:t>
      </w:r>
      <w:r>
        <w:t xml:space="preserve"> </w:t>
      </w:r>
      <w:r w:rsidR="00515FCF">
        <w:fldChar w:fldCharType="begin"/>
      </w:r>
      <w:r w:rsidR="00515FCF">
        <w:instrText xml:space="preserve"> ADDIN EN.CITE &lt;EndNote&gt;&lt;Cite&gt;&lt;Author&gt;Supriyono&lt;/Author&gt;&lt;Year&gt;2018&lt;/Year&gt;&lt;RecNum&gt;43&lt;/RecNum&gt;&lt;DisplayText&gt;[41]&lt;/DisplayText&gt;&lt;record&gt;&lt;rec-number&gt;43&lt;/rec-number&gt;&lt;foreign-keys&gt;&lt;key app="EN" db-id="9s5awxspdtfpz4epsp1xz2fy0aa5rwaped9x" timestamp="1658920112"&gt;43&lt;/key&gt;&lt;/foreign-keys&gt;&lt;ref-type name="Conference Proceedings"&gt;10&lt;/ref-type&gt;&lt;contributors&gt;&lt;authors&gt;&lt;author&gt;Supriyono, Heru&lt;/author&gt;&lt;author&gt;Fitriyan, Muhammad Ramadhan&lt;/author&gt;&lt;/authors&gt;&lt;/contributors&gt;&lt;titles&gt;&lt;title&gt;Developing a QR Code-based Library Management System with Case Study of Private School in Surakarta City Indonesia&lt;/title&gt;&lt;secondary-title&gt;2018 Third International Conference on Informatics and Computing (ICIC)&lt;/secondary-title&gt;&lt;/titles&gt;&lt;pages&gt;1-6&lt;/pages&gt;&lt;dates&gt;&lt;year&gt;2018&lt;/year&gt;&lt;/dates&gt;&lt;publisher&gt;IEEE&lt;/publisher&gt;&lt;isbn&gt;1538669218&lt;/isbn&gt;&lt;urls&gt;&lt;/urls&gt;&lt;/record&gt;&lt;/Cite&gt;&lt;/EndNote&gt;</w:instrText>
      </w:r>
      <w:r w:rsidR="00515FCF">
        <w:fldChar w:fldCharType="separate"/>
      </w:r>
      <w:r w:rsidR="00515FCF">
        <w:rPr>
          <w:noProof/>
        </w:rPr>
        <w:t>[41]</w:t>
      </w:r>
      <w:r w:rsidR="00515FCF">
        <w:fldChar w:fldCharType="end"/>
      </w:r>
      <w:r w:rsidRPr="00C82059">
        <w:t xml:space="preserve">. But it requires good camera quality, and scanning QR codes is difficult when there are </w:t>
      </w:r>
      <w:r>
        <w:t>many</w:t>
      </w:r>
      <w:r w:rsidRPr="00C82059">
        <w:t xml:space="preserve"> people.</w:t>
      </w:r>
      <w:r>
        <w:t xml:space="preserve"> </w:t>
      </w:r>
    </w:p>
    <w:p w14:paraId="3A09AF59" w14:textId="6B0FAA66" w:rsidR="00DA70CE" w:rsidRDefault="00DA70CE" w:rsidP="007719E0">
      <w:pPr>
        <w:spacing w:line="360" w:lineRule="auto"/>
      </w:pPr>
      <w:r w:rsidRPr="00150AC1">
        <w:t>The library management system based on radio frequency identification</w:t>
      </w:r>
      <w:r w:rsidRPr="00E42B0B">
        <w:t xml:space="preserve"> studies the label conversion and self-service borrowing subsystem </w:t>
      </w:r>
      <w:r w:rsidR="003231BD">
        <w:fldChar w:fldCharType="begin"/>
      </w:r>
      <w:r w:rsidR="003231BD">
        <w:instrText xml:space="preserve"> ADDIN EN.CITE &lt;EndNote&gt;&lt;Cite&gt;&lt;Author&gt;Zhang&lt;/Author&gt;&lt;Year&gt;2017&lt;/Year&gt;&lt;RecNum&gt;44&lt;/RecNum&gt;&lt;DisplayText&gt;[42]&lt;/DisplayText&gt;&lt;record&gt;&lt;rec-number&gt;44&lt;/rec-number&gt;&lt;foreign-keys&gt;&lt;key app="EN" db-id="9s5awxspdtfpz4epsp1xz2fy0aa5rwaped9x" timestamp="1658920182"&gt;44&lt;/key&gt;&lt;/foreign-keys&gt;&lt;ref-type name="Conference Proceedings"&gt;10&lt;/ref-type&gt;&lt;contributors&gt;&lt;authors&gt;&lt;author&gt;Zhang, Jin Feng&lt;/author&gt;&lt;author&gt;Wen, Chang Ji&lt;/author&gt;&lt;/authors&gt;&lt;/contributors&gt;&lt;titles&gt;&lt;title&gt;The university library management system based on radio frequency identification&lt;/title&gt;&lt;secondary-title&gt;2017 10th International Congress on Image and Signal Processing, BioMedical Engineering and Informatics (CISP-BMEI)&lt;/secondary-title&gt;&lt;/titles&gt;&lt;pages&gt;1-6&lt;/pages&gt;&lt;dates&gt;&lt;year&gt;2017&lt;/year&gt;&lt;/dates&gt;&lt;publisher&gt;IEEE&lt;/publisher&gt;&lt;isbn&gt;1538619377&lt;/isbn&gt;&lt;urls&gt;&lt;/urls&gt;&lt;/record&gt;&lt;/Cite&gt;&lt;/EndNote&gt;</w:instrText>
      </w:r>
      <w:r w:rsidR="003231BD">
        <w:fldChar w:fldCharType="separate"/>
      </w:r>
      <w:r w:rsidR="003231BD">
        <w:rPr>
          <w:noProof/>
        </w:rPr>
        <w:t>[42]</w:t>
      </w:r>
      <w:r w:rsidR="003231BD">
        <w:fldChar w:fldCharType="end"/>
      </w:r>
      <w:r w:rsidRPr="00E42B0B">
        <w:t>.</w:t>
      </w:r>
      <w:r>
        <w:t xml:space="preserve"> </w:t>
      </w:r>
      <w:r w:rsidRPr="00E42B0B">
        <w:t xml:space="preserve">The inconvenience lies </w:t>
      </w:r>
      <w:r>
        <w:t>in need</w:t>
      </w:r>
      <w:r w:rsidRPr="00E42B0B">
        <w:t xml:space="preserve"> for authentication and authorization, which is not suitable for more users.</w:t>
      </w:r>
    </w:p>
    <w:p w14:paraId="2098B4C9" w14:textId="49104802" w:rsidR="00DA70CE" w:rsidRDefault="00DA70CE" w:rsidP="007719E0">
      <w:pPr>
        <w:spacing w:line="360" w:lineRule="auto"/>
      </w:pPr>
      <w:r w:rsidRPr="00031D2B">
        <w:t xml:space="preserve">The network-oriented library management system works on the private network LMS </w:t>
      </w:r>
      <w:r w:rsidR="003231BD">
        <w:fldChar w:fldCharType="begin"/>
      </w:r>
      <w:r w:rsidR="003231BD">
        <w:instrText xml:space="preserve"> ADDIN EN.CITE &lt;EndNote&gt;&lt;Cite&gt;&lt;Author&gt;Hou&lt;/Author&gt;&lt;Year&gt;2012&lt;/Year&gt;&lt;RecNum&gt;45&lt;/RecNum&gt;&lt;DisplayText&gt;[43]&lt;/DisplayText&gt;&lt;record&gt;&lt;rec-number&gt;45&lt;/rec-number&gt;&lt;foreign-keys&gt;&lt;key app="EN" db-id="9s5awxspdtfpz4epsp1xz2fy0aa5rwaped9x" timestamp="1658920226"&gt;45&lt;/key&gt;&lt;/foreign-keys&gt;&lt;ref-type name="Conference Proceedings"&gt;10&lt;/ref-type&gt;&lt;contributors&gt;&lt;authors&gt;&lt;author&gt;Hou, Junyi&lt;/author&gt;&lt;author&gt;Zhu, Ziqiang&lt;/author&gt;&lt;author&gt;Zong, Jing&lt;/author&gt;&lt;/authors&gt;&lt;/contributors&gt;&lt;titles&gt;&lt;title&gt;Design and realization of network-oriented library management system (LMS)&lt;/title&gt;&lt;secondary-title&gt;2012 IEEE Symposium on Robotics and Applications (ISRA)&lt;/secondary-title&gt;&lt;/titles&gt;&lt;pages&gt;813-816&lt;/pages&gt;&lt;dates&gt;&lt;year&gt;2012&lt;/year&gt;&lt;/dates&gt;&lt;publisher&gt;IEEE&lt;/publisher&gt;&lt;isbn&gt;1467322075&lt;/isbn&gt;&lt;urls&gt;&lt;/urls&gt;&lt;/record&gt;&lt;/Cite&gt;&lt;/EndNote&gt;</w:instrText>
      </w:r>
      <w:r w:rsidR="003231BD">
        <w:fldChar w:fldCharType="separate"/>
      </w:r>
      <w:r w:rsidR="003231BD">
        <w:rPr>
          <w:noProof/>
        </w:rPr>
        <w:t>[43]</w:t>
      </w:r>
      <w:r w:rsidR="003231BD">
        <w:fldChar w:fldCharType="end"/>
      </w:r>
      <w:r w:rsidRPr="00031D2B">
        <w:t>. But the system only works on the computer. After the system is shut down, the library will not be available.</w:t>
      </w:r>
    </w:p>
    <w:p w14:paraId="1D5C597D" w14:textId="6B199853" w:rsidR="00DA70CE" w:rsidRDefault="00DA70CE" w:rsidP="007719E0">
      <w:pPr>
        <w:spacing w:line="360" w:lineRule="auto"/>
      </w:pPr>
      <w:r w:rsidRPr="00031D2B">
        <w:lastRenderedPageBreak/>
        <w:t>For the library system with Android user interface, users can use the system anywhere [</w:t>
      </w:r>
      <w:r w:rsidR="000B17CB">
        <w:t>4</w:t>
      </w:r>
      <w:r w:rsidR="003F1972">
        <w:t>4</w:t>
      </w:r>
      <w:r w:rsidRPr="00031D2B">
        <w:t>]. But the administrator can only use the system on the computer, which causes great inconvenience.</w:t>
      </w:r>
    </w:p>
    <w:p w14:paraId="7AE1DB69" w14:textId="2D24F3EA" w:rsidR="00DA70CE" w:rsidRDefault="00DA70CE" w:rsidP="007719E0">
      <w:pPr>
        <w:spacing w:line="360" w:lineRule="auto"/>
      </w:pPr>
      <w:r w:rsidRPr="00031D2B">
        <w:t xml:space="preserve">The library management system based on the hibernation model uses Flex as the presentation layer, hibernation as the persistence layer, and Spring as the business layer to realize an efficient library management system </w:t>
      </w:r>
      <w:r w:rsidR="003231BD">
        <w:fldChar w:fldCharType="begin"/>
      </w:r>
      <w:r w:rsidR="00A10DD3">
        <w:instrText xml:space="preserve"> ADDIN EN.CITE &lt;EndNote&gt;&lt;Cite&gt;&lt;Author&gt;Wang&lt;/Author&gt;&lt;Year&gt;2010&lt;/Year&gt;&lt;RecNum&gt;47&lt;/RecNum&gt;&lt;DisplayText&gt;[45]&lt;/DisplayText&gt;&lt;record&gt;&lt;rec-number&gt;47&lt;/rec-number&gt;&lt;foreign-keys&gt;&lt;key app="EN" db-id="9s5awxspdtfpz4epsp1xz2fy0aa5rwaped9x" timestamp="1658920337"&gt;47&lt;/key&gt;&lt;/foreign-keys&gt;&lt;ref-type name="Conference Proceedings"&gt;10&lt;/ref-type&gt;&lt;contributors&gt;&lt;authors&gt;&lt;author&gt;Wang, Manru&lt;/author&gt;&lt;/authors&gt;&lt;/contributors&gt;&lt;titles&gt;&lt;title&gt;The Building of Library Management System Based on Hibernate Model&lt;/title&gt;&lt;secondary-title&gt;2010 International Conference on Challenges in Environmental Science and Computer Engineering&lt;/secondary-title&gt;&lt;/titles&gt;&lt;pages&gt;409-412&lt;/pages&gt;&lt;volume&gt;2&lt;/volume&gt;&lt;dates&gt;&lt;year&gt;2010&lt;/year&gt;&lt;/dates&gt;&lt;publisher&gt;IEEE&lt;/publisher&gt;&lt;isbn&gt;1424459249&lt;/isbn&gt;&lt;urls&gt;&lt;/urls&gt;&lt;/record&gt;&lt;/Cite&gt;&lt;/EndNote&gt;</w:instrText>
      </w:r>
      <w:r w:rsidR="003231BD">
        <w:fldChar w:fldCharType="separate"/>
      </w:r>
      <w:r w:rsidR="00A10DD3">
        <w:rPr>
          <w:noProof/>
        </w:rPr>
        <w:t>[45]</w:t>
      </w:r>
      <w:r w:rsidR="003231BD">
        <w:fldChar w:fldCharType="end"/>
      </w:r>
      <w:r w:rsidRPr="00031D2B">
        <w:t>. But it is only suitable for Web applications.</w:t>
      </w:r>
    </w:p>
    <w:p w14:paraId="45AB4487" w14:textId="4AB024A8" w:rsidR="00DA70CE" w:rsidRDefault="00DA70CE" w:rsidP="007719E0">
      <w:pPr>
        <w:spacing w:line="360" w:lineRule="auto"/>
      </w:pPr>
      <w:r w:rsidRPr="00031D2B">
        <w:t>The VESIT library can help students view all library holdings by using a server with an SQL database [</w:t>
      </w:r>
      <w:r w:rsidR="000B17CB">
        <w:t>4</w:t>
      </w:r>
      <w:r w:rsidR="003F1972">
        <w:t>6</w:t>
      </w:r>
      <w:r w:rsidRPr="00031D2B">
        <w:t>]. But when the library is closed, the application server will not be available. It needs to run anytime, anywhere.</w:t>
      </w:r>
    </w:p>
    <w:p w14:paraId="2461E2EF" w14:textId="5A4BADE2" w:rsidR="005F1988" w:rsidRDefault="005F1988" w:rsidP="007719E0">
      <w:pPr>
        <w:spacing w:line="360" w:lineRule="auto"/>
      </w:pPr>
    </w:p>
    <w:p w14:paraId="70CBA547" w14:textId="25B66DAA" w:rsidR="005F1988" w:rsidRPr="00D10CAC" w:rsidRDefault="00477BE2" w:rsidP="00D10CAC">
      <w:pPr>
        <w:pStyle w:val="3"/>
        <w:spacing w:line="360" w:lineRule="auto"/>
        <w:rPr>
          <w:sz w:val="24"/>
          <w:szCs w:val="24"/>
        </w:rPr>
      </w:pPr>
      <w:bookmarkStart w:id="55" w:name="_Toc109850187"/>
      <w:r w:rsidRPr="00477BE2">
        <w:rPr>
          <w:rFonts w:eastAsiaTheme="minorEastAsia"/>
          <w:sz w:val="24"/>
          <w:szCs w:val="24"/>
        </w:rPr>
        <w:t xml:space="preserve">2.3.2 </w:t>
      </w:r>
      <w:r w:rsidR="003F4D1A" w:rsidRPr="00477BE2">
        <w:rPr>
          <w:rFonts w:eastAsiaTheme="minorEastAsia"/>
          <w:sz w:val="24"/>
          <w:szCs w:val="24"/>
        </w:rPr>
        <w:t>Proposed</w:t>
      </w:r>
      <w:r w:rsidR="003F4D1A" w:rsidRPr="00477BE2">
        <w:rPr>
          <w:sz w:val="24"/>
          <w:szCs w:val="24"/>
        </w:rPr>
        <w:t xml:space="preserve"> the mobile library management system</w:t>
      </w:r>
      <w:bookmarkEnd w:id="55"/>
    </w:p>
    <w:p w14:paraId="760A6AE7" w14:textId="539CB8EA" w:rsidR="005F1988" w:rsidRDefault="003F4D1A" w:rsidP="007719E0">
      <w:pPr>
        <w:spacing w:line="360" w:lineRule="auto"/>
      </w:pPr>
      <w:r w:rsidRPr="003F4D1A">
        <w:t xml:space="preserve">The mobile library system in this study is developed based on the Android platform. It allows users to operate anytime, anywhere. </w:t>
      </w:r>
      <w:r w:rsidR="00E3582A" w:rsidRPr="00E3582A">
        <w:t>This not only reduces people's reliance on computers but also saves people's time.</w:t>
      </w:r>
      <w:r w:rsidR="00E3582A">
        <w:t xml:space="preserve"> </w:t>
      </w:r>
      <w:r w:rsidRPr="003F4D1A">
        <w:t>Users do not have to go to the library to make inquiries and reservations. The system features book reviews, where users can share their thoughts on books and exchange ideas with each other. Through the book review function, students can also give feedback on the relevant situation of the book, such as damage, missing pages, etc. The situation of the library can also be reported to the management through this channel.</w:t>
      </w:r>
      <w:r w:rsidR="009F1163" w:rsidRPr="009F1163">
        <w:t xml:space="preserve"> The system realizes the interactive management between librarians and users through the functions of book reviews and announcements. This will foster the relationship between the two and create a virtuous circle for the library.</w:t>
      </w:r>
    </w:p>
    <w:p w14:paraId="7E80D6C4" w14:textId="2FBC10BE" w:rsidR="005F1988" w:rsidRDefault="005F1988" w:rsidP="007719E0">
      <w:pPr>
        <w:spacing w:line="360" w:lineRule="auto"/>
      </w:pPr>
    </w:p>
    <w:p w14:paraId="07B6F026" w14:textId="5AEBDE27" w:rsidR="005F1988" w:rsidRPr="00D10CAC" w:rsidRDefault="00477BE2" w:rsidP="00D10CAC">
      <w:pPr>
        <w:pStyle w:val="3"/>
        <w:spacing w:line="360" w:lineRule="auto"/>
        <w:rPr>
          <w:sz w:val="24"/>
          <w:szCs w:val="24"/>
        </w:rPr>
      </w:pPr>
      <w:bookmarkStart w:id="56" w:name="_Toc109850188"/>
      <w:r w:rsidRPr="00477BE2">
        <w:rPr>
          <w:sz w:val="24"/>
          <w:szCs w:val="24"/>
        </w:rPr>
        <w:t xml:space="preserve">2.3.3 </w:t>
      </w:r>
      <w:r w:rsidR="003F4D1A" w:rsidRPr="00477BE2">
        <w:rPr>
          <w:sz w:val="24"/>
          <w:szCs w:val="24"/>
        </w:rPr>
        <w:t>Book Review P</w:t>
      </w:r>
      <w:r w:rsidR="0095397A" w:rsidRPr="00477BE2">
        <w:rPr>
          <w:rFonts w:hint="eastAsia"/>
          <w:sz w:val="24"/>
          <w:szCs w:val="24"/>
        </w:rPr>
        <w:t>lan</w:t>
      </w:r>
      <w:bookmarkEnd w:id="56"/>
    </w:p>
    <w:p w14:paraId="657027B7" w14:textId="68E4CA55" w:rsidR="00DE3603" w:rsidRDefault="00DE3603" w:rsidP="007719E0">
      <w:pPr>
        <w:spacing w:line="360" w:lineRule="auto"/>
      </w:pPr>
      <w:r>
        <w:t xml:space="preserve">According to the mobile library management systems in the comparison table, they do not introduce a book review program into their system to enhance the user experience. Therefore, this project introduces the book review scheme. Most mobile library management systems only focus on the functions of the library itself and </w:t>
      </w:r>
      <w:r w:rsidR="00631C43">
        <w:t>research</w:t>
      </w:r>
      <w:r>
        <w:t xml:space="preserve"> book loss prevention. They all ignore the crucial importance of interactive management of the library</w:t>
      </w:r>
      <w:r w:rsidR="00174BFB">
        <w:t xml:space="preserve"> </w:t>
      </w:r>
      <w:r w:rsidR="00A10DD3">
        <w:fldChar w:fldCharType="begin"/>
      </w:r>
      <w:r w:rsidR="00A10DD3">
        <w:instrText xml:space="preserve"> ADDIN EN.CITE &lt;EndNote&gt;&lt;Cite&gt;&lt;Author&gt;Shumilak&lt;/Author&gt;&lt;Year&gt;1971&lt;/Year&gt;&lt;RecNum&gt;49&lt;/RecNum&gt;&lt;DisplayText&gt;[47]&lt;/DisplayText&gt;&lt;record&gt;&lt;rec-number&gt;49&lt;/rec-number&gt;&lt;foreign-keys&gt;&lt;key app="EN" db-id="9s5awxspdtfpz4epsp1xz2fy0aa5rwaped9x" timestamp="1658920622"&gt;49&lt;/key&gt;&lt;/foreign-keys&gt;&lt;ref-type name="Report"&gt;27&lt;/ref-type&gt;&lt;contributors&gt;&lt;authors&gt;&lt;author&gt;Shumilak, Edward E&lt;/author&gt;&lt;/authors&gt;&lt;/contributors&gt;&lt;titles&gt;&lt;title&gt;An online interactive book-library-management system&lt;/title&gt;&lt;/titles&gt;&lt;dates&gt;&lt;year&gt;1971&lt;/year&gt;&lt;/dates&gt;&lt;urls&gt;&lt;/urls&gt;&lt;/record&gt;&lt;/Cite&gt;&lt;/EndNote&gt;</w:instrText>
      </w:r>
      <w:r w:rsidR="00A10DD3">
        <w:fldChar w:fldCharType="separate"/>
      </w:r>
      <w:r w:rsidR="00A10DD3">
        <w:rPr>
          <w:noProof/>
        </w:rPr>
        <w:t>[47]</w:t>
      </w:r>
      <w:r w:rsidR="00A10DD3">
        <w:fldChar w:fldCharType="end"/>
      </w:r>
      <w:r>
        <w:t>.</w:t>
      </w:r>
    </w:p>
    <w:p w14:paraId="1AB080FB" w14:textId="77777777" w:rsidR="00DE3603" w:rsidRDefault="00DE3603" w:rsidP="007719E0">
      <w:pPr>
        <w:spacing w:line="360" w:lineRule="auto"/>
      </w:pPr>
    </w:p>
    <w:p w14:paraId="0050ED70" w14:textId="2B8E69E9" w:rsidR="00DE3603" w:rsidRDefault="00DE3603" w:rsidP="007719E0">
      <w:pPr>
        <w:spacing w:line="360" w:lineRule="auto"/>
      </w:pPr>
      <w:r>
        <w:t xml:space="preserve">The mobile Internet management of the library is an interactive management method. In fact, the mobile management of the library needs to be considered comprehensively, especially in the development of mobile APPs, which should be actively explored, arouse the enthusiasm of readers in various ways, and encourage readers and the library to communicate with each other, </w:t>
      </w:r>
      <w:r w:rsidR="00631C43">
        <w:t>to</w:t>
      </w:r>
      <w:r>
        <w:t xml:space="preserve"> make the library truly able to serve readers</w:t>
      </w:r>
      <w:r w:rsidR="002963E2">
        <w:t xml:space="preserve"> </w:t>
      </w:r>
      <w:r w:rsidR="00A10DD3">
        <w:fldChar w:fldCharType="begin"/>
      </w:r>
      <w:r w:rsidR="00A10DD3">
        <w:instrText xml:space="preserve"> ADDIN EN.CITE &lt;EndNote&gt;&lt;Cite&gt;&lt;Author&gt;Ihejirika&lt;/Author&gt;&lt;Year&gt;2021&lt;/Year&gt;&lt;RecNum&gt;50&lt;/RecNum&gt;&lt;DisplayText&gt;[48]&lt;/DisplayText&gt;&lt;record&gt;&lt;rec-number&gt;50&lt;/rec-number&gt;&lt;foreign-keys&gt;&lt;key app="EN" db-id="9s5awxspdtfpz4epsp1xz2fy0aa5rwaped9x" timestamp="1658920699"&gt;50&lt;/key&gt;&lt;/foreign-keys&gt;&lt;ref-type name="Journal Article"&gt;17&lt;/ref-type&gt;&lt;contributors&gt;&lt;authors&gt;&lt;author&gt;Ihejirika, Kingsley&lt;/author&gt;&lt;/authors&gt;&lt;/contributors&gt;&lt;titles&gt;&lt;title&gt;Social Media Strategies for Marketing in University Libraries: Undergraduate User Attitudes and Motivation for Engagement&lt;/title&gt;&lt;/titles&gt;&lt;dates&gt;&lt;year&gt;2021&lt;/year&gt;&lt;/dates&gt;&lt;urls&gt;&lt;/urls&gt;&lt;/record&gt;&lt;/Cite&gt;&lt;/EndNote&gt;</w:instrText>
      </w:r>
      <w:r w:rsidR="00A10DD3">
        <w:fldChar w:fldCharType="separate"/>
      </w:r>
      <w:r w:rsidR="00A10DD3">
        <w:rPr>
          <w:noProof/>
        </w:rPr>
        <w:t>[48]</w:t>
      </w:r>
      <w:r w:rsidR="00A10DD3">
        <w:fldChar w:fldCharType="end"/>
      </w:r>
      <w:r>
        <w:t>. The Book Review Plan can do just that, allowing users to exchange their thoughts on books through book reviews. Users can also use this channel to report the relevant situation of the book to the librarian, such as missing pages, damage, etc., so that the books can be better maintained and updated. Users can also communicate with the management through book reviews to reflect the situation of the library, so that everyone can better maintain the library.</w:t>
      </w:r>
    </w:p>
    <w:p w14:paraId="3BB18368" w14:textId="77777777" w:rsidR="00DE3603" w:rsidRDefault="00DE3603" w:rsidP="007719E0">
      <w:pPr>
        <w:spacing w:line="360" w:lineRule="auto"/>
      </w:pPr>
    </w:p>
    <w:p w14:paraId="240AFC95" w14:textId="56D8472F" w:rsidR="00DE3603" w:rsidRDefault="00DE3603" w:rsidP="007719E0">
      <w:pPr>
        <w:spacing w:line="360" w:lineRule="auto"/>
      </w:pPr>
      <w:r>
        <w:t>Library services play an important role in user satisfaction</w:t>
      </w:r>
      <w:r w:rsidR="00671252">
        <w:t xml:space="preserve"> </w:t>
      </w:r>
      <w:r w:rsidR="00A10DD3">
        <w:fldChar w:fldCharType="begin"/>
      </w:r>
      <w:r w:rsidR="00A10DD3">
        <w:instrText xml:space="preserve"> ADDIN EN.CITE &lt;EndNote&gt;&lt;Cite&gt;&lt;Author&gt;Hossain&lt;/Author&gt;&lt;Year&gt;2019&lt;/Year&gt;&lt;RecNum&gt;51&lt;/RecNum&gt;&lt;DisplayText&gt;[49]&lt;/DisplayText&gt;&lt;record&gt;&lt;rec-number&gt;51&lt;/rec-number&gt;&lt;foreign-keys&gt;&lt;key app="EN" db-id="9s5awxspdtfpz4epsp1xz2fy0aa5rwaped9x" timestamp="1658920747"&gt;51&lt;/key&gt;&lt;/foreign-keys&gt;&lt;ref-type name="Journal Article"&gt;17&lt;/ref-type&gt;&lt;contributors&gt;&lt;authors&gt;&lt;author&gt;Hossain, Muhammad Jaber %J International Information&lt;/author&gt;&lt;author&gt;Library Review&lt;/author&gt;&lt;/authors&gt;&lt;/contributors&gt;&lt;titles&gt;&lt;title&gt;Redefining expectancy disconfirmation theory using LIS SERVQUAL+: An integrated framework for evaluating library service quality and user satisfaction&lt;/title&gt;&lt;/titles&gt;&lt;pages&gt;203-216&lt;/pages&gt;&lt;volume&gt;51&lt;/volume&gt;&lt;number&gt;3&lt;/number&gt;&lt;dates&gt;&lt;year&gt;2019&lt;/year&gt;&lt;/dates&gt;&lt;isbn&gt;1057-2317&lt;/isbn&gt;&lt;urls&gt;&lt;/urls&gt;&lt;/record&gt;&lt;/Cite&gt;&lt;/EndNote&gt;</w:instrText>
      </w:r>
      <w:r w:rsidR="00A10DD3">
        <w:fldChar w:fldCharType="separate"/>
      </w:r>
      <w:r w:rsidR="00A10DD3">
        <w:rPr>
          <w:noProof/>
        </w:rPr>
        <w:t>[49]</w:t>
      </w:r>
      <w:r w:rsidR="00A10DD3">
        <w:fldChar w:fldCharType="end"/>
      </w:r>
      <w:r>
        <w:t>. If the service of the library is good, it will form a virtuous circle. In the Book Review Program, users express praise and compliments for the good service the librarian has done. Librarians will see his compliments directly through book reviews, which will motivate librarians to work more seriously and bring a better experience to the library and users. This will form a positive cycle, which is conducive to the healthy development of the library.</w:t>
      </w:r>
    </w:p>
    <w:p w14:paraId="5488B326" w14:textId="77777777" w:rsidR="00DE3603" w:rsidRDefault="00DE3603" w:rsidP="007719E0">
      <w:pPr>
        <w:spacing w:line="360" w:lineRule="auto"/>
      </w:pPr>
    </w:p>
    <w:p w14:paraId="5A8B11D6" w14:textId="1B4D9C89" w:rsidR="005F1988" w:rsidRDefault="00DE3603" w:rsidP="007719E0">
      <w:pPr>
        <w:spacing w:line="360" w:lineRule="auto"/>
      </w:pPr>
      <w:r>
        <w:t>The library management in the mobile Internet era should have some new thinking. Only by using new thinking can some practical problems be solved. Therefore, it is necessary to innovate the management thinking and management mode. Realize the overall improvement of library management.</w:t>
      </w:r>
    </w:p>
    <w:p w14:paraId="1642073F" w14:textId="7E1CA8D7" w:rsidR="005F1988" w:rsidRDefault="005F1988" w:rsidP="007719E0">
      <w:pPr>
        <w:spacing w:line="360" w:lineRule="auto"/>
      </w:pPr>
    </w:p>
    <w:p w14:paraId="2584D9D7" w14:textId="7DD0B46A" w:rsidR="00DE3603" w:rsidRPr="007F027E" w:rsidRDefault="00DE3603" w:rsidP="007719E0">
      <w:pPr>
        <w:pStyle w:val="2"/>
        <w:numPr>
          <w:ilvl w:val="1"/>
          <w:numId w:val="27"/>
        </w:numPr>
        <w:spacing w:line="360" w:lineRule="auto"/>
        <w:rPr>
          <w:rFonts w:ascii="Times New Roman" w:eastAsiaTheme="minorEastAsia" w:hAnsi="Times New Roman" w:cs="Times New Roman"/>
          <w:sz w:val="24"/>
          <w:szCs w:val="24"/>
        </w:rPr>
      </w:pPr>
      <w:bookmarkStart w:id="57" w:name="_Toc108949849"/>
      <w:bookmarkStart w:id="58" w:name="_Toc109850189"/>
      <w:r w:rsidRPr="00D767D1">
        <w:rPr>
          <w:rFonts w:ascii="Times New Roman" w:eastAsiaTheme="minorEastAsia" w:hAnsi="Times New Roman" w:cs="Times New Roman" w:hint="eastAsia"/>
          <w:sz w:val="24"/>
          <w:szCs w:val="24"/>
        </w:rPr>
        <w:t>Chapter</w:t>
      </w:r>
      <w:r w:rsidRPr="00D767D1">
        <w:rPr>
          <w:rFonts w:ascii="Times New Roman" w:eastAsiaTheme="minorEastAsia" w:hAnsi="Times New Roman" w:cs="Times New Roman"/>
          <w:sz w:val="24"/>
          <w:szCs w:val="24"/>
        </w:rPr>
        <w:t xml:space="preserve"> </w:t>
      </w:r>
      <w:r w:rsidRPr="00D767D1">
        <w:rPr>
          <w:rFonts w:ascii="Times New Roman" w:eastAsiaTheme="minorEastAsia" w:hAnsi="Times New Roman" w:cs="Times New Roman" w:hint="eastAsia"/>
          <w:sz w:val="24"/>
          <w:szCs w:val="24"/>
        </w:rPr>
        <w:t>Summary</w:t>
      </w:r>
      <w:bookmarkEnd w:id="57"/>
      <w:bookmarkEnd w:id="58"/>
    </w:p>
    <w:p w14:paraId="153C4A4A" w14:textId="1181D33C" w:rsidR="003F7345" w:rsidRDefault="00D30201" w:rsidP="007719E0">
      <w:pPr>
        <w:spacing w:line="360" w:lineRule="auto"/>
      </w:pPr>
      <w:r w:rsidRPr="00D30201">
        <w:t>In conclusion, this chapter introduces the literature survey related to this research topic, analyzes and compares existing mobile library management systems, and then I introduce the system of this research and introduce and analyze the book review program that features the characteristics of this research</w:t>
      </w:r>
      <w:r w:rsidR="00F258A0">
        <w:t xml:space="preserve"> </w:t>
      </w:r>
      <w:r w:rsidRPr="00D30201">
        <w:t>advantage. It ends with the summary of this chapter.</w:t>
      </w:r>
    </w:p>
    <w:p w14:paraId="2F257D1B" w14:textId="77777777" w:rsidR="00D30201" w:rsidRPr="00D30201" w:rsidRDefault="00D30201" w:rsidP="007719E0">
      <w:pPr>
        <w:keepNext/>
        <w:keepLines/>
        <w:widowControl w:val="0"/>
        <w:spacing w:before="340" w:after="330" w:line="360" w:lineRule="auto"/>
        <w:jc w:val="both"/>
        <w:outlineLvl w:val="0"/>
        <w:rPr>
          <w:rFonts w:eastAsiaTheme="minorEastAsia"/>
          <w:b/>
          <w:bCs/>
          <w:kern w:val="44"/>
        </w:rPr>
      </w:pPr>
      <w:bookmarkStart w:id="59" w:name="_Toc108949850"/>
      <w:bookmarkStart w:id="60" w:name="_Toc109850190"/>
      <w:r w:rsidRPr="00D30201">
        <w:rPr>
          <w:rFonts w:eastAsiaTheme="minorEastAsia" w:hint="eastAsia"/>
          <w:b/>
          <w:bCs/>
          <w:kern w:val="44"/>
        </w:rPr>
        <w:lastRenderedPageBreak/>
        <w:t>C</w:t>
      </w:r>
      <w:r w:rsidRPr="00D30201">
        <w:rPr>
          <w:rFonts w:eastAsiaTheme="minorEastAsia"/>
          <w:b/>
          <w:bCs/>
          <w:kern w:val="44"/>
        </w:rPr>
        <w:t>HAPTER 3: ANALYSIS</w:t>
      </w:r>
      <w:bookmarkEnd w:id="59"/>
      <w:bookmarkEnd w:id="60"/>
    </w:p>
    <w:p w14:paraId="029EE80F" w14:textId="1CC9BE83" w:rsidR="00D97A81" w:rsidRPr="00E50163" w:rsidRDefault="00D97A81" w:rsidP="007719E0">
      <w:pPr>
        <w:pStyle w:val="2"/>
        <w:spacing w:line="360" w:lineRule="auto"/>
        <w:rPr>
          <w:rFonts w:ascii="Times New Roman" w:hAnsi="Times New Roman" w:cs="Times New Roman"/>
          <w:sz w:val="24"/>
          <w:szCs w:val="24"/>
        </w:rPr>
      </w:pPr>
      <w:bookmarkStart w:id="61" w:name="_Toc109850191"/>
      <w:r w:rsidRPr="00B85CA1">
        <w:rPr>
          <w:rFonts w:ascii="Times New Roman" w:hAnsi="Times New Roman" w:cs="Times New Roman"/>
          <w:sz w:val="24"/>
          <w:szCs w:val="24"/>
        </w:rPr>
        <w:t>3.</w:t>
      </w:r>
      <w:r w:rsidR="00E50163">
        <w:rPr>
          <w:rFonts w:ascii="Times New Roman" w:hAnsi="Times New Roman" w:cs="Times New Roman"/>
          <w:sz w:val="24"/>
          <w:szCs w:val="24"/>
        </w:rPr>
        <w:t>1</w:t>
      </w:r>
      <w:r w:rsidRPr="00B85CA1">
        <w:rPr>
          <w:rFonts w:ascii="Times New Roman" w:hAnsi="Times New Roman" w:cs="Times New Roman"/>
          <w:sz w:val="24"/>
          <w:szCs w:val="24"/>
        </w:rPr>
        <w:tab/>
        <w:t>Chapter Introduction</w:t>
      </w:r>
      <w:bookmarkEnd w:id="61"/>
    </w:p>
    <w:p w14:paraId="25393468" w14:textId="3242262B" w:rsidR="00D97A81" w:rsidRDefault="000C7A26" w:rsidP="007719E0">
      <w:pPr>
        <w:spacing w:line="360" w:lineRule="auto"/>
      </w:pPr>
      <w:r w:rsidRPr="000C7A26">
        <w:t>To determine the current state of the system to be developed, we use a pre-developed questionnaire, first we explain the sample size and target participants of the survey (in Section 3.</w:t>
      </w:r>
      <w:r w:rsidR="002D4665">
        <w:t>2</w:t>
      </w:r>
      <w:r w:rsidRPr="000C7A26">
        <w:t>), then we analyze the results obtained from the questionnaire and summarize, including an analysis of the demographic characteristics of the respondents (section 3.</w:t>
      </w:r>
      <w:r w:rsidR="002D4665">
        <w:t>3</w:t>
      </w:r>
      <w:r w:rsidRPr="000C7A26">
        <w:t>), Analysis of people's expectations and cognition-related issues for the new library management system (section 3.</w:t>
      </w:r>
      <w:r w:rsidR="002D4665">
        <w:t>4</w:t>
      </w:r>
      <w:r w:rsidRPr="000C7A26">
        <w:t>), and T</w:t>
      </w:r>
      <w:r w:rsidRPr="000C7A26">
        <w:rPr>
          <w:rFonts w:hint="eastAsia"/>
        </w:rPr>
        <w:t>he</w:t>
      </w:r>
      <w:r w:rsidRPr="000C7A26">
        <w:t xml:space="preserve"> </w:t>
      </w:r>
      <w:r w:rsidRPr="000C7A26">
        <w:rPr>
          <w:rFonts w:hint="eastAsia"/>
        </w:rPr>
        <w:t>s</w:t>
      </w:r>
      <w:r w:rsidRPr="000C7A26">
        <w:t>cale questionnaire analysis of library management system requirements related issues. (section 3.</w:t>
      </w:r>
      <w:r w:rsidR="002D4665">
        <w:t>5</w:t>
      </w:r>
      <w:r w:rsidRPr="000C7A26">
        <w:t xml:space="preserve">) , and finally our conclusions </w:t>
      </w:r>
      <w:r w:rsidR="00631C43">
        <w:rPr>
          <w:rFonts w:hint="eastAsia"/>
        </w:rPr>
        <w:t>are</w:t>
      </w:r>
      <w:r w:rsidR="00631C43">
        <w:t xml:space="preserve"> </w:t>
      </w:r>
      <w:r w:rsidRPr="000C7A26">
        <w:t xml:space="preserve">based on the investigation of this chapter, which </w:t>
      </w:r>
      <w:r w:rsidR="00631C43">
        <w:t>is</w:t>
      </w:r>
      <w:r w:rsidRPr="000C7A26">
        <w:t xml:space="preserve"> presented in the chapter summary (in Section 3.</w:t>
      </w:r>
      <w:r w:rsidR="002D4665">
        <w:t>6</w:t>
      </w:r>
      <w:r w:rsidRPr="000C7A26">
        <w:t>).</w:t>
      </w:r>
    </w:p>
    <w:p w14:paraId="19DAE946" w14:textId="77777777" w:rsidR="00D97A81" w:rsidRDefault="00D97A81" w:rsidP="007719E0">
      <w:pPr>
        <w:spacing w:line="360" w:lineRule="auto"/>
      </w:pPr>
    </w:p>
    <w:p w14:paraId="582EC0E2" w14:textId="4D858B52" w:rsidR="00D97A81" w:rsidRPr="00316FF9" w:rsidRDefault="00D97A81" w:rsidP="007719E0">
      <w:pPr>
        <w:pStyle w:val="2"/>
        <w:spacing w:line="360" w:lineRule="auto"/>
        <w:rPr>
          <w:rFonts w:ascii="Times New Roman" w:hAnsi="Times New Roman" w:cs="Times New Roman"/>
          <w:b w:val="0"/>
          <w:bCs w:val="0"/>
          <w:sz w:val="24"/>
          <w:szCs w:val="24"/>
        </w:rPr>
      </w:pPr>
      <w:bookmarkStart w:id="62" w:name="_Toc109850192"/>
      <w:r w:rsidRPr="00B85CA1">
        <w:rPr>
          <w:rFonts w:ascii="Times New Roman" w:hAnsi="Times New Roman" w:cs="Times New Roman"/>
          <w:sz w:val="24"/>
          <w:szCs w:val="24"/>
        </w:rPr>
        <w:t>3.</w:t>
      </w:r>
      <w:r w:rsidR="00E50163">
        <w:rPr>
          <w:rFonts w:ascii="Times New Roman" w:hAnsi="Times New Roman" w:cs="Times New Roman"/>
          <w:sz w:val="24"/>
          <w:szCs w:val="24"/>
        </w:rPr>
        <w:t>2</w:t>
      </w:r>
      <w:r w:rsidRPr="00B85CA1">
        <w:rPr>
          <w:rFonts w:ascii="Times New Roman" w:hAnsi="Times New Roman" w:cs="Times New Roman"/>
          <w:sz w:val="24"/>
          <w:szCs w:val="24"/>
        </w:rPr>
        <w:tab/>
        <w:t>Online Survey</w:t>
      </w:r>
      <w:bookmarkEnd w:id="62"/>
    </w:p>
    <w:p w14:paraId="424BFC4E" w14:textId="7030045A" w:rsidR="00B004AB" w:rsidRDefault="00D97A81" w:rsidP="007719E0">
      <w:pPr>
        <w:spacing w:line="360" w:lineRule="auto"/>
      </w:pPr>
      <w:r w:rsidRPr="00E16EA3">
        <w:t>In this study, a random questionnaire will be used. The study will randomly select 120 respondents from UCSI University to obtain system requirements and customer</w:t>
      </w:r>
      <w:r w:rsidR="00631C43">
        <w:t xml:space="preserve"> </w:t>
      </w:r>
      <w:r w:rsidRPr="00E16EA3">
        <w:t>preferences. In order to obtain more accurate survey results, some abnormal data will be deleted to avoid affecting the accuracy of the results. In addition, the survey will be released on Twitter, Facebook and other social media, and the questionnaire will be conducted in the form of Google form and data analysis.</w:t>
      </w:r>
    </w:p>
    <w:p w14:paraId="2279025B" w14:textId="5C83E308" w:rsidR="00D97A81" w:rsidRDefault="00D97A81" w:rsidP="007719E0">
      <w:pPr>
        <w:pStyle w:val="2"/>
        <w:spacing w:line="360" w:lineRule="auto"/>
        <w:rPr>
          <w:rFonts w:ascii="Times New Roman" w:hAnsi="Times New Roman" w:cs="Times New Roman"/>
          <w:sz w:val="24"/>
          <w:szCs w:val="24"/>
        </w:rPr>
      </w:pPr>
      <w:bookmarkStart w:id="63" w:name="_Toc109850193"/>
      <w:r w:rsidRPr="00B85CA1">
        <w:rPr>
          <w:rFonts w:ascii="Times New Roman" w:hAnsi="Times New Roman" w:cs="Times New Roman"/>
          <w:sz w:val="24"/>
          <w:szCs w:val="24"/>
        </w:rPr>
        <w:t>3.</w:t>
      </w:r>
      <w:r w:rsidR="00E50163">
        <w:rPr>
          <w:rFonts w:ascii="Times New Roman" w:hAnsi="Times New Roman" w:cs="Times New Roman"/>
          <w:sz w:val="24"/>
          <w:szCs w:val="24"/>
        </w:rPr>
        <w:t>3</w:t>
      </w:r>
      <w:r w:rsidRPr="00B85CA1">
        <w:rPr>
          <w:rFonts w:ascii="Times New Roman" w:hAnsi="Times New Roman" w:cs="Times New Roman"/>
          <w:sz w:val="24"/>
          <w:szCs w:val="24"/>
        </w:rPr>
        <w:t xml:space="preserve"> Respondent information characteristic analysis</w:t>
      </w:r>
      <w:bookmarkEnd w:id="63"/>
    </w:p>
    <w:p w14:paraId="175C1E53" w14:textId="68F2D139" w:rsidR="00D97A81" w:rsidRPr="00833271" w:rsidRDefault="00D97A81" w:rsidP="007719E0">
      <w:pPr>
        <w:spacing w:line="360" w:lineRule="auto"/>
        <w:rPr>
          <w:b/>
          <w:bCs/>
        </w:rPr>
      </w:pPr>
      <w:r w:rsidRPr="00833271">
        <w:rPr>
          <w:b/>
          <w:bCs/>
        </w:rPr>
        <w:t>3.</w:t>
      </w:r>
      <w:r w:rsidR="00E50163" w:rsidRPr="00833271">
        <w:rPr>
          <w:b/>
          <w:bCs/>
        </w:rPr>
        <w:t>3</w:t>
      </w:r>
      <w:r w:rsidRPr="00833271">
        <w:rPr>
          <w:b/>
          <w:bCs/>
        </w:rPr>
        <w:t>.1</w:t>
      </w:r>
      <w:r w:rsidRPr="00833271">
        <w:rPr>
          <w:b/>
          <w:bCs/>
        </w:rPr>
        <w:tab/>
        <w:t>Age</w:t>
      </w:r>
    </w:p>
    <w:p w14:paraId="6B25C952" w14:textId="624B0E3D" w:rsidR="00D97A81" w:rsidRPr="0068767B" w:rsidRDefault="00D97A81" w:rsidP="007719E0">
      <w:pPr>
        <w:spacing w:line="360" w:lineRule="auto"/>
      </w:pPr>
      <w:r>
        <w:rPr>
          <w:noProof/>
        </w:rPr>
        <w:drawing>
          <wp:inline distT="0" distB="0" distL="0" distR="0" wp14:anchorId="1CF4B733" wp14:editId="7324D2A0">
            <wp:extent cx="5274310" cy="2219325"/>
            <wp:effectExtent l="0" t="0" r="2540" b="9525"/>
            <wp:docPr id="23" name="图片 23"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饼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23A93B96" w14:textId="77777777" w:rsidR="00D97A81" w:rsidRPr="00220FBC" w:rsidRDefault="00D97A81" w:rsidP="007719E0">
      <w:pPr>
        <w:spacing w:line="360" w:lineRule="auto"/>
      </w:pPr>
      <w:r w:rsidRPr="00220FBC">
        <w:lastRenderedPageBreak/>
        <w:t>The pie chart shows the age distribution of the respondents to this survey, we can clearly see that 80.8% of the respondents are aged 18-25, which is the highest proportion. 8.3% of respondents were between the ages of 26-30 and 5.8% were younger than 18. In contrast, only a small percentage of respondents were 31 and older.</w:t>
      </w:r>
      <w:r>
        <w:t xml:space="preserve"> </w:t>
      </w:r>
      <w:r w:rsidRPr="00493534">
        <w:t>So my conclusion from this chart is that in the context of current new developments, the main group that the library serves is the under-31 group. It can be seen that the public environment facing the library management system is mostly young groups. This will help us to popularize intelligence, and the hardware requirements of the system to complete this study in the context of having mobile smartphones. And the younger group will be more likely to accept novel operation methods and new changes.</w:t>
      </w:r>
    </w:p>
    <w:p w14:paraId="2E5FB971" w14:textId="77777777" w:rsidR="00D97A81" w:rsidRDefault="00D97A81" w:rsidP="007719E0">
      <w:pPr>
        <w:spacing w:line="360" w:lineRule="auto"/>
      </w:pPr>
    </w:p>
    <w:p w14:paraId="7B57120B" w14:textId="77777777" w:rsidR="00D97A81" w:rsidRDefault="00D97A81" w:rsidP="007719E0">
      <w:pPr>
        <w:spacing w:line="360" w:lineRule="auto"/>
      </w:pPr>
    </w:p>
    <w:p w14:paraId="565C197E" w14:textId="3B3BDC4E" w:rsidR="00D97A81" w:rsidRPr="00833271" w:rsidRDefault="00D97A81" w:rsidP="007719E0">
      <w:pPr>
        <w:spacing w:line="360" w:lineRule="auto"/>
        <w:rPr>
          <w:b/>
          <w:bCs/>
        </w:rPr>
      </w:pPr>
      <w:r w:rsidRPr="00833271">
        <w:rPr>
          <w:b/>
          <w:bCs/>
        </w:rPr>
        <w:t>3.</w:t>
      </w:r>
      <w:r w:rsidR="00E50163" w:rsidRPr="00833271">
        <w:rPr>
          <w:b/>
          <w:bCs/>
        </w:rPr>
        <w:t>3</w:t>
      </w:r>
      <w:r w:rsidRPr="00833271">
        <w:rPr>
          <w:b/>
          <w:bCs/>
        </w:rPr>
        <w:t>.2</w:t>
      </w:r>
      <w:r w:rsidRPr="00833271">
        <w:rPr>
          <w:b/>
          <w:bCs/>
        </w:rPr>
        <w:tab/>
        <w:t>Gender</w:t>
      </w:r>
    </w:p>
    <w:p w14:paraId="264AED63" w14:textId="77777777" w:rsidR="00D97A81" w:rsidRDefault="00D97A81" w:rsidP="007719E0">
      <w:pPr>
        <w:spacing w:line="360" w:lineRule="auto"/>
      </w:pPr>
      <w:r>
        <w:rPr>
          <w:rFonts w:hint="eastAsia"/>
          <w:noProof/>
        </w:rPr>
        <w:drawing>
          <wp:inline distT="0" distB="0" distL="0" distR="0" wp14:anchorId="66B13FAE" wp14:editId="38E4E448">
            <wp:extent cx="5274310" cy="2219325"/>
            <wp:effectExtent l="0" t="0" r="2540" b="9525"/>
            <wp:docPr id="24" name="图片 24"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饼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2381B70C" w14:textId="77777777" w:rsidR="00D97A81" w:rsidRPr="0068767B" w:rsidRDefault="00D97A81" w:rsidP="007719E0">
      <w:pPr>
        <w:spacing w:line="360" w:lineRule="auto"/>
      </w:pPr>
    </w:p>
    <w:p w14:paraId="42581728" w14:textId="77777777" w:rsidR="00D97A81" w:rsidRDefault="00D97A81" w:rsidP="007719E0">
      <w:pPr>
        <w:spacing w:line="360" w:lineRule="auto"/>
      </w:pPr>
      <w:r w:rsidRPr="0068767B">
        <w:t>This pie chart compares the gender distribution of respondents, and it is clear that 60% of respondents to the survey were male, the highest percentage, compared to 40% female. From this data, it can be concluded that the ratio of male and female users in the library is not much different now, so when we study the system design style preferences, we can design it to be neutral to cater to the preferences of all users.</w:t>
      </w:r>
    </w:p>
    <w:p w14:paraId="487D4487" w14:textId="5F0F75DE" w:rsidR="00D97A81" w:rsidRDefault="00D97A81" w:rsidP="007719E0">
      <w:pPr>
        <w:spacing w:line="360" w:lineRule="auto"/>
      </w:pPr>
    </w:p>
    <w:p w14:paraId="6F299EF6" w14:textId="746E17F8" w:rsidR="00B004AB" w:rsidRDefault="00B004AB" w:rsidP="007719E0">
      <w:pPr>
        <w:spacing w:line="360" w:lineRule="auto"/>
      </w:pPr>
    </w:p>
    <w:p w14:paraId="3E9A6ED1" w14:textId="459A2D27" w:rsidR="00D10CAC" w:rsidRDefault="00D10CAC" w:rsidP="007719E0">
      <w:pPr>
        <w:spacing w:line="360" w:lineRule="auto"/>
      </w:pPr>
    </w:p>
    <w:p w14:paraId="46C31A38" w14:textId="45D1A325" w:rsidR="00D10CAC" w:rsidRDefault="00D10CAC" w:rsidP="007719E0">
      <w:pPr>
        <w:spacing w:line="360" w:lineRule="auto"/>
      </w:pPr>
    </w:p>
    <w:p w14:paraId="166CA340" w14:textId="77777777" w:rsidR="00D10CAC" w:rsidRPr="0068767B" w:rsidRDefault="00D10CAC" w:rsidP="007719E0">
      <w:pPr>
        <w:spacing w:line="360" w:lineRule="auto"/>
      </w:pPr>
    </w:p>
    <w:p w14:paraId="08BAD792" w14:textId="6D3C0128" w:rsidR="00D97A81" w:rsidRPr="00833271" w:rsidRDefault="00D97A81" w:rsidP="007719E0">
      <w:pPr>
        <w:spacing w:line="360" w:lineRule="auto"/>
        <w:rPr>
          <w:b/>
          <w:bCs/>
        </w:rPr>
      </w:pPr>
      <w:r w:rsidRPr="00833271">
        <w:rPr>
          <w:b/>
          <w:bCs/>
        </w:rPr>
        <w:lastRenderedPageBreak/>
        <w:t>3.</w:t>
      </w:r>
      <w:r w:rsidR="00E50163" w:rsidRPr="00833271">
        <w:rPr>
          <w:b/>
          <w:bCs/>
        </w:rPr>
        <w:t>3</w:t>
      </w:r>
      <w:r w:rsidRPr="00833271">
        <w:rPr>
          <w:b/>
          <w:bCs/>
        </w:rPr>
        <w:t>.3</w:t>
      </w:r>
      <w:r w:rsidRPr="00833271">
        <w:rPr>
          <w:b/>
          <w:bCs/>
        </w:rPr>
        <w:tab/>
        <w:t>Role</w:t>
      </w:r>
    </w:p>
    <w:p w14:paraId="02ECBE6E" w14:textId="77777777" w:rsidR="00D97A81" w:rsidRPr="00C21E18" w:rsidRDefault="00D97A81" w:rsidP="007719E0">
      <w:pPr>
        <w:spacing w:line="360" w:lineRule="auto"/>
      </w:pPr>
      <w:r>
        <w:rPr>
          <w:rFonts w:hint="eastAsia"/>
          <w:noProof/>
        </w:rPr>
        <w:drawing>
          <wp:inline distT="0" distB="0" distL="0" distR="0" wp14:anchorId="4016717A" wp14:editId="380C2E90">
            <wp:extent cx="5274310" cy="2219325"/>
            <wp:effectExtent l="0" t="0" r="2540" b="9525"/>
            <wp:docPr id="4" name="图片 4"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饼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4F5232E3" w14:textId="77777777" w:rsidR="00D97A81" w:rsidRDefault="00D97A81" w:rsidP="007719E0">
      <w:pPr>
        <w:spacing w:line="360" w:lineRule="auto"/>
      </w:pPr>
    </w:p>
    <w:p w14:paraId="1F771FC3" w14:textId="7D23EC19" w:rsidR="00D97A81" w:rsidRDefault="00D97A81" w:rsidP="007719E0">
      <w:pPr>
        <w:spacing w:line="360" w:lineRule="auto"/>
      </w:pPr>
      <w:r w:rsidRPr="003D5B24">
        <w:t>The pie chart compares the distribution of the roles of the respondents, it is obvious that among all the respondents in the survey, we can see that 87.5% of the respondents are students, who, as the largest learning group, are the most important in the library user of. In comparison, the staff only has 5%, and the rest account for 7.5%. From the above data analysis, this study can conclude that the main users of the library are still students. Therefore, when we develop the system, we can develop more in the style of students. Of course, the preferences of other groups also need to be considered.</w:t>
      </w:r>
    </w:p>
    <w:p w14:paraId="380A3888" w14:textId="77777777" w:rsidR="00D97A81" w:rsidRDefault="00D97A81" w:rsidP="007719E0">
      <w:pPr>
        <w:spacing w:line="360" w:lineRule="auto"/>
      </w:pPr>
    </w:p>
    <w:p w14:paraId="39066106" w14:textId="77777777" w:rsidR="00D97A81" w:rsidRPr="00C21E18" w:rsidRDefault="00D97A81" w:rsidP="007719E0">
      <w:pPr>
        <w:spacing w:line="360" w:lineRule="auto"/>
      </w:pPr>
    </w:p>
    <w:p w14:paraId="44C4F91F" w14:textId="11F66B7A" w:rsidR="00D97A81" w:rsidRPr="00833271" w:rsidRDefault="00D97A81" w:rsidP="007719E0">
      <w:pPr>
        <w:spacing w:line="360" w:lineRule="auto"/>
        <w:rPr>
          <w:b/>
          <w:bCs/>
        </w:rPr>
      </w:pPr>
      <w:r w:rsidRPr="00833271">
        <w:rPr>
          <w:b/>
          <w:bCs/>
        </w:rPr>
        <w:t>3.</w:t>
      </w:r>
      <w:r w:rsidR="00E50163" w:rsidRPr="00833271">
        <w:rPr>
          <w:b/>
          <w:bCs/>
        </w:rPr>
        <w:t>3</w:t>
      </w:r>
      <w:r w:rsidRPr="00833271">
        <w:rPr>
          <w:b/>
          <w:bCs/>
        </w:rPr>
        <w:t>.4</w:t>
      </w:r>
      <w:r w:rsidRPr="00833271">
        <w:rPr>
          <w:b/>
          <w:bCs/>
        </w:rPr>
        <w:tab/>
        <w:t>Educational Background</w:t>
      </w:r>
    </w:p>
    <w:p w14:paraId="53960136" w14:textId="77777777" w:rsidR="00D97A81" w:rsidRPr="003D5B24" w:rsidRDefault="00D97A81" w:rsidP="007719E0">
      <w:pPr>
        <w:spacing w:line="360" w:lineRule="auto"/>
      </w:pPr>
      <w:r>
        <w:rPr>
          <w:rFonts w:hint="eastAsia"/>
          <w:noProof/>
        </w:rPr>
        <w:drawing>
          <wp:inline distT="0" distB="0" distL="0" distR="0" wp14:anchorId="46630A9A" wp14:editId="609A89F0">
            <wp:extent cx="5274310" cy="2219325"/>
            <wp:effectExtent l="0" t="0" r="2540" b="9525"/>
            <wp:docPr id="5" name="图片 5"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饼图&#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3CB9647C" w14:textId="77777777" w:rsidR="00D97A81" w:rsidRDefault="00D97A81" w:rsidP="007719E0">
      <w:pPr>
        <w:spacing w:line="360" w:lineRule="auto"/>
      </w:pPr>
    </w:p>
    <w:p w14:paraId="2F50CA28" w14:textId="77777777" w:rsidR="00D97A81" w:rsidRDefault="00D97A81" w:rsidP="007719E0">
      <w:pPr>
        <w:spacing w:line="360" w:lineRule="auto"/>
      </w:pPr>
      <w:r w:rsidRPr="00656CC4">
        <w:t xml:space="preserve">This pie chart compares the educational background of the respondents. Among the total respondents of the survey, we can see that the bachelor’s degree accounts for the </w:t>
      </w:r>
      <w:r w:rsidRPr="00656CC4">
        <w:lastRenderedPageBreak/>
        <w:t>highest proportion of the respondents, reaching 65.8%. This was followed by respondents with a master's degree at 15.8%. That compares with just 9.2% of respondents to Foundation, 7.5% to Diploma, and 1% to those with a Ph.D. The conclusion that can be seen from this figure is that the educational level of current library users is relatively high, which will help us promote the new library management system.</w:t>
      </w:r>
    </w:p>
    <w:p w14:paraId="49682398" w14:textId="77777777" w:rsidR="00D97A81" w:rsidRDefault="00D97A81" w:rsidP="007719E0">
      <w:pPr>
        <w:spacing w:line="360" w:lineRule="auto"/>
      </w:pPr>
    </w:p>
    <w:p w14:paraId="3B2A4780" w14:textId="77777777" w:rsidR="00D97A81" w:rsidRDefault="00D97A81" w:rsidP="007719E0">
      <w:pPr>
        <w:spacing w:line="360" w:lineRule="auto"/>
      </w:pPr>
    </w:p>
    <w:p w14:paraId="6005C5B3" w14:textId="77777777" w:rsidR="00D97A81" w:rsidRPr="003D5B24" w:rsidRDefault="00D97A81" w:rsidP="007719E0">
      <w:pPr>
        <w:spacing w:line="360" w:lineRule="auto"/>
      </w:pPr>
    </w:p>
    <w:p w14:paraId="587E59D0" w14:textId="6B0DB6F1" w:rsidR="00D97A81" w:rsidRPr="00833271" w:rsidRDefault="00D97A81" w:rsidP="007719E0">
      <w:pPr>
        <w:spacing w:line="360" w:lineRule="auto"/>
        <w:rPr>
          <w:b/>
          <w:bCs/>
        </w:rPr>
      </w:pPr>
      <w:r w:rsidRPr="00833271">
        <w:rPr>
          <w:b/>
          <w:bCs/>
        </w:rPr>
        <w:t>3.</w:t>
      </w:r>
      <w:r w:rsidR="00E50163" w:rsidRPr="00833271">
        <w:rPr>
          <w:b/>
          <w:bCs/>
        </w:rPr>
        <w:t>3</w:t>
      </w:r>
      <w:r w:rsidRPr="00833271">
        <w:rPr>
          <w:b/>
          <w:bCs/>
        </w:rPr>
        <w:t>.5</w:t>
      </w:r>
      <w:r w:rsidRPr="00833271">
        <w:rPr>
          <w:b/>
          <w:bCs/>
        </w:rPr>
        <w:tab/>
        <w:t>Country / Region</w:t>
      </w:r>
    </w:p>
    <w:p w14:paraId="02486F16" w14:textId="77777777" w:rsidR="00D97A81" w:rsidRDefault="00D97A81" w:rsidP="007719E0">
      <w:pPr>
        <w:spacing w:line="360" w:lineRule="auto"/>
      </w:pPr>
    </w:p>
    <w:p w14:paraId="2FDA4F66" w14:textId="77777777" w:rsidR="00D97A81" w:rsidRPr="00656CC4" w:rsidRDefault="00D97A81" w:rsidP="007719E0">
      <w:pPr>
        <w:spacing w:line="360" w:lineRule="auto"/>
      </w:pPr>
      <w:r>
        <w:rPr>
          <w:rFonts w:hint="eastAsia"/>
          <w:noProof/>
        </w:rPr>
        <w:drawing>
          <wp:inline distT="0" distB="0" distL="0" distR="0" wp14:anchorId="23AAADC8" wp14:editId="65D99337">
            <wp:extent cx="5274310" cy="2219325"/>
            <wp:effectExtent l="0" t="0" r="2540" b="9525"/>
            <wp:docPr id="6" name="图片 6"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饼图&#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6524BC91" w14:textId="77777777" w:rsidR="00D97A81" w:rsidRDefault="00D97A81" w:rsidP="007719E0">
      <w:pPr>
        <w:spacing w:line="360" w:lineRule="auto"/>
      </w:pPr>
    </w:p>
    <w:p w14:paraId="4D630694" w14:textId="77777777" w:rsidR="00D97A81" w:rsidRDefault="00D97A81" w:rsidP="007719E0">
      <w:pPr>
        <w:spacing w:line="360" w:lineRule="auto"/>
      </w:pPr>
      <w:r w:rsidRPr="00A20E1C">
        <w:t>This pie chart shows the number of respondents from each country as a percentage of the total respondents in the sample. As the survey was mainly conducted in Malaysia and China, 75% of the respondents were from Malaysia, followed by China with 24.2%.</w:t>
      </w:r>
    </w:p>
    <w:p w14:paraId="6B0037ED" w14:textId="77777777" w:rsidR="00D97A81" w:rsidRPr="00656CC4" w:rsidRDefault="00D97A81" w:rsidP="007719E0">
      <w:pPr>
        <w:spacing w:line="360" w:lineRule="auto"/>
      </w:pPr>
    </w:p>
    <w:p w14:paraId="026E68FA" w14:textId="3D2F0FC3" w:rsidR="00D97A81" w:rsidRPr="00656CC4" w:rsidRDefault="00D97A81" w:rsidP="007719E0">
      <w:pPr>
        <w:pStyle w:val="2"/>
        <w:spacing w:line="360" w:lineRule="auto"/>
        <w:rPr>
          <w:rFonts w:ascii="Times New Roman" w:hAnsi="Times New Roman" w:cs="Times New Roman"/>
          <w:b w:val="0"/>
          <w:bCs w:val="0"/>
          <w:sz w:val="24"/>
          <w:szCs w:val="24"/>
        </w:rPr>
      </w:pPr>
      <w:bookmarkStart w:id="64" w:name="_Toc109850194"/>
      <w:r w:rsidRPr="00656CC4">
        <w:rPr>
          <w:rFonts w:ascii="Times New Roman" w:hAnsi="Times New Roman" w:cs="Times New Roman"/>
          <w:sz w:val="24"/>
          <w:szCs w:val="24"/>
        </w:rPr>
        <w:t>3.</w:t>
      </w:r>
      <w:r w:rsidR="00E50163">
        <w:rPr>
          <w:rFonts w:ascii="Times New Roman" w:hAnsi="Times New Roman" w:cs="Times New Roman"/>
          <w:sz w:val="24"/>
          <w:szCs w:val="24"/>
        </w:rPr>
        <w:t>4</w:t>
      </w:r>
      <w:r w:rsidRPr="00656CC4">
        <w:rPr>
          <w:rFonts w:ascii="Times New Roman" w:hAnsi="Times New Roman" w:cs="Times New Roman"/>
          <w:sz w:val="24"/>
          <w:szCs w:val="24"/>
        </w:rPr>
        <w:t xml:space="preserve"> Analysis of people's expectations and cognition-related issues for the new library management system</w:t>
      </w:r>
      <w:bookmarkEnd w:id="64"/>
    </w:p>
    <w:p w14:paraId="60BDE542" w14:textId="77777777" w:rsidR="00D97A81" w:rsidRPr="00656CC4" w:rsidRDefault="00D97A81" w:rsidP="007719E0">
      <w:pPr>
        <w:spacing w:line="360" w:lineRule="auto"/>
      </w:pPr>
    </w:p>
    <w:p w14:paraId="7010F5C9" w14:textId="2E04F9B5" w:rsidR="00D97A81" w:rsidRPr="00656CC4" w:rsidRDefault="00D97A81" w:rsidP="007719E0">
      <w:pPr>
        <w:spacing w:line="360" w:lineRule="auto"/>
        <w:rPr>
          <w:b/>
          <w:bCs/>
        </w:rPr>
      </w:pPr>
      <w:r w:rsidRPr="00833271">
        <w:rPr>
          <w:b/>
          <w:bCs/>
        </w:rPr>
        <w:t>3.</w:t>
      </w:r>
      <w:r w:rsidR="00E50163" w:rsidRPr="00833271">
        <w:rPr>
          <w:b/>
          <w:bCs/>
        </w:rPr>
        <w:t>4</w:t>
      </w:r>
      <w:r w:rsidRPr="00833271">
        <w:rPr>
          <w:b/>
          <w:bCs/>
        </w:rPr>
        <w:t>.1 The purpose of users going to the library</w:t>
      </w:r>
    </w:p>
    <w:p w14:paraId="55B20493" w14:textId="77777777" w:rsidR="00D97A81" w:rsidRPr="00656CC4" w:rsidRDefault="00D97A81" w:rsidP="007719E0">
      <w:pPr>
        <w:spacing w:line="360" w:lineRule="auto"/>
      </w:pPr>
      <w:r>
        <w:rPr>
          <w:rFonts w:hint="eastAsia"/>
          <w:noProof/>
        </w:rPr>
        <w:lastRenderedPageBreak/>
        <w:drawing>
          <wp:inline distT="0" distB="0" distL="0" distR="0" wp14:anchorId="66F1A2B5" wp14:editId="5EFBF203">
            <wp:extent cx="5274310" cy="2219325"/>
            <wp:effectExtent l="0" t="0" r="2540" b="9525"/>
            <wp:docPr id="7" name="图片 7"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饼图&#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29664C40" w14:textId="77777777" w:rsidR="00D97A81" w:rsidRDefault="00D97A81" w:rsidP="007719E0">
      <w:pPr>
        <w:spacing w:line="360" w:lineRule="auto"/>
      </w:pPr>
    </w:p>
    <w:p w14:paraId="025C9DAE" w14:textId="0275ABDE" w:rsidR="00D97A81" w:rsidRDefault="00D97A81" w:rsidP="007719E0">
      <w:pPr>
        <w:spacing w:line="360" w:lineRule="auto"/>
      </w:pPr>
      <w:r w:rsidRPr="0062589F">
        <w:t>This pie chart shows the purpose of people going to the library. This questionnaire has 4 options, among which the number of respondents who go to the library to borrow reference materials is the largest, accounting for 80.8%. This was followed by reading favorite books and studying in the library, both accounting for 7.5% of respondents. The rest went to the library for other purposes, accounting for 4.2%. According to the above data, we can analyze that the main purpose of people going to the library is to borrow books (reference materials). Therefore, we can conclude that the main function of the new library management system can focus on borrowing books.</w:t>
      </w:r>
    </w:p>
    <w:p w14:paraId="774F1ACB" w14:textId="77777777" w:rsidR="00D10CAC" w:rsidRPr="00656CC4" w:rsidRDefault="00D10CAC" w:rsidP="007719E0">
      <w:pPr>
        <w:spacing w:line="360" w:lineRule="auto"/>
      </w:pPr>
    </w:p>
    <w:p w14:paraId="3619BD7B" w14:textId="7AE2FFD4" w:rsidR="00D97A81" w:rsidRPr="00833271" w:rsidRDefault="00D97A81" w:rsidP="007719E0">
      <w:pPr>
        <w:spacing w:line="360" w:lineRule="auto"/>
        <w:rPr>
          <w:b/>
          <w:bCs/>
        </w:rPr>
      </w:pPr>
      <w:r w:rsidRPr="00833271">
        <w:rPr>
          <w:b/>
          <w:bCs/>
        </w:rPr>
        <w:t>3.</w:t>
      </w:r>
      <w:r w:rsidR="00E50163" w:rsidRPr="00833271">
        <w:rPr>
          <w:b/>
          <w:bCs/>
        </w:rPr>
        <w:t>4</w:t>
      </w:r>
      <w:r w:rsidRPr="00833271">
        <w:rPr>
          <w:b/>
          <w:bCs/>
        </w:rPr>
        <w:t>.2 Public perception of the new library management system</w:t>
      </w:r>
    </w:p>
    <w:p w14:paraId="1486E40A" w14:textId="77777777" w:rsidR="00D97A81" w:rsidRDefault="00D97A81" w:rsidP="007719E0">
      <w:pPr>
        <w:spacing w:line="360" w:lineRule="auto"/>
      </w:pPr>
      <w:r>
        <w:rPr>
          <w:rFonts w:hint="eastAsia"/>
          <w:noProof/>
        </w:rPr>
        <w:drawing>
          <wp:inline distT="0" distB="0" distL="0" distR="0" wp14:anchorId="02804B63" wp14:editId="0ED8D6D5">
            <wp:extent cx="5274310" cy="2219325"/>
            <wp:effectExtent l="0" t="0" r="2540" b="9525"/>
            <wp:docPr id="25" name="图片 25"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饼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15E721A3" w14:textId="77777777" w:rsidR="00D97A81" w:rsidRDefault="00D97A81" w:rsidP="007719E0">
      <w:pPr>
        <w:spacing w:line="360" w:lineRule="auto"/>
      </w:pPr>
    </w:p>
    <w:p w14:paraId="5F022110" w14:textId="77777777" w:rsidR="00D97A81" w:rsidRDefault="00D97A81" w:rsidP="007719E0">
      <w:pPr>
        <w:spacing w:line="360" w:lineRule="auto"/>
      </w:pPr>
      <w:r w:rsidRPr="00A346A6">
        <w:t xml:space="preserve">This pie chart shows all respondents' awareness of the new library management system. We can clearly see that the majority of respondents know a lot about the new library management system, accounting for 63.3, which is more than half of the total respondents. And 29.2% of the respondents said they knew a thing or two about the </w:t>
      </w:r>
      <w:r w:rsidRPr="00A346A6">
        <w:lastRenderedPageBreak/>
        <w:t>new library management system, and 6.7% of the respondents said they had not heard much. From this, it can be concluded that with the development of mobile phones and intelligent apps, the new library management system is gradually accepted as a major innovation in modern library management systems and is now well known by many people.</w:t>
      </w:r>
    </w:p>
    <w:p w14:paraId="6FBB3B26" w14:textId="77777777" w:rsidR="00D97A81" w:rsidRDefault="00D97A81" w:rsidP="007719E0">
      <w:pPr>
        <w:spacing w:line="360" w:lineRule="auto"/>
      </w:pPr>
    </w:p>
    <w:p w14:paraId="31B73155" w14:textId="77777777" w:rsidR="00D97A81" w:rsidRPr="00656CC4" w:rsidRDefault="00D97A81" w:rsidP="007719E0">
      <w:pPr>
        <w:spacing w:line="360" w:lineRule="auto"/>
      </w:pPr>
    </w:p>
    <w:p w14:paraId="5BEC5E9F" w14:textId="736D1A27" w:rsidR="00D97A81" w:rsidRPr="00833271" w:rsidRDefault="00D97A81" w:rsidP="007719E0">
      <w:pPr>
        <w:spacing w:line="360" w:lineRule="auto"/>
        <w:rPr>
          <w:b/>
          <w:bCs/>
        </w:rPr>
      </w:pPr>
      <w:r w:rsidRPr="00833271">
        <w:rPr>
          <w:b/>
          <w:bCs/>
        </w:rPr>
        <w:t>3.</w:t>
      </w:r>
      <w:r w:rsidR="00E50163" w:rsidRPr="00833271">
        <w:rPr>
          <w:b/>
          <w:bCs/>
        </w:rPr>
        <w:t>4</w:t>
      </w:r>
      <w:r w:rsidRPr="00833271">
        <w:rPr>
          <w:b/>
          <w:bCs/>
        </w:rPr>
        <w:t>.3 Public perception of the library management system model combining Android mobile devices and PCs.</w:t>
      </w:r>
    </w:p>
    <w:p w14:paraId="15F6E450" w14:textId="77777777" w:rsidR="00D97A81" w:rsidRPr="00656CC4" w:rsidRDefault="00D97A81" w:rsidP="007719E0">
      <w:pPr>
        <w:spacing w:line="360" w:lineRule="auto"/>
      </w:pPr>
      <w:r>
        <w:rPr>
          <w:rFonts w:hint="eastAsia"/>
          <w:noProof/>
        </w:rPr>
        <w:drawing>
          <wp:inline distT="0" distB="0" distL="0" distR="0" wp14:anchorId="2FB64FE5" wp14:editId="0023DC9C">
            <wp:extent cx="5274310" cy="2392045"/>
            <wp:effectExtent l="0" t="0" r="2540" b="8255"/>
            <wp:docPr id="26" name="图片 26"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饼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392045"/>
                    </a:xfrm>
                    <a:prstGeom prst="rect">
                      <a:avLst/>
                    </a:prstGeom>
                    <a:noFill/>
                    <a:ln>
                      <a:noFill/>
                    </a:ln>
                  </pic:spPr>
                </pic:pic>
              </a:graphicData>
            </a:graphic>
          </wp:inline>
        </w:drawing>
      </w:r>
    </w:p>
    <w:p w14:paraId="3BA18FC7" w14:textId="77777777" w:rsidR="00D97A81" w:rsidRDefault="00D97A81" w:rsidP="007719E0">
      <w:pPr>
        <w:spacing w:line="360" w:lineRule="auto"/>
      </w:pPr>
    </w:p>
    <w:p w14:paraId="4015A068" w14:textId="66258194" w:rsidR="00D97A81" w:rsidRDefault="00D97A81" w:rsidP="007719E0">
      <w:pPr>
        <w:spacing w:line="360" w:lineRule="auto"/>
      </w:pPr>
      <w:r w:rsidRPr="00B022A1">
        <w:t>This pie chart shows how all respondents in the survey felt about the Android mobile device and PC combined library management system model. The majority of respondents believe that the combination of Android mobile devices and PCs is a good idea, which caters to the trend of the times, accounting for 70.8%. And 22.5% of the respondents thought it would help them save time and be very convenient. In contrast, however, a small number of 4.2% of respondents said they were afraid to try this new Android mobile device and PC combined model. A smaller number of respondents said they did not know. Based on the above data, we can conclude that although some users are conservative and afraid of accepting new things, the combination of Android mobile devices and PCs is being accepted by the public. Everyone hopes to improve the operating efficiency of the library and save time through reform and innovation.</w:t>
      </w:r>
    </w:p>
    <w:p w14:paraId="08E5CB73" w14:textId="77777777" w:rsidR="00D97A81" w:rsidRDefault="00D97A81" w:rsidP="007719E0">
      <w:pPr>
        <w:spacing w:line="360" w:lineRule="auto"/>
      </w:pPr>
    </w:p>
    <w:p w14:paraId="72BAAC3A" w14:textId="77777777" w:rsidR="00D97A81" w:rsidRPr="00656CC4" w:rsidRDefault="00D97A81" w:rsidP="007719E0">
      <w:pPr>
        <w:spacing w:line="360" w:lineRule="auto"/>
      </w:pPr>
    </w:p>
    <w:p w14:paraId="7E6E28C6" w14:textId="2F3B4F7F" w:rsidR="00D97A81" w:rsidRPr="00833271" w:rsidRDefault="00D97A81" w:rsidP="007719E0">
      <w:pPr>
        <w:spacing w:line="360" w:lineRule="auto"/>
        <w:rPr>
          <w:b/>
          <w:bCs/>
        </w:rPr>
      </w:pPr>
      <w:r w:rsidRPr="00833271">
        <w:rPr>
          <w:b/>
          <w:bCs/>
        </w:rPr>
        <w:lastRenderedPageBreak/>
        <w:t>3.</w:t>
      </w:r>
      <w:r w:rsidR="00E50163" w:rsidRPr="00833271">
        <w:rPr>
          <w:b/>
          <w:bCs/>
        </w:rPr>
        <w:t>4</w:t>
      </w:r>
      <w:r w:rsidRPr="00833271">
        <w:rPr>
          <w:b/>
          <w:bCs/>
        </w:rPr>
        <w:t>.4 T</w:t>
      </w:r>
      <w:r w:rsidRPr="00833271">
        <w:rPr>
          <w:rFonts w:hint="eastAsia"/>
          <w:b/>
          <w:bCs/>
        </w:rPr>
        <w:t>he</w:t>
      </w:r>
      <w:r w:rsidRPr="00833271">
        <w:rPr>
          <w:b/>
          <w:bCs/>
        </w:rPr>
        <w:t xml:space="preserve"> view of advantages of a library management system that combines mobile Android devices and PCs over a library management system that can only run on PCs.</w:t>
      </w:r>
    </w:p>
    <w:p w14:paraId="631F2FEF" w14:textId="77777777" w:rsidR="00D97A81" w:rsidRPr="00656CC4" w:rsidRDefault="00D97A81" w:rsidP="007719E0">
      <w:pPr>
        <w:spacing w:line="360" w:lineRule="auto"/>
      </w:pPr>
      <w:r>
        <w:rPr>
          <w:rFonts w:hint="eastAsia"/>
          <w:noProof/>
        </w:rPr>
        <w:drawing>
          <wp:inline distT="0" distB="0" distL="0" distR="0" wp14:anchorId="7AD30D08" wp14:editId="0DA7ED3D">
            <wp:extent cx="5274310" cy="2680335"/>
            <wp:effectExtent l="0" t="0" r="2540" b="5715"/>
            <wp:docPr id="10" name="图片 10"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条形图&#10;&#10;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2680335"/>
                    </a:xfrm>
                    <a:prstGeom prst="rect">
                      <a:avLst/>
                    </a:prstGeom>
                    <a:noFill/>
                    <a:ln>
                      <a:noFill/>
                    </a:ln>
                  </pic:spPr>
                </pic:pic>
              </a:graphicData>
            </a:graphic>
          </wp:inline>
        </w:drawing>
      </w:r>
    </w:p>
    <w:p w14:paraId="3E7ED557" w14:textId="77777777" w:rsidR="00D97A81" w:rsidRDefault="00D97A81" w:rsidP="007719E0">
      <w:pPr>
        <w:spacing w:line="360" w:lineRule="auto"/>
      </w:pPr>
    </w:p>
    <w:p w14:paraId="22CB4B91" w14:textId="254CD7C3" w:rsidR="00D97A81" w:rsidRDefault="00D97A81" w:rsidP="007719E0">
      <w:pPr>
        <w:spacing w:line="360" w:lineRule="auto"/>
      </w:pPr>
      <w:r w:rsidRPr="008F3FB4">
        <w:t xml:space="preserve">This horizontal bar graph represents all respondents' perceptions of the advantages of a combined mobile Android device and PC management system over a PC-only library management system. 89.2% of them believe that the library management system based on mobile terminals can allow users to borrow books at </w:t>
      </w:r>
      <w:proofErr w:type="spellStart"/>
      <w:r w:rsidRPr="008F3FB4">
        <w:t>any time</w:t>
      </w:r>
      <w:proofErr w:type="spellEnd"/>
      <w:r w:rsidRPr="008F3FB4">
        <w:t xml:space="preserve"> and anywhere. 83.3% of the respondents believe that the system allows users to inquire about the books they want to inquire at any time, because the traditional library management system requires users to be in the library to inquire and perform borrowing operations. 75% of the respondents believe that the book review function of the system can help them choose the books they want and the books they need. Because the traditional library management system does not have a book review function, it makes it difficult for users to communicate directly and express their views on books. 73.3% of the respondents said that the book rating mechanism of the system can help them judge whether the book is good or not. Because of the existence of the scoring mechanism, it can show the reader's satisfaction with the book, and can be used as a judgment criterion for user selection. We can conclude that users are very concerned about efficiency issues, and it is a requirement </w:t>
      </w:r>
      <w:r w:rsidR="00631C43">
        <w:t>for</w:t>
      </w:r>
      <w:r w:rsidRPr="008F3FB4">
        <w:t xml:space="preserve"> users to select their favorite books more accurately. Therefore, the library management system I developed based on the combination of </w:t>
      </w:r>
      <w:r w:rsidR="00631C43">
        <w:t xml:space="preserve">a </w:t>
      </w:r>
      <w:r w:rsidRPr="008F3FB4">
        <w:t xml:space="preserve">mobile terminal and PC terminal will have functions such as book reviews and scoring. Users can query book information </w:t>
      </w:r>
      <w:r w:rsidRPr="008F3FB4">
        <w:lastRenderedPageBreak/>
        <w:t>anytime and anywhere on Android mobile devices, and perform operations such as borrowing. Provide users with a better experience.</w:t>
      </w:r>
    </w:p>
    <w:p w14:paraId="6C1EAECC" w14:textId="77777777" w:rsidR="00D97A81" w:rsidRDefault="00D97A81" w:rsidP="007719E0">
      <w:pPr>
        <w:spacing w:line="360" w:lineRule="auto"/>
      </w:pPr>
    </w:p>
    <w:p w14:paraId="3B7D0FF1" w14:textId="77777777" w:rsidR="00D97A81" w:rsidRPr="00656CC4" w:rsidRDefault="00D97A81" w:rsidP="007719E0">
      <w:pPr>
        <w:spacing w:line="360" w:lineRule="auto"/>
      </w:pPr>
    </w:p>
    <w:p w14:paraId="47D974A8" w14:textId="584513C7" w:rsidR="00D97A81" w:rsidRPr="00833271" w:rsidRDefault="00D97A81" w:rsidP="007719E0">
      <w:pPr>
        <w:spacing w:line="360" w:lineRule="auto"/>
        <w:rPr>
          <w:b/>
          <w:bCs/>
        </w:rPr>
      </w:pPr>
      <w:r w:rsidRPr="00833271">
        <w:rPr>
          <w:b/>
          <w:bCs/>
        </w:rPr>
        <w:t>3.</w:t>
      </w:r>
      <w:r w:rsidR="00E50163" w:rsidRPr="00833271">
        <w:rPr>
          <w:b/>
          <w:bCs/>
        </w:rPr>
        <w:t>4</w:t>
      </w:r>
      <w:r w:rsidRPr="00833271">
        <w:rPr>
          <w:b/>
          <w:bCs/>
        </w:rPr>
        <w:t>.5 The Survey on the Acceptance Level of New library management system</w:t>
      </w:r>
    </w:p>
    <w:p w14:paraId="7C5D1E47" w14:textId="77777777" w:rsidR="00D97A81" w:rsidRPr="00656CC4" w:rsidRDefault="00D97A81" w:rsidP="007719E0">
      <w:pPr>
        <w:spacing w:line="360" w:lineRule="auto"/>
      </w:pPr>
      <w:r>
        <w:rPr>
          <w:rFonts w:hint="eastAsia"/>
          <w:noProof/>
        </w:rPr>
        <w:drawing>
          <wp:inline distT="0" distB="0" distL="0" distR="0" wp14:anchorId="7E44EC49" wp14:editId="3529B663">
            <wp:extent cx="5274310" cy="2219325"/>
            <wp:effectExtent l="0" t="0" r="2540" b="9525"/>
            <wp:docPr id="27" name="图片 27"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饼图&#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1B5F946A" w14:textId="77777777" w:rsidR="00D97A81" w:rsidRDefault="00D97A81" w:rsidP="007719E0">
      <w:pPr>
        <w:spacing w:line="360" w:lineRule="auto"/>
      </w:pPr>
    </w:p>
    <w:p w14:paraId="3CCD5B7C" w14:textId="77777777" w:rsidR="00D97A81" w:rsidRDefault="00D97A81" w:rsidP="007719E0">
      <w:pPr>
        <w:spacing w:line="360" w:lineRule="auto"/>
      </w:pPr>
      <w:r w:rsidRPr="00BE51DD">
        <w:t>This pie chart shows the survey respondents' acceptance of the new library management system combining Android mobile terminals and PC terminals. Clearly, 95% of respondents would be willing to adopt this new library management system, and 5% said they would likely adopt this new library system. So we can conclude that most people are willing to accept the new management system model. This will help us develop and popularize the library management system.</w:t>
      </w:r>
    </w:p>
    <w:p w14:paraId="2D3B67A2" w14:textId="77777777" w:rsidR="00D97A81" w:rsidRDefault="00D97A81" w:rsidP="007719E0">
      <w:pPr>
        <w:spacing w:line="360" w:lineRule="auto"/>
      </w:pPr>
    </w:p>
    <w:p w14:paraId="5B03858C" w14:textId="77777777" w:rsidR="00D97A81" w:rsidRPr="00656CC4" w:rsidRDefault="00D97A81" w:rsidP="007719E0">
      <w:pPr>
        <w:spacing w:line="360" w:lineRule="auto"/>
      </w:pPr>
    </w:p>
    <w:p w14:paraId="31272194" w14:textId="4C798D33" w:rsidR="00D97A81" w:rsidRPr="00833271" w:rsidRDefault="00D97A81" w:rsidP="007719E0">
      <w:pPr>
        <w:spacing w:line="360" w:lineRule="auto"/>
        <w:rPr>
          <w:b/>
          <w:bCs/>
        </w:rPr>
      </w:pPr>
      <w:r w:rsidRPr="00833271">
        <w:rPr>
          <w:b/>
          <w:bCs/>
        </w:rPr>
        <w:t>3.</w:t>
      </w:r>
      <w:r w:rsidR="00E50163" w:rsidRPr="00833271">
        <w:rPr>
          <w:b/>
          <w:bCs/>
        </w:rPr>
        <w:t>4</w:t>
      </w:r>
      <w:r w:rsidRPr="00833271">
        <w:rPr>
          <w:b/>
          <w:bCs/>
        </w:rPr>
        <w:t>.6 T</w:t>
      </w:r>
      <w:r w:rsidRPr="00833271">
        <w:rPr>
          <w:rFonts w:hint="eastAsia"/>
          <w:b/>
          <w:bCs/>
        </w:rPr>
        <w:t>he</w:t>
      </w:r>
      <w:r w:rsidRPr="00833271">
        <w:rPr>
          <w:b/>
          <w:bCs/>
        </w:rPr>
        <w:t xml:space="preserve"> </w:t>
      </w:r>
      <w:r w:rsidRPr="00833271">
        <w:rPr>
          <w:rFonts w:hint="eastAsia"/>
          <w:b/>
          <w:bCs/>
        </w:rPr>
        <w:t>v</w:t>
      </w:r>
      <w:r w:rsidRPr="00833271">
        <w:rPr>
          <w:b/>
          <w:bCs/>
        </w:rPr>
        <w:t>iews on the future of the new library management system.</w:t>
      </w:r>
    </w:p>
    <w:p w14:paraId="453FFCD0" w14:textId="77777777" w:rsidR="00D97A81" w:rsidRPr="00656CC4" w:rsidRDefault="00D97A81" w:rsidP="007719E0">
      <w:pPr>
        <w:spacing w:line="360" w:lineRule="auto"/>
      </w:pPr>
      <w:r>
        <w:rPr>
          <w:rFonts w:hint="eastAsia"/>
          <w:noProof/>
        </w:rPr>
        <w:drawing>
          <wp:inline distT="0" distB="0" distL="0" distR="0" wp14:anchorId="1C46D633" wp14:editId="64941B05">
            <wp:extent cx="5274310" cy="2219325"/>
            <wp:effectExtent l="0" t="0" r="2540" b="9525"/>
            <wp:docPr id="12" name="图片 12"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 饼图&#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219325"/>
                    </a:xfrm>
                    <a:prstGeom prst="rect">
                      <a:avLst/>
                    </a:prstGeom>
                    <a:noFill/>
                    <a:ln>
                      <a:noFill/>
                    </a:ln>
                  </pic:spPr>
                </pic:pic>
              </a:graphicData>
            </a:graphic>
          </wp:inline>
        </w:drawing>
      </w:r>
    </w:p>
    <w:p w14:paraId="42D28D6E" w14:textId="77777777" w:rsidR="00D97A81" w:rsidRDefault="00D97A81" w:rsidP="007719E0">
      <w:pPr>
        <w:spacing w:line="360" w:lineRule="auto"/>
      </w:pPr>
    </w:p>
    <w:p w14:paraId="228894F2" w14:textId="77777777" w:rsidR="00D97A81" w:rsidRDefault="00D97A81" w:rsidP="007719E0">
      <w:pPr>
        <w:spacing w:line="360" w:lineRule="auto"/>
      </w:pPr>
      <w:r w:rsidRPr="00E1491E">
        <w:lastRenderedPageBreak/>
        <w:t>This pie chart shows how respondents in the survey see the future of the new library management system. Here, we can clearly see that the majority of respondents believe that the future of this new library management system is very good, accounting for 72.5%. 23.3% of the respondents believe that the future of the new library management system is average. And 3.3% of respondents said he doesn't care what the future holds for the new library management system. So, from this graph, we can draw conclusions. Most people are very optimistic about the prospects of this new library management system model, although the current technology development is not particularly mature. But in my opinion, with the continuous popularization of mobile phones and the continuous development of the Internet, this new library management model will become the mainstream system.</w:t>
      </w:r>
    </w:p>
    <w:p w14:paraId="6CC6D58A" w14:textId="77777777" w:rsidR="00D97A81" w:rsidRDefault="00D97A81" w:rsidP="007719E0">
      <w:pPr>
        <w:spacing w:line="360" w:lineRule="auto"/>
      </w:pPr>
    </w:p>
    <w:p w14:paraId="6CD669C0" w14:textId="77777777" w:rsidR="00D97A81" w:rsidRPr="00656CC4" w:rsidRDefault="00D97A81" w:rsidP="007719E0">
      <w:pPr>
        <w:spacing w:line="360" w:lineRule="auto"/>
      </w:pPr>
    </w:p>
    <w:p w14:paraId="42B30D63" w14:textId="7922534C" w:rsidR="00D97A81" w:rsidRPr="00316FF9" w:rsidRDefault="00D97A81" w:rsidP="007719E0">
      <w:pPr>
        <w:pStyle w:val="2"/>
        <w:spacing w:line="360" w:lineRule="auto"/>
        <w:rPr>
          <w:rFonts w:ascii="Times New Roman" w:hAnsi="Times New Roman" w:cs="Times New Roman"/>
          <w:b w:val="0"/>
          <w:bCs w:val="0"/>
          <w:sz w:val="24"/>
          <w:szCs w:val="24"/>
        </w:rPr>
      </w:pPr>
      <w:bookmarkStart w:id="65" w:name="_Toc109850195"/>
      <w:r w:rsidRPr="00656CC4">
        <w:rPr>
          <w:rFonts w:ascii="Times New Roman" w:hAnsi="Times New Roman" w:cs="Times New Roman"/>
          <w:sz w:val="24"/>
          <w:szCs w:val="24"/>
        </w:rPr>
        <w:t>3.</w:t>
      </w:r>
      <w:r w:rsidR="00E50163">
        <w:rPr>
          <w:rFonts w:ascii="Times New Roman" w:hAnsi="Times New Roman" w:cs="Times New Roman"/>
          <w:sz w:val="24"/>
          <w:szCs w:val="24"/>
        </w:rPr>
        <w:t>5</w:t>
      </w:r>
      <w:r w:rsidRPr="00656CC4">
        <w:rPr>
          <w:rFonts w:ascii="Times New Roman" w:hAnsi="Times New Roman" w:cs="Times New Roman"/>
          <w:sz w:val="24"/>
          <w:szCs w:val="24"/>
        </w:rPr>
        <w:t xml:space="preserve"> T</w:t>
      </w:r>
      <w:r w:rsidRPr="00656CC4">
        <w:rPr>
          <w:rFonts w:ascii="Times New Roman" w:hAnsi="Times New Roman" w:cs="Times New Roman" w:hint="eastAsia"/>
          <w:sz w:val="24"/>
          <w:szCs w:val="24"/>
        </w:rPr>
        <w:t>he</w:t>
      </w:r>
      <w:r w:rsidRPr="00656CC4">
        <w:rPr>
          <w:rFonts w:ascii="Times New Roman" w:hAnsi="Times New Roman" w:cs="Times New Roman"/>
          <w:sz w:val="24"/>
          <w:szCs w:val="24"/>
        </w:rPr>
        <w:t xml:space="preserve"> </w:t>
      </w:r>
      <w:r w:rsidRPr="00656CC4">
        <w:rPr>
          <w:rFonts w:ascii="Times New Roman" w:hAnsi="Times New Roman" w:cs="Times New Roman" w:hint="eastAsia"/>
          <w:sz w:val="24"/>
          <w:szCs w:val="24"/>
        </w:rPr>
        <w:t>s</w:t>
      </w:r>
      <w:r w:rsidRPr="00656CC4">
        <w:rPr>
          <w:rFonts w:ascii="Times New Roman" w:hAnsi="Times New Roman" w:cs="Times New Roman"/>
          <w:sz w:val="24"/>
          <w:szCs w:val="24"/>
        </w:rPr>
        <w:t>cale questionnaire analysis of library management system requirements related issues.</w:t>
      </w:r>
      <w:bookmarkEnd w:id="65"/>
    </w:p>
    <w:p w14:paraId="6A155FCF" w14:textId="72899895" w:rsidR="00D97A81" w:rsidRPr="00656CC4" w:rsidRDefault="00D97A81" w:rsidP="007719E0">
      <w:pPr>
        <w:spacing w:line="360" w:lineRule="auto"/>
        <w:rPr>
          <w:b/>
          <w:bCs/>
        </w:rPr>
      </w:pPr>
      <w:r w:rsidRPr="00833271">
        <w:rPr>
          <w:b/>
          <w:bCs/>
        </w:rPr>
        <w:t>3.</w:t>
      </w:r>
      <w:r w:rsidR="00E50163" w:rsidRPr="00833271">
        <w:rPr>
          <w:b/>
          <w:bCs/>
        </w:rPr>
        <w:t>5</w:t>
      </w:r>
      <w:r w:rsidRPr="00833271">
        <w:rPr>
          <w:b/>
          <w:bCs/>
        </w:rPr>
        <w:t>.1 Statement: “I think traditional library management relies too much on manual operation control, which is not only difficult to operate, but also inefficient.”</w:t>
      </w:r>
    </w:p>
    <w:p w14:paraId="51098807" w14:textId="77777777" w:rsidR="00D97A81" w:rsidRPr="00656CC4" w:rsidRDefault="00D97A81" w:rsidP="007719E0">
      <w:pPr>
        <w:spacing w:line="360" w:lineRule="auto"/>
      </w:pPr>
      <w:r>
        <w:rPr>
          <w:rFonts w:hint="eastAsia"/>
          <w:noProof/>
        </w:rPr>
        <w:drawing>
          <wp:inline distT="0" distB="0" distL="0" distR="0" wp14:anchorId="20DD8D5F" wp14:editId="6E854755">
            <wp:extent cx="5274310" cy="2680335"/>
            <wp:effectExtent l="0" t="0" r="2540" b="5715"/>
            <wp:docPr id="28" name="图片 28"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片包含 表格&#10;&#10;描述已自动生成"/>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2680335"/>
                    </a:xfrm>
                    <a:prstGeom prst="rect">
                      <a:avLst/>
                    </a:prstGeom>
                    <a:noFill/>
                    <a:ln>
                      <a:noFill/>
                    </a:ln>
                  </pic:spPr>
                </pic:pic>
              </a:graphicData>
            </a:graphic>
          </wp:inline>
        </w:drawing>
      </w:r>
    </w:p>
    <w:p w14:paraId="75B449BC" w14:textId="2D914DDE" w:rsidR="00D97A81" w:rsidRDefault="00B15500" w:rsidP="007719E0">
      <w:pPr>
        <w:spacing w:line="360" w:lineRule="auto"/>
      </w:pPr>
      <w:r w:rsidRPr="00B15500">
        <w:t>This linear scale indicates that respondents agree to vary degrees with the statement that "</w:t>
      </w:r>
      <w:r w:rsidRPr="00B15500">
        <w:rPr>
          <w:b/>
          <w:bCs/>
        </w:rPr>
        <w:t xml:space="preserve"> </w:t>
      </w:r>
      <w:r w:rsidR="00BB0DE4" w:rsidRPr="00BB0DE4">
        <w:t>I think traditional library management relies too much on manual operation control, which is not only difficult to operate, but also inefficient.</w:t>
      </w:r>
      <w:r w:rsidRPr="00B15500">
        <w:t xml:space="preserve">" </w:t>
      </w:r>
      <w:r w:rsidR="00BB0DE4" w:rsidRPr="00BB0DE4">
        <w:t xml:space="preserve">We can clearly see that the majority of respondents strongly agree with this statement at 86.7%, 12.5% </w:t>
      </w:r>
      <w:r w:rsidR="00BB0DE4" w:rsidRPr="00BB0DE4">
        <w:lastRenderedPageBreak/>
        <w:t>agree with this statement, and no respondents disagree with this statement.</w:t>
      </w:r>
      <w:r w:rsidR="00BB0DE4">
        <w:t xml:space="preserve"> </w:t>
      </w:r>
      <w:r w:rsidRPr="00B15500">
        <w:t>From this chart we can conclude that at present most people feel that traditional library management is often inefficient, therefore, the library management application that I will develop will be considered to provide a more efficient way for traditional libraries to Replac</w:t>
      </w:r>
      <w:r w:rsidR="00631C43">
        <w:t>e</w:t>
      </w:r>
      <w:r w:rsidRPr="00B15500">
        <w:t xml:space="preserve"> inefficient traditional models for better library management.</w:t>
      </w:r>
    </w:p>
    <w:p w14:paraId="635AB0A4" w14:textId="08F1D94F" w:rsidR="00D10CAC" w:rsidRDefault="00D10CAC" w:rsidP="007719E0">
      <w:pPr>
        <w:spacing w:line="360" w:lineRule="auto"/>
      </w:pPr>
    </w:p>
    <w:p w14:paraId="412A5F1A" w14:textId="118F3327" w:rsidR="000567D5" w:rsidRDefault="000567D5" w:rsidP="007719E0">
      <w:pPr>
        <w:spacing w:line="360" w:lineRule="auto"/>
      </w:pPr>
    </w:p>
    <w:p w14:paraId="3DAA1651" w14:textId="4126EF47" w:rsidR="000567D5" w:rsidRDefault="000567D5" w:rsidP="007719E0">
      <w:pPr>
        <w:spacing w:line="360" w:lineRule="auto"/>
      </w:pPr>
    </w:p>
    <w:p w14:paraId="0DB64612" w14:textId="24AADAC3" w:rsidR="000567D5" w:rsidRDefault="000567D5" w:rsidP="007719E0">
      <w:pPr>
        <w:spacing w:line="360" w:lineRule="auto"/>
      </w:pPr>
    </w:p>
    <w:p w14:paraId="4997237C" w14:textId="77777777" w:rsidR="000567D5" w:rsidRPr="00656CC4" w:rsidRDefault="000567D5" w:rsidP="007719E0">
      <w:pPr>
        <w:spacing w:line="360" w:lineRule="auto"/>
        <w:rPr>
          <w:rFonts w:hint="eastAsia"/>
        </w:rPr>
      </w:pPr>
    </w:p>
    <w:p w14:paraId="207D9F4B" w14:textId="1E432640" w:rsidR="00D97A81" w:rsidRPr="00833271" w:rsidRDefault="00D97A81" w:rsidP="007719E0">
      <w:pPr>
        <w:spacing w:line="360" w:lineRule="auto"/>
        <w:rPr>
          <w:b/>
          <w:bCs/>
        </w:rPr>
      </w:pPr>
      <w:r w:rsidRPr="00833271">
        <w:rPr>
          <w:b/>
          <w:bCs/>
        </w:rPr>
        <w:t>3.</w:t>
      </w:r>
      <w:r w:rsidR="00E50163" w:rsidRPr="00833271">
        <w:rPr>
          <w:b/>
          <w:bCs/>
        </w:rPr>
        <w:t>5</w:t>
      </w:r>
      <w:r w:rsidRPr="00833271">
        <w:rPr>
          <w:b/>
          <w:bCs/>
        </w:rPr>
        <w:t>.2 Statement: “I think traditional libraries rely too much on a single lending method.”</w:t>
      </w:r>
    </w:p>
    <w:p w14:paraId="0E54CC9A" w14:textId="77777777" w:rsidR="00D97A81" w:rsidRPr="00656CC4" w:rsidRDefault="00D97A81" w:rsidP="007719E0">
      <w:pPr>
        <w:spacing w:line="360" w:lineRule="auto"/>
      </w:pPr>
      <w:r>
        <w:rPr>
          <w:rFonts w:hint="eastAsia"/>
          <w:noProof/>
        </w:rPr>
        <w:drawing>
          <wp:inline distT="0" distB="0" distL="0" distR="0" wp14:anchorId="0A0E6F35" wp14:editId="66CD0A4F">
            <wp:extent cx="5274310" cy="2507615"/>
            <wp:effectExtent l="0" t="0" r="2540" b="698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507615"/>
                    </a:xfrm>
                    <a:prstGeom prst="rect">
                      <a:avLst/>
                    </a:prstGeom>
                    <a:noFill/>
                    <a:ln>
                      <a:noFill/>
                    </a:ln>
                  </pic:spPr>
                </pic:pic>
              </a:graphicData>
            </a:graphic>
          </wp:inline>
        </w:drawing>
      </w:r>
    </w:p>
    <w:p w14:paraId="025EFC38" w14:textId="29378176" w:rsidR="00EB4A29" w:rsidRDefault="00DE5CEC" w:rsidP="007719E0">
      <w:pPr>
        <w:spacing w:line="360" w:lineRule="auto"/>
      </w:pPr>
      <w:r w:rsidRPr="00DE5CEC">
        <w:t xml:space="preserve">This linear scale indicates that respondents agree with the statement "I think traditional libraries rely too much on a single lending method" to varying degrees. </w:t>
      </w:r>
      <w:r w:rsidR="00BB0DE4" w:rsidRPr="00BB0DE4">
        <w:t>We can clearly see that most of the respondents strongly agree with this statement, accounting for 80%, 17.5% agree with this statement, and 2.5% say they have a neutral attitude towards this statement.</w:t>
      </w:r>
      <w:r w:rsidR="00BB0DE4">
        <w:t xml:space="preserve"> </w:t>
      </w:r>
      <w:r w:rsidR="00EB4A29" w:rsidRPr="00EB4A29">
        <w:t>From this chart we can conclude that most people feel that the traditional library lending method is too monolithic. Therefore, the library management system application I developed will enrich the borrowing methods, which can be borrowed on the mobile terminal. This will bring great convenience to the user and greatly reduce the operation time of the administrator.</w:t>
      </w:r>
    </w:p>
    <w:p w14:paraId="516E4556" w14:textId="0E66DA4C" w:rsidR="00D10CAC" w:rsidRDefault="00D10CAC" w:rsidP="007719E0">
      <w:pPr>
        <w:spacing w:line="360" w:lineRule="auto"/>
      </w:pPr>
    </w:p>
    <w:p w14:paraId="1AD15839" w14:textId="6C32488A" w:rsidR="00D10CAC" w:rsidRDefault="00D10CAC" w:rsidP="007719E0">
      <w:pPr>
        <w:spacing w:line="360" w:lineRule="auto"/>
      </w:pPr>
    </w:p>
    <w:p w14:paraId="4EFADCB5" w14:textId="77777777" w:rsidR="000567D5" w:rsidRDefault="000567D5" w:rsidP="007719E0">
      <w:pPr>
        <w:spacing w:line="360" w:lineRule="auto"/>
        <w:rPr>
          <w:rFonts w:hint="eastAsia"/>
        </w:rPr>
      </w:pPr>
    </w:p>
    <w:p w14:paraId="565D91D4" w14:textId="725A79DA"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3 Statement: “I think the book statistics of traditional libraries are prone to misjudgment.”</w:t>
      </w:r>
    </w:p>
    <w:p w14:paraId="5EB04988" w14:textId="77777777" w:rsidR="00D97A81" w:rsidRPr="00656CC4" w:rsidRDefault="00D97A81" w:rsidP="007719E0">
      <w:pPr>
        <w:spacing w:line="360" w:lineRule="auto"/>
      </w:pPr>
      <w:r>
        <w:rPr>
          <w:rFonts w:hint="eastAsia"/>
          <w:noProof/>
        </w:rPr>
        <w:drawing>
          <wp:inline distT="0" distB="0" distL="0" distR="0" wp14:anchorId="63117288" wp14:editId="2F63B295">
            <wp:extent cx="5274310" cy="2507615"/>
            <wp:effectExtent l="0" t="0" r="2540" b="6985"/>
            <wp:docPr id="15" name="图片 15"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片包含 图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507615"/>
                    </a:xfrm>
                    <a:prstGeom prst="rect">
                      <a:avLst/>
                    </a:prstGeom>
                    <a:noFill/>
                    <a:ln>
                      <a:noFill/>
                    </a:ln>
                  </pic:spPr>
                </pic:pic>
              </a:graphicData>
            </a:graphic>
          </wp:inline>
        </w:drawing>
      </w:r>
    </w:p>
    <w:p w14:paraId="19A1F5B1" w14:textId="74A8400B" w:rsidR="00EB4A29" w:rsidRDefault="0081298B" w:rsidP="007719E0">
      <w:pPr>
        <w:spacing w:line="360" w:lineRule="auto"/>
      </w:pPr>
      <w:r w:rsidRPr="0081298B">
        <w:t xml:space="preserve">This linear scale indicates the degree to which all respondents agreed with the statement "I think the book statistics of traditional libraries are prone to misjudgment". </w:t>
      </w:r>
      <w:r w:rsidR="00EB4A29" w:rsidRPr="00EB4A29">
        <w:t>Here, we can clearly see that the majority of respondents strongly agree with this view, accounting for 85.8% of all respondents, while a minority of respondents, 3.6%, agree, and no respondents disagree. It can be seen from this chart that in the current traditional library management, since business operations are mostly manual operations, it is easy to cause errors in the calculation of book inventory statistics, and the error in the number of books is a major problem. The management that many libraries face question. Therefore, the solution I provide is to develop the real-time entry and update function of book information through the system to help improve the efficiency of library management and make it easier for administrators to manage the library.</w:t>
      </w:r>
    </w:p>
    <w:p w14:paraId="75ADE166" w14:textId="2AAD0C8D" w:rsidR="00D10CAC" w:rsidRDefault="00D10CAC" w:rsidP="007719E0">
      <w:pPr>
        <w:spacing w:line="360" w:lineRule="auto"/>
      </w:pPr>
    </w:p>
    <w:p w14:paraId="4BC758DC" w14:textId="39A8CF62" w:rsidR="00D10CAC" w:rsidRDefault="00D10CAC" w:rsidP="007719E0">
      <w:pPr>
        <w:spacing w:line="360" w:lineRule="auto"/>
      </w:pPr>
    </w:p>
    <w:p w14:paraId="1C28A5D1" w14:textId="5E6DF3C7" w:rsidR="00D10CAC" w:rsidRDefault="00D10CAC" w:rsidP="007719E0">
      <w:pPr>
        <w:spacing w:line="360" w:lineRule="auto"/>
      </w:pPr>
    </w:p>
    <w:p w14:paraId="3B2E039E" w14:textId="6F4D9492" w:rsidR="00D10CAC" w:rsidRDefault="00D10CAC" w:rsidP="007719E0">
      <w:pPr>
        <w:spacing w:line="360" w:lineRule="auto"/>
      </w:pPr>
    </w:p>
    <w:p w14:paraId="0E498C85" w14:textId="36A077F3" w:rsidR="00D10CAC" w:rsidRDefault="00D10CAC" w:rsidP="007719E0">
      <w:pPr>
        <w:spacing w:line="360" w:lineRule="auto"/>
      </w:pPr>
    </w:p>
    <w:p w14:paraId="45267081" w14:textId="6EB6ECC9" w:rsidR="00D10CAC" w:rsidRDefault="00D10CAC" w:rsidP="007719E0">
      <w:pPr>
        <w:spacing w:line="360" w:lineRule="auto"/>
      </w:pPr>
    </w:p>
    <w:p w14:paraId="7AA6D8BF" w14:textId="6DD60FCB" w:rsidR="00D10CAC" w:rsidRDefault="00D10CAC" w:rsidP="007719E0">
      <w:pPr>
        <w:spacing w:line="360" w:lineRule="auto"/>
      </w:pPr>
    </w:p>
    <w:p w14:paraId="4828DB0D" w14:textId="626868BF" w:rsidR="00D10CAC" w:rsidRDefault="00D10CAC" w:rsidP="007719E0">
      <w:pPr>
        <w:spacing w:line="360" w:lineRule="auto"/>
      </w:pPr>
    </w:p>
    <w:p w14:paraId="5A875E39" w14:textId="77777777" w:rsidR="00D10CAC" w:rsidRDefault="00D10CAC" w:rsidP="007719E0">
      <w:pPr>
        <w:spacing w:line="360" w:lineRule="auto"/>
      </w:pPr>
    </w:p>
    <w:p w14:paraId="5B1EF836" w14:textId="18E14F5D"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4 Statement: “I want tools that can help me improve my book lending efficiency.”</w:t>
      </w:r>
    </w:p>
    <w:p w14:paraId="4E251897" w14:textId="77777777" w:rsidR="00D97A81" w:rsidRPr="00656CC4" w:rsidRDefault="00D97A81" w:rsidP="007719E0">
      <w:pPr>
        <w:spacing w:line="360" w:lineRule="auto"/>
      </w:pPr>
      <w:r>
        <w:rPr>
          <w:rFonts w:hint="eastAsia"/>
          <w:noProof/>
        </w:rPr>
        <w:drawing>
          <wp:inline distT="0" distB="0" distL="0" distR="0" wp14:anchorId="1EC6DC8A" wp14:editId="4E076EE0">
            <wp:extent cx="5274310" cy="2507615"/>
            <wp:effectExtent l="0" t="0" r="2540" b="6985"/>
            <wp:docPr id="16" name="图片 16"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片包含 图表&#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507615"/>
                    </a:xfrm>
                    <a:prstGeom prst="rect">
                      <a:avLst/>
                    </a:prstGeom>
                    <a:noFill/>
                    <a:ln>
                      <a:noFill/>
                    </a:ln>
                  </pic:spPr>
                </pic:pic>
              </a:graphicData>
            </a:graphic>
          </wp:inline>
        </w:drawing>
      </w:r>
    </w:p>
    <w:p w14:paraId="002D450E" w14:textId="16368DB2" w:rsidR="00D97A81" w:rsidRDefault="00491560" w:rsidP="007719E0">
      <w:pPr>
        <w:spacing w:line="360" w:lineRule="auto"/>
      </w:pPr>
      <w:r w:rsidRPr="00491560">
        <w:t xml:space="preserve">This linear scale indicated that respondents agreed with the statement "I want tools that can help me improve my book lending efficiency" to varying degrees. </w:t>
      </w:r>
      <w:r w:rsidR="001A28CF" w:rsidRPr="001A28CF">
        <w:t>We can clearly see that the majority of respondents strongly agree with this statement at 80.8%, 15% agree with this statement and 4.2% are neutral to this statement.</w:t>
      </w:r>
      <w:r w:rsidR="001A28CF">
        <w:t xml:space="preserve"> </w:t>
      </w:r>
      <w:r w:rsidR="001A28CF" w:rsidRPr="001A28CF">
        <w:t>From this chart, we can conclude that the current library borrowing efficiency is often low, and most people want a better tool to help them borrow books and improve their borrowing efficiency. Therefore, the library management application I will develop will provide users with more efficient lending.</w:t>
      </w:r>
    </w:p>
    <w:p w14:paraId="45E6A919" w14:textId="3CF21034" w:rsidR="00D10CAC" w:rsidRDefault="00D10CAC" w:rsidP="007719E0">
      <w:pPr>
        <w:spacing w:line="360" w:lineRule="auto"/>
      </w:pPr>
    </w:p>
    <w:p w14:paraId="2D6478DA" w14:textId="027D147F" w:rsidR="00D10CAC" w:rsidRDefault="00D10CAC" w:rsidP="007719E0">
      <w:pPr>
        <w:spacing w:line="360" w:lineRule="auto"/>
      </w:pPr>
    </w:p>
    <w:p w14:paraId="138802B0" w14:textId="63DBD668" w:rsidR="00D10CAC" w:rsidRDefault="00D10CAC" w:rsidP="007719E0">
      <w:pPr>
        <w:spacing w:line="360" w:lineRule="auto"/>
      </w:pPr>
    </w:p>
    <w:p w14:paraId="03BD34AB" w14:textId="0C9A3248" w:rsidR="00D10CAC" w:rsidRDefault="00D10CAC" w:rsidP="007719E0">
      <w:pPr>
        <w:spacing w:line="360" w:lineRule="auto"/>
      </w:pPr>
    </w:p>
    <w:p w14:paraId="1287A370" w14:textId="7895CAC3" w:rsidR="00D10CAC" w:rsidRDefault="00D10CAC" w:rsidP="007719E0">
      <w:pPr>
        <w:spacing w:line="360" w:lineRule="auto"/>
      </w:pPr>
    </w:p>
    <w:p w14:paraId="25909B32" w14:textId="379E867C" w:rsidR="00D10CAC" w:rsidRDefault="00D10CAC" w:rsidP="007719E0">
      <w:pPr>
        <w:spacing w:line="360" w:lineRule="auto"/>
      </w:pPr>
    </w:p>
    <w:p w14:paraId="579A1B29" w14:textId="4E10E51C" w:rsidR="00D10CAC" w:rsidRDefault="00D10CAC" w:rsidP="007719E0">
      <w:pPr>
        <w:spacing w:line="360" w:lineRule="auto"/>
      </w:pPr>
    </w:p>
    <w:p w14:paraId="79324E9E" w14:textId="19FEEF5F" w:rsidR="00D10CAC" w:rsidRDefault="00D10CAC" w:rsidP="007719E0">
      <w:pPr>
        <w:spacing w:line="360" w:lineRule="auto"/>
      </w:pPr>
    </w:p>
    <w:p w14:paraId="6431DF9C" w14:textId="685C442D" w:rsidR="00D10CAC" w:rsidRDefault="00D10CAC" w:rsidP="007719E0">
      <w:pPr>
        <w:spacing w:line="360" w:lineRule="auto"/>
      </w:pPr>
    </w:p>
    <w:p w14:paraId="36B070C1" w14:textId="29E26000" w:rsidR="00D10CAC" w:rsidRDefault="00D10CAC" w:rsidP="007719E0">
      <w:pPr>
        <w:spacing w:line="360" w:lineRule="auto"/>
      </w:pPr>
    </w:p>
    <w:p w14:paraId="6C89A934" w14:textId="782D1B7C" w:rsidR="00D10CAC" w:rsidRDefault="00D10CAC" w:rsidP="007719E0">
      <w:pPr>
        <w:spacing w:line="360" w:lineRule="auto"/>
      </w:pPr>
    </w:p>
    <w:p w14:paraId="75845DF4" w14:textId="721547DB" w:rsidR="00D10CAC" w:rsidRDefault="00D10CAC" w:rsidP="007719E0">
      <w:pPr>
        <w:spacing w:line="360" w:lineRule="auto"/>
      </w:pPr>
    </w:p>
    <w:p w14:paraId="3572A441" w14:textId="77777777" w:rsidR="00D10CAC" w:rsidRPr="008B37F7" w:rsidRDefault="00D10CAC" w:rsidP="007719E0">
      <w:pPr>
        <w:spacing w:line="360" w:lineRule="auto"/>
      </w:pPr>
    </w:p>
    <w:p w14:paraId="63BEE8A6" w14:textId="3D438B11"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5 Statement: “I hope that the library management system can be carried out through mobile devices to adapt to the future development environment.”</w:t>
      </w:r>
    </w:p>
    <w:p w14:paraId="2DF01BD9" w14:textId="77777777" w:rsidR="00D97A81" w:rsidRPr="008B37F7" w:rsidRDefault="00D97A81" w:rsidP="007719E0">
      <w:pPr>
        <w:spacing w:line="360" w:lineRule="auto"/>
      </w:pPr>
      <w:r>
        <w:rPr>
          <w:rFonts w:hint="eastAsia"/>
          <w:noProof/>
        </w:rPr>
        <w:drawing>
          <wp:inline distT="0" distB="0" distL="0" distR="0" wp14:anchorId="0E3571ED" wp14:editId="33604FD0">
            <wp:extent cx="5274310" cy="2680335"/>
            <wp:effectExtent l="0" t="0" r="2540" b="5715"/>
            <wp:docPr id="29" name="图片 29"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包含 日程表&#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680335"/>
                    </a:xfrm>
                    <a:prstGeom prst="rect">
                      <a:avLst/>
                    </a:prstGeom>
                    <a:noFill/>
                    <a:ln>
                      <a:noFill/>
                    </a:ln>
                  </pic:spPr>
                </pic:pic>
              </a:graphicData>
            </a:graphic>
          </wp:inline>
        </w:drawing>
      </w:r>
    </w:p>
    <w:p w14:paraId="6F691923" w14:textId="0A1429A8" w:rsidR="00D97A81" w:rsidRDefault="00DE5CEC" w:rsidP="007719E0">
      <w:pPr>
        <w:spacing w:line="360" w:lineRule="auto"/>
      </w:pPr>
      <w:r w:rsidRPr="00DE5CEC">
        <w:t xml:space="preserve">This linear scale indicated that respondents agreed with the statement "I hope that the library management system can be carried out through mobile devices to adapt to the future development environment" to varying degrees. </w:t>
      </w:r>
      <w:r w:rsidR="001A28CF" w:rsidRPr="001A28CF">
        <w:t>We can clearly see that the majority of respondents strongly agree with this statement, accounting for 81.7%, 15% of respondents agree with this statement, and 3.3% of respondents are neutral to this statement.</w:t>
      </w:r>
      <w:r w:rsidR="00D33514" w:rsidRPr="00D33514">
        <w:t xml:space="preserve"> From this </w:t>
      </w:r>
      <w:r w:rsidR="00D33514" w:rsidRPr="00491560">
        <w:t>chart</w:t>
      </w:r>
      <w:r w:rsidR="00D33514" w:rsidRPr="00D33514">
        <w:t>, we can conclude that because the general library management method is too monotonous, most people want their library to also conduct lending management operations through mobile devices, which will help them reduce time costs. Therefore, for the store management application I want to develop, I will consider developing a mobile library management system, so that they can more easily access the library for operation, which will make the library better adapt to the future development environment.</w:t>
      </w:r>
    </w:p>
    <w:p w14:paraId="428ED5EB" w14:textId="7CB16193" w:rsidR="00D10CAC" w:rsidRDefault="00D10CAC" w:rsidP="007719E0">
      <w:pPr>
        <w:spacing w:line="360" w:lineRule="auto"/>
      </w:pPr>
    </w:p>
    <w:p w14:paraId="3BF93000" w14:textId="61B3438B" w:rsidR="00D10CAC" w:rsidRDefault="00D10CAC" w:rsidP="007719E0">
      <w:pPr>
        <w:spacing w:line="360" w:lineRule="auto"/>
      </w:pPr>
    </w:p>
    <w:p w14:paraId="353319A4" w14:textId="046B82DF" w:rsidR="00D10CAC" w:rsidRDefault="00D10CAC" w:rsidP="007719E0">
      <w:pPr>
        <w:spacing w:line="360" w:lineRule="auto"/>
      </w:pPr>
    </w:p>
    <w:p w14:paraId="2B8853C5" w14:textId="28026D3B" w:rsidR="00D10CAC" w:rsidRDefault="00D10CAC" w:rsidP="007719E0">
      <w:pPr>
        <w:spacing w:line="360" w:lineRule="auto"/>
      </w:pPr>
    </w:p>
    <w:p w14:paraId="002540E9" w14:textId="3037E145" w:rsidR="00D10CAC" w:rsidRDefault="00D10CAC" w:rsidP="007719E0">
      <w:pPr>
        <w:spacing w:line="360" w:lineRule="auto"/>
      </w:pPr>
    </w:p>
    <w:p w14:paraId="6AC9D780" w14:textId="5C5D4402" w:rsidR="00D10CAC" w:rsidRDefault="00D10CAC" w:rsidP="007719E0">
      <w:pPr>
        <w:spacing w:line="360" w:lineRule="auto"/>
      </w:pPr>
    </w:p>
    <w:p w14:paraId="0106D9F8" w14:textId="7EE4BF61" w:rsidR="00D10CAC" w:rsidRDefault="00D10CAC" w:rsidP="007719E0">
      <w:pPr>
        <w:spacing w:line="360" w:lineRule="auto"/>
      </w:pPr>
    </w:p>
    <w:p w14:paraId="288EE699" w14:textId="77777777" w:rsidR="00D10CAC" w:rsidRPr="008B37F7" w:rsidRDefault="00D10CAC" w:rsidP="007719E0">
      <w:pPr>
        <w:spacing w:line="360" w:lineRule="auto"/>
      </w:pPr>
    </w:p>
    <w:p w14:paraId="2DF65498" w14:textId="6567FC83"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6 Statement: “I am not satisfied with the existing library management systems on the market.”</w:t>
      </w:r>
    </w:p>
    <w:p w14:paraId="5E180EE1" w14:textId="77777777" w:rsidR="00D97A81" w:rsidRPr="008B37F7" w:rsidRDefault="00D97A81" w:rsidP="007719E0">
      <w:pPr>
        <w:spacing w:line="360" w:lineRule="auto"/>
      </w:pPr>
      <w:r>
        <w:rPr>
          <w:noProof/>
        </w:rPr>
        <w:drawing>
          <wp:inline distT="0" distB="0" distL="0" distR="0" wp14:anchorId="10E2B9AE" wp14:editId="64F9F6E4">
            <wp:extent cx="5274310" cy="2507615"/>
            <wp:effectExtent l="0" t="0" r="2540" b="6985"/>
            <wp:docPr id="18" name="图片 18"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片包含 图表&#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507615"/>
                    </a:xfrm>
                    <a:prstGeom prst="rect">
                      <a:avLst/>
                    </a:prstGeom>
                    <a:noFill/>
                    <a:ln>
                      <a:noFill/>
                    </a:ln>
                  </pic:spPr>
                </pic:pic>
              </a:graphicData>
            </a:graphic>
          </wp:inline>
        </w:drawing>
      </w:r>
    </w:p>
    <w:p w14:paraId="5BFFA866" w14:textId="0D31526D" w:rsidR="00D97A81" w:rsidRDefault="00D33514" w:rsidP="007719E0">
      <w:pPr>
        <w:spacing w:line="360" w:lineRule="auto"/>
      </w:pPr>
      <w:r w:rsidRPr="00D33514">
        <w:t xml:space="preserve">This linear scale indicates that respondents agree with the statement "I am not satisfied with the existing library management systems on the market." to varying degrees. </w:t>
      </w:r>
      <w:r w:rsidR="00376DD2" w:rsidRPr="00376DD2">
        <w:t>We can clearly see that the majority of respondents strongly agree with this statement, 80.7%, 17.6% agree and 1.7% are neutral.</w:t>
      </w:r>
      <w:r>
        <w:t xml:space="preserve"> </w:t>
      </w:r>
      <w:r w:rsidR="00520484" w:rsidRPr="00520484">
        <w:t>From this chart, we can conclude that for various reasons, most people are not satisfied with the existing library management systems in the market, so for the library management application that I am going to develop, I need to consider more Multiple issues such as UI to make users and administrators more satisfied to help libraries achieve better management.</w:t>
      </w:r>
    </w:p>
    <w:p w14:paraId="3833E714" w14:textId="3A34CF0B" w:rsidR="00D10CAC" w:rsidRDefault="00D10CAC" w:rsidP="007719E0">
      <w:pPr>
        <w:spacing w:line="360" w:lineRule="auto"/>
      </w:pPr>
    </w:p>
    <w:p w14:paraId="16F7BE9A" w14:textId="3957D91C" w:rsidR="00D10CAC" w:rsidRDefault="00D10CAC" w:rsidP="007719E0">
      <w:pPr>
        <w:spacing w:line="360" w:lineRule="auto"/>
      </w:pPr>
    </w:p>
    <w:p w14:paraId="7A30E5BA" w14:textId="40EA199D" w:rsidR="00D10CAC" w:rsidRDefault="00D10CAC" w:rsidP="007719E0">
      <w:pPr>
        <w:spacing w:line="360" w:lineRule="auto"/>
      </w:pPr>
    </w:p>
    <w:p w14:paraId="6FE57E6A" w14:textId="522F954E" w:rsidR="00D10CAC" w:rsidRDefault="00D10CAC" w:rsidP="007719E0">
      <w:pPr>
        <w:spacing w:line="360" w:lineRule="auto"/>
      </w:pPr>
    </w:p>
    <w:p w14:paraId="067FA14A" w14:textId="695B4017" w:rsidR="00D10CAC" w:rsidRDefault="00D10CAC" w:rsidP="007719E0">
      <w:pPr>
        <w:spacing w:line="360" w:lineRule="auto"/>
      </w:pPr>
    </w:p>
    <w:p w14:paraId="6CB692A3" w14:textId="332460B7" w:rsidR="00D10CAC" w:rsidRDefault="00D10CAC" w:rsidP="007719E0">
      <w:pPr>
        <w:spacing w:line="360" w:lineRule="auto"/>
      </w:pPr>
    </w:p>
    <w:p w14:paraId="159F1CBB" w14:textId="141DFA05" w:rsidR="00D10CAC" w:rsidRDefault="00D10CAC" w:rsidP="007719E0">
      <w:pPr>
        <w:spacing w:line="360" w:lineRule="auto"/>
      </w:pPr>
    </w:p>
    <w:p w14:paraId="5D0D3B40" w14:textId="5FA6F13F" w:rsidR="00D10CAC" w:rsidRDefault="00D10CAC" w:rsidP="007719E0">
      <w:pPr>
        <w:spacing w:line="360" w:lineRule="auto"/>
      </w:pPr>
    </w:p>
    <w:p w14:paraId="2281E66A" w14:textId="6C7132E4" w:rsidR="00D10CAC" w:rsidRDefault="00D10CAC" w:rsidP="007719E0">
      <w:pPr>
        <w:spacing w:line="360" w:lineRule="auto"/>
      </w:pPr>
    </w:p>
    <w:p w14:paraId="4DBA527B" w14:textId="7FFB2A0C" w:rsidR="00D10CAC" w:rsidRDefault="00D10CAC" w:rsidP="007719E0">
      <w:pPr>
        <w:spacing w:line="360" w:lineRule="auto"/>
      </w:pPr>
    </w:p>
    <w:p w14:paraId="618907BE" w14:textId="77777777" w:rsidR="00D10CAC" w:rsidRPr="008B37F7" w:rsidRDefault="00D10CAC" w:rsidP="007719E0">
      <w:pPr>
        <w:spacing w:line="360" w:lineRule="auto"/>
      </w:pPr>
    </w:p>
    <w:p w14:paraId="79EC4903" w14:textId="31A5E412"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7 Statement: “I hope that the library management application can manage the inventory information of books and update the inventory information of books in real time.”</w:t>
      </w:r>
    </w:p>
    <w:p w14:paraId="78B9F0DF" w14:textId="77777777" w:rsidR="00D97A81" w:rsidRPr="008B37F7" w:rsidRDefault="00D97A81" w:rsidP="007719E0">
      <w:pPr>
        <w:spacing w:line="360" w:lineRule="auto"/>
      </w:pPr>
      <w:r>
        <w:rPr>
          <w:rFonts w:hint="eastAsia"/>
          <w:noProof/>
        </w:rPr>
        <w:drawing>
          <wp:inline distT="0" distB="0" distL="0" distR="0" wp14:anchorId="648168E2" wp14:editId="53A1A10F">
            <wp:extent cx="5274310" cy="2680335"/>
            <wp:effectExtent l="0" t="0" r="2540" b="5715"/>
            <wp:docPr id="19" name="图片 19"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片包含 图表&#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2680335"/>
                    </a:xfrm>
                    <a:prstGeom prst="rect">
                      <a:avLst/>
                    </a:prstGeom>
                    <a:noFill/>
                    <a:ln>
                      <a:noFill/>
                    </a:ln>
                  </pic:spPr>
                </pic:pic>
              </a:graphicData>
            </a:graphic>
          </wp:inline>
        </w:drawing>
      </w:r>
    </w:p>
    <w:p w14:paraId="105A93B9" w14:textId="60FAE7C0" w:rsidR="00D97A81" w:rsidRDefault="00520484" w:rsidP="007719E0">
      <w:pPr>
        <w:spacing w:line="360" w:lineRule="auto"/>
      </w:pPr>
      <w:r w:rsidRPr="00520484">
        <w:t xml:space="preserve">This linear scale indicated that respondents agreed to varying degrees with the statement "I hope that the library management application can manage the inventory information of books and update the inventory information of books in real time." </w:t>
      </w:r>
      <w:r w:rsidR="00376DD2" w:rsidRPr="00376DD2">
        <w:t>We can clearly see that most of the respondents strongly agree with this statement, accounting for 88.3%, and 10.8% agree with this statement and have no objection.</w:t>
      </w:r>
      <w:r w:rsidR="00693A47">
        <w:t xml:space="preserve"> </w:t>
      </w:r>
      <w:r w:rsidR="00693A47" w:rsidRPr="00693A47">
        <w:t xml:space="preserve">From this </w:t>
      </w:r>
      <w:r w:rsidR="00693A47" w:rsidRPr="00520484">
        <w:t>chart</w:t>
      </w:r>
      <w:r w:rsidR="00693A47" w:rsidRPr="00693A47">
        <w:t>, we can conclude that since most of the inventory management is currently based on manual work, the number of books is large, and book statistics are prone to calculation errors, and more people want to use tools to help them better manage book inventory information. Therefore, for the book management application that I want to develop, I need to think of a solution for the library to develop a function for online real-time book inventory entry and update through the system. This can help librarians manage library inventory more easily and give them a clearer picture of the status of the library.</w:t>
      </w:r>
    </w:p>
    <w:p w14:paraId="1499A7E4" w14:textId="65CA81F5" w:rsidR="00D10CAC" w:rsidRDefault="00D10CAC" w:rsidP="007719E0">
      <w:pPr>
        <w:spacing w:line="360" w:lineRule="auto"/>
      </w:pPr>
    </w:p>
    <w:p w14:paraId="24E893AF" w14:textId="097667D6" w:rsidR="00D10CAC" w:rsidRDefault="00D10CAC" w:rsidP="007719E0">
      <w:pPr>
        <w:spacing w:line="360" w:lineRule="auto"/>
      </w:pPr>
    </w:p>
    <w:p w14:paraId="1E7A2641" w14:textId="4F1A5737" w:rsidR="00D10CAC" w:rsidRDefault="00D10CAC" w:rsidP="007719E0">
      <w:pPr>
        <w:spacing w:line="360" w:lineRule="auto"/>
      </w:pPr>
    </w:p>
    <w:p w14:paraId="4090BD62" w14:textId="0BBE41BB" w:rsidR="00D10CAC" w:rsidRDefault="00D10CAC" w:rsidP="007719E0">
      <w:pPr>
        <w:spacing w:line="360" w:lineRule="auto"/>
      </w:pPr>
    </w:p>
    <w:p w14:paraId="1CEC5058" w14:textId="30D2F64B" w:rsidR="00D10CAC" w:rsidRDefault="00D10CAC" w:rsidP="007719E0">
      <w:pPr>
        <w:spacing w:line="360" w:lineRule="auto"/>
      </w:pPr>
    </w:p>
    <w:p w14:paraId="283F692C" w14:textId="23B2933B" w:rsidR="00D10CAC" w:rsidRDefault="00D10CAC" w:rsidP="007719E0">
      <w:pPr>
        <w:spacing w:line="360" w:lineRule="auto"/>
      </w:pPr>
    </w:p>
    <w:p w14:paraId="2418FBFE" w14:textId="77777777" w:rsidR="00D10CAC" w:rsidRPr="008B37F7" w:rsidRDefault="00D10CAC" w:rsidP="007719E0">
      <w:pPr>
        <w:spacing w:line="360" w:lineRule="auto"/>
      </w:pPr>
    </w:p>
    <w:p w14:paraId="7DE1EBA8" w14:textId="4E9620FD"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8 Statement: “I hope library management applications can help libraries reduce management costs.”</w:t>
      </w:r>
    </w:p>
    <w:p w14:paraId="5F1A88DC" w14:textId="77777777" w:rsidR="00D97A81" w:rsidRPr="008B37F7" w:rsidRDefault="00D97A81" w:rsidP="007719E0">
      <w:pPr>
        <w:spacing w:line="360" w:lineRule="auto"/>
      </w:pPr>
      <w:r>
        <w:rPr>
          <w:rFonts w:hint="eastAsia"/>
          <w:noProof/>
        </w:rPr>
        <w:drawing>
          <wp:inline distT="0" distB="0" distL="0" distR="0" wp14:anchorId="7AAC990F" wp14:editId="4A78C1C5">
            <wp:extent cx="5274310" cy="2507615"/>
            <wp:effectExtent l="0" t="0" r="2540" b="6985"/>
            <wp:docPr id="20" name="图片 20"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片包含 图表&#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507615"/>
                    </a:xfrm>
                    <a:prstGeom prst="rect">
                      <a:avLst/>
                    </a:prstGeom>
                    <a:noFill/>
                    <a:ln>
                      <a:noFill/>
                    </a:ln>
                  </pic:spPr>
                </pic:pic>
              </a:graphicData>
            </a:graphic>
          </wp:inline>
        </w:drawing>
      </w:r>
    </w:p>
    <w:p w14:paraId="18015171" w14:textId="6D87F43F" w:rsidR="00D97A81" w:rsidRDefault="00E03248" w:rsidP="007719E0">
      <w:pPr>
        <w:spacing w:line="360" w:lineRule="auto"/>
      </w:pPr>
      <w:r w:rsidRPr="00E03248">
        <w:t xml:space="preserve">This linear scale indicates that respondents agree to varying degrees with the statement "I hope library management applications can help libraries reduce management costs." </w:t>
      </w:r>
      <w:r w:rsidR="00376DD2" w:rsidRPr="00376DD2">
        <w:t>We can clearly see that the majority of respondents strongly agree with this statement, 84.2%, and 15.8% agree with this statement, with no opponents.</w:t>
      </w:r>
      <w:r w:rsidR="002F5876">
        <w:t xml:space="preserve"> </w:t>
      </w:r>
      <w:r w:rsidR="002F5876" w:rsidRPr="002F5876">
        <w:t xml:space="preserve">From this </w:t>
      </w:r>
      <w:r w:rsidR="002F5876" w:rsidRPr="00520484">
        <w:t>chart</w:t>
      </w:r>
      <w:r w:rsidR="002F5876" w:rsidRPr="002F5876">
        <w:t>, we can conclude that the management cost of the library is getting higher and higher nowadays, and everyone wants to reduce the management cost as much as possible. As a result, more and more people are looking for library management applications to help reduce library management costs. Therefore, for the store management application I want to develop, I need to minimize unnecessary cost waste and maximize resources.</w:t>
      </w:r>
    </w:p>
    <w:p w14:paraId="13B1FED7" w14:textId="2E8A2B97" w:rsidR="00D10CAC" w:rsidRDefault="00D10CAC" w:rsidP="007719E0">
      <w:pPr>
        <w:spacing w:line="360" w:lineRule="auto"/>
      </w:pPr>
    </w:p>
    <w:p w14:paraId="05B6FD27" w14:textId="581A649C" w:rsidR="00D10CAC" w:rsidRDefault="00D10CAC" w:rsidP="007719E0">
      <w:pPr>
        <w:spacing w:line="360" w:lineRule="auto"/>
      </w:pPr>
    </w:p>
    <w:p w14:paraId="07928B4B" w14:textId="1BF66ED3" w:rsidR="00D10CAC" w:rsidRDefault="00D10CAC" w:rsidP="007719E0">
      <w:pPr>
        <w:spacing w:line="360" w:lineRule="auto"/>
      </w:pPr>
    </w:p>
    <w:p w14:paraId="58065F6E" w14:textId="0787E372" w:rsidR="00D10CAC" w:rsidRDefault="00D10CAC" w:rsidP="007719E0">
      <w:pPr>
        <w:spacing w:line="360" w:lineRule="auto"/>
      </w:pPr>
    </w:p>
    <w:p w14:paraId="032D2FC9" w14:textId="778EDB4D" w:rsidR="00D10CAC" w:rsidRDefault="00D10CAC" w:rsidP="007719E0">
      <w:pPr>
        <w:spacing w:line="360" w:lineRule="auto"/>
      </w:pPr>
    </w:p>
    <w:p w14:paraId="3E801C66" w14:textId="53CE5689" w:rsidR="00D10CAC" w:rsidRDefault="00D10CAC" w:rsidP="007719E0">
      <w:pPr>
        <w:spacing w:line="360" w:lineRule="auto"/>
      </w:pPr>
    </w:p>
    <w:p w14:paraId="2DDAABAC" w14:textId="38F8C086" w:rsidR="00D10CAC" w:rsidRDefault="00D10CAC" w:rsidP="007719E0">
      <w:pPr>
        <w:spacing w:line="360" w:lineRule="auto"/>
      </w:pPr>
    </w:p>
    <w:p w14:paraId="39FEA2C1" w14:textId="78B6AA4A" w:rsidR="00D10CAC" w:rsidRDefault="00D10CAC" w:rsidP="007719E0">
      <w:pPr>
        <w:spacing w:line="360" w:lineRule="auto"/>
      </w:pPr>
    </w:p>
    <w:p w14:paraId="12AFD378" w14:textId="7E505C5C" w:rsidR="00D10CAC" w:rsidRDefault="00D10CAC" w:rsidP="007719E0">
      <w:pPr>
        <w:spacing w:line="360" w:lineRule="auto"/>
      </w:pPr>
    </w:p>
    <w:p w14:paraId="6BF43758" w14:textId="12FC29FA" w:rsidR="00D10CAC" w:rsidRDefault="00D10CAC" w:rsidP="007719E0">
      <w:pPr>
        <w:spacing w:line="360" w:lineRule="auto"/>
      </w:pPr>
    </w:p>
    <w:p w14:paraId="6EE30ACC" w14:textId="77777777" w:rsidR="00D10CAC" w:rsidRPr="008B37F7" w:rsidRDefault="00D10CAC" w:rsidP="007719E0">
      <w:pPr>
        <w:spacing w:line="360" w:lineRule="auto"/>
      </w:pPr>
    </w:p>
    <w:p w14:paraId="059E16A6" w14:textId="6F422BF6" w:rsidR="00D97A81" w:rsidRPr="00833271" w:rsidRDefault="00D97A81" w:rsidP="007719E0">
      <w:pPr>
        <w:spacing w:line="360" w:lineRule="auto"/>
        <w:rPr>
          <w:b/>
          <w:bCs/>
        </w:rPr>
      </w:pPr>
      <w:r w:rsidRPr="00833271">
        <w:rPr>
          <w:b/>
          <w:bCs/>
        </w:rPr>
        <w:lastRenderedPageBreak/>
        <w:t>3.</w:t>
      </w:r>
      <w:r w:rsidR="00E50163" w:rsidRPr="00833271">
        <w:rPr>
          <w:b/>
          <w:bCs/>
        </w:rPr>
        <w:t>5</w:t>
      </w:r>
      <w:r w:rsidRPr="00833271">
        <w:rPr>
          <w:b/>
          <w:bCs/>
        </w:rPr>
        <w:t>.9 Statement: “I think library management applications should help save librarians' time.”</w:t>
      </w:r>
    </w:p>
    <w:p w14:paraId="1CD7936E" w14:textId="77777777" w:rsidR="00D97A81" w:rsidRPr="008B37F7" w:rsidRDefault="00D97A81" w:rsidP="007719E0">
      <w:pPr>
        <w:spacing w:line="360" w:lineRule="auto"/>
      </w:pPr>
      <w:r>
        <w:rPr>
          <w:rFonts w:hint="eastAsia"/>
          <w:noProof/>
        </w:rPr>
        <w:drawing>
          <wp:inline distT="0" distB="0" distL="0" distR="0" wp14:anchorId="15AE7D02" wp14:editId="61FE726B">
            <wp:extent cx="5274310" cy="2507615"/>
            <wp:effectExtent l="0" t="0" r="2540" b="6985"/>
            <wp:docPr id="21" name="图片 2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片包含 图表&#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507615"/>
                    </a:xfrm>
                    <a:prstGeom prst="rect">
                      <a:avLst/>
                    </a:prstGeom>
                    <a:noFill/>
                    <a:ln>
                      <a:noFill/>
                    </a:ln>
                  </pic:spPr>
                </pic:pic>
              </a:graphicData>
            </a:graphic>
          </wp:inline>
        </w:drawing>
      </w:r>
    </w:p>
    <w:p w14:paraId="1599DA42" w14:textId="49EE12B3" w:rsidR="00D10CAC" w:rsidRDefault="002F5876" w:rsidP="007719E0">
      <w:pPr>
        <w:spacing w:line="360" w:lineRule="auto"/>
      </w:pPr>
      <w:r w:rsidRPr="002F5876">
        <w:t xml:space="preserve">This linear scale indicated that respondents agreed to varying degrees with the statement "I think library management applications should help save librarians' time." </w:t>
      </w:r>
      <w:r w:rsidR="004344BA" w:rsidRPr="004344BA">
        <w:t>We can clearly see that the majority of respondents strongly agree with this statement, 81.7%. 15% agreed with this statement, while 3.3% said they were neutral.</w:t>
      </w:r>
      <w:r w:rsidR="004344BA">
        <w:t xml:space="preserve"> </w:t>
      </w:r>
      <w:r w:rsidR="0014538B" w:rsidRPr="0014538B">
        <w:t xml:space="preserve">From this </w:t>
      </w:r>
      <w:r w:rsidR="0014538B" w:rsidRPr="00520484">
        <w:t>chart</w:t>
      </w:r>
      <w:r w:rsidR="0014538B" w:rsidRPr="0014538B">
        <w:t>, we can conclude that most respondents agree that a good library management application should help save the store manager's work time and thus librarians' time and effort . Therefore, for the library management application I want to develop, I need to transform and optimize the cumbersome book management process, help improve the management efficiency of administrators, help administrators save time and cost in management, and make the library run more efficiently.</w:t>
      </w:r>
    </w:p>
    <w:p w14:paraId="4D502722" w14:textId="77777777" w:rsidR="00D10CAC" w:rsidRDefault="00D10CAC" w:rsidP="007719E0">
      <w:pPr>
        <w:spacing w:line="360" w:lineRule="auto"/>
      </w:pPr>
    </w:p>
    <w:p w14:paraId="47FBC480" w14:textId="2C760226" w:rsidR="00D97A81" w:rsidRPr="00833271" w:rsidRDefault="00D97A81" w:rsidP="007719E0">
      <w:pPr>
        <w:spacing w:line="360" w:lineRule="auto"/>
        <w:rPr>
          <w:b/>
          <w:bCs/>
        </w:rPr>
      </w:pPr>
      <w:r w:rsidRPr="00833271">
        <w:rPr>
          <w:b/>
          <w:bCs/>
        </w:rPr>
        <w:t>3.</w:t>
      </w:r>
      <w:r w:rsidR="00E50163" w:rsidRPr="00833271">
        <w:rPr>
          <w:b/>
          <w:bCs/>
        </w:rPr>
        <w:t>5</w:t>
      </w:r>
      <w:r w:rsidRPr="00833271">
        <w:rPr>
          <w:b/>
          <w:bCs/>
        </w:rPr>
        <w:t>.10 Statement: “ I think a good user interface will make it easier for administrators to manage books.”</w:t>
      </w:r>
    </w:p>
    <w:p w14:paraId="20AE38F8" w14:textId="77777777" w:rsidR="00D97A81" w:rsidRDefault="00D97A81" w:rsidP="007719E0">
      <w:pPr>
        <w:spacing w:line="360" w:lineRule="auto"/>
      </w:pPr>
      <w:r>
        <w:rPr>
          <w:rFonts w:hint="eastAsia"/>
          <w:noProof/>
        </w:rPr>
        <w:drawing>
          <wp:inline distT="0" distB="0" distL="0" distR="0" wp14:anchorId="797851A7" wp14:editId="77642C42">
            <wp:extent cx="5274310" cy="2247900"/>
            <wp:effectExtent l="0" t="0" r="2540" b="0"/>
            <wp:docPr id="22" name="图片 2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图表&#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2247900"/>
                    </a:xfrm>
                    <a:prstGeom prst="rect">
                      <a:avLst/>
                    </a:prstGeom>
                    <a:noFill/>
                    <a:ln>
                      <a:noFill/>
                    </a:ln>
                  </pic:spPr>
                </pic:pic>
              </a:graphicData>
            </a:graphic>
          </wp:inline>
        </w:drawing>
      </w:r>
    </w:p>
    <w:p w14:paraId="76B68B19" w14:textId="78AD1C33" w:rsidR="00D97A81" w:rsidRDefault="0014538B" w:rsidP="007719E0">
      <w:pPr>
        <w:spacing w:line="360" w:lineRule="auto"/>
      </w:pPr>
      <w:r w:rsidRPr="0014538B">
        <w:lastRenderedPageBreak/>
        <w:t xml:space="preserve">This linear scale indicated that respondents agreed to varying degrees with the statement "I think a good user interface will make it easier for administrators to manage books." </w:t>
      </w:r>
      <w:r w:rsidR="004344BA" w:rsidRPr="004344BA">
        <w:t>We can clearly see that the majority of respondents strongly agree with this statement, at 85%. 14.2% agreed with the statement, while 0.8% said they were neutral.</w:t>
      </w:r>
      <w:r>
        <w:t xml:space="preserve"> </w:t>
      </w:r>
      <w:r w:rsidRPr="0014538B">
        <w:t>From this chart, we can conclude that most people want to use a library management system with a good user interface because it helps them manage their library more easily. Therefore, for the library management application I want to develop, I will consider designing a good user interface by continuously exploring the needs of users, so as to improve the administrator's experience in management operations, which is not only beneficial for the library administrator to the system It also helps to improve the operational efficiency of the library.</w:t>
      </w:r>
    </w:p>
    <w:p w14:paraId="241FD381" w14:textId="2E06FEE8" w:rsidR="00D10CAC" w:rsidRDefault="00D10CAC" w:rsidP="007719E0">
      <w:pPr>
        <w:spacing w:line="360" w:lineRule="auto"/>
      </w:pPr>
    </w:p>
    <w:p w14:paraId="5D6DD4C3" w14:textId="176CAB13" w:rsidR="00D10CAC" w:rsidRDefault="00D10CAC" w:rsidP="007719E0">
      <w:pPr>
        <w:spacing w:line="360" w:lineRule="auto"/>
      </w:pPr>
    </w:p>
    <w:p w14:paraId="3EEBBC9D" w14:textId="722E6B34" w:rsidR="00D10CAC" w:rsidRDefault="00D10CAC" w:rsidP="007719E0">
      <w:pPr>
        <w:spacing w:line="360" w:lineRule="auto"/>
      </w:pPr>
    </w:p>
    <w:p w14:paraId="79D39EA0" w14:textId="77777777" w:rsidR="00D10CAC" w:rsidRPr="008B37F7" w:rsidRDefault="00D10CAC" w:rsidP="007719E0">
      <w:pPr>
        <w:spacing w:line="360" w:lineRule="auto"/>
      </w:pPr>
    </w:p>
    <w:p w14:paraId="5403482D" w14:textId="376EFF12" w:rsidR="00D97A81" w:rsidRPr="008B37F7" w:rsidRDefault="00D97A81" w:rsidP="007719E0">
      <w:pPr>
        <w:pStyle w:val="2"/>
        <w:spacing w:line="360" w:lineRule="auto"/>
        <w:rPr>
          <w:rFonts w:ascii="Times New Roman" w:hAnsi="Times New Roman" w:cs="Times New Roman"/>
          <w:b w:val="0"/>
          <w:bCs w:val="0"/>
          <w:sz w:val="24"/>
          <w:szCs w:val="24"/>
        </w:rPr>
      </w:pPr>
      <w:bookmarkStart w:id="66" w:name="_Toc109850196"/>
      <w:r w:rsidRPr="008B37F7">
        <w:rPr>
          <w:rFonts w:ascii="Times New Roman" w:hAnsi="Times New Roman" w:cs="Times New Roman"/>
          <w:sz w:val="24"/>
          <w:szCs w:val="24"/>
        </w:rPr>
        <w:t>3.</w:t>
      </w:r>
      <w:r w:rsidR="00E50163">
        <w:rPr>
          <w:rFonts w:ascii="Times New Roman" w:hAnsi="Times New Roman" w:cs="Times New Roman"/>
          <w:sz w:val="24"/>
          <w:szCs w:val="24"/>
        </w:rPr>
        <w:t>6</w:t>
      </w:r>
      <w:r w:rsidRPr="008B37F7">
        <w:rPr>
          <w:rFonts w:ascii="Times New Roman" w:hAnsi="Times New Roman" w:cs="Times New Roman"/>
          <w:sz w:val="24"/>
          <w:szCs w:val="24"/>
        </w:rPr>
        <w:tab/>
        <w:t>Chapter Summary</w:t>
      </w:r>
      <w:bookmarkEnd w:id="66"/>
    </w:p>
    <w:p w14:paraId="60934D01" w14:textId="32306ACB" w:rsidR="003F7345" w:rsidRDefault="00FD6D57" w:rsidP="007719E0">
      <w:pPr>
        <w:spacing w:line="360" w:lineRule="auto"/>
      </w:pPr>
      <w:r w:rsidRPr="00FD6D57">
        <w:t xml:space="preserve">Based on this survey it can be concluded that most people want a better library management system. </w:t>
      </w:r>
      <w:r w:rsidR="004A0B44" w:rsidRPr="004A0B44">
        <w:t>Most of the users are between the ages of 18-25 and have relatively high education. This will help us to promote the mobile library management system.</w:t>
      </w:r>
      <w:r w:rsidR="004A0B44">
        <w:t xml:space="preserve"> </w:t>
      </w:r>
      <w:r w:rsidRPr="00FD6D57">
        <w:t xml:space="preserve">A mobile library management system with a good UI design is required. </w:t>
      </w:r>
      <w:r w:rsidR="00231DE4" w:rsidRPr="00231DE4">
        <w:t>Most people want better tools to help them manage their libraries effectively, thereby improving efficiency and reducing management costs. In addition, most people want to be able to borrow books and so on through the channels of mobile devices.</w:t>
      </w:r>
      <w:r w:rsidR="00231DE4">
        <w:t xml:space="preserve"> </w:t>
      </w:r>
      <w:r w:rsidRPr="00FD6D57">
        <w:t>The mobile library management system will help library management, and will greatly facilitate users to borrow and return books and other operations. Borrowing and other operations can be performed regardless of location and time. It will also help libraries better manage book information. This will greatly improve the management efficiency of the library and reduce the management cost of the library.</w:t>
      </w:r>
    </w:p>
    <w:p w14:paraId="66CEE936" w14:textId="2BF03C8E" w:rsidR="003F7345" w:rsidRDefault="003F7345" w:rsidP="007719E0">
      <w:pPr>
        <w:spacing w:line="360" w:lineRule="auto"/>
      </w:pPr>
    </w:p>
    <w:p w14:paraId="3A4FD24D" w14:textId="4F69F63B" w:rsidR="007F7FAD" w:rsidRDefault="007F7FAD" w:rsidP="007719E0">
      <w:pPr>
        <w:spacing w:line="360" w:lineRule="auto"/>
      </w:pPr>
    </w:p>
    <w:p w14:paraId="2F180622" w14:textId="47B011E1" w:rsidR="00D10CAC" w:rsidRDefault="00D10CAC" w:rsidP="007719E0">
      <w:pPr>
        <w:spacing w:line="360" w:lineRule="auto"/>
      </w:pPr>
    </w:p>
    <w:p w14:paraId="11303ACE" w14:textId="77777777" w:rsidR="00D10CAC" w:rsidRDefault="00D10CAC" w:rsidP="007719E0">
      <w:pPr>
        <w:spacing w:line="360" w:lineRule="auto"/>
      </w:pPr>
    </w:p>
    <w:p w14:paraId="5A6862D8" w14:textId="77777777" w:rsidR="007F7FAD" w:rsidRDefault="007F7FAD" w:rsidP="007719E0">
      <w:pPr>
        <w:pStyle w:val="1"/>
        <w:spacing w:line="360" w:lineRule="auto"/>
        <w:rPr>
          <w:sz w:val="24"/>
          <w:szCs w:val="24"/>
        </w:rPr>
      </w:pPr>
      <w:bookmarkStart w:id="67" w:name="_Toc108949882"/>
      <w:bookmarkStart w:id="68" w:name="_Toc109850197"/>
      <w:r w:rsidRPr="00E2232B">
        <w:rPr>
          <w:rFonts w:hint="eastAsia"/>
          <w:sz w:val="24"/>
          <w:szCs w:val="24"/>
        </w:rPr>
        <w:lastRenderedPageBreak/>
        <w:t>C</w:t>
      </w:r>
      <w:r w:rsidRPr="00E2232B">
        <w:rPr>
          <w:sz w:val="24"/>
          <w:szCs w:val="24"/>
        </w:rPr>
        <w:t xml:space="preserve">HAPTER </w:t>
      </w:r>
      <w:r>
        <w:rPr>
          <w:sz w:val="24"/>
          <w:szCs w:val="24"/>
        </w:rPr>
        <w:t>4</w:t>
      </w:r>
      <w:r w:rsidRPr="00E2232B">
        <w:rPr>
          <w:sz w:val="24"/>
          <w:szCs w:val="24"/>
        </w:rPr>
        <w:t xml:space="preserve">: </w:t>
      </w:r>
      <w:r>
        <w:rPr>
          <w:sz w:val="24"/>
          <w:szCs w:val="24"/>
        </w:rPr>
        <w:t>SYNTHESIS</w:t>
      </w:r>
      <w:bookmarkEnd w:id="67"/>
      <w:bookmarkEnd w:id="68"/>
    </w:p>
    <w:p w14:paraId="72FBABFB" w14:textId="5EC7D64B" w:rsidR="007F7FAD" w:rsidRPr="00E50163" w:rsidRDefault="00E50163" w:rsidP="007719E0">
      <w:pPr>
        <w:pStyle w:val="2"/>
        <w:spacing w:line="360" w:lineRule="auto"/>
        <w:rPr>
          <w:rFonts w:ascii="Times New Roman" w:hAnsi="Times New Roman" w:cs="Times New Roman"/>
          <w:sz w:val="24"/>
          <w:szCs w:val="24"/>
        </w:rPr>
      </w:pPr>
      <w:bookmarkStart w:id="69" w:name="_Toc108949883"/>
      <w:bookmarkStart w:id="70" w:name="_Toc109850198"/>
      <w:r>
        <w:rPr>
          <w:rFonts w:ascii="Times New Roman" w:hAnsi="Times New Roman" w:cs="Times New Roman"/>
          <w:sz w:val="24"/>
          <w:szCs w:val="24"/>
        </w:rPr>
        <w:t xml:space="preserve">4.1 </w:t>
      </w:r>
      <w:r w:rsidR="007F7FAD" w:rsidRPr="00E50163">
        <w:rPr>
          <w:rFonts w:ascii="Times New Roman" w:hAnsi="Times New Roman" w:cs="Times New Roman" w:hint="eastAsia"/>
          <w:sz w:val="24"/>
          <w:szCs w:val="24"/>
        </w:rPr>
        <w:t>Chapter</w:t>
      </w:r>
      <w:r w:rsidR="007F7FAD" w:rsidRPr="00E50163">
        <w:rPr>
          <w:rFonts w:ascii="Times New Roman" w:hAnsi="Times New Roman" w:cs="Times New Roman"/>
          <w:sz w:val="24"/>
          <w:szCs w:val="24"/>
        </w:rPr>
        <w:t xml:space="preserve"> </w:t>
      </w:r>
      <w:r w:rsidR="007F7FAD" w:rsidRPr="00E50163">
        <w:rPr>
          <w:rFonts w:ascii="Times New Roman" w:hAnsi="Times New Roman" w:cs="Times New Roman" w:hint="eastAsia"/>
          <w:sz w:val="24"/>
          <w:szCs w:val="24"/>
        </w:rPr>
        <w:t>Introduction</w:t>
      </w:r>
      <w:bookmarkEnd w:id="69"/>
      <w:bookmarkEnd w:id="70"/>
    </w:p>
    <w:p w14:paraId="22D57030" w14:textId="2BA007DA" w:rsidR="008D47B4" w:rsidRDefault="008A617B" w:rsidP="007719E0">
      <w:pPr>
        <w:spacing w:line="360" w:lineRule="auto"/>
      </w:pPr>
      <w:r w:rsidRPr="008A617B">
        <w:t>This chapter describes the functional and non-functional requirements of this mobile library management system application. UML diagrams (in Section 4.</w:t>
      </w:r>
      <w:r w:rsidR="002D4665">
        <w:t>2</w:t>
      </w:r>
      <w:r w:rsidRPr="008A617B">
        <w:t>) are drawn to better illustrate the requirements, including Use Case Diagrams (in Section 4.</w:t>
      </w:r>
      <w:r w:rsidR="002D4665">
        <w:t>2</w:t>
      </w:r>
      <w:r w:rsidRPr="008A617B">
        <w:t>.1) and Activity Diagrams (in Section 4.</w:t>
      </w:r>
      <w:r w:rsidR="002D4665">
        <w:t>2</w:t>
      </w:r>
      <w:r w:rsidRPr="008A617B">
        <w:t>.2). This chapter also includes Prototyping Interface (in Section 4.</w:t>
      </w:r>
      <w:r w:rsidR="002D4665">
        <w:t>3</w:t>
      </w:r>
      <w:r w:rsidRPr="008A617B">
        <w:t>), Featured Code (in Section 4.</w:t>
      </w:r>
      <w:r w:rsidR="002D4665">
        <w:t>4</w:t>
      </w:r>
      <w:r w:rsidRPr="008A617B">
        <w:t>).</w:t>
      </w:r>
    </w:p>
    <w:p w14:paraId="679FABF7" w14:textId="252682DF" w:rsidR="008D47B4" w:rsidRPr="008D47B4" w:rsidRDefault="008D47B4" w:rsidP="007719E0">
      <w:pPr>
        <w:pStyle w:val="2"/>
        <w:spacing w:line="360" w:lineRule="auto"/>
        <w:rPr>
          <w:rFonts w:ascii="Times New Roman" w:hAnsi="Times New Roman" w:cs="Times New Roman"/>
          <w:sz w:val="24"/>
          <w:szCs w:val="24"/>
        </w:rPr>
      </w:pPr>
      <w:bookmarkStart w:id="71" w:name="_Toc109850199"/>
      <w:r w:rsidRPr="008D47B4">
        <w:rPr>
          <w:rFonts w:ascii="Times New Roman" w:hAnsi="Times New Roman" w:cs="Times New Roman"/>
          <w:sz w:val="24"/>
          <w:szCs w:val="24"/>
        </w:rPr>
        <w:t>4.</w:t>
      </w:r>
      <w:r w:rsidR="00E50163">
        <w:rPr>
          <w:rFonts w:ascii="Times New Roman" w:hAnsi="Times New Roman" w:cs="Times New Roman"/>
          <w:sz w:val="24"/>
          <w:szCs w:val="24"/>
        </w:rPr>
        <w:t>2</w:t>
      </w:r>
      <w:r w:rsidRPr="008D47B4">
        <w:rPr>
          <w:rFonts w:ascii="Times New Roman" w:hAnsi="Times New Roman" w:cs="Times New Roman"/>
          <w:sz w:val="24"/>
          <w:szCs w:val="24"/>
        </w:rPr>
        <w:t xml:space="preserve"> UML Diagram</w:t>
      </w:r>
      <w:bookmarkEnd w:id="71"/>
    </w:p>
    <w:p w14:paraId="2CA23534" w14:textId="31B53A57" w:rsidR="008D47B4" w:rsidRDefault="008D47B4" w:rsidP="007719E0">
      <w:pPr>
        <w:spacing w:line="360" w:lineRule="auto"/>
      </w:pPr>
      <w:r w:rsidRPr="002B184B">
        <w:t>UML stands for Unified Modeling Language. It is a rich language for modeling software solutions, application structures, system behavior, and business processes. It has two main categories; Structure Diagrams and Behavioral Diagrams. The detailed categories are as follows.</w:t>
      </w:r>
    </w:p>
    <w:p w14:paraId="51B80A7B" w14:textId="77777777" w:rsidR="008D47B4" w:rsidRPr="002B184B" w:rsidRDefault="008D47B4" w:rsidP="007719E0">
      <w:pPr>
        <w:spacing w:line="360" w:lineRule="auto"/>
      </w:pPr>
      <w:r w:rsidRPr="005E501F">
        <w:rPr>
          <w:noProof/>
        </w:rPr>
        <w:drawing>
          <wp:inline distT="0" distB="0" distL="0" distR="0" wp14:anchorId="17DC5631" wp14:editId="7AE35BC8">
            <wp:extent cx="5274310" cy="3273425"/>
            <wp:effectExtent l="0" t="0" r="2540" b="3175"/>
            <wp:docPr id="30" name="图片 3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描述已自动生成"/>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3273425"/>
                    </a:xfrm>
                    <a:prstGeom prst="rect">
                      <a:avLst/>
                    </a:prstGeom>
                    <a:noFill/>
                    <a:ln>
                      <a:noFill/>
                    </a:ln>
                  </pic:spPr>
                </pic:pic>
              </a:graphicData>
            </a:graphic>
          </wp:inline>
        </w:drawing>
      </w:r>
    </w:p>
    <w:p w14:paraId="651B9FEE" w14:textId="7D713EA7" w:rsidR="008D47B4" w:rsidRDefault="008D47B4" w:rsidP="007719E0">
      <w:pPr>
        <w:spacing w:line="360" w:lineRule="auto"/>
        <w:jc w:val="center"/>
        <w:rPr>
          <w:rFonts w:eastAsia="Times New Roman"/>
          <w:sz w:val="22"/>
        </w:rPr>
      </w:pPr>
      <w:r w:rsidRPr="00B84B22">
        <w:rPr>
          <w:rFonts w:eastAsia="Times New Roman"/>
          <w:sz w:val="22"/>
        </w:rPr>
        <w:t xml:space="preserve">Figure </w:t>
      </w:r>
      <w:r w:rsidR="00405056">
        <w:rPr>
          <w:rFonts w:eastAsia="Times New Roman"/>
          <w:sz w:val="22"/>
        </w:rPr>
        <w:t>5</w:t>
      </w:r>
      <w:r w:rsidRPr="00B84B22">
        <w:rPr>
          <w:rFonts w:eastAsia="Times New Roman"/>
          <w:sz w:val="22"/>
        </w:rPr>
        <w:t>:</w:t>
      </w:r>
      <w:r w:rsidRPr="002B184B">
        <w:t xml:space="preserve"> </w:t>
      </w:r>
      <w:r w:rsidRPr="002B184B">
        <w:rPr>
          <w:rFonts w:eastAsia="Times New Roman"/>
          <w:sz w:val="22"/>
        </w:rPr>
        <w:t>Classification of UML diagrams</w:t>
      </w:r>
    </w:p>
    <w:p w14:paraId="7C7D963C" w14:textId="06C23D40" w:rsidR="0036156A" w:rsidRDefault="0036156A" w:rsidP="007719E0">
      <w:pPr>
        <w:spacing w:line="360" w:lineRule="auto"/>
        <w:jc w:val="center"/>
        <w:rPr>
          <w:rFonts w:eastAsiaTheme="minorEastAsia"/>
          <w:sz w:val="22"/>
        </w:rPr>
      </w:pPr>
    </w:p>
    <w:p w14:paraId="64B47CA4" w14:textId="77777777" w:rsidR="0036156A" w:rsidRPr="0036156A" w:rsidRDefault="0036156A" w:rsidP="007719E0">
      <w:pPr>
        <w:spacing w:line="360" w:lineRule="auto"/>
        <w:jc w:val="center"/>
        <w:rPr>
          <w:rFonts w:eastAsiaTheme="minorEastAsia"/>
          <w:sz w:val="22"/>
        </w:rPr>
      </w:pPr>
    </w:p>
    <w:p w14:paraId="50E1CD4A" w14:textId="6BFA7487" w:rsidR="008D47B4" w:rsidRPr="00B020F6" w:rsidRDefault="008D47B4" w:rsidP="007719E0">
      <w:pPr>
        <w:pStyle w:val="3"/>
        <w:spacing w:line="360" w:lineRule="auto"/>
        <w:rPr>
          <w:sz w:val="24"/>
          <w:szCs w:val="24"/>
        </w:rPr>
      </w:pPr>
      <w:bookmarkStart w:id="72" w:name="_Toc109850200"/>
      <w:r w:rsidRPr="00B020F6">
        <w:rPr>
          <w:sz w:val="24"/>
          <w:szCs w:val="24"/>
          <w:shd w:val="clear" w:color="auto" w:fill="F7F8FA"/>
        </w:rPr>
        <w:lastRenderedPageBreak/>
        <w:t>4.</w:t>
      </w:r>
      <w:r w:rsidR="00E50163">
        <w:rPr>
          <w:sz w:val="24"/>
          <w:szCs w:val="24"/>
          <w:shd w:val="clear" w:color="auto" w:fill="F7F8FA"/>
        </w:rPr>
        <w:t>2</w:t>
      </w:r>
      <w:r w:rsidRPr="00B020F6">
        <w:rPr>
          <w:sz w:val="24"/>
          <w:szCs w:val="24"/>
          <w:shd w:val="clear" w:color="auto" w:fill="F7F8FA"/>
        </w:rPr>
        <w:t>.1 Use Case Diagram</w:t>
      </w:r>
      <w:bookmarkEnd w:id="72"/>
    </w:p>
    <w:p w14:paraId="41B72AA8" w14:textId="77777777" w:rsidR="00B020F6" w:rsidRPr="008E793D" w:rsidRDefault="00B020F6" w:rsidP="007719E0">
      <w:pPr>
        <w:spacing w:line="360" w:lineRule="auto"/>
      </w:pPr>
      <w:r w:rsidRPr="008E793D">
        <w:t>A use case diagram is the primary system/software requirements for an undeveloped new software program. A use case specifies the expected behavior. Once a use case is specified, it can be represented with a textual and visual representation (i.e. a use case diagram). A key concept of use case modeling is that it helps us design systems from the end user's perspective. It is an efficient technique for communicating system behavior in the user's way by specifying all externally visible system behaviors.</w:t>
      </w:r>
    </w:p>
    <w:p w14:paraId="217B2C8E" w14:textId="1C284B8F" w:rsidR="00B020F6" w:rsidRPr="00E40817" w:rsidRDefault="00CE245D" w:rsidP="007719E0">
      <w:pPr>
        <w:spacing w:line="360" w:lineRule="auto"/>
      </w:pPr>
      <w:r w:rsidRPr="00CE245D">
        <w:rPr>
          <w:noProof/>
        </w:rPr>
        <w:drawing>
          <wp:inline distT="0" distB="0" distL="0" distR="0" wp14:anchorId="50E75CAE" wp14:editId="55F56602">
            <wp:extent cx="5667375" cy="6505575"/>
            <wp:effectExtent l="0" t="0" r="9525" b="9525"/>
            <wp:docPr id="33" name="图片 3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示&#10;&#10;描述已自动生成"/>
                    <pic:cNvPicPr/>
                  </pic:nvPicPr>
                  <pic:blipFill>
                    <a:blip r:embed="rId36"/>
                    <a:stretch>
                      <a:fillRect/>
                    </a:stretch>
                  </pic:blipFill>
                  <pic:spPr>
                    <a:xfrm>
                      <a:off x="0" y="0"/>
                      <a:ext cx="5667375" cy="6505575"/>
                    </a:xfrm>
                    <a:prstGeom prst="rect">
                      <a:avLst/>
                    </a:prstGeom>
                  </pic:spPr>
                </pic:pic>
              </a:graphicData>
            </a:graphic>
          </wp:inline>
        </w:drawing>
      </w:r>
    </w:p>
    <w:p w14:paraId="0D69108A" w14:textId="052F32D0" w:rsidR="00B020F6" w:rsidRPr="007637C0" w:rsidRDefault="00B020F6" w:rsidP="007719E0">
      <w:pPr>
        <w:spacing w:line="360" w:lineRule="auto"/>
        <w:jc w:val="center"/>
        <w:rPr>
          <w:rFonts w:eastAsia="Yu Mincho"/>
          <w:lang w:eastAsia="ja-JP"/>
        </w:rPr>
      </w:pPr>
      <w:r w:rsidRPr="007637C0">
        <w:rPr>
          <w:rFonts w:eastAsia="Yu Mincho"/>
          <w:lang w:eastAsia="ja-JP"/>
        </w:rPr>
        <w:t xml:space="preserve">Figure </w:t>
      </w:r>
      <w:r w:rsidR="00405056">
        <w:rPr>
          <w:rFonts w:eastAsia="Yu Mincho"/>
          <w:lang w:eastAsia="ja-JP"/>
        </w:rPr>
        <w:t>6</w:t>
      </w:r>
      <w:r w:rsidRPr="007637C0">
        <w:rPr>
          <w:rFonts w:eastAsia="Yu Mincho"/>
          <w:lang w:eastAsia="ja-JP"/>
        </w:rPr>
        <w:t>: Use Case Diagram</w:t>
      </w:r>
    </w:p>
    <w:p w14:paraId="2BCCB0F9" w14:textId="66ADFFFF" w:rsidR="008D47B4" w:rsidRPr="00B020F6" w:rsidRDefault="008D47B4" w:rsidP="007719E0">
      <w:pPr>
        <w:spacing w:line="360" w:lineRule="auto"/>
      </w:pPr>
    </w:p>
    <w:p w14:paraId="60D6C7FA" w14:textId="695C04AE" w:rsidR="00B020F6" w:rsidRPr="00E40817" w:rsidRDefault="00B020F6" w:rsidP="007719E0">
      <w:pPr>
        <w:spacing w:line="360" w:lineRule="auto"/>
      </w:pPr>
      <w:r w:rsidRPr="00E40817">
        <w:t xml:space="preserve">This use case diagram relates to </w:t>
      </w:r>
      <w:r w:rsidR="00CE245D">
        <w:rPr>
          <w:rFonts w:hint="eastAsia"/>
        </w:rPr>
        <w:t>two</w:t>
      </w:r>
      <w:r w:rsidRPr="00E40817">
        <w:t xml:space="preserve"> actors (</w:t>
      </w:r>
      <w:r w:rsidR="00CE245D">
        <w:t>User</w:t>
      </w:r>
      <w:r w:rsidRPr="00E40817">
        <w:t xml:space="preserve"> and </w:t>
      </w:r>
      <w:r w:rsidRPr="00E40817">
        <w:rPr>
          <w:color w:val="333333"/>
          <w:shd w:val="clear" w:color="auto" w:fill="F7F8FA"/>
        </w:rPr>
        <w:t>administrator)</w:t>
      </w:r>
      <w:r w:rsidRPr="00E40817">
        <w:t xml:space="preserve">. </w:t>
      </w:r>
      <w:r w:rsidR="00AA357A" w:rsidRPr="00AA357A">
        <w:t>Users can visit the library page to order books, borrow books, review books, search for books and report missing books. Users can view announcements posted by administrators. From the administrator's point of view, the administrator can search for book information and manage reservation information. Administrators can manage book information, such as adding and deleting books. Administrators can manage user information, such as adding and deleting users. Admins can also manage the posting of announcements and manage comment information. Administrators also need to deal with missing book information.</w:t>
      </w:r>
    </w:p>
    <w:p w14:paraId="3C42C02D" w14:textId="6CFE4BDE" w:rsidR="008D47B4" w:rsidRPr="00B020F6" w:rsidRDefault="00AA357A" w:rsidP="007719E0">
      <w:pPr>
        <w:spacing w:line="360" w:lineRule="auto"/>
      </w:pPr>
      <w:r w:rsidRPr="00AA357A">
        <w:t>They will have the same use cases</w:t>
      </w:r>
      <w:r>
        <w:t xml:space="preserve"> </w:t>
      </w:r>
      <w:r>
        <w:rPr>
          <w:rFonts w:eastAsia="Yu Mincho"/>
          <w:lang w:eastAsia="ja-JP"/>
        </w:rPr>
        <w:t xml:space="preserve">which </w:t>
      </w:r>
      <w:r w:rsidR="00631C43">
        <w:rPr>
          <w:rFonts w:eastAsia="Yu Mincho"/>
          <w:lang w:eastAsia="ja-JP"/>
        </w:rPr>
        <w:t>are</w:t>
      </w:r>
      <w:r w:rsidRPr="00AA357A">
        <w:t xml:space="preserve"> search</w:t>
      </w:r>
      <w:r>
        <w:t xml:space="preserve"> </w:t>
      </w:r>
      <w:r w:rsidRPr="00AA357A">
        <w:t>book, manag</w:t>
      </w:r>
      <w:r>
        <w:t>e</w:t>
      </w:r>
      <w:r w:rsidRPr="00AA357A">
        <w:t xml:space="preserve"> announcements and manag</w:t>
      </w:r>
      <w:r>
        <w:t>e</w:t>
      </w:r>
      <w:r w:rsidRPr="00AA357A">
        <w:t xml:space="preserve"> </w:t>
      </w:r>
      <w:r>
        <w:t>comment</w:t>
      </w:r>
      <w:r w:rsidRPr="00AA357A">
        <w:t>.</w:t>
      </w:r>
    </w:p>
    <w:p w14:paraId="325B1611" w14:textId="34EFBC21" w:rsidR="008D47B4" w:rsidRDefault="008D47B4" w:rsidP="007719E0">
      <w:pPr>
        <w:spacing w:line="360" w:lineRule="auto"/>
      </w:pPr>
    </w:p>
    <w:p w14:paraId="6C111727" w14:textId="66B212D9" w:rsidR="0036156A" w:rsidRDefault="0036156A" w:rsidP="007719E0">
      <w:pPr>
        <w:spacing w:line="360" w:lineRule="auto"/>
      </w:pPr>
    </w:p>
    <w:p w14:paraId="588A0D62" w14:textId="747AAA50" w:rsidR="0036156A" w:rsidRDefault="0036156A" w:rsidP="007719E0">
      <w:pPr>
        <w:spacing w:line="360" w:lineRule="auto"/>
      </w:pPr>
    </w:p>
    <w:p w14:paraId="20E4B1EE" w14:textId="2854BDBB" w:rsidR="0036156A" w:rsidRDefault="0036156A" w:rsidP="007719E0">
      <w:pPr>
        <w:spacing w:line="360" w:lineRule="auto"/>
      </w:pPr>
    </w:p>
    <w:p w14:paraId="55FF6D33" w14:textId="6C844CD9" w:rsidR="0036156A" w:rsidRDefault="0036156A" w:rsidP="007719E0">
      <w:pPr>
        <w:spacing w:line="360" w:lineRule="auto"/>
      </w:pPr>
    </w:p>
    <w:p w14:paraId="2A850A8F" w14:textId="63D955D6" w:rsidR="0036156A" w:rsidRDefault="0036156A" w:rsidP="007719E0">
      <w:pPr>
        <w:spacing w:line="360" w:lineRule="auto"/>
      </w:pPr>
    </w:p>
    <w:p w14:paraId="23BED38D" w14:textId="6643C584" w:rsidR="0036156A" w:rsidRDefault="0036156A" w:rsidP="007719E0">
      <w:pPr>
        <w:spacing w:line="360" w:lineRule="auto"/>
      </w:pPr>
    </w:p>
    <w:p w14:paraId="50FD4466" w14:textId="232C7138" w:rsidR="0036156A" w:rsidRDefault="0036156A" w:rsidP="007719E0">
      <w:pPr>
        <w:spacing w:line="360" w:lineRule="auto"/>
      </w:pPr>
    </w:p>
    <w:p w14:paraId="7B002737" w14:textId="7497C9EE" w:rsidR="0036156A" w:rsidRDefault="0036156A" w:rsidP="007719E0">
      <w:pPr>
        <w:spacing w:line="360" w:lineRule="auto"/>
      </w:pPr>
    </w:p>
    <w:p w14:paraId="10399FC2" w14:textId="7FC8841E" w:rsidR="0036156A" w:rsidRDefault="0036156A" w:rsidP="007719E0">
      <w:pPr>
        <w:spacing w:line="360" w:lineRule="auto"/>
      </w:pPr>
    </w:p>
    <w:p w14:paraId="4A815F05" w14:textId="77777777" w:rsidR="0036156A" w:rsidRDefault="0036156A" w:rsidP="007719E0">
      <w:pPr>
        <w:spacing w:line="360" w:lineRule="auto"/>
      </w:pPr>
    </w:p>
    <w:p w14:paraId="6A63AC71" w14:textId="1BD2B813" w:rsidR="008D47B4" w:rsidRPr="00B020F6" w:rsidRDefault="00B020F6" w:rsidP="007719E0">
      <w:pPr>
        <w:pStyle w:val="3"/>
        <w:spacing w:line="360" w:lineRule="auto"/>
        <w:rPr>
          <w:sz w:val="24"/>
          <w:szCs w:val="24"/>
        </w:rPr>
      </w:pPr>
      <w:bookmarkStart w:id="73" w:name="_Toc109850201"/>
      <w:r w:rsidRPr="00B020F6">
        <w:rPr>
          <w:rFonts w:eastAsiaTheme="majorEastAsia"/>
          <w:sz w:val="24"/>
          <w:szCs w:val="24"/>
          <w:shd w:val="clear" w:color="auto" w:fill="F7F8FA"/>
        </w:rPr>
        <w:t>4.</w:t>
      </w:r>
      <w:r w:rsidR="00E50163">
        <w:rPr>
          <w:rFonts w:eastAsiaTheme="majorEastAsia"/>
          <w:sz w:val="24"/>
          <w:szCs w:val="24"/>
          <w:shd w:val="clear" w:color="auto" w:fill="F7F8FA"/>
        </w:rPr>
        <w:t>2</w:t>
      </w:r>
      <w:r w:rsidRPr="00B020F6">
        <w:rPr>
          <w:rFonts w:eastAsiaTheme="majorEastAsia"/>
          <w:sz w:val="24"/>
          <w:szCs w:val="24"/>
          <w:shd w:val="clear" w:color="auto" w:fill="F7F8FA"/>
        </w:rPr>
        <w:t>.2 Activity Diagram</w:t>
      </w:r>
      <w:bookmarkEnd w:id="73"/>
    </w:p>
    <w:p w14:paraId="4A1873D2" w14:textId="77777777" w:rsidR="00B020F6" w:rsidRPr="00D9269E" w:rsidRDefault="00B020F6" w:rsidP="007719E0">
      <w:pPr>
        <w:spacing w:line="360" w:lineRule="auto"/>
      </w:pPr>
      <w:r w:rsidRPr="00D9269E">
        <w:t>An activity diagram is a behavioral diagram, i.e. it describes the behavior of the system. An activity diagram depicts the flow of control from a starting point to an ending point, showing the various decision paths that exist in the execution of an activity. The activity diagram is the key and foundation of the UML software development flowchart. Project planners use this activity to describe system operating procedures one by one to make the implementation design phase clearer and easier.</w:t>
      </w:r>
    </w:p>
    <w:p w14:paraId="27202ABD" w14:textId="77777777" w:rsidR="00B020F6" w:rsidRPr="00D9269E" w:rsidRDefault="00B020F6" w:rsidP="007719E0">
      <w:pPr>
        <w:spacing w:line="360" w:lineRule="auto"/>
      </w:pPr>
    </w:p>
    <w:p w14:paraId="181465BC" w14:textId="77777777" w:rsidR="00B020F6" w:rsidRPr="00D9269E" w:rsidRDefault="00B020F6" w:rsidP="007719E0">
      <w:pPr>
        <w:spacing w:line="360" w:lineRule="auto"/>
      </w:pPr>
      <w:r w:rsidRPr="00D9269E">
        <w:t>The following diagram illustrates an activity diagram in a project.</w:t>
      </w:r>
    </w:p>
    <w:p w14:paraId="60231A7C" w14:textId="77777777" w:rsidR="00B020F6" w:rsidRDefault="00B020F6" w:rsidP="007719E0">
      <w:pPr>
        <w:spacing w:line="360" w:lineRule="auto"/>
        <w:jc w:val="center"/>
        <w:rPr>
          <w:sz w:val="22"/>
        </w:rPr>
      </w:pPr>
      <w:r w:rsidRPr="00BE3B31">
        <w:rPr>
          <w:noProof/>
          <w:sz w:val="22"/>
        </w:rPr>
        <w:lastRenderedPageBreak/>
        <w:drawing>
          <wp:inline distT="0" distB="0" distL="0" distR="0" wp14:anchorId="6DAEDF1D" wp14:editId="0067348F">
            <wp:extent cx="4923790" cy="4391025"/>
            <wp:effectExtent l="0" t="0" r="0" b="9525"/>
            <wp:docPr id="32" name="图片 3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42710" cy="4407898"/>
                    </a:xfrm>
                    <a:prstGeom prst="rect">
                      <a:avLst/>
                    </a:prstGeom>
                    <a:noFill/>
                    <a:ln>
                      <a:noFill/>
                    </a:ln>
                  </pic:spPr>
                </pic:pic>
              </a:graphicData>
            </a:graphic>
          </wp:inline>
        </w:drawing>
      </w:r>
    </w:p>
    <w:p w14:paraId="3DBBEE39" w14:textId="46378A1C" w:rsidR="00B020F6" w:rsidRDefault="00B020F6" w:rsidP="007719E0">
      <w:pPr>
        <w:spacing w:line="360" w:lineRule="auto"/>
        <w:jc w:val="center"/>
        <w:rPr>
          <w:rFonts w:eastAsia="Yu Mincho"/>
          <w:lang w:eastAsia="ja-JP"/>
        </w:rPr>
      </w:pPr>
      <w:r w:rsidRPr="007637C0">
        <w:rPr>
          <w:rFonts w:eastAsia="Yu Mincho"/>
          <w:lang w:eastAsia="ja-JP"/>
        </w:rPr>
        <w:t xml:space="preserve">Figure </w:t>
      </w:r>
      <w:r w:rsidR="00405056">
        <w:rPr>
          <w:rFonts w:eastAsia="Yu Mincho"/>
          <w:lang w:eastAsia="ja-JP"/>
        </w:rPr>
        <w:t>7</w:t>
      </w:r>
      <w:r w:rsidRPr="007637C0">
        <w:rPr>
          <w:rFonts w:eastAsia="Yu Mincho"/>
          <w:lang w:eastAsia="ja-JP"/>
        </w:rPr>
        <w:t>:</w:t>
      </w:r>
      <w:r w:rsidRPr="00172C7A">
        <w:rPr>
          <w:rFonts w:ascii="Tahoma" w:hAnsi="Tahoma" w:cs="Tahoma"/>
          <w:color w:val="4A90E2"/>
          <w:szCs w:val="21"/>
          <w:shd w:val="clear" w:color="auto" w:fill="F7F8FA"/>
        </w:rPr>
        <w:t xml:space="preserve"> </w:t>
      </w:r>
      <w:r w:rsidRPr="00172C7A">
        <w:rPr>
          <w:rFonts w:ascii="Tahoma" w:hAnsi="Tahoma" w:cs="Tahoma"/>
          <w:szCs w:val="21"/>
          <w:shd w:val="clear" w:color="auto" w:fill="F7F8FA"/>
        </w:rPr>
        <w:t>User</w:t>
      </w:r>
      <w:r w:rsidRPr="00127A01">
        <w:t xml:space="preserve"> </w:t>
      </w:r>
      <w:r w:rsidRPr="00127A01">
        <w:rPr>
          <w:rFonts w:eastAsia="Yu Mincho"/>
          <w:lang w:eastAsia="ja-JP"/>
        </w:rPr>
        <w:t>Activity Diagram (Borrow Book)</w:t>
      </w:r>
    </w:p>
    <w:p w14:paraId="5BFB4E2C" w14:textId="52F2DD41" w:rsidR="00231DE4" w:rsidRDefault="00231DE4" w:rsidP="00231DE4">
      <w:pPr>
        <w:spacing w:line="360" w:lineRule="auto"/>
        <w:rPr>
          <w:rFonts w:eastAsia="Yu Mincho"/>
          <w:lang w:eastAsia="ja-JP"/>
        </w:rPr>
      </w:pPr>
    </w:p>
    <w:p w14:paraId="673294B6" w14:textId="40E8902C" w:rsidR="00231DE4" w:rsidRDefault="00231DE4" w:rsidP="00231DE4">
      <w:pPr>
        <w:spacing w:line="360" w:lineRule="auto"/>
        <w:rPr>
          <w:rFonts w:eastAsia="Yu Mincho"/>
          <w:lang w:eastAsia="ja-JP"/>
        </w:rPr>
      </w:pPr>
      <w:r w:rsidRPr="00231DE4">
        <w:rPr>
          <w:rFonts w:eastAsia="Yu Mincho"/>
          <w:lang w:eastAsia="ja-JP"/>
        </w:rPr>
        <w:t>Figure 7 above shows the activity diagram of a user borrowing a book.</w:t>
      </w:r>
      <w:r w:rsidR="0036156A">
        <w:rPr>
          <w:rFonts w:eastAsiaTheme="minorEastAsia" w:hint="eastAsia"/>
        </w:rPr>
        <w:t xml:space="preserve"> </w:t>
      </w:r>
      <w:r w:rsidR="0036156A" w:rsidRPr="0036156A">
        <w:rPr>
          <w:rFonts w:eastAsia="Yu Mincho"/>
          <w:lang w:eastAsia="ja-JP"/>
        </w:rPr>
        <w:t>Users first need to log in to the mobile interface, and then view books that can be borrowed or view other books. When there are enough books in stock, users can borrow them directly. If there is not enough stock, the user can reserve the book, and the administrator will check whether it passes, and if it is rejected, the reservation will fail. After borrowing, the user can apply for the return of the book, and the administrator will review and determine whether the return is successful. If the book is lost, you can report the book lost.</w:t>
      </w:r>
    </w:p>
    <w:p w14:paraId="3986A696" w14:textId="7DB1A806" w:rsidR="00231DE4" w:rsidRDefault="00231DE4" w:rsidP="00231DE4">
      <w:pPr>
        <w:spacing w:line="360" w:lineRule="auto"/>
        <w:rPr>
          <w:rFonts w:eastAsia="Yu Mincho"/>
          <w:lang w:eastAsia="ja-JP"/>
        </w:rPr>
      </w:pPr>
    </w:p>
    <w:p w14:paraId="2387DEB9" w14:textId="2E783274" w:rsidR="00231DE4" w:rsidRDefault="00231DE4" w:rsidP="00231DE4">
      <w:pPr>
        <w:spacing w:line="360" w:lineRule="auto"/>
        <w:rPr>
          <w:rFonts w:eastAsia="Yu Mincho"/>
          <w:lang w:eastAsia="ja-JP"/>
        </w:rPr>
      </w:pPr>
    </w:p>
    <w:p w14:paraId="54345E69" w14:textId="7816CCEA" w:rsidR="00231DE4" w:rsidRDefault="00231DE4" w:rsidP="00231DE4">
      <w:pPr>
        <w:spacing w:line="360" w:lineRule="auto"/>
        <w:rPr>
          <w:rFonts w:eastAsia="Yu Mincho"/>
          <w:lang w:eastAsia="ja-JP"/>
        </w:rPr>
      </w:pPr>
    </w:p>
    <w:p w14:paraId="1DC026FE" w14:textId="6FA4AD05" w:rsidR="00231DE4" w:rsidRDefault="00231DE4" w:rsidP="00231DE4">
      <w:pPr>
        <w:spacing w:line="360" w:lineRule="auto"/>
        <w:rPr>
          <w:rFonts w:eastAsia="Yu Mincho"/>
          <w:lang w:eastAsia="ja-JP"/>
        </w:rPr>
      </w:pPr>
    </w:p>
    <w:p w14:paraId="1B8E955A" w14:textId="48044CFA" w:rsidR="00231DE4" w:rsidRDefault="00231DE4" w:rsidP="00231DE4">
      <w:pPr>
        <w:spacing w:line="360" w:lineRule="auto"/>
        <w:rPr>
          <w:rFonts w:eastAsia="Yu Mincho"/>
          <w:lang w:eastAsia="ja-JP"/>
        </w:rPr>
      </w:pPr>
    </w:p>
    <w:p w14:paraId="58FEEAAA" w14:textId="0AD58145" w:rsidR="008D47B4" w:rsidRDefault="008D47B4" w:rsidP="007719E0">
      <w:pPr>
        <w:spacing w:line="360" w:lineRule="auto"/>
      </w:pPr>
    </w:p>
    <w:p w14:paraId="3BCCDAF4" w14:textId="6921DF96" w:rsidR="00B13F97" w:rsidRDefault="00B13F97" w:rsidP="007719E0">
      <w:pPr>
        <w:spacing w:line="360" w:lineRule="auto"/>
        <w:jc w:val="center"/>
      </w:pPr>
      <w:r w:rsidRPr="00B13F97">
        <w:rPr>
          <w:noProof/>
        </w:rPr>
        <w:lastRenderedPageBreak/>
        <w:drawing>
          <wp:inline distT="0" distB="0" distL="0" distR="0" wp14:anchorId="73BA3BE4" wp14:editId="1DB9A1DE">
            <wp:extent cx="3705225" cy="3352800"/>
            <wp:effectExtent l="0" t="0" r="9525" b="0"/>
            <wp:docPr id="43" name="图片 4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示&#10;&#10;描述已自动生成"/>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05225" cy="3352800"/>
                    </a:xfrm>
                    <a:prstGeom prst="rect">
                      <a:avLst/>
                    </a:prstGeom>
                    <a:noFill/>
                    <a:ln>
                      <a:noFill/>
                    </a:ln>
                  </pic:spPr>
                </pic:pic>
              </a:graphicData>
            </a:graphic>
          </wp:inline>
        </w:drawing>
      </w:r>
    </w:p>
    <w:p w14:paraId="4D54F73D" w14:textId="2F9DA4F4" w:rsidR="00B13F97" w:rsidRDefault="00B13F97" w:rsidP="007719E0">
      <w:pPr>
        <w:spacing w:line="360" w:lineRule="auto"/>
        <w:jc w:val="center"/>
        <w:rPr>
          <w:rFonts w:eastAsia="Yu Mincho"/>
          <w:lang w:eastAsia="ja-JP"/>
        </w:rPr>
      </w:pPr>
      <w:r w:rsidRPr="007637C0">
        <w:rPr>
          <w:rFonts w:eastAsia="Yu Mincho"/>
          <w:lang w:eastAsia="ja-JP"/>
        </w:rPr>
        <w:t xml:space="preserve">Figure </w:t>
      </w:r>
      <w:r w:rsidR="00405056">
        <w:rPr>
          <w:rFonts w:eastAsia="Yu Mincho"/>
          <w:lang w:eastAsia="ja-JP"/>
        </w:rPr>
        <w:t>8</w:t>
      </w:r>
      <w:r w:rsidRPr="007637C0">
        <w:rPr>
          <w:rFonts w:eastAsia="Yu Mincho"/>
          <w:lang w:eastAsia="ja-JP"/>
        </w:rPr>
        <w:t>:</w:t>
      </w:r>
      <w:r w:rsidRPr="00172C7A">
        <w:rPr>
          <w:rFonts w:ascii="Tahoma" w:hAnsi="Tahoma" w:cs="Tahoma"/>
          <w:color w:val="4A90E2"/>
          <w:szCs w:val="21"/>
          <w:shd w:val="clear" w:color="auto" w:fill="F7F8FA"/>
        </w:rPr>
        <w:t xml:space="preserve"> </w:t>
      </w:r>
      <w:r w:rsidRPr="00172C7A">
        <w:rPr>
          <w:rFonts w:ascii="Tahoma" w:hAnsi="Tahoma" w:cs="Tahoma"/>
          <w:szCs w:val="21"/>
          <w:shd w:val="clear" w:color="auto" w:fill="F7F8FA"/>
        </w:rPr>
        <w:t>User</w:t>
      </w:r>
      <w:r w:rsidRPr="00127A01">
        <w:t xml:space="preserve"> </w:t>
      </w:r>
      <w:r w:rsidRPr="00127A01">
        <w:rPr>
          <w:rFonts w:eastAsia="Yu Mincho"/>
          <w:lang w:eastAsia="ja-JP"/>
        </w:rPr>
        <w:t>Activity Diagram (</w:t>
      </w:r>
      <w:r w:rsidRPr="00B13F97">
        <w:rPr>
          <w:rFonts w:eastAsia="Yu Mincho"/>
          <w:lang w:eastAsia="ja-JP"/>
        </w:rPr>
        <w:t xml:space="preserve">View </w:t>
      </w:r>
      <w:r>
        <w:rPr>
          <w:rFonts w:eastAsia="Yu Mincho"/>
          <w:lang w:eastAsia="ja-JP"/>
        </w:rPr>
        <w:t>A</w:t>
      </w:r>
      <w:r w:rsidRPr="00B13F97">
        <w:rPr>
          <w:rFonts w:eastAsia="Yu Mincho"/>
          <w:lang w:eastAsia="ja-JP"/>
        </w:rPr>
        <w:t>nnouncement</w:t>
      </w:r>
      <w:r w:rsidRPr="00127A01">
        <w:rPr>
          <w:rFonts w:eastAsia="Yu Mincho"/>
          <w:lang w:eastAsia="ja-JP"/>
        </w:rPr>
        <w:t>)</w:t>
      </w:r>
    </w:p>
    <w:p w14:paraId="4DCDFB18" w14:textId="77777777" w:rsidR="0036156A" w:rsidRDefault="0036156A" w:rsidP="007719E0">
      <w:pPr>
        <w:spacing w:line="360" w:lineRule="auto"/>
        <w:jc w:val="center"/>
        <w:rPr>
          <w:rFonts w:eastAsia="Yu Mincho"/>
          <w:lang w:eastAsia="ja-JP"/>
        </w:rPr>
      </w:pPr>
    </w:p>
    <w:p w14:paraId="614C923C" w14:textId="4F292B7C" w:rsidR="0036156A" w:rsidRDefault="0036156A" w:rsidP="0036156A">
      <w:pPr>
        <w:spacing w:line="360" w:lineRule="auto"/>
        <w:rPr>
          <w:rFonts w:eastAsia="Yu Mincho"/>
          <w:lang w:eastAsia="ja-JP"/>
        </w:rPr>
      </w:pPr>
      <w:r w:rsidRPr="0036156A">
        <w:rPr>
          <w:rFonts w:eastAsia="Yu Mincho"/>
          <w:lang w:eastAsia="ja-JP"/>
        </w:rPr>
        <w:t>Figure 8 shows an activity diagram of a user viewing an announcement.</w:t>
      </w:r>
      <w:r>
        <w:rPr>
          <w:rFonts w:eastAsiaTheme="minorEastAsia" w:hint="eastAsia"/>
        </w:rPr>
        <w:t xml:space="preserve"> </w:t>
      </w:r>
      <w:r w:rsidRPr="0036156A">
        <w:rPr>
          <w:rFonts w:eastAsia="Yu Mincho"/>
          <w:lang w:eastAsia="ja-JP"/>
        </w:rPr>
        <w:t>After the user logs in to the mobile terminal, the system will determine whether the login is successful. After successful login, users can click on the bulletin board to view the bulletin.</w:t>
      </w:r>
    </w:p>
    <w:p w14:paraId="0D67FF0D" w14:textId="69B04A78" w:rsidR="0036156A" w:rsidRDefault="0036156A" w:rsidP="0036156A">
      <w:pPr>
        <w:spacing w:line="360" w:lineRule="auto"/>
        <w:rPr>
          <w:rFonts w:eastAsia="Yu Mincho"/>
          <w:lang w:eastAsia="ja-JP"/>
        </w:rPr>
      </w:pPr>
    </w:p>
    <w:p w14:paraId="2B25D901" w14:textId="6602B50E" w:rsidR="0036156A" w:rsidRDefault="0036156A" w:rsidP="0036156A">
      <w:pPr>
        <w:spacing w:line="360" w:lineRule="auto"/>
        <w:rPr>
          <w:rFonts w:eastAsia="Yu Mincho"/>
          <w:lang w:eastAsia="ja-JP"/>
        </w:rPr>
      </w:pPr>
    </w:p>
    <w:p w14:paraId="10E8D50C" w14:textId="4F41E39B" w:rsidR="0036156A" w:rsidRDefault="0036156A" w:rsidP="0036156A">
      <w:pPr>
        <w:spacing w:line="360" w:lineRule="auto"/>
        <w:rPr>
          <w:rFonts w:eastAsia="Yu Mincho"/>
          <w:lang w:eastAsia="ja-JP"/>
        </w:rPr>
      </w:pPr>
    </w:p>
    <w:p w14:paraId="2DC59EA1" w14:textId="116360DB" w:rsidR="0036156A" w:rsidRDefault="0036156A" w:rsidP="0036156A">
      <w:pPr>
        <w:spacing w:line="360" w:lineRule="auto"/>
        <w:rPr>
          <w:rFonts w:eastAsia="Yu Mincho"/>
          <w:lang w:eastAsia="ja-JP"/>
        </w:rPr>
      </w:pPr>
    </w:p>
    <w:p w14:paraId="2C876749" w14:textId="6192180F" w:rsidR="0036156A" w:rsidRDefault="0036156A" w:rsidP="0036156A">
      <w:pPr>
        <w:spacing w:line="360" w:lineRule="auto"/>
        <w:rPr>
          <w:rFonts w:eastAsia="Yu Mincho"/>
          <w:lang w:eastAsia="ja-JP"/>
        </w:rPr>
      </w:pPr>
    </w:p>
    <w:p w14:paraId="3CB1EEA9" w14:textId="111DA2DD" w:rsidR="0036156A" w:rsidRDefault="0036156A" w:rsidP="0036156A">
      <w:pPr>
        <w:spacing w:line="360" w:lineRule="auto"/>
        <w:rPr>
          <w:rFonts w:eastAsia="Yu Mincho"/>
          <w:lang w:eastAsia="ja-JP"/>
        </w:rPr>
      </w:pPr>
    </w:p>
    <w:p w14:paraId="38FDA71E" w14:textId="7600F187" w:rsidR="0036156A" w:rsidRDefault="0036156A" w:rsidP="0036156A">
      <w:pPr>
        <w:spacing w:line="360" w:lineRule="auto"/>
        <w:rPr>
          <w:rFonts w:eastAsia="Yu Mincho"/>
          <w:lang w:eastAsia="ja-JP"/>
        </w:rPr>
      </w:pPr>
    </w:p>
    <w:p w14:paraId="1D3EBAC3" w14:textId="0A8F81EA" w:rsidR="0036156A" w:rsidRDefault="0036156A" w:rsidP="0036156A">
      <w:pPr>
        <w:spacing w:line="360" w:lineRule="auto"/>
        <w:rPr>
          <w:rFonts w:eastAsia="Yu Mincho"/>
          <w:lang w:eastAsia="ja-JP"/>
        </w:rPr>
      </w:pPr>
    </w:p>
    <w:p w14:paraId="3E77B4E4" w14:textId="77777777" w:rsidR="0036156A" w:rsidRDefault="0036156A" w:rsidP="0036156A">
      <w:pPr>
        <w:spacing w:line="360" w:lineRule="auto"/>
        <w:rPr>
          <w:sz w:val="22"/>
        </w:rPr>
      </w:pPr>
    </w:p>
    <w:p w14:paraId="2A277A61" w14:textId="0A35303D" w:rsidR="00B13F97" w:rsidRPr="00B13F97" w:rsidRDefault="00B13F97" w:rsidP="007719E0">
      <w:pPr>
        <w:spacing w:line="360" w:lineRule="auto"/>
        <w:jc w:val="center"/>
      </w:pPr>
      <w:r w:rsidRPr="00B13F97">
        <w:rPr>
          <w:noProof/>
        </w:rPr>
        <w:lastRenderedPageBreak/>
        <w:drawing>
          <wp:inline distT="0" distB="0" distL="0" distR="0" wp14:anchorId="067D7613" wp14:editId="5D7D8D54">
            <wp:extent cx="5000625" cy="4324350"/>
            <wp:effectExtent l="0" t="0" r="9525" b="0"/>
            <wp:docPr id="44" name="图片 4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示&#10;&#10;描述已自动生成"/>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00625" cy="4324350"/>
                    </a:xfrm>
                    <a:prstGeom prst="rect">
                      <a:avLst/>
                    </a:prstGeom>
                    <a:noFill/>
                    <a:ln>
                      <a:noFill/>
                    </a:ln>
                  </pic:spPr>
                </pic:pic>
              </a:graphicData>
            </a:graphic>
          </wp:inline>
        </w:drawing>
      </w:r>
    </w:p>
    <w:p w14:paraId="488F7ADF" w14:textId="35BFE496" w:rsidR="00B13F97" w:rsidRDefault="00B13F97" w:rsidP="007719E0">
      <w:pPr>
        <w:spacing w:line="360" w:lineRule="auto"/>
        <w:ind w:firstLineChars="800" w:firstLine="1920"/>
        <w:rPr>
          <w:rFonts w:eastAsia="Yu Mincho"/>
          <w:lang w:eastAsia="ja-JP"/>
        </w:rPr>
      </w:pPr>
      <w:r w:rsidRPr="007637C0">
        <w:rPr>
          <w:rFonts w:eastAsia="Yu Mincho"/>
          <w:lang w:eastAsia="ja-JP"/>
        </w:rPr>
        <w:t xml:space="preserve">Figure </w:t>
      </w:r>
      <w:r w:rsidR="00405056">
        <w:rPr>
          <w:rFonts w:eastAsia="Yu Mincho"/>
          <w:lang w:eastAsia="ja-JP"/>
        </w:rPr>
        <w:t>9</w:t>
      </w:r>
      <w:r w:rsidRPr="007637C0">
        <w:rPr>
          <w:rFonts w:eastAsia="Yu Mincho"/>
          <w:lang w:eastAsia="ja-JP"/>
        </w:rPr>
        <w:t>:</w:t>
      </w:r>
      <w:r w:rsidRPr="00172C7A">
        <w:rPr>
          <w:rFonts w:ascii="Tahoma" w:hAnsi="Tahoma" w:cs="Tahoma"/>
          <w:color w:val="4A90E2"/>
          <w:szCs w:val="21"/>
          <w:shd w:val="clear" w:color="auto" w:fill="F7F8FA"/>
        </w:rPr>
        <w:t xml:space="preserve"> </w:t>
      </w:r>
      <w:r w:rsidRPr="00172C7A">
        <w:rPr>
          <w:rFonts w:ascii="Tahoma" w:hAnsi="Tahoma" w:cs="Tahoma"/>
          <w:szCs w:val="21"/>
          <w:shd w:val="clear" w:color="auto" w:fill="F7F8FA"/>
        </w:rPr>
        <w:t>User</w:t>
      </w:r>
      <w:r w:rsidRPr="00127A01">
        <w:t xml:space="preserve"> </w:t>
      </w:r>
      <w:r w:rsidRPr="00127A01">
        <w:rPr>
          <w:rFonts w:eastAsia="Yu Mincho"/>
          <w:lang w:eastAsia="ja-JP"/>
        </w:rPr>
        <w:t>Activity Diagram (</w:t>
      </w:r>
      <w:r w:rsidR="00B429C5" w:rsidRPr="00B429C5">
        <w:rPr>
          <w:rFonts w:eastAsia="Yu Mincho"/>
          <w:lang w:eastAsia="ja-JP"/>
        </w:rPr>
        <w:t>Report Book</w:t>
      </w:r>
      <w:r w:rsidRPr="00127A01">
        <w:rPr>
          <w:rFonts w:eastAsia="Yu Mincho"/>
          <w:lang w:eastAsia="ja-JP"/>
        </w:rPr>
        <w:t>)</w:t>
      </w:r>
    </w:p>
    <w:p w14:paraId="1DB11813" w14:textId="2DF5529E" w:rsidR="0036156A" w:rsidRDefault="0036156A" w:rsidP="0036156A">
      <w:pPr>
        <w:spacing w:line="360" w:lineRule="auto"/>
        <w:rPr>
          <w:rFonts w:eastAsia="Yu Mincho"/>
          <w:lang w:eastAsia="ja-JP"/>
        </w:rPr>
      </w:pPr>
    </w:p>
    <w:p w14:paraId="376F3657" w14:textId="0AE4E6E5" w:rsidR="0036156A" w:rsidRDefault="007F070C" w:rsidP="0036156A">
      <w:pPr>
        <w:spacing w:line="360" w:lineRule="auto"/>
        <w:rPr>
          <w:rFonts w:eastAsia="Yu Mincho"/>
          <w:lang w:eastAsia="ja-JP"/>
        </w:rPr>
      </w:pPr>
      <w:r w:rsidRPr="007F070C">
        <w:rPr>
          <w:rFonts w:eastAsia="Yu Mincho"/>
          <w:lang w:eastAsia="ja-JP"/>
        </w:rPr>
        <w:t>Figure 9 shows the activity diagram of a user while browsing books.</w:t>
      </w:r>
      <w:r>
        <w:rPr>
          <w:rFonts w:eastAsia="Yu Mincho"/>
          <w:lang w:eastAsia="ja-JP"/>
        </w:rPr>
        <w:t xml:space="preserve"> </w:t>
      </w:r>
      <w:r w:rsidRPr="007F070C">
        <w:rPr>
          <w:rFonts w:eastAsia="Yu Mincho"/>
          <w:lang w:eastAsia="ja-JP"/>
        </w:rPr>
        <w:t>The user logs in to the mobile terminal and browses available books. Users can borrow books, or report book information or library conditions to management.</w:t>
      </w:r>
      <w:r w:rsidRPr="007F070C">
        <w:t xml:space="preserve"> </w:t>
      </w:r>
      <w:r w:rsidRPr="007F070C">
        <w:rPr>
          <w:rFonts w:eastAsia="Yu Mincho"/>
          <w:lang w:eastAsia="ja-JP"/>
        </w:rPr>
        <w:t>Users can comment on the books they are reading, share their thoughts, etc., and then they can rate the books.</w:t>
      </w:r>
    </w:p>
    <w:p w14:paraId="33F9E005" w14:textId="14140100" w:rsidR="0036156A" w:rsidRDefault="0036156A" w:rsidP="0036156A">
      <w:pPr>
        <w:spacing w:line="360" w:lineRule="auto"/>
        <w:rPr>
          <w:rFonts w:eastAsia="Yu Mincho"/>
          <w:lang w:eastAsia="ja-JP"/>
        </w:rPr>
      </w:pPr>
    </w:p>
    <w:p w14:paraId="5E772707" w14:textId="1C212311" w:rsidR="0036156A" w:rsidRDefault="0036156A" w:rsidP="0036156A">
      <w:pPr>
        <w:spacing w:line="360" w:lineRule="auto"/>
        <w:rPr>
          <w:rFonts w:eastAsia="Yu Mincho"/>
          <w:lang w:eastAsia="ja-JP"/>
        </w:rPr>
      </w:pPr>
    </w:p>
    <w:p w14:paraId="3E4B0FC1" w14:textId="60A82B04" w:rsidR="0036156A" w:rsidRDefault="0036156A" w:rsidP="0036156A">
      <w:pPr>
        <w:spacing w:line="360" w:lineRule="auto"/>
        <w:rPr>
          <w:rFonts w:eastAsia="Yu Mincho"/>
          <w:lang w:eastAsia="ja-JP"/>
        </w:rPr>
      </w:pPr>
    </w:p>
    <w:p w14:paraId="2E87125E" w14:textId="0ED878CB" w:rsidR="0036156A" w:rsidRDefault="0036156A" w:rsidP="0036156A">
      <w:pPr>
        <w:spacing w:line="360" w:lineRule="auto"/>
        <w:rPr>
          <w:rFonts w:eastAsia="Yu Mincho"/>
          <w:lang w:eastAsia="ja-JP"/>
        </w:rPr>
      </w:pPr>
    </w:p>
    <w:p w14:paraId="219EB2A7" w14:textId="60387F44" w:rsidR="0036156A" w:rsidRDefault="0036156A" w:rsidP="0036156A">
      <w:pPr>
        <w:spacing w:line="360" w:lineRule="auto"/>
        <w:rPr>
          <w:rFonts w:eastAsia="Yu Mincho"/>
          <w:lang w:eastAsia="ja-JP"/>
        </w:rPr>
      </w:pPr>
    </w:p>
    <w:p w14:paraId="7277424B" w14:textId="64373B58" w:rsidR="0036156A" w:rsidRDefault="0036156A" w:rsidP="0036156A">
      <w:pPr>
        <w:spacing w:line="360" w:lineRule="auto"/>
        <w:rPr>
          <w:rFonts w:eastAsia="Yu Mincho"/>
          <w:lang w:eastAsia="ja-JP"/>
        </w:rPr>
      </w:pPr>
    </w:p>
    <w:p w14:paraId="35EC81CD" w14:textId="4D3C5F5A" w:rsidR="0036156A" w:rsidRDefault="0036156A" w:rsidP="0036156A">
      <w:pPr>
        <w:spacing w:line="360" w:lineRule="auto"/>
        <w:rPr>
          <w:rFonts w:eastAsia="Yu Mincho"/>
          <w:lang w:eastAsia="ja-JP"/>
        </w:rPr>
      </w:pPr>
    </w:p>
    <w:p w14:paraId="2022DD48" w14:textId="748FE7F9" w:rsidR="0036156A" w:rsidRDefault="0036156A" w:rsidP="0036156A">
      <w:pPr>
        <w:spacing w:line="360" w:lineRule="auto"/>
        <w:rPr>
          <w:rFonts w:eastAsia="Yu Mincho"/>
          <w:lang w:eastAsia="ja-JP"/>
        </w:rPr>
      </w:pPr>
    </w:p>
    <w:p w14:paraId="4FC32CF9" w14:textId="77777777" w:rsidR="0036156A" w:rsidRDefault="0036156A" w:rsidP="0036156A">
      <w:pPr>
        <w:spacing w:line="360" w:lineRule="auto"/>
      </w:pPr>
    </w:p>
    <w:p w14:paraId="44A1DCCF" w14:textId="6C421D1D" w:rsidR="00B13F97" w:rsidRPr="00B429C5" w:rsidRDefault="00B429C5" w:rsidP="007719E0">
      <w:pPr>
        <w:spacing w:line="360" w:lineRule="auto"/>
        <w:jc w:val="center"/>
      </w:pPr>
      <w:r w:rsidRPr="00B429C5">
        <w:rPr>
          <w:noProof/>
        </w:rPr>
        <w:lastRenderedPageBreak/>
        <w:drawing>
          <wp:inline distT="0" distB="0" distL="0" distR="0" wp14:anchorId="6DCAC9EE" wp14:editId="7997627D">
            <wp:extent cx="4076700" cy="3714750"/>
            <wp:effectExtent l="0" t="0" r="0" b="0"/>
            <wp:docPr id="45" name="图片 4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示&#10;&#10;描述已自动生成"/>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76700" cy="3714750"/>
                    </a:xfrm>
                    <a:prstGeom prst="rect">
                      <a:avLst/>
                    </a:prstGeom>
                    <a:noFill/>
                    <a:ln>
                      <a:noFill/>
                    </a:ln>
                  </pic:spPr>
                </pic:pic>
              </a:graphicData>
            </a:graphic>
          </wp:inline>
        </w:drawing>
      </w:r>
    </w:p>
    <w:p w14:paraId="3E1E2BFE" w14:textId="15F763A0" w:rsidR="00B13F97" w:rsidRDefault="00B429C5" w:rsidP="007719E0">
      <w:pPr>
        <w:spacing w:line="360" w:lineRule="auto"/>
        <w:ind w:firstLineChars="500" w:firstLine="1200"/>
        <w:rPr>
          <w:rFonts w:eastAsia="Yu Mincho"/>
          <w:lang w:eastAsia="ja-JP"/>
        </w:rPr>
      </w:pPr>
      <w:r w:rsidRPr="007637C0">
        <w:rPr>
          <w:rFonts w:eastAsia="Yu Mincho"/>
          <w:lang w:eastAsia="ja-JP"/>
        </w:rPr>
        <w:t xml:space="preserve">Figure </w:t>
      </w:r>
      <w:r w:rsidR="00405056">
        <w:rPr>
          <w:rFonts w:eastAsia="Yu Mincho"/>
          <w:lang w:eastAsia="ja-JP"/>
        </w:rPr>
        <w:t>10</w:t>
      </w:r>
      <w:r w:rsidRPr="007637C0">
        <w:rPr>
          <w:rFonts w:eastAsia="Yu Mincho"/>
          <w:lang w:eastAsia="ja-JP"/>
        </w:rPr>
        <w:t>:</w:t>
      </w:r>
      <w:r w:rsidRPr="00172C7A">
        <w:rPr>
          <w:rFonts w:ascii="Tahoma" w:hAnsi="Tahoma" w:cs="Tahoma"/>
          <w:color w:val="4A90E2"/>
          <w:szCs w:val="21"/>
          <w:shd w:val="clear" w:color="auto" w:fill="F7F8FA"/>
        </w:rPr>
        <w:t xml:space="preserve"> </w:t>
      </w:r>
      <w:r w:rsidRPr="00172C7A">
        <w:rPr>
          <w:rFonts w:ascii="Tahoma" w:hAnsi="Tahoma" w:cs="Tahoma"/>
          <w:szCs w:val="21"/>
          <w:shd w:val="clear" w:color="auto" w:fill="F7F8FA"/>
        </w:rPr>
        <w:t>User</w:t>
      </w:r>
      <w:r w:rsidRPr="00127A01">
        <w:t xml:space="preserve"> </w:t>
      </w:r>
      <w:r w:rsidRPr="00127A01">
        <w:rPr>
          <w:rFonts w:eastAsia="Yu Mincho"/>
          <w:lang w:eastAsia="ja-JP"/>
        </w:rPr>
        <w:t>Activity Diagram (</w:t>
      </w:r>
      <w:r w:rsidRPr="00B429C5">
        <w:rPr>
          <w:rFonts w:eastAsia="Yu Mincho"/>
          <w:lang w:eastAsia="ja-JP"/>
        </w:rPr>
        <w:t>Browse Recommended Books</w:t>
      </w:r>
      <w:r w:rsidR="00D9269E">
        <w:rPr>
          <w:rFonts w:eastAsia="Yu Mincho"/>
          <w:lang w:eastAsia="ja-JP"/>
        </w:rPr>
        <w:t>)</w:t>
      </w:r>
    </w:p>
    <w:p w14:paraId="4EB5BBAE" w14:textId="2CEDD1C9" w:rsidR="007F070C" w:rsidRDefault="007F070C" w:rsidP="007F070C">
      <w:pPr>
        <w:spacing w:line="360" w:lineRule="auto"/>
        <w:rPr>
          <w:rFonts w:eastAsia="Yu Mincho"/>
          <w:lang w:eastAsia="ja-JP"/>
        </w:rPr>
      </w:pPr>
    </w:p>
    <w:p w14:paraId="3A95E21D" w14:textId="37B15BFA" w:rsidR="007F070C" w:rsidRDefault="00F3376B" w:rsidP="007F070C">
      <w:pPr>
        <w:spacing w:line="360" w:lineRule="auto"/>
        <w:rPr>
          <w:rFonts w:eastAsia="Yu Mincho"/>
          <w:lang w:eastAsia="ja-JP"/>
        </w:rPr>
      </w:pPr>
      <w:r w:rsidRPr="00F3376B">
        <w:rPr>
          <w:rFonts w:eastAsia="Yu Mincho"/>
          <w:lang w:eastAsia="ja-JP"/>
        </w:rPr>
        <w:t>Figure 10 shows an activity diagram of a user browsing recommended books.</w:t>
      </w:r>
      <w:r>
        <w:rPr>
          <w:rFonts w:eastAsia="Yu Mincho"/>
          <w:lang w:eastAsia="ja-JP"/>
        </w:rPr>
        <w:t xml:space="preserve"> </w:t>
      </w:r>
      <w:r w:rsidRPr="00F3376B">
        <w:rPr>
          <w:rFonts w:eastAsia="Yu Mincho"/>
          <w:lang w:eastAsia="ja-JP"/>
        </w:rPr>
        <w:t>The user logs in to the mobile terminal, and after the system login verification, after the login is successful, the user can browse the available books. In the Recommended Books area, if you are interested, you can browse the list of recommended books. If you are not interested, you can browse other books.</w:t>
      </w:r>
    </w:p>
    <w:p w14:paraId="419CC413" w14:textId="361AEEC2" w:rsidR="007F070C" w:rsidRDefault="007F070C" w:rsidP="007F070C">
      <w:pPr>
        <w:spacing w:line="360" w:lineRule="auto"/>
        <w:rPr>
          <w:rFonts w:eastAsia="Yu Mincho"/>
          <w:lang w:eastAsia="ja-JP"/>
        </w:rPr>
      </w:pPr>
    </w:p>
    <w:p w14:paraId="42466ADC" w14:textId="227E405B" w:rsidR="007F070C" w:rsidRDefault="007F070C" w:rsidP="007F070C">
      <w:pPr>
        <w:spacing w:line="360" w:lineRule="auto"/>
        <w:rPr>
          <w:rFonts w:eastAsia="Yu Mincho"/>
          <w:lang w:eastAsia="ja-JP"/>
        </w:rPr>
      </w:pPr>
    </w:p>
    <w:p w14:paraId="6077B301" w14:textId="6B1B264C" w:rsidR="007F070C" w:rsidRDefault="007F070C" w:rsidP="007F070C">
      <w:pPr>
        <w:spacing w:line="360" w:lineRule="auto"/>
        <w:rPr>
          <w:rFonts w:eastAsia="Yu Mincho"/>
          <w:lang w:eastAsia="ja-JP"/>
        </w:rPr>
      </w:pPr>
    </w:p>
    <w:p w14:paraId="0B9911E5" w14:textId="77777777" w:rsidR="007F070C" w:rsidRPr="00B020F6" w:rsidRDefault="007F070C" w:rsidP="007F070C">
      <w:pPr>
        <w:spacing w:line="360" w:lineRule="auto"/>
      </w:pPr>
    </w:p>
    <w:p w14:paraId="512CE18C" w14:textId="41F911DD" w:rsidR="008D47B4" w:rsidRDefault="00B13F97" w:rsidP="007719E0">
      <w:pPr>
        <w:spacing w:line="360" w:lineRule="auto"/>
      </w:pPr>
      <w:r w:rsidRPr="00B13F97">
        <w:rPr>
          <w:noProof/>
        </w:rPr>
        <w:lastRenderedPageBreak/>
        <w:drawing>
          <wp:inline distT="0" distB="0" distL="0" distR="0" wp14:anchorId="2E17EBC8" wp14:editId="5F61D087">
            <wp:extent cx="6200775" cy="5457825"/>
            <wp:effectExtent l="0" t="0" r="9525" b="9525"/>
            <wp:docPr id="41" name="图片 4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示&#10;&#10;描述已自动生成"/>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00775" cy="5457825"/>
                    </a:xfrm>
                    <a:prstGeom prst="rect">
                      <a:avLst/>
                    </a:prstGeom>
                    <a:noFill/>
                    <a:ln>
                      <a:noFill/>
                    </a:ln>
                  </pic:spPr>
                </pic:pic>
              </a:graphicData>
            </a:graphic>
          </wp:inline>
        </w:drawing>
      </w:r>
    </w:p>
    <w:p w14:paraId="1EBAA29D" w14:textId="25D3117C" w:rsidR="00B13F97" w:rsidRPr="00F0663E" w:rsidRDefault="00B13F97" w:rsidP="007719E0">
      <w:pPr>
        <w:spacing w:line="360" w:lineRule="auto"/>
        <w:jc w:val="center"/>
        <w:rPr>
          <w:szCs w:val="21"/>
        </w:rPr>
      </w:pPr>
      <w:r w:rsidRPr="00172C7A">
        <w:rPr>
          <w:rFonts w:eastAsia="Yu Mincho"/>
          <w:szCs w:val="21"/>
          <w:lang w:eastAsia="ja-JP"/>
        </w:rPr>
        <w:t xml:space="preserve">Figure </w:t>
      </w:r>
      <w:r w:rsidR="00405056">
        <w:rPr>
          <w:rFonts w:eastAsia="Yu Mincho"/>
          <w:szCs w:val="21"/>
          <w:lang w:eastAsia="ja-JP"/>
        </w:rPr>
        <w:t>11</w:t>
      </w:r>
      <w:r w:rsidRPr="00172C7A">
        <w:rPr>
          <w:rFonts w:eastAsia="Yu Mincho"/>
          <w:szCs w:val="21"/>
          <w:lang w:eastAsia="ja-JP"/>
        </w:rPr>
        <w:t>:</w:t>
      </w:r>
      <w:r w:rsidRPr="00172C7A">
        <w:rPr>
          <w:color w:val="333333"/>
          <w:szCs w:val="21"/>
          <w:shd w:val="clear" w:color="auto" w:fill="F7F8FA"/>
        </w:rPr>
        <w:t xml:space="preserve"> </w:t>
      </w:r>
      <w:r>
        <w:rPr>
          <w:color w:val="333333"/>
          <w:szCs w:val="21"/>
          <w:shd w:val="clear" w:color="auto" w:fill="F7F8FA"/>
        </w:rPr>
        <w:t>A</w:t>
      </w:r>
      <w:r w:rsidRPr="00172C7A">
        <w:rPr>
          <w:color w:val="333333"/>
          <w:szCs w:val="21"/>
          <w:shd w:val="clear" w:color="auto" w:fill="F7F8FA"/>
        </w:rPr>
        <w:t xml:space="preserve">dministrator </w:t>
      </w:r>
      <w:r w:rsidRPr="00172C7A">
        <w:rPr>
          <w:rFonts w:eastAsia="Yu Mincho"/>
          <w:szCs w:val="21"/>
          <w:lang w:eastAsia="ja-JP"/>
        </w:rPr>
        <w:t>Activity Diagram</w:t>
      </w:r>
    </w:p>
    <w:p w14:paraId="4E7175B7" w14:textId="4FC6F53A" w:rsidR="00B13F97" w:rsidRPr="007637C0" w:rsidRDefault="00B13F97" w:rsidP="007719E0">
      <w:pPr>
        <w:spacing w:line="360" w:lineRule="auto"/>
        <w:jc w:val="center"/>
        <w:rPr>
          <w:rFonts w:eastAsia="Yu Mincho"/>
          <w:lang w:eastAsia="ja-JP"/>
        </w:rPr>
      </w:pPr>
    </w:p>
    <w:p w14:paraId="53E2F75B" w14:textId="2D02AB42" w:rsidR="00D9269E" w:rsidRDefault="00BE3AF1" w:rsidP="007719E0">
      <w:pPr>
        <w:spacing w:line="360" w:lineRule="auto"/>
      </w:pPr>
      <w:r w:rsidRPr="00BE3AF1">
        <w:t>Figure 11 shows the activity diagram of the administrator. After the administrator logs in to the administrator terminal after verification, he can manage users, such as adding users, deleting users, and editing users. Administrators can manage bulletins, such as creating a new bulletin, updating bulletins, or deleting unused bulletins.</w:t>
      </w:r>
      <w:r w:rsidR="00253B8A">
        <w:t xml:space="preserve"> </w:t>
      </w:r>
      <w:r w:rsidR="00253B8A" w:rsidRPr="00253B8A">
        <w:t>Administrators can also manage book information, such as adding books, editing book information, and deleting books. Admins can also manage book ratings, where they can also manage and respond to book reviews. The administrator can manage the lost book report, and when there is a lost book, the administrator can review and reply to it. Administrators can manage borrowed book information, modify them, etc. Admins can manage book reservations and can review them</w:t>
      </w:r>
      <w:r w:rsidR="00253B8A">
        <w:t>.</w:t>
      </w:r>
    </w:p>
    <w:p w14:paraId="5D3FF295" w14:textId="7132A1A5" w:rsidR="008D47B4" w:rsidRPr="00330DAB" w:rsidRDefault="00330DAB" w:rsidP="007719E0">
      <w:pPr>
        <w:pStyle w:val="2"/>
        <w:spacing w:line="360" w:lineRule="auto"/>
        <w:rPr>
          <w:rFonts w:ascii="Times New Roman" w:hAnsi="Times New Roman" w:cs="Times New Roman"/>
          <w:sz w:val="24"/>
          <w:szCs w:val="24"/>
        </w:rPr>
      </w:pPr>
      <w:bookmarkStart w:id="74" w:name="_Toc109850202"/>
      <w:r w:rsidRPr="00330DAB">
        <w:rPr>
          <w:rFonts w:ascii="Times New Roman" w:hAnsi="Times New Roman" w:cs="Times New Roman"/>
          <w:sz w:val="24"/>
          <w:szCs w:val="24"/>
        </w:rPr>
        <w:lastRenderedPageBreak/>
        <w:t>4.</w:t>
      </w:r>
      <w:r w:rsidR="00E50163">
        <w:rPr>
          <w:rFonts w:ascii="Times New Roman" w:hAnsi="Times New Roman" w:cs="Times New Roman"/>
          <w:sz w:val="24"/>
          <w:szCs w:val="24"/>
        </w:rPr>
        <w:t>3</w:t>
      </w:r>
      <w:r w:rsidRPr="00330DAB">
        <w:rPr>
          <w:rFonts w:ascii="Times New Roman" w:hAnsi="Times New Roman" w:cs="Times New Roman"/>
          <w:sz w:val="24"/>
          <w:szCs w:val="24"/>
        </w:rPr>
        <w:t xml:space="preserve"> Prototyping Interface</w:t>
      </w:r>
      <w:bookmarkEnd w:id="74"/>
    </w:p>
    <w:p w14:paraId="5102AB30" w14:textId="2CBE4FFA" w:rsidR="008D47B4" w:rsidRDefault="00232C04" w:rsidP="007719E0">
      <w:pPr>
        <w:spacing w:line="360" w:lineRule="auto"/>
      </w:pPr>
      <w:r w:rsidRPr="00232C04">
        <w:t xml:space="preserve">The client(mobile terminal) is a cross-platform App developed based on the </w:t>
      </w:r>
      <w:r w:rsidR="0042558D">
        <w:t>U</w:t>
      </w:r>
      <w:r w:rsidRPr="00232C04">
        <w:t xml:space="preserve">ni-app framework. The administrator side is developed based on the Vue.js language, and Element UI provides </w:t>
      </w:r>
      <w:r w:rsidR="0042558D">
        <w:t>UI</w:t>
      </w:r>
      <w:r w:rsidRPr="00232C04">
        <w:t xml:space="preserve"> optimization. The backend is designed based on the Spring Boot framework developed by Pivotal.</w:t>
      </w:r>
    </w:p>
    <w:p w14:paraId="12F70754" w14:textId="29E0E5A1" w:rsidR="008D47B4" w:rsidRDefault="008D47B4" w:rsidP="007719E0">
      <w:pPr>
        <w:spacing w:line="360" w:lineRule="auto"/>
      </w:pPr>
    </w:p>
    <w:p w14:paraId="33D6093C" w14:textId="352D2208" w:rsidR="008D47B4" w:rsidRDefault="008D47B4" w:rsidP="007719E0">
      <w:pPr>
        <w:spacing w:line="360" w:lineRule="auto"/>
      </w:pPr>
    </w:p>
    <w:p w14:paraId="1F7F6194" w14:textId="453F74B0" w:rsidR="008D47B4" w:rsidRPr="004A752D" w:rsidRDefault="004A752D" w:rsidP="007719E0">
      <w:pPr>
        <w:spacing w:line="360" w:lineRule="auto"/>
        <w:rPr>
          <w:b/>
          <w:bCs/>
        </w:rPr>
      </w:pPr>
      <w:r w:rsidRPr="004A752D">
        <w:rPr>
          <w:b/>
          <w:bCs/>
        </w:rPr>
        <w:t>Client (mobile terminal)</w:t>
      </w:r>
    </w:p>
    <w:p w14:paraId="4A3DB162" w14:textId="3BCAD757" w:rsidR="008D47B4" w:rsidRDefault="008D47B4" w:rsidP="007719E0">
      <w:pPr>
        <w:spacing w:line="360" w:lineRule="auto"/>
      </w:pPr>
    </w:p>
    <w:p w14:paraId="68A6B4F8" w14:textId="3AF99379" w:rsidR="004A752D" w:rsidRPr="008A0CD2" w:rsidRDefault="004A752D" w:rsidP="007719E0">
      <w:pPr>
        <w:spacing w:line="360" w:lineRule="auto"/>
        <w:jc w:val="both"/>
        <w:rPr>
          <w:b/>
          <w:bCs/>
        </w:rPr>
      </w:pPr>
      <w:r w:rsidRPr="008A0CD2">
        <w:rPr>
          <w:b/>
          <w:bCs/>
        </w:rPr>
        <w:t>Login &amp; Register Dashboard</w:t>
      </w:r>
    </w:p>
    <w:p w14:paraId="6FB3FD2B" w14:textId="41F440F7" w:rsidR="008D47B4" w:rsidRDefault="000464C9" w:rsidP="007719E0">
      <w:pPr>
        <w:spacing w:line="360" w:lineRule="auto"/>
      </w:pPr>
      <w:r w:rsidRPr="009708D9">
        <w:rPr>
          <w:noProof/>
        </w:rPr>
        <w:drawing>
          <wp:anchor distT="0" distB="0" distL="114300" distR="114300" simplePos="0" relativeHeight="251662336" behindDoc="0" locked="0" layoutInCell="1" allowOverlap="1" wp14:anchorId="268A32AB" wp14:editId="1CCAD34C">
            <wp:simplePos x="0" y="0"/>
            <wp:positionH relativeFrom="column">
              <wp:posOffset>1933575</wp:posOffset>
            </wp:positionH>
            <wp:positionV relativeFrom="paragraph">
              <wp:posOffset>203835</wp:posOffset>
            </wp:positionV>
            <wp:extent cx="1447800" cy="2638425"/>
            <wp:effectExtent l="0" t="0" r="0" b="9525"/>
            <wp:wrapTopAndBottom/>
            <wp:docPr id="35" name="图片 3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形用户界面, 文本, 应用程序&#10;&#10;描述已自动生成"/>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47800" cy="263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08D9">
        <w:rPr>
          <w:noProof/>
        </w:rPr>
        <w:drawing>
          <wp:anchor distT="0" distB="0" distL="114300" distR="114300" simplePos="0" relativeHeight="251664384" behindDoc="0" locked="0" layoutInCell="1" allowOverlap="1" wp14:anchorId="7FA4608E" wp14:editId="4B67CD9B">
            <wp:simplePos x="0" y="0"/>
            <wp:positionH relativeFrom="column">
              <wp:posOffset>3829050</wp:posOffset>
            </wp:positionH>
            <wp:positionV relativeFrom="paragraph">
              <wp:posOffset>203835</wp:posOffset>
            </wp:positionV>
            <wp:extent cx="1485900" cy="2628900"/>
            <wp:effectExtent l="0" t="0" r="0" b="0"/>
            <wp:wrapTopAndBottom/>
            <wp:docPr id="36" name="图片 36" descr="图片包含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应用程序&#10;&#10;描述已自动生成"/>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590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37E7" w:rsidRPr="004A752D">
        <w:rPr>
          <w:noProof/>
        </w:rPr>
        <w:drawing>
          <wp:anchor distT="0" distB="0" distL="114300" distR="114300" simplePos="0" relativeHeight="251663360" behindDoc="0" locked="0" layoutInCell="1" allowOverlap="1" wp14:anchorId="2BE3F641" wp14:editId="36CF29BF">
            <wp:simplePos x="0" y="0"/>
            <wp:positionH relativeFrom="margin">
              <wp:posOffset>-95250</wp:posOffset>
            </wp:positionH>
            <wp:positionV relativeFrom="paragraph">
              <wp:posOffset>194310</wp:posOffset>
            </wp:positionV>
            <wp:extent cx="1409700" cy="2628265"/>
            <wp:effectExtent l="0" t="0" r="0" b="635"/>
            <wp:wrapTopAndBottom/>
            <wp:docPr id="34" name="图片 3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片包含 图形用户界面&#10;&#10;描述已自动生成"/>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09700" cy="2628265"/>
                    </a:xfrm>
                    <a:prstGeom prst="rect">
                      <a:avLst/>
                    </a:prstGeom>
                    <a:noFill/>
                    <a:ln>
                      <a:noFill/>
                    </a:ln>
                  </pic:spPr>
                </pic:pic>
              </a:graphicData>
            </a:graphic>
            <wp14:sizeRelH relativeFrom="margin">
              <wp14:pctWidth>0</wp14:pctWidth>
            </wp14:sizeRelH>
          </wp:anchor>
        </w:drawing>
      </w:r>
    </w:p>
    <w:p w14:paraId="2B627651" w14:textId="0E209CCA" w:rsidR="008D47B4" w:rsidRDefault="009708D9" w:rsidP="007719E0">
      <w:pPr>
        <w:spacing w:line="360" w:lineRule="auto"/>
      </w:pPr>
      <w:r w:rsidRPr="009708D9">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405056">
        <w:rPr>
          <w:sz w:val="20"/>
          <w:szCs w:val="20"/>
        </w:rPr>
        <w:t xml:space="preserve">Figure </w:t>
      </w:r>
      <w:r w:rsidR="00405056" w:rsidRPr="00405056">
        <w:rPr>
          <w:sz w:val="20"/>
          <w:szCs w:val="20"/>
        </w:rPr>
        <w:t>12</w:t>
      </w:r>
      <w:r w:rsidRPr="00405056">
        <w:rPr>
          <w:sz w:val="20"/>
          <w:szCs w:val="20"/>
        </w:rPr>
        <w:t>: Login Page</w:t>
      </w:r>
      <w:r>
        <w:rPr>
          <w:sz w:val="16"/>
          <w:szCs w:val="16"/>
        </w:rPr>
        <w:t xml:space="preserve">                 </w:t>
      </w:r>
      <w:r w:rsidRPr="00405056">
        <w:rPr>
          <w:sz w:val="20"/>
          <w:szCs w:val="20"/>
        </w:rPr>
        <w:t>Figure 1</w:t>
      </w:r>
      <w:r w:rsidR="00405056" w:rsidRPr="00405056">
        <w:rPr>
          <w:sz w:val="20"/>
          <w:szCs w:val="20"/>
        </w:rPr>
        <w:t>3</w:t>
      </w:r>
      <w:r w:rsidRPr="00405056">
        <w:rPr>
          <w:sz w:val="20"/>
          <w:szCs w:val="20"/>
        </w:rPr>
        <w:t xml:space="preserve">: Register Page </w:t>
      </w:r>
      <w:r>
        <w:rPr>
          <w:sz w:val="16"/>
          <w:szCs w:val="16"/>
        </w:rPr>
        <w:t xml:space="preserve">          </w:t>
      </w:r>
      <w:r w:rsidR="007537E7" w:rsidRPr="00405056">
        <w:rPr>
          <w:sz w:val="20"/>
          <w:szCs w:val="20"/>
        </w:rPr>
        <w:t xml:space="preserve">Figure </w:t>
      </w:r>
      <w:r w:rsidR="00405056" w:rsidRPr="00405056">
        <w:rPr>
          <w:sz w:val="20"/>
          <w:szCs w:val="20"/>
        </w:rPr>
        <w:t>14</w:t>
      </w:r>
      <w:r w:rsidR="007537E7" w:rsidRPr="00405056">
        <w:rPr>
          <w:sz w:val="20"/>
          <w:szCs w:val="20"/>
        </w:rPr>
        <w:t>: Forgot Password</w:t>
      </w:r>
    </w:p>
    <w:p w14:paraId="36A07611" w14:textId="1B3F0A32" w:rsidR="008D47B4" w:rsidRDefault="008D47B4" w:rsidP="007719E0">
      <w:pPr>
        <w:spacing w:line="360" w:lineRule="auto"/>
      </w:pPr>
    </w:p>
    <w:p w14:paraId="1F0C31CF" w14:textId="72B16C2C" w:rsidR="008D47B4" w:rsidRDefault="00CD4D83" w:rsidP="007719E0">
      <w:pPr>
        <w:spacing w:line="360" w:lineRule="auto"/>
      </w:pPr>
      <w:r>
        <w:t>The combination of three pages constructed the login &amp; register section, which are Login Page, Register Page, and Forgot password page.</w:t>
      </w:r>
      <w:r w:rsidR="00AB0A41" w:rsidRPr="00AB0A41">
        <w:t xml:space="preserve"> The login page consists of a prominent login header above and a background image. Users who have obtained an account can log in to the system using their account number and password. Below the login button</w:t>
      </w:r>
      <w:r w:rsidR="00631C43">
        <w:t>,</w:t>
      </w:r>
      <w:r w:rsidR="00AB0A41" w:rsidRPr="00AB0A41">
        <w:t xml:space="preserve"> there is a button called "Sign Up". This button redirects the user to the registration page and allows the user to register a new account.</w:t>
      </w:r>
    </w:p>
    <w:p w14:paraId="66A7F490" w14:textId="494336C0" w:rsidR="008D47B4" w:rsidRDefault="008D47B4" w:rsidP="007719E0">
      <w:pPr>
        <w:spacing w:line="360" w:lineRule="auto"/>
      </w:pPr>
    </w:p>
    <w:p w14:paraId="38F0C812" w14:textId="4A968B51" w:rsidR="008D47B4" w:rsidRDefault="00631C43" w:rsidP="007719E0">
      <w:pPr>
        <w:spacing w:line="360" w:lineRule="auto"/>
      </w:pPr>
      <w:r>
        <w:t>On</w:t>
      </w:r>
      <w:r w:rsidR="00D61128" w:rsidRPr="00D61128">
        <w:t xml:space="preserve"> the registration page, new users need to enter their account number, username, phone number, email</w:t>
      </w:r>
      <w:r>
        <w:t>,</w:t>
      </w:r>
      <w:r w:rsidR="00D61128" w:rsidRPr="00D61128">
        <w:t xml:space="preserve"> and password. </w:t>
      </w:r>
      <w:r w:rsidR="00D61128">
        <w:t>There is a text field provided to the user to double confirmed his password to avoid typo errors.</w:t>
      </w:r>
      <w:r w:rsidR="00D61128" w:rsidRPr="00D61128">
        <w:t xml:space="preserve"> If the user does not want to </w:t>
      </w:r>
      <w:r w:rsidR="00D61128" w:rsidRPr="00D61128">
        <w:lastRenderedPageBreak/>
        <w:t>register a new account, he can press the back button in the upper left corner to go back to the login page or the back button at the bottom provided by the Android system.</w:t>
      </w:r>
    </w:p>
    <w:p w14:paraId="707790D0" w14:textId="2E88B9C2" w:rsidR="008D47B4" w:rsidRDefault="008D47B4" w:rsidP="007719E0">
      <w:pPr>
        <w:spacing w:line="360" w:lineRule="auto"/>
      </w:pPr>
    </w:p>
    <w:p w14:paraId="07A32FC0" w14:textId="03EA740F" w:rsidR="008D47B4" w:rsidRDefault="00631C43" w:rsidP="007719E0">
      <w:pPr>
        <w:spacing w:line="360" w:lineRule="auto"/>
      </w:pPr>
      <w:r>
        <w:t>On</w:t>
      </w:r>
      <w:r w:rsidR="00A45C03" w:rsidRPr="00A45C03">
        <w:t xml:space="preserve"> the Forgot Password page, if the user forgets the password he set, there is a text button that allows the user to reset his account password. The user needs to enter his account number and click reset password, the password will be reset to 123456.</w:t>
      </w:r>
    </w:p>
    <w:p w14:paraId="2AE0FF64" w14:textId="0C9A3FAA" w:rsidR="008D47B4" w:rsidRDefault="004E1E3E" w:rsidP="007719E0">
      <w:pPr>
        <w:spacing w:line="360" w:lineRule="auto"/>
      </w:pPr>
      <w:r w:rsidRPr="004E1E3E">
        <w:rPr>
          <w:noProof/>
        </w:rPr>
        <w:drawing>
          <wp:anchor distT="0" distB="0" distL="114300" distR="114300" simplePos="0" relativeHeight="251666432" behindDoc="0" locked="0" layoutInCell="1" allowOverlap="1" wp14:anchorId="583DA808" wp14:editId="6F998B6C">
            <wp:simplePos x="0" y="0"/>
            <wp:positionH relativeFrom="margin">
              <wp:posOffset>3276600</wp:posOffset>
            </wp:positionH>
            <wp:positionV relativeFrom="paragraph">
              <wp:posOffset>335280</wp:posOffset>
            </wp:positionV>
            <wp:extent cx="1876425" cy="2790825"/>
            <wp:effectExtent l="0" t="0" r="9525" b="9525"/>
            <wp:wrapTopAndBottom/>
            <wp:docPr id="38" name="图片 38"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形用户界面, 文本, 应用程序&#10;&#10;描述已自动生成"/>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7642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E3E">
        <w:rPr>
          <w:noProof/>
        </w:rPr>
        <w:drawing>
          <wp:anchor distT="0" distB="0" distL="114300" distR="114300" simplePos="0" relativeHeight="251665408" behindDoc="0" locked="0" layoutInCell="1" allowOverlap="1" wp14:anchorId="79E79BD1" wp14:editId="6FF777AA">
            <wp:simplePos x="0" y="0"/>
            <wp:positionH relativeFrom="column">
              <wp:posOffset>609600</wp:posOffset>
            </wp:positionH>
            <wp:positionV relativeFrom="paragraph">
              <wp:posOffset>316230</wp:posOffset>
            </wp:positionV>
            <wp:extent cx="1761490" cy="2819400"/>
            <wp:effectExtent l="0" t="0" r="0" b="0"/>
            <wp:wrapTopAndBottom/>
            <wp:docPr id="37" name="图片 37"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片包含 文本&#10;&#10;描述已自动生成"/>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61490"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EC8429" w14:textId="38B2518B" w:rsidR="004E1E3E" w:rsidRPr="00405056" w:rsidRDefault="004E1E3E" w:rsidP="007719E0">
      <w:pPr>
        <w:spacing w:line="360" w:lineRule="auto"/>
        <w:ind w:firstLineChars="500" w:firstLine="1000"/>
        <w:rPr>
          <w:sz w:val="20"/>
          <w:szCs w:val="20"/>
        </w:rPr>
      </w:pPr>
      <w:r w:rsidRPr="00405056">
        <w:rPr>
          <w:sz w:val="20"/>
          <w:szCs w:val="20"/>
        </w:rPr>
        <w:t xml:space="preserve">Figure </w:t>
      </w:r>
      <w:r w:rsidR="00405056" w:rsidRPr="00405056">
        <w:rPr>
          <w:sz w:val="20"/>
          <w:szCs w:val="20"/>
        </w:rPr>
        <w:t>15</w:t>
      </w:r>
      <w:r w:rsidRPr="00405056">
        <w:rPr>
          <w:sz w:val="20"/>
          <w:szCs w:val="20"/>
        </w:rPr>
        <w:t xml:space="preserve">: Login Error Handling               Figure </w:t>
      </w:r>
      <w:r w:rsidR="00405056" w:rsidRPr="00405056">
        <w:rPr>
          <w:sz w:val="20"/>
          <w:szCs w:val="20"/>
        </w:rPr>
        <w:t>16</w:t>
      </w:r>
      <w:r w:rsidRPr="00405056">
        <w:rPr>
          <w:sz w:val="20"/>
          <w:szCs w:val="20"/>
        </w:rPr>
        <w:t>: Register Error Handling</w:t>
      </w:r>
    </w:p>
    <w:p w14:paraId="51C3FC79" w14:textId="0696EB8B" w:rsidR="004E1E3E" w:rsidRPr="00405056" w:rsidRDefault="004E1E3E" w:rsidP="007719E0">
      <w:pPr>
        <w:spacing w:line="360" w:lineRule="auto"/>
        <w:ind w:firstLineChars="900" w:firstLine="1800"/>
        <w:rPr>
          <w:sz w:val="20"/>
          <w:szCs w:val="20"/>
        </w:rPr>
      </w:pPr>
    </w:p>
    <w:p w14:paraId="4D123B63" w14:textId="77777777" w:rsidR="00F9504F" w:rsidRDefault="00F9504F" w:rsidP="007719E0">
      <w:pPr>
        <w:spacing w:line="360" w:lineRule="auto"/>
      </w:pPr>
    </w:p>
    <w:p w14:paraId="0E3614F6" w14:textId="77777777" w:rsidR="00F9504F" w:rsidRDefault="00F9504F" w:rsidP="007719E0">
      <w:pPr>
        <w:spacing w:line="360" w:lineRule="auto"/>
      </w:pPr>
    </w:p>
    <w:p w14:paraId="1B24B7B9" w14:textId="207E7E3F" w:rsidR="008D47B4" w:rsidRDefault="004E1E3E" w:rsidP="007719E0">
      <w:pPr>
        <w:spacing w:line="360" w:lineRule="auto"/>
      </w:pPr>
      <w:r w:rsidRPr="004E1E3E">
        <w:t xml:space="preserve">According to </w:t>
      </w:r>
      <w:proofErr w:type="spellStart"/>
      <w:r w:rsidRPr="004E1E3E">
        <w:t>Shneiderman's</w:t>
      </w:r>
      <w:proofErr w:type="spellEnd"/>
      <w:r w:rsidRPr="004E1E3E">
        <w:t xml:space="preserve"> Eight Golden Rules, one specific rule is named "Providing Feedback". So it will work for </w:t>
      </w:r>
      <w:r w:rsidR="00631C43">
        <w:t xml:space="preserve">the </w:t>
      </w:r>
      <w:r w:rsidRPr="004E1E3E">
        <w:t>login and registration part.</w:t>
      </w:r>
      <w:r w:rsidR="00602E24">
        <w:t xml:space="preserve"> </w:t>
      </w:r>
      <w:r w:rsidR="00602E24" w:rsidRPr="00602E24">
        <w:t>The login page and the registration page have error prompts, and these are validated by different rules. For example, in the login interface, if the password is entered incorrectly</w:t>
      </w:r>
      <w:r w:rsidR="00631C43">
        <w:t>,</w:t>
      </w:r>
      <w:r w:rsidR="00602E24" w:rsidRPr="00602E24">
        <w:t xml:space="preserve"> when we still click the login button, it will prompt that the account password is wrong. In the registration interface, if you forget to fill in </w:t>
      </w:r>
      <w:r w:rsidR="00631C43">
        <w:t>the</w:t>
      </w:r>
      <w:r w:rsidR="00602E24" w:rsidRPr="00602E24">
        <w:t xml:space="preserve"> required information, it will prompt you that the required information cannot be empty.</w:t>
      </w:r>
    </w:p>
    <w:p w14:paraId="6D54102A" w14:textId="4CFD1923" w:rsidR="008D47B4" w:rsidRDefault="008D47B4" w:rsidP="007719E0">
      <w:pPr>
        <w:spacing w:line="360" w:lineRule="auto"/>
      </w:pPr>
    </w:p>
    <w:p w14:paraId="24BA338D" w14:textId="4BCEC94E" w:rsidR="008D47B4" w:rsidRDefault="008D47B4" w:rsidP="007719E0">
      <w:pPr>
        <w:spacing w:line="360" w:lineRule="auto"/>
      </w:pPr>
    </w:p>
    <w:p w14:paraId="570D880E" w14:textId="3D296F4E" w:rsidR="00F9504F" w:rsidRDefault="00F9504F" w:rsidP="007719E0">
      <w:pPr>
        <w:spacing w:line="360" w:lineRule="auto"/>
      </w:pPr>
    </w:p>
    <w:p w14:paraId="799FE497" w14:textId="06116C38" w:rsidR="00F9504F" w:rsidRDefault="00F9504F" w:rsidP="007719E0">
      <w:pPr>
        <w:spacing w:line="360" w:lineRule="auto"/>
      </w:pPr>
    </w:p>
    <w:p w14:paraId="3D170AB3" w14:textId="77777777" w:rsidR="00F9504F" w:rsidRDefault="00F9504F" w:rsidP="007719E0">
      <w:pPr>
        <w:spacing w:line="360" w:lineRule="auto"/>
      </w:pPr>
    </w:p>
    <w:p w14:paraId="06C4B08E" w14:textId="0B517270" w:rsidR="00F9504F" w:rsidRDefault="00F9504F" w:rsidP="007719E0">
      <w:pPr>
        <w:spacing w:line="360" w:lineRule="auto"/>
        <w:jc w:val="both"/>
        <w:rPr>
          <w:b/>
          <w:bCs/>
        </w:rPr>
      </w:pPr>
      <w:r w:rsidRPr="00D64C5B">
        <w:rPr>
          <w:b/>
          <w:bCs/>
        </w:rPr>
        <w:lastRenderedPageBreak/>
        <w:t>Home Dashboard</w:t>
      </w:r>
    </w:p>
    <w:p w14:paraId="58973E9E" w14:textId="4807265C" w:rsidR="008D47B4" w:rsidRDefault="00484D77" w:rsidP="007719E0">
      <w:pPr>
        <w:spacing w:line="360" w:lineRule="auto"/>
      </w:pPr>
      <w:r w:rsidRPr="005A486F">
        <w:rPr>
          <w:noProof/>
        </w:rPr>
        <w:drawing>
          <wp:anchor distT="0" distB="0" distL="114300" distR="114300" simplePos="0" relativeHeight="251668480" behindDoc="0" locked="0" layoutInCell="1" allowOverlap="1" wp14:anchorId="1248908C" wp14:editId="44E55ADA">
            <wp:simplePos x="0" y="0"/>
            <wp:positionH relativeFrom="column">
              <wp:posOffset>3171825</wp:posOffset>
            </wp:positionH>
            <wp:positionV relativeFrom="paragraph">
              <wp:posOffset>281940</wp:posOffset>
            </wp:positionV>
            <wp:extent cx="2004990" cy="3314700"/>
            <wp:effectExtent l="0" t="0" r="0" b="0"/>
            <wp:wrapTopAndBottom/>
            <wp:docPr id="40" name="图片 40"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形用户界面, 应用程序&#10;&#10;描述已自动生成"/>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04990" cy="3314700"/>
                    </a:xfrm>
                    <a:prstGeom prst="rect">
                      <a:avLst/>
                    </a:prstGeom>
                    <a:noFill/>
                    <a:ln>
                      <a:noFill/>
                    </a:ln>
                  </pic:spPr>
                </pic:pic>
              </a:graphicData>
            </a:graphic>
          </wp:anchor>
        </w:drawing>
      </w:r>
      <w:r w:rsidRPr="00F9504F">
        <w:rPr>
          <w:noProof/>
        </w:rPr>
        <w:drawing>
          <wp:anchor distT="0" distB="0" distL="114300" distR="114300" simplePos="0" relativeHeight="251667456" behindDoc="0" locked="0" layoutInCell="1" allowOverlap="1" wp14:anchorId="7660B671" wp14:editId="0B7458B0">
            <wp:simplePos x="0" y="0"/>
            <wp:positionH relativeFrom="margin">
              <wp:posOffset>333375</wp:posOffset>
            </wp:positionH>
            <wp:positionV relativeFrom="paragraph">
              <wp:posOffset>274955</wp:posOffset>
            </wp:positionV>
            <wp:extent cx="2020570" cy="3333750"/>
            <wp:effectExtent l="0" t="0" r="0" b="0"/>
            <wp:wrapTopAndBottom/>
            <wp:docPr id="39" name="图片 39" descr="图形用户界面, 应用程序,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形用户界面, 应用程序, 网站&#10;&#10;描述已自动生成"/>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20570" cy="3333750"/>
                    </a:xfrm>
                    <a:prstGeom prst="rect">
                      <a:avLst/>
                    </a:prstGeom>
                    <a:noFill/>
                    <a:ln>
                      <a:noFill/>
                    </a:ln>
                  </pic:spPr>
                </pic:pic>
              </a:graphicData>
            </a:graphic>
          </wp:anchor>
        </w:drawing>
      </w:r>
    </w:p>
    <w:p w14:paraId="3C161D41" w14:textId="2C8AC2B6" w:rsidR="005A486F" w:rsidRPr="00405056" w:rsidRDefault="00F9504F" w:rsidP="007719E0">
      <w:pPr>
        <w:spacing w:line="360" w:lineRule="auto"/>
        <w:ind w:firstLineChars="500" w:firstLine="1000"/>
        <w:rPr>
          <w:sz w:val="20"/>
          <w:szCs w:val="20"/>
        </w:rPr>
      </w:pPr>
      <w:r w:rsidRPr="00405056">
        <w:rPr>
          <w:sz w:val="20"/>
          <w:szCs w:val="20"/>
        </w:rPr>
        <w:t xml:space="preserve">Figure </w:t>
      </w:r>
      <w:r w:rsidR="00405056" w:rsidRPr="00405056">
        <w:rPr>
          <w:sz w:val="20"/>
          <w:szCs w:val="20"/>
        </w:rPr>
        <w:t>17</w:t>
      </w:r>
      <w:r w:rsidRPr="00405056">
        <w:rPr>
          <w:sz w:val="20"/>
          <w:szCs w:val="20"/>
        </w:rPr>
        <w:t>: Home Dashboard</w:t>
      </w:r>
      <w:r w:rsidR="005A486F">
        <w:rPr>
          <w:sz w:val="16"/>
          <w:szCs w:val="16"/>
        </w:rPr>
        <w:t xml:space="preserve">                </w:t>
      </w:r>
      <w:r w:rsidR="005A486F" w:rsidRPr="00405056">
        <w:rPr>
          <w:sz w:val="20"/>
          <w:szCs w:val="20"/>
        </w:rPr>
        <w:t xml:space="preserve"> </w:t>
      </w:r>
      <w:r w:rsidR="00484D77">
        <w:rPr>
          <w:sz w:val="20"/>
          <w:szCs w:val="20"/>
        </w:rPr>
        <w:t xml:space="preserve">     </w:t>
      </w:r>
      <w:r w:rsidR="005A486F" w:rsidRPr="00405056">
        <w:rPr>
          <w:sz w:val="20"/>
          <w:szCs w:val="20"/>
        </w:rPr>
        <w:t xml:space="preserve">Figure </w:t>
      </w:r>
      <w:r w:rsidR="00405056" w:rsidRPr="00405056">
        <w:rPr>
          <w:sz w:val="20"/>
          <w:szCs w:val="20"/>
        </w:rPr>
        <w:t>18</w:t>
      </w:r>
      <w:r w:rsidR="005A486F" w:rsidRPr="00405056">
        <w:rPr>
          <w:sz w:val="20"/>
          <w:szCs w:val="20"/>
        </w:rPr>
        <w:t>: Carousel Slider Effect</w:t>
      </w:r>
    </w:p>
    <w:p w14:paraId="0D327771" w14:textId="376D1A89" w:rsidR="00F9504F" w:rsidRPr="005A486F" w:rsidRDefault="00F9504F" w:rsidP="007719E0">
      <w:pPr>
        <w:spacing w:line="360" w:lineRule="auto"/>
        <w:ind w:firstLineChars="300" w:firstLine="480"/>
        <w:rPr>
          <w:sz w:val="16"/>
          <w:szCs w:val="16"/>
        </w:rPr>
      </w:pPr>
    </w:p>
    <w:p w14:paraId="5FAAEF25" w14:textId="0CB4CF3D" w:rsidR="008D47B4" w:rsidRDefault="008D47B4" w:rsidP="007719E0">
      <w:pPr>
        <w:spacing w:line="360" w:lineRule="auto"/>
      </w:pPr>
    </w:p>
    <w:p w14:paraId="5046E778" w14:textId="5D61EF0D" w:rsidR="008D47B4" w:rsidRDefault="00484D77" w:rsidP="007719E0">
      <w:pPr>
        <w:spacing w:line="360" w:lineRule="auto"/>
      </w:pPr>
      <w:r w:rsidRPr="00662E8A">
        <w:rPr>
          <w:noProof/>
        </w:rPr>
        <w:drawing>
          <wp:anchor distT="0" distB="0" distL="114300" distR="114300" simplePos="0" relativeHeight="251670528" behindDoc="0" locked="0" layoutInCell="1" allowOverlap="1" wp14:anchorId="6E043EB3" wp14:editId="25403DDD">
            <wp:simplePos x="0" y="0"/>
            <wp:positionH relativeFrom="column">
              <wp:posOffset>3133725</wp:posOffset>
            </wp:positionH>
            <wp:positionV relativeFrom="paragraph">
              <wp:posOffset>824865</wp:posOffset>
            </wp:positionV>
            <wp:extent cx="2114550" cy="3171825"/>
            <wp:effectExtent l="0" t="0" r="0" b="9525"/>
            <wp:wrapTopAndBottom/>
            <wp:docPr id="46" name="图片 46"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图形用户界面, 文本, 应用程序&#10;&#10;描述已自动生成"/>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14550" cy="3171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2E8A">
        <w:rPr>
          <w:noProof/>
        </w:rPr>
        <w:drawing>
          <wp:anchor distT="0" distB="0" distL="114300" distR="114300" simplePos="0" relativeHeight="251669504" behindDoc="0" locked="0" layoutInCell="1" allowOverlap="1" wp14:anchorId="5F85C5F0" wp14:editId="42CF9453">
            <wp:simplePos x="0" y="0"/>
            <wp:positionH relativeFrom="column">
              <wp:posOffset>344170</wp:posOffset>
            </wp:positionH>
            <wp:positionV relativeFrom="paragraph">
              <wp:posOffset>881380</wp:posOffset>
            </wp:positionV>
            <wp:extent cx="2009775" cy="3228975"/>
            <wp:effectExtent l="0" t="0" r="9525" b="9525"/>
            <wp:wrapTopAndBottom/>
            <wp:docPr id="42" name="图片 42"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片包含 图形用户界面&#10;&#10;描述已自动生成"/>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09775" cy="3228975"/>
                    </a:xfrm>
                    <a:prstGeom prst="rect">
                      <a:avLst/>
                    </a:prstGeom>
                    <a:noFill/>
                    <a:ln>
                      <a:noFill/>
                    </a:ln>
                  </pic:spPr>
                </pic:pic>
              </a:graphicData>
            </a:graphic>
          </wp:anchor>
        </w:drawing>
      </w:r>
      <w:r w:rsidR="00662E8A" w:rsidRPr="00662E8A">
        <w:t>In the home dashboard, we can see the book information button. Clicking the book information button will jump to the book information interface. At the top are three carousels that rotate as the background.</w:t>
      </w:r>
    </w:p>
    <w:p w14:paraId="74999491" w14:textId="654EB70A" w:rsidR="008D47B4" w:rsidRPr="00405056" w:rsidRDefault="00662E8A" w:rsidP="007719E0">
      <w:pPr>
        <w:spacing w:line="360" w:lineRule="auto"/>
        <w:ind w:firstLineChars="300" w:firstLine="600"/>
        <w:rPr>
          <w:sz w:val="32"/>
          <w:szCs w:val="32"/>
        </w:rPr>
      </w:pPr>
      <w:r w:rsidRPr="00405056">
        <w:rPr>
          <w:sz w:val="20"/>
          <w:szCs w:val="20"/>
        </w:rPr>
        <w:t xml:space="preserve">Figure </w:t>
      </w:r>
      <w:r w:rsidR="00405056" w:rsidRPr="00405056">
        <w:rPr>
          <w:sz w:val="20"/>
          <w:szCs w:val="20"/>
        </w:rPr>
        <w:t>19</w:t>
      </w:r>
      <w:r w:rsidRPr="00405056">
        <w:rPr>
          <w:sz w:val="20"/>
          <w:szCs w:val="20"/>
        </w:rPr>
        <w:t>:</w:t>
      </w:r>
      <w:r w:rsidRPr="00405056">
        <w:rPr>
          <w:sz w:val="32"/>
          <w:szCs w:val="32"/>
        </w:rPr>
        <w:t xml:space="preserve"> </w:t>
      </w:r>
      <w:r w:rsidRPr="00405056">
        <w:rPr>
          <w:sz w:val="20"/>
          <w:szCs w:val="20"/>
        </w:rPr>
        <w:t>Recommended modules</w:t>
      </w:r>
      <w:r w:rsidR="00C775A5" w:rsidRPr="00405056">
        <w:rPr>
          <w:sz w:val="20"/>
          <w:szCs w:val="20"/>
        </w:rPr>
        <w:t xml:space="preserve">  </w:t>
      </w:r>
      <w:r w:rsidR="00C775A5">
        <w:rPr>
          <w:sz w:val="16"/>
          <w:szCs w:val="16"/>
        </w:rPr>
        <w:t xml:space="preserve">                   </w:t>
      </w:r>
      <w:r w:rsidR="00C775A5" w:rsidRPr="00405056">
        <w:rPr>
          <w:sz w:val="20"/>
          <w:szCs w:val="20"/>
        </w:rPr>
        <w:t xml:space="preserve">Figure </w:t>
      </w:r>
      <w:r w:rsidR="00405056" w:rsidRPr="00405056">
        <w:rPr>
          <w:sz w:val="20"/>
          <w:szCs w:val="20"/>
        </w:rPr>
        <w:t>20</w:t>
      </w:r>
      <w:r w:rsidR="00C775A5" w:rsidRPr="00405056">
        <w:rPr>
          <w:sz w:val="20"/>
          <w:szCs w:val="20"/>
        </w:rPr>
        <w:t>: Announcement module</w:t>
      </w:r>
    </w:p>
    <w:p w14:paraId="78DCB3EF" w14:textId="5F44EDAF" w:rsidR="008D47B4" w:rsidRDefault="008D47B4" w:rsidP="007719E0">
      <w:pPr>
        <w:spacing w:line="360" w:lineRule="auto"/>
      </w:pPr>
    </w:p>
    <w:p w14:paraId="1BCC870D" w14:textId="2FBDFA66" w:rsidR="008D47B4" w:rsidRDefault="00065084" w:rsidP="007719E0">
      <w:pPr>
        <w:spacing w:line="360" w:lineRule="auto"/>
      </w:pPr>
      <w:r w:rsidRPr="00065084">
        <w:t>Further down is the book recommendation module, which recommends books based on the number of clicks on books. Clicking on a recommended book will jump to the book's details page. Further down is the announcement module. Clicking on the announcement will jump to the announcement page, where you can view the specific content of the announcement. At the bottom are three buttons, Home, Announcements</w:t>
      </w:r>
      <w:r w:rsidR="00631C43">
        <w:t>,</w:t>
      </w:r>
      <w:r w:rsidRPr="00065084">
        <w:t xml:space="preserve"> and Profile. Clicking the button will jump to the corresponding interface.</w:t>
      </w:r>
    </w:p>
    <w:p w14:paraId="297F555D" w14:textId="2FA1F3F7" w:rsidR="008D47B4" w:rsidRDefault="008D47B4" w:rsidP="007719E0">
      <w:pPr>
        <w:spacing w:line="360" w:lineRule="auto"/>
      </w:pPr>
    </w:p>
    <w:p w14:paraId="6C880F4A" w14:textId="454FC2C9" w:rsidR="008D47B4" w:rsidRPr="00065084" w:rsidRDefault="004A4D9F" w:rsidP="007719E0">
      <w:pPr>
        <w:spacing w:line="360" w:lineRule="auto"/>
        <w:rPr>
          <w:b/>
          <w:bCs/>
        </w:rPr>
      </w:pPr>
      <w:r w:rsidRPr="00763675">
        <w:rPr>
          <w:b/>
          <w:bCs/>
          <w:noProof/>
        </w:rPr>
        <w:drawing>
          <wp:anchor distT="0" distB="0" distL="114300" distR="114300" simplePos="0" relativeHeight="251672576" behindDoc="0" locked="0" layoutInCell="1" allowOverlap="1" wp14:anchorId="7E383648" wp14:editId="14629AFA">
            <wp:simplePos x="0" y="0"/>
            <wp:positionH relativeFrom="column">
              <wp:posOffset>3324225</wp:posOffset>
            </wp:positionH>
            <wp:positionV relativeFrom="paragraph">
              <wp:posOffset>407670</wp:posOffset>
            </wp:positionV>
            <wp:extent cx="2286000" cy="3448050"/>
            <wp:effectExtent l="0" t="0" r="0" b="0"/>
            <wp:wrapTopAndBottom/>
            <wp:docPr id="48" name="图片 48"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图形用户界面, 文本, 应用程序&#10;&#10;描述已自动生成"/>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86000" cy="3448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65084">
        <w:rPr>
          <w:noProof/>
        </w:rPr>
        <w:drawing>
          <wp:anchor distT="0" distB="0" distL="114300" distR="114300" simplePos="0" relativeHeight="251671552" behindDoc="0" locked="0" layoutInCell="1" allowOverlap="1" wp14:anchorId="2427BDE8" wp14:editId="3D1676CF">
            <wp:simplePos x="0" y="0"/>
            <wp:positionH relativeFrom="column">
              <wp:posOffset>285750</wp:posOffset>
            </wp:positionH>
            <wp:positionV relativeFrom="paragraph">
              <wp:posOffset>388620</wp:posOffset>
            </wp:positionV>
            <wp:extent cx="2333625" cy="3476625"/>
            <wp:effectExtent l="0" t="0" r="9525" b="9525"/>
            <wp:wrapTopAndBottom/>
            <wp:docPr id="47" name="图片 47"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图形用户界面&#10;&#10;描述已自动生成"/>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33625"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5084" w:rsidRPr="00065084">
        <w:rPr>
          <w:b/>
          <w:bCs/>
        </w:rPr>
        <w:t xml:space="preserve">Book Information </w:t>
      </w:r>
      <w:r w:rsidR="00A31FE0" w:rsidRPr="00954998">
        <w:rPr>
          <w:b/>
          <w:bCs/>
        </w:rPr>
        <w:t>Section</w:t>
      </w:r>
    </w:p>
    <w:p w14:paraId="14908E25" w14:textId="490046B1" w:rsidR="008D47B4" w:rsidRPr="00065084" w:rsidRDefault="00065084" w:rsidP="007719E0">
      <w:pPr>
        <w:spacing w:line="360" w:lineRule="auto"/>
        <w:ind w:firstLineChars="700" w:firstLine="1400"/>
        <w:rPr>
          <w:sz w:val="36"/>
          <w:szCs w:val="36"/>
        </w:rPr>
      </w:pPr>
      <w:r w:rsidRPr="00093398">
        <w:rPr>
          <w:sz w:val="20"/>
          <w:szCs w:val="20"/>
        </w:rPr>
        <w:t>Figure 2</w:t>
      </w:r>
      <w:r w:rsidR="00405056" w:rsidRPr="00093398">
        <w:rPr>
          <w:sz w:val="20"/>
          <w:szCs w:val="20"/>
        </w:rPr>
        <w:t>1</w:t>
      </w:r>
      <w:r w:rsidRPr="00093398">
        <w:rPr>
          <w:sz w:val="20"/>
          <w:szCs w:val="20"/>
        </w:rPr>
        <w:t xml:space="preserve">: Book </w:t>
      </w:r>
      <w:r w:rsidR="00093398">
        <w:rPr>
          <w:sz w:val="20"/>
          <w:szCs w:val="20"/>
        </w:rPr>
        <w:t>list</w:t>
      </w:r>
      <w:r w:rsidR="00763675">
        <w:rPr>
          <w:sz w:val="21"/>
          <w:szCs w:val="21"/>
        </w:rPr>
        <w:t xml:space="preserve">                 </w:t>
      </w:r>
      <w:r w:rsidR="004A4D9F">
        <w:rPr>
          <w:sz w:val="21"/>
          <w:szCs w:val="21"/>
        </w:rPr>
        <w:t xml:space="preserve"> </w:t>
      </w:r>
      <w:r w:rsidR="00093398">
        <w:rPr>
          <w:sz w:val="21"/>
          <w:szCs w:val="21"/>
        </w:rPr>
        <w:t xml:space="preserve">      </w:t>
      </w:r>
      <w:r w:rsidR="00763675" w:rsidRPr="00093398">
        <w:rPr>
          <w:sz w:val="20"/>
          <w:szCs w:val="20"/>
        </w:rPr>
        <w:t>Figure 2</w:t>
      </w:r>
      <w:r w:rsidR="00405056" w:rsidRPr="00093398">
        <w:rPr>
          <w:sz w:val="20"/>
          <w:szCs w:val="20"/>
        </w:rPr>
        <w:t>2</w:t>
      </w:r>
      <w:r w:rsidR="00763675" w:rsidRPr="00093398">
        <w:rPr>
          <w:sz w:val="20"/>
          <w:szCs w:val="20"/>
        </w:rPr>
        <w:t xml:space="preserve">: </w:t>
      </w:r>
      <w:r w:rsidR="004A4D9F" w:rsidRPr="00093398">
        <w:rPr>
          <w:sz w:val="20"/>
          <w:szCs w:val="20"/>
        </w:rPr>
        <w:t>Travel classified books</w:t>
      </w:r>
    </w:p>
    <w:p w14:paraId="798D482F" w14:textId="3C171B3A" w:rsidR="008D47B4" w:rsidRDefault="008D47B4" w:rsidP="007719E0">
      <w:pPr>
        <w:spacing w:line="360" w:lineRule="auto"/>
      </w:pPr>
    </w:p>
    <w:p w14:paraId="5D7C4620" w14:textId="0EF287A7" w:rsidR="008D47B4" w:rsidRDefault="004A4D9F" w:rsidP="007719E0">
      <w:pPr>
        <w:spacing w:line="360" w:lineRule="auto"/>
      </w:pPr>
      <w:r w:rsidRPr="004A4D9F">
        <w:t xml:space="preserve">Clicking the Book Information button will take us to a page with all the book information. Here we can choose the books we want by category. Clicking a specific category will jump to the clicked category page. . For example, click on travel books, as shown in Figure </w:t>
      </w:r>
      <w:r w:rsidR="002030AF">
        <w:t>22</w:t>
      </w:r>
      <w:r w:rsidRPr="004A4D9F">
        <w:t>: Travel classified books.</w:t>
      </w:r>
      <w:r w:rsidR="00A31FE0" w:rsidRPr="00A31FE0">
        <w:t xml:space="preserve"> We can also search for books by searching their names.</w:t>
      </w:r>
    </w:p>
    <w:p w14:paraId="7411F6AD" w14:textId="70314F9E" w:rsidR="008D47B4" w:rsidRDefault="008D47B4" w:rsidP="007719E0">
      <w:pPr>
        <w:spacing w:line="360" w:lineRule="auto"/>
      </w:pPr>
    </w:p>
    <w:p w14:paraId="2EC85B82" w14:textId="576B4E7C" w:rsidR="008D47B4" w:rsidRDefault="008D47B4" w:rsidP="007719E0">
      <w:pPr>
        <w:spacing w:line="360" w:lineRule="auto"/>
      </w:pPr>
    </w:p>
    <w:p w14:paraId="564F87CA" w14:textId="4980F773" w:rsidR="00EA0CA5" w:rsidRPr="00124C4C" w:rsidRDefault="000464C9" w:rsidP="007719E0">
      <w:pPr>
        <w:spacing w:line="360" w:lineRule="auto"/>
        <w:rPr>
          <w:sz w:val="20"/>
          <w:szCs w:val="20"/>
        </w:rPr>
      </w:pPr>
      <w:r w:rsidRPr="00484D77">
        <w:rPr>
          <w:noProof/>
        </w:rPr>
        <w:lastRenderedPageBreak/>
        <w:drawing>
          <wp:anchor distT="0" distB="0" distL="114300" distR="114300" simplePos="0" relativeHeight="251674624" behindDoc="0" locked="0" layoutInCell="1" allowOverlap="1" wp14:anchorId="04C664C6" wp14:editId="6FD228C2">
            <wp:simplePos x="0" y="0"/>
            <wp:positionH relativeFrom="column">
              <wp:posOffset>2847975</wp:posOffset>
            </wp:positionH>
            <wp:positionV relativeFrom="paragraph">
              <wp:posOffset>0</wp:posOffset>
            </wp:positionV>
            <wp:extent cx="2445385" cy="3324225"/>
            <wp:effectExtent l="0" t="0" r="0" b="9525"/>
            <wp:wrapTopAndBottom/>
            <wp:docPr id="52" name="图片 5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图形用户界面, 文本, 应用程序&#10;&#10;描述已自动生成"/>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5385" cy="3324225"/>
                    </a:xfrm>
                    <a:prstGeom prst="rect">
                      <a:avLst/>
                    </a:prstGeom>
                    <a:noFill/>
                    <a:ln>
                      <a:noFill/>
                    </a:ln>
                  </pic:spPr>
                </pic:pic>
              </a:graphicData>
            </a:graphic>
            <wp14:sizeRelV relativeFrom="margin">
              <wp14:pctHeight>0</wp14:pctHeight>
            </wp14:sizeRelV>
          </wp:anchor>
        </w:drawing>
      </w:r>
      <w:r w:rsidRPr="00484D77">
        <w:rPr>
          <w:noProof/>
        </w:rPr>
        <w:drawing>
          <wp:anchor distT="0" distB="0" distL="114300" distR="114300" simplePos="0" relativeHeight="251673600" behindDoc="0" locked="0" layoutInCell="1" allowOverlap="1" wp14:anchorId="011F8EB8" wp14:editId="45C3F1CF">
            <wp:simplePos x="0" y="0"/>
            <wp:positionH relativeFrom="margin">
              <wp:posOffset>-161925</wp:posOffset>
            </wp:positionH>
            <wp:positionV relativeFrom="paragraph">
              <wp:posOffset>47625</wp:posOffset>
            </wp:positionV>
            <wp:extent cx="2406015" cy="3314700"/>
            <wp:effectExtent l="0" t="0" r="0" b="0"/>
            <wp:wrapTopAndBottom/>
            <wp:docPr id="49" name="图片 4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图片包含 图示&#10;&#10;描述已自动生成"/>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06015" cy="331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3398" w:rsidRPr="00093398">
        <w:rPr>
          <w:sz w:val="20"/>
          <w:szCs w:val="20"/>
        </w:rPr>
        <w:t>Figure 2</w:t>
      </w:r>
      <w:r w:rsidR="00093398">
        <w:rPr>
          <w:sz w:val="20"/>
          <w:szCs w:val="20"/>
        </w:rPr>
        <w:t>3</w:t>
      </w:r>
      <w:r w:rsidR="00093398" w:rsidRPr="00093398">
        <w:rPr>
          <w:sz w:val="20"/>
          <w:szCs w:val="20"/>
        </w:rPr>
        <w:t>:</w:t>
      </w:r>
      <w:r w:rsidR="00093398" w:rsidRPr="00093398">
        <w:t xml:space="preserve"> </w:t>
      </w:r>
      <w:r w:rsidR="00093398" w:rsidRPr="00093398">
        <w:rPr>
          <w:sz w:val="20"/>
          <w:szCs w:val="20"/>
        </w:rPr>
        <w:t>Book Information Page</w:t>
      </w:r>
      <w:r w:rsidR="00EA0CA5">
        <w:rPr>
          <w:sz w:val="20"/>
          <w:szCs w:val="20"/>
        </w:rPr>
        <w:t>(up)</w:t>
      </w:r>
      <w:r w:rsidR="00093398">
        <w:rPr>
          <w:sz w:val="20"/>
          <w:szCs w:val="20"/>
        </w:rPr>
        <w:t xml:space="preserve">                 </w:t>
      </w:r>
      <w:r w:rsidR="00EA0CA5" w:rsidRPr="00093398">
        <w:rPr>
          <w:sz w:val="20"/>
          <w:szCs w:val="20"/>
        </w:rPr>
        <w:t>Figure 2</w:t>
      </w:r>
      <w:r w:rsidR="00EA0CA5">
        <w:rPr>
          <w:sz w:val="20"/>
          <w:szCs w:val="20"/>
        </w:rPr>
        <w:t>4</w:t>
      </w:r>
      <w:r w:rsidR="00EA0CA5" w:rsidRPr="00093398">
        <w:rPr>
          <w:sz w:val="20"/>
          <w:szCs w:val="20"/>
        </w:rPr>
        <w:t>:</w:t>
      </w:r>
      <w:r w:rsidR="00EA0CA5">
        <w:rPr>
          <w:sz w:val="20"/>
          <w:szCs w:val="20"/>
        </w:rPr>
        <w:t xml:space="preserve"> </w:t>
      </w:r>
      <w:r w:rsidR="00EA0CA5" w:rsidRPr="00093398">
        <w:rPr>
          <w:sz w:val="20"/>
          <w:szCs w:val="20"/>
        </w:rPr>
        <w:t>Book Information</w:t>
      </w:r>
      <w:r>
        <w:rPr>
          <w:sz w:val="20"/>
          <w:szCs w:val="20"/>
        </w:rPr>
        <w:t xml:space="preserve"> </w:t>
      </w:r>
      <w:r w:rsidR="00EA0CA5" w:rsidRPr="00093398">
        <w:rPr>
          <w:sz w:val="20"/>
          <w:szCs w:val="20"/>
        </w:rPr>
        <w:t>Page</w:t>
      </w:r>
      <w:r w:rsidR="00EA0CA5">
        <w:rPr>
          <w:sz w:val="20"/>
          <w:szCs w:val="20"/>
        </w:rPr>
        <w:t>(down)</w:t>
      </w:r>
    </w:p>
    <w:p w14:paraId="2C5B75DA" w14:textId="27577DBB" w:rsidR="000464C9" w:rsidRDefault="00EA0CA5" w:rsidP="007719E0">
      <w:pPr>
        <w:spacing w:line="360" w:lineRule="auto"/>
      </w:pPr>
      <w:r w:rsidRPr="00EA0CA5">
        <w:t>When we click on the book we want, we will see the details of the book. We can see the ID of the book, book type, author, publisher, publication time, quantity, rating and hits, etc. A brief introduction to the book is also displayed.</w:t>
      </w:r>
      <w:r w:rsidR="00124C4C">
        <w:t xml:space="preserve"> </w:t>
      </w:r>
      <w:r w:rsidR="00F94185" w:rsidRPr="00F94185">
        <w:t>There are three buttons at the bottom right of the page, Borrowing, Reserve, Rate. Click on them to borrow, book, rate, etc.</w:t>
      </w:r>
      <w:r w:rsidR="00124C4C">
        <w:t xml:space="preserve"> </w:t>
      </w:r>
      <w:r w:rsidR="00F94185" w:rsidRPr="00F94185">
        <w:t>We can also clearly see that there is a book review button in this interface. We can click on it to comment.</w:t>
      </w:r>
      <w:r w:rsidR="004B224C" w:rsidRPr="004B224C">
        <w:t xml:space="preserve"> We can also click the five-pointed star </w:t>
      </w:r>
    </w:p>
    <w:p w14:paraId="7AC24F64" w14:textId="696FD272" w:rsidR="000464C9" w:rsidRDefault="00241D4C" w:rsidP="007719E0">
      <w:pPr>
        <w:spacing w:line="360" w:lineRule="auto"/>
      </w:pPr>
      <w:r w:rsidRPr="0042558D">
        <w:rPr>
          <w:noProof/>
        </w:rPr>
        <w:drawing>
          <wp:anchor distT="0" distB="0" distL="114300" distR="114300" simplePos="0" relativeHeight="251677696" behindDoc="0" locked="0" layoutInCell="1" allowOverlap="1" wp14:anchorId="5B56082E" wp14:editId="220300ED">
            <wp:simplePos x="0" y="0"/>
            <wp:positionH relativeFrom="column">
              <wp:posOffset>3819525</wp:posOffset>
            </wp:positionH>
            <wp:positionV relativeFrom="paragraph">
              <wp:posOffset>356235</wp:posOffset>
            </wp:positionV>
            <wp:extent cx="1771650" cy="2609850"/>
            <wp:effectExtent l="0" t="0" r="0" b="0"/>
            <wp:wrapTopAndBottom/>
            <wp:docPr id="55" name="图片 55"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图形用户界面, 文本, 应用程序, 聊天或短信&#10;&#10;描述已自动生成"/>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71650" cy="2609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4C4C">
        <w:rPr>
          <w:noProof/>
        </w:rPr>
        <w:drawing>
          <wp:anchor distT="0" distB="0" distL="114300" distR="114300" simplePos="0" relativeHeight="251676672" behindDoc="0" locked="0" layoutInCell="1" allowOverlap="1" wp14:anchorId="1AEFE081" wp14:editId="2D97AF8F">
            <wp:simplePos x="0" y="0"/>
            <wp:positionH relativeFrom="column">
              <wp:posOffset>1876425</wp:posOffset>
            </wp:positionH>
            <wp:positionV relativeFrom="paragraph">
              <wp:posOffset>337185</wp:posOffset>
            </wp:positionV>
            <wp:extent cx="1714500" cy="2638425"/>
            <wp:effectExtent l="0" t="0" r="0" b="9525"/>
            <wp:wrapTopAndBottom/>
            <wp:docPr id="54" name="图片 54"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图形用户界面, 文本, 应用程序, 聊天或短信&#10;&#10;描述已自动生成"/>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14500" cy="263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4C4C">
        <w:rPr>
          <w:noProof/>
        </w:rPr>
        <w:drawing>
          <wp:anchor distT="0" distB="0" distL="114300" distR="114300" simplePos="0" relativeHeight="251675648" behindDoc="0" locked="0" layoutInCell="1" allowOverlap="1" wp14:anchorId="60C13A80" wp14:editId="6A6E2EE7">
            <wp:simplePos x="0" y="0"/>
            <wp:positionH relativeFrom="margin">
              <wp:posOffset>-9525</wp:posOffset>
            </wp:positionH>
            <wp:positionV relativeFrom="paragraph">
              <wp:posOffset>318135</wp:posOffset>
            </wp:positionV>
            <wp:extent cx="1685925" cy="2638425"/>
            <wp:effectExtent l="0" t="0" r="9525" b="9525"/>
            <wp:wrapNone/>
            <wp:docPr id="53" name="图片 53"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图形用户界面, 文本, 应用程序&#10;&#10;描述已自动生成"/>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85925" cy="263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64C9" w:rsidRPr="004B224C">
        <w:t>button to collect books.</w:t>
      </w:r>
    </w:p>
    <w:p w14:paraId="004E0DE2" w14:textId="0025C9EE" w:rsidR="0042558D" w:rsidRDefault="0042558D" w:rsidP="007719E0">
      <w:pPr>
        <w:widowControl w:val="0"/>
        <w:spacing w:line="360" w:lineRule="auto"/>
        <w:jc w:val="both"/>
      </w:pPr>
      <w:r w:rsidRPr="00093398">
        <w:rPr>
          <w:sz w:val="20"/>
          <w:szCs w:val="20"/>
        </w:rPr>
        <w:t>Figure 2</w:t>
      </w:r>
      <w:r>
        <w:rPr>
          <w:sz w:val="20"/>
          <w:szCs w:val="20"/>
        </w:rPr>
        <w:t>5</w:t>
      </w:r>
      <w:r w:rsidRPr="00093398">
        <w:rPr>
          <w:sz w:val="20"/>
          <w:szCs w:val="20"/>
        </w:rPr>
        <w:t>:</w:t>
      </w:r>
      <w:r w:rsidRPr="00124C4C">
        <w:t xml:space="preserve"> </w:t>
      </w:r>
      <w:r w:rsidRPr="00124C4C">
        <w:rPr>
          <w:sz w:val="20"/>
          <w:szCs w:val="20"/>
        </w:rPr>
        <w:t>Book Borrowing Page</w:t>
      </w:r>
      <w:r>
        <w:rPr>
          <w:sz w:val="20"/>
          <w:szCs w:val="20"/>
        </w:rPr>
        <w:t xml:space="preserve">    </w:t>
      </w:r>
      <w:r w:rsidRPr="00093398">
        <w:rPr>
          <w:sz w:val="20"/>
          <w:szCs w:val="20"/>
        </w:rPr>
        <w:t>Figure 2</w:t>
      </w:r>
      <w:r>
        <w:rPr>
          <w:sz w:val="20"/>
          <w:szCs w:val="20"/>
        </w:rPr>
        <w:t>6</w:t>
      </w:r>
      <w:r w:rsidRPr="00093398">
        <w:rPr>
          <w:sz w:val="20"/>
          <w:szCs w:val="20"/>
        </w:rPr>
        <w:t>:</w:t>
      </w:r>
      <w:r w:rsidRPr="00124C4C">
        <w:t xml:space="preserve"> </w:t>
      </w:r>
      <w:r w:rsidRPr="0042558D">
        <w:rPr>
          <w:sz w:val="20"/>
          <w:szCs w:val="20"/>
        </w:rPr>
        <w:t>Book reservation</w:t>
      </w:r>
      <w:r>
        <w:rPr>
          <w:sz w:val="20"/>
          <w:szCs w:val="20"/>
        </w:rPr>
        <w:t xml:space="preserve"> </w:t>
      </w:r>
      <w:r w:rsidRPr="00124C4C">
        <w:rPr>
          <w:sz w:val="20"/>
          <w:szCs w:val="20"/>
        </w:rPr>
        <w:t>Page</w:t>
      </w:r>
      <w:r w:rsidR="00853293">
        <w:rPr>
          <w:sz w:val="20"/>
          <w:szCs w:val="20"/>
        </w:rPr>
        <w:t xml:space="preserve">   </w:t>
      </w:r>
      <w:r w:rsidR="00853293" w:rsidRPr="00093398">
        <w:rPr>
          <w:sz w:val="20"/>
          <w:szCs w:val="20"/>
        </w:rPr>
        <w:t>Figure 2</w:t>
      </w:r>
      <w:r w:rsidR="00853293">
        <w:rPr>
          <w:sz w:val="20"/>
          <w:szCs w:val="20"/>
        </w:rPr>
        <w:t>7</w:t>
      </w:r>
      <w:r w:rsidR="00853293" w:rsidRPr="00093398">
        <w:rPr>
          <w:sz w:val="20"/>
          <w:szCs w:val="20"/>
        </w:rPr>
        <w:t>:</w:t>
      </w:r>
      <w:r w:rsidR="00853293">
        <w:rPr>
          <w:sz w:val="20"/>
          <w:szCs w:val="20"/>
        </w:rPr>
        <w:t xml:space="preserve"> </w:t>
      </w:r>
      <w:r w:rsidR="00853293" w:rsidRPr="00853293">
        <w:rPr>
          <w:sz w:val="20"/>
          <w:szCs w:val="20"/>
        </w:rPr>
        <w:t>Book Rating Page</w:t>
      </w:r>
    </w:p>
    <w:p w14:paraId="162C03F0" w14:textId="05A0762D" w:rsidR="0042558D" w:rsidRPr="0042558D" w:rsidRDefault="0042558D" w:rsidP="007719E0">
      <w:pPr>
        <w:widowControl w:val="0"/>
        <w:spacing w:line="360" w:lineRule="auto"/>
        <w:jc w:val="both"/>
      </w:pPr>
    </w:p>
    <w:p w14:paraId="65B81F2D" w14:textId="6C6D82CE" w:rsidR="00EA0CA5" w:rsidRPr="00EA0CA5" w:rsidRDefault="00631C43" w:rsidP="007719E0">
      <w:pPr>
        <w:spacing w:line="360" w:lineRule="auto"/>
      </w:pPr>
      <w:r>
        <w:lastRenderedPageBreak/>
        <w:t>On</w:t>
      </w:r>
      <w:r w:rsidR="009E06DC" w:rsidRPr="009E06DC">
        <w:t xml:space="preserve"> the book borrowing page, we see that it will generate a Borrowing ID, record the borrowing time, and record the borrowing account number and name. And we can leave a borrowing note. Click the submit button, and this information will be submitted to the administrator.</w:t>
      </w:r>
    </w:p>
    <w:p w14:paraId="0A452CF6" w14:textId="6576FC40" w:rsidR="00EA0CA5" w:rsidRPr="00EA0CA5" w:rsidRDefault="00631C43" w:rsidP="007719E0">
      <w:pPr>
        <w:spacing w:line="360" w:lineRule="auto"/>
      </w:pPr>
      <w:r>
        <w:t>On</w:t>
      </w:r>
      <w:r w:rsidR="009E06DC" w:rsidRPr="009E06DC">
        <w:t xml:space="preserve"> the book reservation page, a Reserve ID will be generated. Then the user account number, name, reservation time and other information will be submitted. We can write reservation remarks if needed.</w:t>
      </w:r>
    </w:p>
    <w:p w14:paraId="2086916A" w14:textId="6B282134" w:rsidR="00484D77" w:rsidRDefault="000C7A27" w:rsidP="007719E0">
      <w:pPr>
        <w:widowControl w:val="0"/>
        <w:spacing w:line="360" w:lineRule="auto"/>
        <w:jc w:val="both"/>
      </w:pPr>
      <w:r w:rsidRPr="000C7A27">
        <w:t>In the book rating interface, we see that relevant information about the user will be submitted. Books are graded on a scale of 1 to 9, and we can choose the appropriate score for submission.</w:t>
      </w:r>
    </w:p>
    <w:p w14:paraId="158A7427" w14:textId="2504CEC3" w:rsidR="00124C4C" w:rsidRDefault="00124C4C" w:rsidP="007719E0">
      <w:pPr>
        <w:widowControl w:val="0"/>
        <w:spacing w:line="360" w:lineRule="auto"/>
        <w:jc w:val="both"/>
      </w:pPr>
    </w:p>
    <w:p w14:paraId="60C8A87F" w14:textId="44BBE0AB" w:rsidR="00124C4C" w:rsidRDefault="00124C4C" w:rsidP="007719E0">
      <w:pPr>
        <w:widowControl w:val="0"/>
        <w:spacing w:line="360" w:lineRule="auto"/>
        <w:jc w:val="both"/>
      </w:pPr>
    </w:p>
    <w:p w14:paraId="2E53045E" w14:textId="515C7071" w:rsidR="00124C4C" w:rsidRPr="000C7A27" w:rsidRDefault="00D25A3D" w:rsidP="007719E0">
      <w:pPr>
        <w:widowControl w:val="0"/>
        <w:spacing w:line="360" w:lineRule="auto"/>
        <w:jc w:val="both"/>
        <w:rPr>
          <w:b/>
          <w:bCs/>
        </w:rPr>
      </w:pPr>
      <w:r w:rsidRPr="00D25A3D">
        <w:rPr>
          <w:noProof/>
        </w:rPr>
        <w:drawing>
          <wp:anchor distT="0" distB="0" distL="114300" distR="114300" simplePos="0" relativeHeight="251679744" behindDoc="0" locked="0" layoutInCell="1" allowOverlap="1" wp14:anchorId="4D0D1953" wp14:editId="3E07DE8B">
            <wp:simplePos x="0" y="0"/>
            <wp:positionH relativeFrom="column">
              <wp:posOffset>3314700</wp:posOffset>
            </wp:positionH>
            <wp:positionV relativeFrom="paragraph">
              <wp:posOffset>270510</wp:posOffset>
            </wp:positionV>
            <wp:extent cx="2152650" cy="3152775"/>
            <wp:effectExtent l="0" t="0" r="0" b="9525"/>
            <wp:wrapTopAndBottom/>
            <wp:docPr id="50" name="图片 50"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图形用户界面, 文本, 应用程序, 聊天或短信&#10;&#10;描述已自动生成"/>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52650" cy="315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7A27" w:rsidRPr="000C7A27">
        <w:rPr>
          <w:b/>
          <w:bCs/>
        </w:rPr>
        <w:t>Book review page</w:t>
      </w:r>
    </w:p>
    <w:p w14:paraId="28DF45B3" w14:textId="7D3FFD8C" w:rsidR="00124C4C" w:rsidRDefault="000C7A27" w:rsidP="007719E0">
      <w:pPr>
        <w:widowControl w:val="0"/>
        <w:spacing w:line="360" w:lineRule="auto"/>
        <w:ind w:firstLineChars="100" w:firstLine="240"/>
        <w:jc w:val="both"/>
      </w:pPr>
      <w:r w:rsidRPr="000C7A27">
        <w:rPr>
          <w:noProof/>
        </w:rPr>
        <w:drawing>
          <wp:anchor distT="0" distB="0" distL="114300" distR="114300" simplePos="0" relativeHeight="251678720" behindDoc="0" locked="0" layoutInCell="1" allowOverlap="1" wp14:anchorId="0E9D246E" wp14:editId="7480EE48">
            <wp:simplePos x="0" y="0"/>
            <wp:positionH relativeFrom="column">
              <wp:posOffset>0</wp:posOffset>
            </wp:positionH>
            <wp:positionV relativeFrom="paragraph">
              <wp:posOffset>-1905</wp:posOffset>
            </wp:positionV>
            <wp:extent cx="2276475" cy="3181350"/>
            <wp:effectExtent l="0" t="0" r="9525" b="0"/>
            <wp:wrapTopAndBottom/>
            <wp:docPr id="31" name="图片 31" descr="图形用户界面, 文本, 应用程序, 聊天或短信,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图形用户界面, 文本, 应用程序, 聊天或短信, 电子邮件&#10;&#10;描述已自动生成"/>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76475" cy="3181350"/>
                    </a:xfrm>
                    <a:prstGeom prst="rect">
                      <a:avLst/>
                    </a:prstGeom>
                    <a:noFill/>
                    <a:ln>
                      <a:noFill/>
                    </a:ln>
                  </pic:spPr>
                </pic:pic>
              </a:graphicData>
            </a:graphic>
          </wp:anchor>
        </w:drawing>
      </w:r>
      <w:r w:rsidRPr="00093398">
        <w:rPr>
          <w:sz w:val="20"/>
          <w:szCs w:val="20"/>
        </w:rPr>
        <w:t>Figure 2</w:t>
      </w:r>
      <w:r>
        <w:rPr>
          <w:sz w:val="20"/>
          <w:szCs w:val="20"/>
        </w:rPr>
        <w:t>8</w:t>
      </w:r>
      <w:r w:rsidRPr="00093398">
        <w:rPr>
          <w:sz w:val="20"/>
          <w:szCs w:val="20"/>
        </w:rPr>
        <w:t>:</w:t>
      </w:r>
      <w:r w:rsidR="00D25A3D" w:rsidRPr="00D25A3D">
        <w:t xml:space="preserve"> </w:t>
      </w:r>
      <w:r w:rsidR="00D25A3D" w:rsidRPr="00D25A3D">
        <w:rPr>
          <w:sz w:val="20"/>
          <w:szCs w:val="20"/>
        </w:rPr>
        <w:t>Add book review page</w:t>
      </w:r>
      <w:r w:rsidR="00D25A3D">
        <w:rPr>
          <w:sz w:val="20"/>
          <w:szCs w:val="20"/>
        </w:rPr>
        <w:t xml:space="preserve">                         </w:t>
      </w:r>
      <w:r w:rsidR="00D25A3D" w:rsidRPr="00093398">
        <w:rPr>
          <w:sz w:val="20"/>
          <w:szCs w:val="20"/>
        </w:rPr>
        <w:t>Figure 2</w:t>
      </w:r>
      <w:r w:rsidR="00D25A3D">
        <w:rPr>
          <w:sz w:val="20"/>
          <w:szCs w:val="20"/>
        </w:rPr>
        <w:t>9</w:t>
      </w:r>
      <w:r w:rsidR="00D25A3D" w:rsidRPr="00093398">
        <w:rPr>
          <w:sz w:val="20"/>
          <w:szCs w:val="20"/>
        </w:rPr>
        <w:t>:</w:t>
      </w:r>
      <w:r w:rsidR="00D25A3D" w:rsidRPr="00D25A3D">
        <w:t xml:space="preserve"> </w:t>
      </w:r>
      <w:r w:rsidR="00D25A3D" w:rsidRPr="00D25A3D">
        <w:rPr>
          <w:sz w:val="20"/>
          <w:szCs w:val="20"/>
        </w:rPr>
        <w:t>Fill out the comment page</w:t>
      </w:r>
    </w:p>
    <w:p w14:paraId="15A5BF83" w14:textId="77777777" w:rsidR="0025004D" w:rsidRDefault="0025004D" w:rsidP="007719E0">
      <w:pPr>
        <w:widowControl w:val="0"/>
        <w:spacing w:line="360" w:lineRule="auto"/>
        <w:jc w:val="both"/>
      </w:pPr>
    </w:p>
    <w:p w14:paraId="2E921E6F" w14:textId="2705694F" w:rsidR="00124C4C" w:rsidRDefault="0025004D" w:rsidP="007719E0">
      <w:pPr>
        <w:widowControl w:val="0"/>
        <w:spacing w:line="360" w:lineRule="auto"/>
        <w:jc w:val="both"/>
      </w:pPr>
      <w:r w:rsidRPr="0025004D">
        <w:t>Click the Add comments button to jump to the Figure 29 page. Here we can write down our thoughts on the book, etc., or report to the librarian about the situation of the book, such as damage, missing pages, etc. There can also be feedback from management about the library.</w:t>
      </w:r>
    </w:p>
    <w:p w14:paraId="26DA44E6" w14:textId="4434FCC0" w:rsidR="00124C4C" w:rsidRPr="00D25A3D" w:rsidRDefault="00124C4C" w:rsidP="007719E0">
      <w:pPr>
        <w:widowControl w:val="0"/>
        <w:spacing w:line="360" w:lineRule="auto"/>
        <w:jc w:val="both"/>
      </w:pPr>
    </w:p>
    <w:p w14:paraId="608A2085" w14:textId="38B0AF38" w:rsidR="00124C4C" w:rsidRDefault="00124C4C" w:rsidP="007719E0">
      <w:pPr>
        <w:widowControl w:val="0"/>
        <w:spacing w:line="360" w:lineRule="auto"/>
        <w:jc w:val="both"/>
      </w:pPr>
    </w:p>
    <w:p w14:paraId="42B45276" w14:textId="37720870" w:rsidR="00124C4C" w:rsidRDefault="00124C4C" w:rsidP="007719E0">
      <w:pPr>
        <w:widowControl w:val="0"/>
        <w:spacing w:line="360" w:lineRule="auto"/>
        <w:jc w:val="both"/>
      </w:pPr>
    </w:p>
    <w:p w14:paraId="7791B9F7" w14:textId="213DD0B9" w:rsidR="00484D77" w:rsidRPr="00A31FE0" w:rsidRDefault="00CF585A" w:rsidP="007719E0">
      <w:pPr>
        <w:widowControl w:val="0"/>
        <w:spacing w:line="360" w:lineRule="auto"/>
        <w:jc w:val="both"/>
        <w:rPr>
          <w:b/>
          <w:bCs/>
        </w:rPr>
      </w:pPr>
      <w:r w:rsidRPr="00CF585A">
        <w:rPr>
          <w:noProof/>
        </w:rPr>
        <w:lastRenderedPageBreak/>
        <w:drawing>
          <wp:anchor distT="0" distB="0" distL="114300" distR="114300" simplePos="0" relativeHeight="251681792" behindDoc="0" locked="0" layoutInCell="1" allowOverlap="1" wp14:anchorId="08F2484E" wp14:editId="4BF140DC">
            <wp:simplePos x="0" y="0"/>
            <wp:positionH relativeFrom="column">
              <wp:posOffset>3000375</wp:posOffset>
            </wp:positionH>
            <wp:positionV relativeFrom="paragraph">
              <wp:posOffset>285750</wp:posOffset>
            </wp:positionV>
            <wp:extent cx="1924050" cy="2847975"/>
            <wp:effectExtent l="0" t="0" r="0" b="9525"/>
            <wp:wrapTopAndBottom/>
            <wp:docPr id="56" name="图片 56"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图形用户界面, 文本, 应用程序&#10;&#10;描述已自动生成"/>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924050" cy="2847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1FE0" w:rsidRPr="00A31FE0">
        <w:rPr>
          <w:b/>
          <w:bCs/>
        </w:rPr>
        <w:t xml:space="preserve">Announcement </w:t>
      </w:r>
      <w:r w:rsidR="00A31FE0" w:rsidRPr="00954998">
        <w:rPr>
          <w:b/>
          <w:bCs/>
        </w:rPr>
        <w:t>Section</w:t>
      </w:r>
    </w:p>
    <w:p w14:paraId="67AD307B" w14:textId="677E73DB" w:rsidR="00484D77" w:rsidRPr="00124C4C" w:rsidRDefault="00A31FE0" w:rsidP="007719E0">
      <w:pPr>
        <w:widowControl w:val="0"/>
        <w:spacing w:line="360" w:lineRule="auto"/>
        <w:jc w:val="both"/>
      </w:pPr>
      <w:r w:rsidRPr="00093398">
        <w:rPr>
          <w:sz w:val="20"/>
          <w:szCs w:val="20"/>
        </w:rPr>
        <w:t xml:space="preserve">Figure </w:t>
      </w:r>
      <w:r>
        <w:rPr>
          <w:sz w:val="20"/>
          <w:szCs w:val="20"/>
        </w:rPr>
        <w:t>30</w:t>
      </w:r>
      <w:r w:rsidRPr="00093398">
        <w:rPr>
          <w:sz w:val="20"/>
          <w:szCs w:val="20"/>
        </w:rPr>
        <w:t>:</w:t>
      </w:r>
      <w:r w:rsidRPr="00A31FE0">
        <w:t xml:space="preserve"> </w:t>
      </w:r>
      <w:r w:rsidRPr="00A31FE0">
        <w:rPr>
          <w:sz w:val="20"/>
          <w:szCs w:val="20"/>
        </w:rPr>
        <w:t>Announcement main page</w:t>
      </w:r>
      <w:r w:rsidRPr="00A31FE0">
        <w:rPr>
          <w:noProof/>
        </w:rPr>
        <w:drawing>
          <wp:anchor distT="0" distB="0" distL="114300" distR="114300" simplePos="0" relativeHeight="251680768" behindDoc="0" locked="0" layoutInCell="1" allowOverlap="1" wp14:anchorId="5BF199B8" wp14:editId="6F987BF6">
            <wp:simplePos x="0" y="0"/>
            <wp:positionH relativeFrom="column">
              <wp:posOffset>0</wp:posOffset>
            </wp:positionH>
            <wp:positionV relativeFrom="paragraph">
              <wp:posOffset>3810</wp:posOffset>
            </wp:positionV>
            <wp:extent cx="1829033" cy="3038475"/>
            <wp:effectExtent l="0" t="0" r="0" b="0"/>
            <wp:wrapTopAndBottom/>
            <wp:docPr id="51" name="图片 51"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图形用户界面, 文本, 应用程序, 聊天或短信&#10;&#10;描述已自动生成"/>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29033" cy="3038475"/>
                    </a:xfrm>
                    <a:prstGeom prst="rect">
                      <a:avLst/>
                    </a:prstGeom>
                    <a:noFill/>
                    <a:ln>
                      <a:noFill/>
                    </a:ln>
                  </pic:spPr>
                </pic:pic>
              </a:graphicData>
            </a:graphic>
          </wp:anchor>
        </w:drawing>
      </w:r>
      <w:r w:rsidR="00CF585A">
        <w:rPr>
          <w:sz w:val="20"/>
          <w:szCs w:val="20"/>
        </w:rPr>
        <w:t xml:space="preserve">                  </w:t>
      </w:r>
      <w:r w:rsidR="00CF585A" w:rsidRPr="00093398">
        <w:rPr>
          <w:sz w:val="20"/>
          <w:szCs w:val="20"/>
        </w:rPr>
        <w:t xml:space="preserve">Figure </w:t>
      </w:r>
      <w:r w:rsidR="00CF585A">
        <w:rPr>
          <w:sz w:val="20"/>
          <w:szCs w:val="20"/>
        </w:rPr>
        <w:t>31</w:t>
      </w:r>
      <w:r w:rsidR="00CF585A" w:rsidRPr="00093398">
        <w:rPr>
          <w:sz w:val="20"/>
          <w:szCs w:val="20"/>
        </w:rPr>
        <w:t>:</w:t>
      </w:r>
      <w:r w:rsidR="00CF585A" w:rsidRPr="00CF585A">
        <w:t xml:space="preserve"> </w:t>
      </w:r>
      <w:r w:rsidR="00CF585A" w:rsidRPr="00CF585A">
        <w:rPr>
          <w:sz w:val="20"/>
          <w:szCs w:val="20"/>
        </w:rPr>
        <w:t>Announcement in detail</w:t>
      </w:r>
    </w:p>
    <w:p w14:paraId="3224E9FA" w14:textId="4E3E3E9A" w:rsidR="00484D77" w:rsidRDefault="00361754" w:rsidP="007719E0">
      <w:pPr>
        <w:widowControl w:val="0"/>
        <w:spacing w:line="360" w:lineRule="auto"/>
        <w:jc w:val="both"/>
      </w:pPr>
      <w:r w:rsidRPr="00361754">
        <w:t>In the Announcements section, we can see announcements made by librarians. If there are many announcements, we can also search for the topic we are looking for in the search bar.</w:t>
      </w:r>
    </w:p>
    <w:p w14:paraId="67564835" w14:textId="4E1DC131" w:rsidR="00484D77" w:rsidRDefault="00361754" w:rsidP="007719E0">
      <w:pPr>
        <w:widowControl w:val="0"/>
        <w:spacing w:line="360" w:lineRule="auto"/>
        <w:jc w:val="both"/>
      </w:pPr>
      <w:r w:rsidRPr="00361754">
        <w:t xml:space="preserve">When we click </w:t>
      </w:r>
      <w:r w:rsidR="00631C43">
        <w:t>on</w:t>
      </w:r>
      <w:r w:rsidRPr="00361754">
        <w:t xml:space="preserve"> an announcement, we can see its details. There are pictures, introductions and details of the announcements. We can get relevant information about the library here.</w:t>
      </w:r>
    </w:p>
    <w:p w14:paraId="3BB14258" w14:textId="01E944CC" w:rsidR="00F94185" w:rsidRDefault="00F94185" w:rsidP="007719E0">
      <w:pPr>
        <w:widowControl w:val="0"/>
        <w:spacing w:line="360" w:lineRule="auto"/>
        <w:jc w:val="both"/>
      </w:pPr>
    </w:p>
    <w:p w14:paraId="6D00F05E" w14:textId="58123113" w:rsidR="00241D4C" w:rsidRDefault="00241D4C" w:rsidP="007719E0">
      <w:pPr>
        <w:widowControl w:val="0"/>
        <w:spacing w:line="360" w:lineRule="auto"/>
        <w:jc w:val="both"/>
      </w:pPr>
    </w:p>
    <w:p w14:paraId="4CF17819" w14:textId="66993AE2" w:rsidR="00241D4C" w:rsidRDefault="00241D4C" w:rsidP="007719E0">
      <w:pPr>
        <w:widowControl w:val="0"/>
        <w:spacing w:line="360" w:lineRule="auto"/>
        <w:jc w:val="both"/>
      </w:pPr>
    </w:p>
    <w:p w14:paraId="1F74EE35" w14:textId="63E335A1" w:rsidR="00241D4C" w:rsidRDefault="00241D4C" w:rsidP="007719E0">
      <w:pPr>
        <w:widowControl w:val="0"/>
        <w:spacing w:line="360" w:lineRule="auto"/>
        <w:jc w:val="both"/>
      </w:pPr>
    </w:p>
    <w:p w14:paraId="1E8D3B2E" w14:textId="2B241773" w:rsidR="00241D4C" w:rsidRDefault="00241D4C" w:rsidP="007719E0">
      <w:pPr>
        <w:widowControl w:val="0"/>
        <w:spacing w:line="360" w:lineRule="auto"/>
        <w:jc w:val="both"/>
      </w:pPr>
    </w:p>
    <w:p w14:paraId="22A4520C" w14:textId="14EC63D7" w:rsidR="00241D4C" w:rsidRDefault="00241D4C" w:rsidP="007719E0">
      <w:pPr>
        <w:widowControl w:val="0"/>
        <w:spacing w:line="360" w:lineRule="auto"/>
        <w:jc w:val="both"/>
      </w:pPr>
    </w:p>
    <w:p w14:paraId="4BBEDB8A" w14:textId="73F90BF4" w:rsidR="00241D4C" w:rsidRDefault="00241D4C" w:rsidP="007719E0">
      <w:pPr>
        <w:widowControl w:val="0"/>
        <w:spacing w:line="360" w:lineRule="auto"/>
        <w:jc w:val="both"/>
      </w:pPr>
    </w:p>
    <w:p w14:paraId="344C9324" w14:textId="78B59D86" w:rsidR="00241D4C" w:rsidRDefault="00241D4C" w:rsidP="007719E0">
      <w:pPr>
        <w:widowControl w:val="0"/>
        <w:spacing w:line="360" w:lineRule="auto"/>
        <w:jc w:val="both"/>
      </w:pPr>
    </w:p>
    <w:p w14:paraId="6A690886" w14:textId="5A78FDC8" w:rsidR="00241D4C" w:rsidRDefault="00241D4C" w:rsidP="007719E0">
      <w:pPr>
        <w:widowControl w:val="0"/>
        <w:spacing w:line="360" w:lineRule="auto"/>
        <w:jc w:val="both"/>
      </w:pPr>
    </w:p>
    <w:p w14:paraId="6EACBA38" w14:textId="7370EB01" w:rsidR="00241D4C" w:rsidRDefault="00241D4C" w:rsidP="007719E0">
      <w:pPr>
        <w:widowControl w:val="0"/>
        <w:spacing w:line="360" w:lineRule="auto"/>
        <w:jc w:val="both"/>
      </w:pPr>
    </w:p>
    <w:p w14:paraId="4DF47E86" w14:textId="37A6A994" w:rsidR="00241D4C" w:rsidRDefault="00241D4C" w:rsidP="007719E0">
      <w:pPr>
        <w:widowControl w:val="0"/>
        <w:spacing w:line="360" w:lineRule="auto"/>
        <w:jc w:val="both"/>
      </w:pPr>
    </w:p>
    <w:p w14:paraId="0FC476E0" w14:textId="7F111642" w:rsidR="00241D4C" w:rsidRDefault="00241D4C" w:rsidP="007719E0">
      <w:pPr>
        <w:widowControl w:val="0"/>
        <w:spacing w:line="360" w:lineRule="auto"/>
        <w:jc w:val="both"/>
      </w:pPr>
    </w:p>
    <w:p w14:paraId="4D8FEC98" w14:textId="25745E8F" w:rsidR="00241D4C" w:rsidRDefault="00241D4C" w:rsidP="007719E0">
      <w:pPr>
        <w:widowControl w:val="0"/>
        <w:spacing w:line="360" w:lineRule="auto"/>
        <w:jc w:val="both"/>
      </w:pPr>
    </w:p>
    <w:p w14:paraId="7C5C5788" w14:textId="77777777" w:rsidR="00241D4C" w:rsidRDefault="00241D4C" w:rsidP="007719E0">
      <w:pPr>
        <w:widowControl w:val="0"/>
        <w:spacing w:line="360" w:lineRule="auto"/>
        <w:jc w:val="both"/>
      </w:pPr>
    </w:p>
    <w:p w14:paraId="0BFB00A3" w14:textId="52D9091D" w:rsidR="009F1163" w:rsidRDefault="009F1163" w:rsidP="007719E0">
      <w:pPr>
        <w:spacing w:line="360" w:lineRule="auto"/>
        <w:jc w:val="both"/>
        <w:rPr>
          <w:b/>
          <w:bCs/>
        </w:rPr>
      </w:pPr>
      <w:r w:rsidRPr="00954998">
        <w:rPr>
          <w:b/>
          <w:bCs/>
        </w:rPr>
        <w:lastRenderedPageBreak/>
        <w:t>Profile Section</w:t>
      </w:r>
    </w:p>
    <w:p w14:paraId="4A84D1E1" w14:textId="5503181E" w:rsidR="00F94185" w:rsidRPr="009F1163" w:rsidRDefault="002E58FB" w:rsidP="007719E0">
      <w:pPr>
        <w:widowControl w:val="0"/>
        <w:spacing w:line="360" w:lineRule="auto"/>
        <w:jc w:val="both"/>
      </w:pPr>
      <w:r w:rsidRPr="009F1163">
        <w:rPr>
          <w:noProof/>
        </w:rPr>
        <w:drawing>
          <wp:anchor distT="0" distB="0" distL="114300" distR="114300" simplePos="0" relativeHeight="251682816" behindDoc="0" locked="0" layoutInCell="1" allowOverlap="1" wp14:anchorId="5F580B38" wp14:editId="235F1217">
            <wp:simplePos x="0" y="0"/>
            <wp:positionH relativeFrom="margin">
              <wp:posOffset>123825</wp:posOffset>
            </wp:positionH>
            <wp:positionV relativeFrom="paragraph">
              <wp:posOffset>247650</wp:posOffset>
            </wp:positionV>
            <wp:extent cx="2105025" cy="3162300"/>
            <wp:effectExtent l="0" t="0" r="9525" b="0"/>
            <wp:wrapTopAndBottom/>
            <wp:docPr id="57" name="图片 57"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图形用户界面, 文本, 应用程序&#10;&#10;描述已自动生成"/>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05025"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81119">
        <w:rPr>
          <w:noProof/>
        </w:rPr>
        <w:drawing>
          <wp:anchor distT="0" distB="0" distL="114300" distR="114300" simplePos="0" relativeHeight="251683840" behindDoc="0" locked="0" layoutInCell="1" allowOverlap="1" wp14:anchorId="0DC5411D" wp14:editId="0CB1FE42">
            <wp:simplePos x="0" y="0"/>
            <wp:positionH relativeFrom="column">
              <wp:posOffset>3219450</wp:posOffset>
            </wp:positionH>
            <wp:positionV relativeFrom="paragraph">
              <wp:posOffset>247650</wp:posOffset>
            </wp:positionV>
            <wp:extent cx="2117725" cy="3162300"/>
            <wp:effectExtent l="0" t="0" r="0" b="0"/>
            <wp:wrapTopAndBottom/>
            <wp:docPr id="58" name="图片 58"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图形用户界面, 文本, 应用程序, 聊天或短信&#10;&#10;描述已自动生成"/>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17725"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FD505B" w14:textId="3B5964BE" w:rsidR="00F94185" w:rsidRDefault="009F1163" w:rsidP="007719E0">
      <w:pPr>
        <w:widowControl w:val="0"/>
        <w:spacing w:line="360" w:lineRule="auto"/>
        <w:ind w:firstLineChars="200" w:firstLine="400"/>
        <w:jc w:val="both"/>
      </w:pPr>
      <w:r w:rsidRPr="00093398">
        <w:rPr>
          <w:sz w:val="20"/>
          <w:szCs w:val="20"/>
        </w:rPr>
        <w:t xml:space="preserve">Figure </w:t>
      </w:r>
      <w:r>
        <w:rPr>
          <w:sz w:val="20"/>
          <w:szCs w:val="20"/>
        </w:rPr>
        <w:t>32</w:t>
      </w:r>
      <w:r w:rsidRPr="00093398">
        <w:rPr>
          <w:sz w:val="20"/>
          <w:szCs w:val="20"/>
        </w:rPr>
        <w:t>:</w:t>
      </w:r>
      <w:r w:rsidR="00D81119" w:rsidRPr="00D81119">
        <w:t xml:space="preserve"> </w:t>
      </w:r>
      <w:r w:rsidR="00D81119" w:rsidRPr="00D81119">
        <w:rPr>
          <w:sz w:val="20"/>
          <w:szCs w:val="20"/>
        </w:rPr>
        <w:t>Profile Dashboard</w:t>
      </w:r>
      <w:r w:rsidR="00D81119">
        <w:rPr>
          <w:sz w:val="20"/>
          <w:szCs w:val="20"/>
        </w:rPr>
        <w:t xml:space="preserve">                              </w:t>
      </w:r>
      <w:r w:rsidR="00D81119" w:rsidRPr="00093398">
        <w:rPr>
          <w:sz w:val="20"/>
          <w:szCs w:val="20"/>
        </w:rPr>
        <w:t xml:space="preserve">Figure </w:t>
      </w:r>
      <w:r w:rsidR="00D81119">
        <w:rPr>
          <w:sz w:val="20"/>
          <w:szCs w:val="20"/>
        </w:rPr>
        <w:t>33</w:t>
      </w:r>
      <w:r w:rsidR="00D81119" w:rsidRPr="00093398">
        <w:rPr>
          <w:sz w:val="20"/>
          <w:szCs w:val="20"/>
        </w:rPr>
        <w:t>:</w:t>
      </w:r>
      <w:r w:rsidR="00D81119" w:rsidRPr="00D81119">
        <w:t xml:space="preserve"> </w:t>
      </w:r>
      <w:r w:rsidR="00D81119" w:rsidRPr="00D81119">
        <w:rPr>
          <w:sz w:val="20"/>
          <w:szCs w:val="20"/>
        </w:rPr>
        <w:t>Settings Page</w:t>
      </w:r>
    </w:p>
    <w:p w14:paraId="2CEA658B" w14:textId="0ED73DDA" w:rsidR="00F94185" w:rsidRDefault="00631C43" w:rsidP="007719E0">
      <w:pPr>
        <w:widowControl w:val="0"/>
        <w:spacing w:line="360" w:lineRule="auto"/>
        <w:jc w:val="both"/>
      </w:pPr>
      <w:r>
        <w:t>On</w:t>
      </w:r>
      <w:r w:rsidR="004B224C" w:rsidRPr="004B224C">
        <w:t xml:space="preserve"> the Profile page. We can see the user's book reservation, book borrowing, book return, book lost report and collection of books.</w:t>
      </w:r>
      <w:r w:rsidR="00FD24EE" w:rsidRPr="00FD24EE">
        <w:t xml:space="preserve"> Click the relevant button to view the user's book reservation, book loan, book return, book loss and book collection.</w:t>
      </w:r>
    </w:p>
    <w:p w14:paraId="1FDE6DC6" w14:textId="67FF80E5" w:rsidR="00F94185" w:rsidRDefault="00631C43" w:rsidP="007719E0">
      <w:pPr>
        <w:widowControl w:val="0"/>
        <w:spacing w:line="360" w:lineRule="auto"/>
        <w:jc w:val="both"/>
      </w:pPr>
      <w:r>
        <w:t>On</w:t>
      </w:r>
      <w:r w:rsidR="00DE3D38" w:rsidRPr="00DE3D38">
        <w:t xml:space="preserve"> the user settings page, we can modify the user password, name, gender, mobile phone number, avatar and email address. And you can log out from this interface.</w:t>
      </w:r>
    </w:p>
    <w:p w14:paraId="53895603" w14:textId="56B5908C" w:rsidR="00F94185" w:rsidRDefault="00F94185" w:rsidP="007719E0">
      <w:pPr>
        <w:widowControl w:val="0"/>
        <w:spacing w:line="360" w:lineRule="auto"/>
        <w:jc w:val="both"/>
      </w:pPr>
    </w:p>
    <w:p w14:paraId="7DC86174" w14:textId="7D96F676" w:rsidR="00F94185" w:rsidRDefault="00F94185" w:rsidP="007719E0">
      <w:pPr>
        <w:widowControl w:val="0"/>
        <w:spacing w:line="360" w:lineRule="auto"/>
        <w:jc w:val="both"/>
      </w:pPr>
    </w:p>
    <w:p w14:paraId="237A0907" w14:textId="1BB90446" w:rsidR="00241D4C" w:rsidRDefault="00241D4C" w:rsidP="007719E0">
      <w:pPr>
        <w:widowControl w:val="0"/>
        <w:spacing w:line="360" w:lineRule="auto"/>
        <w:jc w:val="both"/>
      </w:pPr>
    </w:p>
    <w:p w14:paraId="23E5A3C9" w14:textId="3BC90BE5" w:rsidR="00241D4C" w:rsidRDefault="00241D4C" w:rsidP="007719E0">
      <w:pPr>
        <w:widowControl w:val="0"/>
        <w:spacing w:line="360" w:lineRule="auto"/>
        <w:jc w:val="both"/>
      </w:pPr>
    </w:p>
    <w:p w14:paraId="2ADA1AAC" w14:textId="0C3E0118" w:rsidR="00241D4C" w:rsidRDefault="00241D4C" w:rsidP="007719E0">
      <w:pPr>
        <w:widowControl w:val="0"/>
        <w:spacing w:line="360" w:lineRule="auto"/>
        <w:jc w:val="both"/>
      </w:pPr>
    </w:p>
    <w:p w14:paraId="41BCA992" w14:textId="7DC21430" w:rsidR="00241D4C" w:rsidRDefault="00241D4C" w:rsidP="007719E0">
      <w:pPr>
        <w:widowControl w:val="0"/>
        <w:spacing w:line="360" w:lineRule="auto"/>
        <w:jc w:val="both"/>
      </w:pPr>
    </w:p>
    <w:p w14:paraId="198D6096" w14:textId="5FBF2ABD" w:rsidR="00241D4C" w:rsidRDefault="00241D4C" w:rsidP="007719E0">
      <w:pPr>
        <w:widowControl w:val="0"/>
        <w:spacing w:line="360" w:lineRule="auto"/>
        <w:jc w:val="both"/>
      </w:pPr>
    </w:p>
    <w:p w14:paraId="43D7831B" w14:textId="3DCD729C" w:rsidR="00241D4C" w:rsidRDefault="00241D4C" w:rsidP="007719E0">
      <w:pPr>
        <w:widowControl w:val="0"/>
        <w:spacing w:line="360" w:lineRule="auto"/>
        <w:jc w:val="both"/>
      </w:pPr>
    </w:p>
    <w:p w14:paraId="0DB28F4F" w14:textId="16308BDD" w:rsidR="00241D4C" w:rsidRDefault="00241D4C" w:rsidP="007719E0">
      <w:pPr>
        <w:widowControl w:val="0"/>
        <w:spacing w:line="360" w:lineRule="auto"/>
        <w:jc w:val="both"/>
      </w:pPr>
    </w:p>
    <w:p w14:paraId="5F725FAC" w14:textId="41CD20C7" w:rsidR="00241D4C" w:rsidRDefault="00241D4C" w:rsidP="007719E0">
      <w:pPr>
        <w:widowControl w:val="0"/>
        <w:spacing w:line="360" w:lineRule="auto"/>
        <w:jc w:val="both"/>
      </w:pPr>
    </w:p>
    <w:p w14:paraId="756F3D38" w14:textId="478C7FC2" w:rsidR="00241D4C" w:rsidRDefault="00241D4C" w:rsidP="007719E0">
      <w:pPr>
        <w:widowControl w:val="0"/>
        <w:spacing w:line="360" w:lineRule="auto"/>
        <w:jc w:val="both"/>
      </w:pPr>
    </w:p>
    <w:p w14:paraId="740E1D66" w14:textId="5C8ACFC8" w:rsidR="00241D4C" w:rsidRDefault="00241D4C" w:rsidP="007719E0">
      <w:pPr>
        <w:widowControl w:val="0"/>
        <w:spacing w:line="360" w:lineRule="auto"/>
        <w:jc w:val="both"/>
      </w:pPr>
    </w:p>
    <w:p w14:paraId="54522411" w14:textId="6E3E760B" w:rsidR="00241D4C" w:rsidRDefault="00241D4C" w:rsidP="007719E0">
      <w:pPr>
        <w:widowControl w:val="0"/>
        <w:spacing w:line="360" w:lineRule="auto"/>
        <w:jc w:val="both"/>
      </w:pPr>
    </w:p>
    <w:p w14:paraId="6D4363FA" w14:textId="77777777" w:rsidR="00241D4C" w:rsidRDefault="00241D4C" w:rsidP="007719E0">
      <w:pPr>
        <w:widowControl w:val="0"/>
        <w:spacing w:line="360" w:lineRule="auto"/>
        <w:jc w:val="both"/>
      </w:pPr>
    </w:p>
    <w:p w14:paraId="072DF57A" w14:textId="0D536734" w:rsidR="00F94185" w:rsidRDefault="00DE3D38" w:rsidP="007719E0">
      <w:pPr>
        <w:widowControl w:val="0"/>
        <w:spacing w:line="360" w:lineRule="auto"/>
        <w:jc w:val="both"/>
        <w:rPr>
          <w:b/>
          <w:bCs/>
        </w:rPr>
      </w:pPr>
      <w:r w:rsidRPr="00DE3D38">
        <w:rPr>
          <w:b/>
          <w:bCs/>
        </w:rPr>
        <w:lastRenderedPageBreak/>
        <w:t>Administrator side</w:t>
      </w:r>
      <w:r>
        <w:rPr>
          <w:b/>
          <w:bCs/>
        </w:rPr>
        <w:t>(web)</w:t>
      </w:r>
    </w:p>
    <w:p w14:paraId="53AAEBB0" w14:textId="77777777" w:rsidR="00DE3D38" w:rsidRPr="00DE3D38" w:rsidRDefault="00DE3D38" w:rsidP="007719E0">
      <w:pPr>
        <w:widowControl w:val="0"/>
        <w:spacing w:line="360" w:lineRule="auto"/>
        <w:jc w:val="both"/>
        <w:rPr>
          <w:b/>
          <w:bCs/>
        </w:rPr>
      </w:pPr>
    </w:p>
    <w:p w14:paraId="6BD881F1" w14:textId="125977BE" w:rsidR="00F94185" w:rsidRPr="00DE3D38" w:rsidRDefault="00DE3D38" w:rsidP="007719E0">
      <w:pPr>
        <w:widowControl w:val="0"/>
        <w:spacing w:line="360" w:lineRule="auto"/>
        <w:jc w:val="both"/>
        <w:rPr>
          <w:b/>
          <w:bCs/>
        </w:rPr>
      </w:pPr>
      <w:r w:rsidRPr="00DE3D38">
        <w:rPr>
          <w:b/>
          <w:bCs/>
        </w:rPr>
        <w:t>Admin login page</w:t>
      </w:r>
    </w:p>
    <w:p w14:paraId="06A11149" w14:textId="03D7BEDD" w:rsidR="00F94185" w:rsidRDefault="00DE3D38" w:rsidP="007719E0">
      <w:pPr>
        <w:widowControl w:val="0"/>
        <w:spacing w:line="360" w:lineRule="auto"/>
        <w:jc w:val="both"/>
      </w:pPr>
      <w:r w:rsidRPr="00DE3D38">
        <w:rPr>
          <w:noProof/>
        </w:rPr>
        <w:drawing>
          <wp:inline distT="0" distB="0" distL="0" distR="0" wp14:anchorId="4BF48EB3" wp14:editId="19AF9E07">
            <wp:extent cx="5915025" cy="3724275"/>
            <wp:effectExtent l="0" t="0" r="9525" b="9525"/>
            <wp:docPr id="59" name="图片 5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图形用户界面&#10;&#10;低可信度描述已自动生成"/>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15025" cy="3724275"/>
                    </a:xfrm>
                    <a:prstGeom prst="rect">
                      <a:avLst/>
                    </a:prstGeom>
                    <a:noFill/>
                    <a:ln>
                      <a:noFill/>
                    </a:ln>
                  </pic:spPr>
                </pic:pic>
              </a:graphicData>
            </a:graphic>
          </wp:inline>
        </w:drawing>
      </w:r>
    </w:p>
    <w:p w14:paraId="305EC230" w14:textId="1C15F9B4" w:rsidR="00A84DE2" w:rsidRDefault="00DE3D38" w:rsidP="007719E0">
      <w:pPr>
        <w:widowControl w:val="0"/>
        <w:spacing w:line="360" w:lineRule="auto"/>
        <w:jc w:val="center"/>
      </w:pPr>
      <w:r w:rsidRPr="00093398">
        <w:rPr>
          <w:sz w:val="20"/>
          <w:szCs w:val="20"/>
        </w:rPr>
        <w:t xml:space="preserve">Figure </w:t>
      </w:r>
      <w:r>
        <w:rPr>
          <w:sz w:val="20"/>
          <w:szCs w:val="20"/>
        </w:rPr>
        <w:t>34</w:t>
      </w:r>
      <w:r w:rsidRPr="00093398">
        <w:rPr>
          <w:sz w:val="20"/>
          <w:szCs w:val="20"/>
        </w:rPr>
        <w:t>:</w:t>
      </w:r>
      <w:r w:rsidRPr="00DE3D38">
        <w:t xml:space="preserve"> </w:t>
      </w:r>
      <w:r w:rsidRPr="00DE3D38">
        <w:rPr>
          <w:sz w:val="20"/>
          <w:szCs w:val="20"/>
        </w:rPr>
        <w:t>Administrator login interface</w:t>
      </w:r>
    </w:p>
    <w:p w14:paraId="3DCA3E77" w14:textId="317212F9" w:rsidR="00F94185" w:rsidRDefault="00631C43" w:rsidP="007719E0">
      <w:pPr>
        <w:widowControl w:val="0"/>
        <w:spacing w:line="360" w:lineRule="auto"/>
        <w:jc w:val="both"/>
      </w:pPr>
      <w:r>
        <w:t>On</w:t>
      </w:r>
      <w:r w:rsidR="00ED11FA" w:rsidRPr="00ED11FA">
        <w:t xml:space="preserve"> this page, librarians enter their account name and password to log in.</w:t>
      </w:r>
    </w:p>
    <w:p w14:paraId="2EC4B79A" w14:textId="77777777" w:rsidR="00A84DE2" w:rsidRPr="00A84DE2" w:rsidRDefault="00A84DE2" w:rsidP="007719E0">
      <w:pPr>
        <w:widowControl w:val="0"/>
        <w:spacing w:line="360" w:lineRule="auto"/>
        <w:jc w:val="both"/>
      </w:pPr>
    </w:p>
    <w:p w14:paraId="5AC3DC59" w14:textId="766B0CE8" w:rsidR="00ED11FA" w:rsidRPr="00DA78B5" w:rsidRDefault="00DA78B5" w:rsidP="007719E0">
      <w:pPr>
        <w:widowControl w:val="0"/>
        <w:spacing w:line="360" w:lineRule="auto"/>
        <w:jc w:val="both"/>
        <w:rPr>
          <w:b/>
          <w:bCs/>
        </w:rPr>
      </w:pPr>
      <w:r w:rsidRPr="00DA78B5">
        <w:rPr>
          <w:b/>
          <w:bCs/>
        </w:rPr>
        <w:t>Home Page</w:t>
      </w:r>
    </w:p>
    <w:p w14:paraId="599471D4" w14:textId="53C6CC11" w:rsidR="00F94185" w:rsidRDefault="00ED11FA" w:rsidP="007719E0">
      <w:pPr>
        <w:widowControl w:val="0"/>
        <w:spacing w:line="360" w:lineRule="auto"/>
        <w:jc w:val="both"/>
      </w:pPr>
      <w:r w:rsidRPr="00ED11FA">
        <w:rPr>
          <w:noProof/>
        </w:rPr>
        <w:drawing>
          <wp:inline distT="0" distB="0" distL="0" distR="0" wp14:anchorId="7365F1AC" wp14:editId="41D21562">
            <wp:extent cx="5753100" cy="2797810"/>
            <wp:effectExtent l="0" t="0" r="0" b="254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53100" cy="2797810"/>
                    </a:xfrm>
                    <a:prstGeom prst="rect">
                      <a:avLst/>
                    </a:prstGeom>
                    <a:noFill/>
                    <a:ln>
                      <a:noFill/>
                    </a:ln>
                  </pic:spPr>
                </pic:pic>
              </a:graphicData>
            </a:graphic>
          </wp:inline>
        </w:drawing>
      </w:r>
    </w:p>
    <w:p w14:paraId="558045DA" w14:textId="4735B8F1" w:rsidR="00F94185" w:rsidRDefault="00ED11FA" w:rsidP="007719E0">
      <w:pPr>
        <w:widowControl w:val="0"/>
        <w:spacing w:line="360" w:lineRule="auto"/>
        <w:jc w:val="center"/>
      </w:pPr>
      <w:r w:rsidRPr="00093398">
        <w:rPr>
          <w:sz w:val="20"/>
          <w:szCs w:val="20"/>
        </w:rPr>
        <w:t xml:space="preserve">Figure </w:t>
      </w:r>
      <w:r>
        <w:rPr>
          <w:sz w:val="20"/>
          <w:szCs w:val="20"/>
        </w:rPr>
        <w:t>3</w:t>
      </w:r>
      <w:r w:rsidR="0003589D">
        <w:rPr>
          <w:sz w:val="20"/>
          <w:szCs w:val="20"/>
        </w:rPr>
        <w:t>5</w:t>
      </w:r>
      <w:r w:rsidRPr="00093398">
        <w:rPr>
          <w:sz w:val="20"/>
          <w:szCs w:val="20"/>
        </w:rPr>
        <w:t>:</w:t>
      </w:r>
      <w:r w:rsidR="00DA78B5" w:rsidRPr="00DA78B5">
        <w:t xml:space="preserve"> </w:t>
      </w:r>
      <w:r w:rsidR="00DA78B5" w:rsidRPr="00DA78B5">
        <w:rPr>
          <w:sz w:val="20"/>
          <w:szCs w:val="20"/>
        </w:rPr>
        <w:t>Home</w:t>
      </w:r>
      <w:r w:rsidR="00DA78B5">
        <w:rPr>
          <w:sz w:val="20"/>
          <w:szCs w:val="20"/>
        </w:rPr>
        <w:t xml:space="preserve"> </w:t>
      </w:r>
      <w:r w:rsidR="00DA78B5" w:rsidRPr="00DA78B5">
        <w:rPr>
          <w:sz w:val="20"/>
          <w:szCs w:val="20"/>
        </w:rPr>
        <w:t>Page</w:t>
      </w:r>
    </w:p>
    <w:p w14:paraId="0BF6E934" w14:textId="314330F6" w:rsidR="00F94185" w:rsidRDefault="00DA78B5" w:rsidP="007719E0">
      <w:pPr>
        <w:widowControl w:val="0"/>
        <w:spacing w:line="360" w:lineRule="auto"/>
        <w:jc w:val="both"/>
      </w:pPr>
      <w:r w:rsidRPr="00DA78B5">
        <w:lastRenderedPageBreak/>
        <w:t>On this page, we can see buttons such as Personal Center, User, Book Type, Book Information, Book Reservation, Book Borrowing, Book Return, Book Lost, Book Rating and Announcement Management. In the upper right corner is the logout system button. Can log out of account.</w:t>
      </w:r>
    </w:p>
    <w:p w14:paraId="034D9160" w14:textId="51CEBC4F" w:rsidR="00F94185" w:rsidRDefault="00F94185" w:rsidP="007719E0">
      <w:pPr>
        <w:widowControl w:val="0"/>
        <w:spacing w:line="360" w:lineRule="auto"/>
        <w:jc w:val="both"/>
      </w:pPr>
    </w:p>
    <w:p w14:paraId="5F8567F6" w14:textId="12192FD8" w:rsidR="007F2644" w:rsidRPr="007F2644" w:rsidRDefault="007F2644" w:rsidP="007719E0">
      <w:pPr>
        <w:widowControl w:val="0"/>
        <w:spacing w:line="360" w:lineRule="auto"/>
        <w:jc w:val="both"/>
        <w:rPr>
          <w:b/>
          <w:bCs/>
        </w:rPr>
      </w:pPr>
      <w:r w:rsidRPr="007F2644">
        <w:rPr>
          <w:b/>
          <w:bCs/>
        </w:rPr>
        <w:t>Personal Center Section</w:t>
      </w:r>
    </w:p>
    <w:p w14:paraId="0070619A" w14:textId="34FBBEFF" w:rsidR="00F94185" w:rsidRDefault="007F2644" w:rsidP="007719E0">
      <w:pPr>
        <w:widowControl w:val="0"/>
        <w:spacing w:line="360" w:lineRule="auto"/>
        <w:jc w:val="both"/>
      </w:pPr>
      <w:r w:rsidRPr="007F2644">
        <w:rPr>
          <w:noProof/>
        </w:rPr>
        <w:drawing>
          <wp:inline distT="0" distB="0" distL="0" distR="0" wp14:anchorId="6F797248" wp14:editId="434B5360">
            <wp:extent cx="5733415" cy="2797810"/>
            <wp:effectExtent l="0" t="0" r="635" b="2540"/>
            <wp:docPr id="61" name="图片 6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图形用户界面, 应用程序&#10;&#10;描述已自动生成"/>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038021A8" w14:textId="1B3E995F" w:rsidR="007F2644" w:rsidRDefault="007F2644" w:rsidP="007719E0">
      <w:pPr>
        <w:widowControl w:val="0"/>
        <w:spacing w:line="360" w:lineRule="auto"/>
        <w:jc w:val="center"/>
      </w:pPr>
      <w:r w:rsidRPr="00093398">
        <w:rPr>
          <w:sz w:val="20"/>
          <w:szCs w:val="20"/>
        </w:rPr>
        <w:t xml:space="preserve">Figure </w:t>
      </w:r>
      <w:r>
        <w:rPr>
          <w:sz w:val="20"/>
          <w:szCs w:val="20"/>
        </w:rPr>
        <w:t>3</w:t>
      </w:r>
      <w:r w:rsidR="0003589D">
        <w:rPr>
          <w:sz w:val="20"/>
          <w:szCs w:val="20"/>
        </w:rPr>
        <w:t>6</w:t>
      </w:r>
      <w:r w:rsidRPr="00093398">
        <w:rPr>
          <w:sz w:val="20"/>
          <w:szCs w:val="20"/>
        </w:rPr>
        <w:t>:</w:t>
      </w:r>
      <w:r w:rsidRPr="00DA78B5">
        <w:t xml:space="preserve"> </w:t>
      </w:r>
      <w:r w:rsidRPr="007F2644">
        <w:rPr>
          <w:sz w:val="20"/>
          <w:szCs w:val="20"/>
        </w:rPr>
        <w:t>Administrator change password page</w:t>
      </w:r>
    </w:p>
    <w:p w14:paraId="2E4E91B4" w14:textId="6B4D2B33" w:rsidR="00F94185" w:rsidRDefault="007F2644" w:rsidP="007719E0">
      <w:pPr>
        <w:widowControl w:val="0"/>
        <w:spacing w:line="360" w:lineRule="auto"/>
        <w:jc w:val="both"/>
      </w:pPr>
      <w:r w:rsidRPr="007F2644">
        <w:t>In this interface, if the administrator needs to modify his original password, he can fill in the original password first, and then fill in the new password twice. The reason for filling in the new password twice is to prevent the administrator from entering the wrong new password and forgetting the new password.</w:t>
      </w:r>
    </w:p>
    <w:p w14:paraId="6C5757B8" w14:textId="2A18AA91" w:rsidR="00F94185" w:rsidRDefault="0003589D" w:rsidP="007719E0">
      <w:pPr>
        <w:widowControl w:val="0"/>
        <w:spacing w:line="360" w:lineRule="auto"/>
        <w:jc w:val="both"/>
      </w:pPr>
      <w:r w:rsidRPr="0003589D">
        <w:rPr>
          <w:noProof/>
        </w:rPr>
        <w:drawing>
          <wp:inline distT="0" distB="0" distL="0" distR="0" wp14:anchorId="4F28F1F9" wp14:editId="7AB9CF1E">
            <wp:extent cx="5733415" cy="2797810"/>
            <wp:effectExtent l="0" t="0" r="635" b="2540"/>
            <wp:docPr id="62" name="图片 62" descr="图形用户界面, 文本, 应用程序, Word&#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图形用户界面, 文本, 应用程序, Word&#10;&#10;描述已自动生成"/>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08CF5726" w14:textId="0A7F2ECA" w:rsidR="00F94185" w:rsidRDefault="0003589D" w:rsidP="007719E0">
      <w:pPr>
        <w:widowControl w:val="0"/>
        <w:spacing w:line="360" w:lineRule="auto"/>
        <w:jc w:val="center"/>
      </w:pPr>
      <w:r w:rsidRPr="00093398">
        <w:rPr>
          <w:sz w:val="20"/>
          <w:szCs w:val="20"/>
        </w:rPr>
        <w:t xml:space="preserve">Figure </w:t>
      </w:r>
      <w:r>
        <w:rPr>
          <w:sz w:val="20"/>
          <w:szCs w:val="20"/>
        </w:rPr>
        <w:t>37</w:t>
      </w:r>
      <w:r w:rsidRPr="00093398">
        <w:rPr>
          <w:sz w:val="20"/>
          <w:szCs w:val="20"/>
        </w:rPr>
        <w:t>:</w:t>
      </w:r>
      <w:r w:rsidRPr="0003589D">
        <w:t xml:space="preserve"> </w:t>
      </w:r>
      <w:r w:rsidRPr="0003589D">
        <w:rPr>
          <w:sz w:val="20"/>
          <w:szCs w:val="20"/>
        </w:rPr>
        <w:t>Admin change name page</w:t>
      </w:r>
    </w:p>
    <w:p w14:paraId="114C4D08" w14:textId="19A37807" w:rsidR="00F94185" w:rsidRDefault="0003589D" w:rsidP="007719E0">
      <w:pPr>
        <w:widowControl w:val="0"/>
        <w:spacing w:line="360" w:lineRule="auto"/>
        <w:jc w:val="both"/>
      </w:pPr>
      <w:r w:rsidRPr="0003589D">
        <w:lastRenderedPageBreak/>
        <w:t>If the administrator does not like his name, he can modify it on this page.</w:t>
      </w:r>
    </w:p>
    <w:p w14:paraId="761A26F0" w14:textId="0FC59CFC" w:rsidR="00DA78B5" w:rsidRDefault="00DA78B5" w:rsidP="007719E0">
      <w:pPr>
        <w:widowControl w:val="0"/>
        <w:spacing w:line="360" w:lineRule="auto"/>
        <w:jc w:val="both"/>
      </w:pPr>
    </w:p>
    <w:p w14:paraId="2B24232D" w14:textId="7F164E5D" w:rsidR="0003589D" w:rsidRPr="0003589D" w:rsidRDefault="0003589D" w:rsidP="007719E0">
      <w:pPr>
        <w:widowControl w:val="0"/>
        <w:spacing w:line="360" w:lineRule="auto"/>
        <w:jc w:val="both"/>
        <w:rPr>
          <w:b/>
          <w:bCs/>
        </w:rPr>
      </w:pPr>
      <w:r w:rsidRPr="0003589D">
        <w:rPr>
          <w:b/>
          <w:bCs/>
        </w:rPr>
        <w:t>User Information Section</w:t>
      </w:r>
    </w:p>
    <w:p w14:paraId="243952A9" w14:textId="151DBE66" w:rsidR="00DA78B5" w:rsidRDefault="0003589D" w:rsidP="007719E0">
      <w:pPr>
        <w:widowControl w:val="0"/>
        <w:spacing w:line="360" w:lineRule="auto"/>
        <w:jc w:val="both"/>
      </w:pPr>
      <w:r w:rsidRPr="0003589D">
        <w:rPr>
          <w:noProof/>
        </w:rPr>
        <w:drawing>
          <wp:inline distT="0" distB="0" distL="0" distR="0" wp14:anchorId="23D19128" wp14:editId="0D96EAA2">
            <wp:extent cx="5733415" cy="2827655"/>
            <wp:effectExtent l="0" t="0" r="635" b="0"/>
            <wp:docPr id="63" name="图片 63" descr="电脑软件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电脑软件截图&#10;&#10;描述已自动生成"/>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3415" cy="2827655"/>
                    </a:xfrm>
                    <a:prstGeom prst="rect">
                      <a:avLst/>
                    </a:prstGeom>
                    <a:noFill/>
                    <a:ln>
                      <a:noFill/>
                    </a:ln>
                  </pic:spPr>
                </pic:pic>
              </a:graphicData>
            </a:graphic>
          </wp:inline>
        </w:drawing>
      </w:r>
    </w:p>
    <w:p w14:paraId="55F1A6B5" w14:textId="1625A8EA" w:rsidR="0003589D" w:rsidRDefault="0003589D" w:rsidP="007719E0">
      <w:pPr>
        <w:widowControl w:val="0"/>
        <w:spacing w:line="360" w:lineRule="auto"/>
        <w:jc w:val="center"/>
      </w:pPr>
      <w:r w:rsidRPr="00093398">
        <w:rPr>
          <w:sz w:val="20"/>
          <w:szCs w:val="20"/>
        </w:rPr>
        <w:t xml:space="preserve">Figure </w:t>
      </w:r>
      <w:r>
        <w:rPr>
          <w:sz w:val="20"/>
          <w:szCs w:val="20"/>
        </w:rPr>
        <w:t>38</w:t>
      </w:r>
      <w:r w:rsidRPr="00093398">
        <w:rPr>
          <w:sz w:val="20"/>
          <w:szCs w:val="20"/>
        </w:rPr>
        <w:t>:</w:t>
      </w:r>
      <w:r w:rsidRPr="003777A9">
        <w:rPr>
          <w:sz w:val="20"/>
          <w:szCs w:val="20"/>
        </w:rPr>
        <w:t xml:space="preserve"> </w:t>
      </w:r>
      <w:r w:rsidR="003777A9" w:rsidRPr="003777A9">
        <w:rPr>
          <w:sz w:val="20"/>
          <w:szCs w:val="20"/>
        </w:rPr>
        <w:t>User Information</w:t>
      </w:r>
      <w:r w:rsidRPr="0003589D">
        <w:rPr>
          <w:sz w:val="20"/>
          <w:szCs w:val="20"/>
        </w:rPr>
        <w:t xml:space="preserve"> page</w:t>
      </w:r>
    </w:p>
    <w:p w14:paraId="125BB3EA" w14:textId="5275F06B" w:rsidR="00DA78B5" w:rsidRDefault="003777A9" w:rsidP="007719E0">
      <w:pPr>
        <w:widowControl w:val="0"/>
        <w:spacing w:line="360" w:lineRule="auto"/>
        <w:jc w:val="both"/>
      </w:pPr>
      <w:r w:rsidRPr="003777A9">
        <w:t>On this page, administrators can modify the relevant information of registered users. Such as account number, user name, phone number, avatar, user account password, gender and email address. You can also add and delete user accounts. At the top of the page, you can search for users by user ID and gender.</w:t>
      </w:r>
    </w:p>
    <w:p w14:paraId="3BBE10F8" w14:textId="059DE0C0" w:rsidR="00DA78B5" w:rsidRDefault="00DA78B5" w:rsidP="007719E0">
      <w:pPr>
        <w:widowControl w:val="0"/>
        <w:spacing w:line="360" w:lineRule="auto"/>
        <w:jc w:val="both"/>
      </w:pPr>
    </w:p>
    <w:p w14:paraId="14C3D362" w14:textId="78A2BDA9" w:rsidR="00DA78B5" w:rsidRPr="003777A9" w:rsidRDefault="003777A9" w:rsidP="007719E0">
      <w:pPr>
        <w:widowControl w:val="0"/>
        <w:spacing w:line="360" w:lineRule="auto"/>
        <w:jc w:val="both"/>
        <w:rPr>
          <w:b/>
          <w:bCs/>
        </w:rPr>
      </w:pPr>
      <w:r w:rsidRPr="003777A9">
        <w:rPr>
          <w:b/>
          <w:bCs/>
        </w:rPr>
        <w:t>Book Type section</w:t>
      </w:r>
    </w:p>
    <w:p w14:paraId="55CBA9F1" w14:textId="31F707D1" w:rsidR="00DA78B5" w:rsidRDefault="003777A9" w:rsidP="007719E0">
      <w:pPr>
        <w:widowControl w:val="0"/>
        <w:spacing w:line="360" w:lineRule="auto"/>
        <w:jc w:val="both"/>
      </w:pPr>
      <w:r w:rsidRPr="003777A9">
        <w:rPr>
          <w:noProof/>
        </w:rPr>
        <w:drawing>
          <wp:inline distT="0" distB="0" distL="0" distR="0" wp14:anchorId="2310B903" wp14:editId="3EC3A621">
            <wp:extent cx="5733415" cy="2797810"/>
            <wp:effectExtent l="0" t="0" r="635" b="2540"/>
            <wp:docPr id="64" name="图片 64"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图形用户界面, 应用程序&#10;&#10;描述已自动生成"/>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0FDD5E45" w14:textId="4D90FA68" w:rsidR="00DA78B5" w:rsidRPr="005F3818" w:rsidRDefault="003777A9" w:rsidP="007719E0">
      <w:pPr>
        <w:widowControl w:val="0"/>
        <w:spacing w:line="360" w:lineRule="auto"/>
        <w:jc w:val="center"/>
        <w:rPr>
          <w:sz w:val="20"/>
          <w:szCs w:val="20"/>
        </w:rPr>
      </w:pPr>
      <w:r w:rsidRPr="00093398">
        <w:rPr>
          <w:sz w:val="20"/>
          <w:szCs w:val="20"/>
        </w:rPr>
        <w:t xml:space="preserve">Figure </w:t>
      </w:r>
      <w:r>
        <w:rPr>
          <w:sz w:val="20"/>
          <w:szCs w:val="20"/>
        </w:rPr>
        <w:t>39</w:t>
      </w:r>
      <w:r w:rsidRPr="00093398">
        <w:rPr>
          <w:sz w:val="20"/>
          <w:szCs w:val="20"/>
        </w:rPr>
        <w:t>:</w:t>
      </w:r>
      <w:r w:rsidRPr="003777A9">
        <w:rPr>
          <w:sz w:val="20"/>
          <w:szCs w:val="20"/>
        </w:rPr>
        <w:t xml:space="preserve"> Book Type</w:t>
      </w:r>
      <w:r w:rsidRPr="0003589D">
        <w:rPr>
          <w:sz w:val="20"/>
          <w:szCs w:val="20"/>
        </w:rPr>
        <w:t xml:space="preserve"> page</w:t>
      </w:r>
    </w:p>
    <w:p w14:paraId="6641DE5D" w14:textId="11C855D1" w:rsidR="00DA78B5" w:rsidRDefault="005F3818" w:rsidP="007719E0">
      <w:pPr>
        <w:widowControl w:val="0"/>
        <w:spacing w:line="360" w:lineRule="auto"/>
        <w:jc w:val="both"/>
      </w:pPr>
      <w:r w:rsidRPr="005F3818">
        <w:t xml:space="preserve">On this page, administrators can add and delete book types, as well as modify existing </w:t>
      </w:r>
      <w:r w:rsidRPr="005F3818">
        <w:lastRenderedPageBreak/>
        <w:t>book types. There is a book type search at the top, through which administrators can search for the book category they want to query.</w:t>
      </w:r>
    </w:p>
    <w:p w14:paraId="7A953BD2" w14:textId="3B573E15" w:rsidR="00DA78B5" w:rsidRDefault="00DA78B5" w:rsidP="007719E0">
      <w:pPr>
        <w:widowControl w:val="0"/>
        <w:spacing w:line="360" w:lineRule="auto"/>
        <w:jc w:val="both"/>
      </w:pPr>
    </w:p>
    <w:p w14:paraId="1CF58E63" w14:textId="05672916" w:rsidR="005F3818" w:rsidRPr="005F3818" w:rsidRDefault="005F3818" w:rsidP="007719E0">
      <w:pPr>
        <w:widowControl w:val="0"/>
        <w:spacing w:line="360" w:lineRule="auto"/>
        <w:jc w:val="both"/>
        <w:rPr>
          <w:b/>
          <w:bCs/>
        </w:rPr>
      </w:pPr>
      <w:r w:rsidRPr="005F3818">
        <w:rPr>
          <w:b/>
          <w:bCs/>
        </w:rPr>
        <w:t>Book Information section</w:t>
      </w:r>
    </w:p>
    <w:p w14:paraId="020B9E65" w14:textId="087B64CD" w:rsidR="00DA78B5" w:rsidRDefault="005F3818" w:rsidP="007719E0">
      <w:pPr>
        <w:widowControl w:val="0"/>
        <w:spacing w:line="360" w:lineRule="auto"/>
        <w:jc w:val="both"/>
      </w:pPr>
      <w:r w:rsidRPr="005F3818">
        <w:rPr>
          <w:noProof/>
        </w:rPr>
        <w:drawing>
          <wp:inline distT="0" distB="0" distL="0" distR="0" wp14:anchorId="5274794F" wp14:editId="7F558C8F">
            <wp:extent cx="5733415" cy="2797810"/>
            <wp:effectExtent l="0" t="0" r="635" b="2540"/>
            <wp:docPr id="65" name="图片 65"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图形用户界面, 应用程序&#10;&#10;描述已自动生成"/>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00406CC3" w14:textId="620C7FC9" w:rsidR="005F3818" w:rsidRPr="005F3818" w:rsidRDefault="005F3818" w:rsidP="007719E0">
      <w:pPr>
        <w:widowControl w:val="0"/>
        <w:spacing w:line="360" w:lineRule="auto"/>
        <w:jc w:val="center"/>
        <w:rPr>
          <w:sz w:val="20"/>
          <w:szCs w:val="20"/>
        </w:rPr>
      </w:pPr>
      <w:r w:rsidRPr="00093398">
        <w:rPr>
          <w:sz w:val="20"/>
          <w:szCs w:val="20"/>
        </w:rPr>
        <w:t xml:space="preserve">Figure </w:t>
      </w:r>
      <w:r>
        <w:rPr>
          <w:sz w:val="20"/>
          <w:szCs w:val="20"/>
        </w:rPr>
        <w:t>40</w:t>
      </w:r>
      <w:r w:rsidRPr="00093398">
        <w:rPr>
          <w:sz w:val="20"/>
          <w:szCs w:val="20"/>
        </w:rPr>
        <w:t>:</w:t>
      </w:r>
      <w:r w:rsidRPr="005F3818">
        <w:t xml:space="preserve"> </w:t>
      </w:r>
      <w:r w:rsidRPr="005F3818">
        <w:rPr>
          <w:sz w:val="20"/>
          <w:szCs w:val="20"/>
        </w:rPr>
        <w:t>Book Information</w:t>
      </w:r>
      <w:r w:rsidRPr="0003589D">
        <w:rPr>
          <w:sz w:val="20"/>
          <w:szCs w:val="20"/>
        </w:rPr>
        <w:t xml:space="preserve"> page</w:t>
      </w:r>
    </w:p>
    <w:p w14:paraId="23F8CEFB" w14:textId="45F3DB04" w:rsidR="00DA78B5" w:rsidRDefault="00253A9B" w:rsidP="007719E0">
      <w:pPr>
        <w:widowControl w:val="0"/>
        <w:spacing w:line="360" w:lineRule="auto"/>
        <w:jc w:val="both"/>
      </w:pPr>
      <w:r w:rsidRPr="00253A9B">
        <w:t xml:space="preserve">On this page administrators can add and delete books in the system. The information </w:t>
      </w:r>
      <w:r w:rsidR="00631C43">
        <w:t>from</w:t>
      </w:r>
      <w:r w:rsidRPr="00253A9B">
        <w:t xml:space="preserve"> existing books can be modified. At the top, you can search for books based on book name, book type and author. Admins can view and reply to comments on each book. In the face of inappropriate comments, admins can delete them.</w:t>
      </w:r>
    </w:p>
    <w:p w14:paraId="19F2B710" w14:textId="0F6599D6" w:rsidR="00DA78B5" w:rsidRDefault="00DA78B5" w:rsidP="007719E0">
      <w:pPr>
        <w:widowControl w:val="0"/>
        <w:spacing w:line="360" w:lineRule="auto"/>
        <w:jc w:val="both"/>
      </w:pPr>
    </w:p>
    <w:p w14:paraId="47CB62FC" w14:textId="10D21B21" w:rsidR="00DA78B5" w:rsidRPr="00253A9B" w:rsidRDefault="00253A9B" w:rsidP="007719E0">
      <w:pPr>
        <w:widowControl w:val="0"/>
        <w:spacing w:line="360" w:lineRule="auto"/>
        <w:jc w:val="both"/>
        <w:rPr>
          <w:b/>
          <w:bCs/>
        </w:rPr>
      </w:pPr>
      <w:r w:rsidRPr="00253A9B">
        <w:rPr>
          <w:b/>
          <w:bCs/>
        </w:rPr>
        <w:t>Book Reservation section</w:t>
      </w:r>
    </w:p>
    <w:p w14:paraId="2410200D" w14:textId="73CE8E57" w:rsidR="00DA78B5" w:rsidRDefault="00A84DE2" w:rsidP="007719E0">
      <w:pPr>
        <w:widowControl w:val="0"/>
        <w:spacing w:line="360" w:lineRule="auto"/>
        <w:jc w:val="both"/>
      </w:pPr>
      <w:r w:rsidRPr="00A84DE2">
        <w:rPr>
          <w:noProof/>
        </w:rPr>
        <w:drawing>
          <wp:inline distT="0" distB="0" distL="0" distR="0" wp14:anchorId="53E766EB" wp14:editId="400603D3">
            <wp:extent cx="5733415" cy="2797810"/>
            <wp:effectExtent l="0" t="0" r="635" b="2540"/>
            <wp:docPr id="66" name="图片 66"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图形用户界面, 应用程序&#10;&#10;描述已自动生成"/>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50B349B5" w14:textId="4E2D10FF" w:rsidR="00DA78B5" w:rsidRPr="00A84DE2" w:rsidRDefault="00A84DE2" w:rsidP="007719E0">
      <w:pPr>
        <w:widowControl w:val="0"/>
        <w:spacing w:line="360" w:lineRule="auto"/>
        <w:jc w:val="center"/>
        <w:rPr>
          <w:sz w:val="20"/>
          <w:szCs w:val="20"/>
        </w:rPr>
      </w:pPr>
      <w:r w:rsidRPr="00093398">
        <w:rPr>
          <w:sz w:val="20"/>
          <w:szCs w:val="20"/>
        </w:rPr>
        <w:t xml:space="preserve">Figure </w:t>
      </w:r>
      <w:r>
        <w:rPr>
          <w:sz w:val="20"/>
          <w:szCs w:val="20"/>
        </w:rPr>
        <w:t>41</w:t>
      </w:r>
      <w:r w:rsidRPr="00093398">
        <w:rPr>
          <w:sz w:val="20"/>
          <w:szCs w:val="20"/>
        </w:rPr>
        <w:t>:</w:t>
      </w:r>
      <w:r w:rsidRPr="005F3818">
        <w:t xml:space="preserve"> </w:t>
      </w:r>
      <w:r w:rsidRPr="00A84DE2">
        <w:rPr>
          <w:sz w:val="20"/>
          <w:szCs w:val="20"/>
        </w:rPr>
        <w:t>Book Reservation</w:t>
      </w:r>
      <w:r w:rsidRPr="0003589D">
        <w:rPr>
          <w:sz w:val="20"/>
          <w:szCs w:val="20"/>
        </w:rPr>
        <w:t xml:space="preserve"> page</w:t>
      </w:r>
    </w:p>
    <w:p w14:paraId="1A4DC79D" w14:textId="0746CAF7" w:rsidR="00DA78B5" w:rsidRDefault="00253A9B" w:rsidP="007719E0">
      <w:pPr>
        <w:widowControl w:val="0"/>
        <w:spacing w:line="360" w:lineRule="auto"/>
        <w:jc w:val="both"/>
      </w:pPr>
      <w:r w:rsidRPr="00253A9B">
        <w:lastRenderedPageBreak/>
        <w:t>On this page, administrators can manage book reservations. For example, view review booking information. At the top of the page, you can query reservation information by book name, book type, reservation time and review status.</w:t>
      </w:r>
    </w:p>
    <w:p w14:paraId="67A1D911" w14:textId="47113F36" w:rsidR="00DA78B5" w:rsidRDefault="00DA78B5" w:rsidP="007719E0">
      <w:pPr>
        <w:widowControl w:val="0"/>
        <w:spacing w:line="360" w:lineRule="auto"/>
        <w:jc w:val="both"/>
      </w:pPr>
    </w:p>
    <w:p w14:paraId="7BB2D2E1" w14:textId="5F5AF0AB" w:rsidR="00DA78B5" w:rsidRPr="00483076" w:rsidRDefault="00483076" w:rsidP="007719E0">
      <w:pPr>
        <w:widowControl w:val="0"/>
        <w:spacing w:line="360" w:lineRule="auto"/>
        <w:jc w:val="both"/>
        <w:rPr>
          <w:b/>
          <w:bCs/>
        </w:rPr>
      </w:pPr>
      <w:r w:rsidRPr="00483076">
        <w:rPr>
          <w:b/>
          <w:bCs/>
        </w:rPr>
        <w:t>Book Borrowing Section</w:t>
      </w:r>
    </w:p>
    <w:p w14:paraId="3C9C0E1C" w14:textId="21C53446" w:rsidR="00DA78B5" w:rsidRDefault="00483076" w:rsidP="007719E0">
      <w:pPr>
        <w:widowControl w:val="0"/>
        <w:spacing w:line="360" w:lineRule="auto"/>
        <w:jc w:val="both"/>
      </w:pPr>
      <w:r w:rsidRPr="00483076">
        <w:rPr>
          <w:noProof/>
        </w:rPr>
        <w:drawing>
          <wp:inline distT="0" distB="0" distL="0" distR="0" wp14:anchorId="46CB635C" wp14:editId="4C03A8D0">
            <wp:extent cx="5733415" cy="2797810"/>
            <wp:effectExtent l="0" t="0" r="635" b="2540"/>
            <wp:docPr id="67" name="图片 67"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图形用户界面&#10;&#10;描述已自动生成"/>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3503945C" w14:textId="4C32C2CA" w:rsidR="00DA78B5" w:rsidRPr="00241D4C" w:rsidRDefault="00483076" w:rsidP="007719E0">
      <w:pPr>
        <w:widowControl w:val="0"/>
        <w:spacing w:line="360" w:lineRule="auto"/>
        <w:jc w:val="center"/>
        <w:rPr>
          <w:sz w:val="20"/>
          <w:szCs w:val="20"/>
        </w:rPr>
      </w:pPr>
      <w:r w:rsidRPr="00093398">
        <w:rPr>
          <w:sz w:val="20"/>
          <w:szCs w:val="20"/>
        </w:rPr>
        <w:t xml:space="preserve">Figure </w:t>
      </w:r>
      <w:r>
        <w:rPr>
          <w:sz w:val="20"/>
          <w:szCs w:val="20"/>
        </w:rPr>
        <w:t>42</w:t>
      </w:r>
      <w:r w:rsidRPr="00093398">
        <w:rPr>
          <w:sz w:val="20"/>
          <w:szCs w:val="20"/>
        </w:rPr>
        <w:t>:</w:t>
      </w:r>
      <w:r w:rsidRPr="005F3818">
        <w:t xml:space="preserve"> </w:t>
      </w:r>
      <w:r w:rsidRPr="00483076">
        <w:rPr>
          <w:sz w:val="20"/>
          <w:szCs w:val="20"/>
        </w:rPr>
        <w:t>Book Borrowing</w:t>
      </w:r>
      <w:r w:rsidRPr="0003589D">
        <w:rPr>
          <w:sz w:val="20"/>
          <w:szCs w:val="20"/>
        </w:rPr>
        <w:t xml:space="preserve"> page</w:t>
      </w:r>
    </w:p>
    <w:p w14:paraId="179EEBCD" w14:textId="0B7724C9" w:rsidR="00DA78B5" w:rsidRDefault="008F76B3" w:rsidP="007719E0">
      <w:pPr>
        <w:widowControl w:val="0"/>
        <w:spacing w:line="360" w:lineRule="auto"/>
        <w:jc w:val="both"/>
      </w:pPr>
      <w:r w:rsidRPr="008F76B3">
        <w:t>On this page, administrators can review applications for book borrowing. You can also modify the return status of the book. The administrator has the right to refuse the application for book loan. Administrators can query related user borrowing information through book name, book type, borrowing time and review status.</w:t>
      </w:r>
    </w:p>
    <w:p w14:paraId="1FE80069" w14:textId="226470BF" w:rsidR="00DA78B5" w:rsidRDefault="00DA78B5" w:rsidP="007719E0">
      <w:pPr>
        <w:widowControl w:val="0"/>
        <w:spacing w:line="360" w:lineRule="auto"/>
        <w:jc w:val="both"/>
      </w:pPr>
    </w:p>
    <w:p w14:paraId="0246167F" w14:textId="12EDC837" w:rsidR="00DA78B5" w:rsidRPr="00820F14" w:rsidRDefault="00820F14" w:rsidP="007719E0">
      <w:pPr>
        <w:widowControl w:val="0"/>
        <w:spacing w:line="360" w:lineRule="auto"/>
        <w:jc w:val="both"/>
        <w:rPr>
          <w:b/>
          <w:bCs/>
        </w:rPr>
      </w:pPr>
      <w:r w:rsidRPr="00820F14">
        <w:rPr>
          <w:b/>
          <w:bCs/>
        </w:rPr>
        <w:t>Book Return section</w:t>
      </w:r>
    </w:p>
    <w:p w14:paraId="1EDD54C0" w14:textId="0A56FEEC" w:rsidR="00DA78B5" w:rsidRDefault="00820F14" w:rsidP="007719E0">
      <w:pPr>
        <w:widowControl w:val="0"/>
        <w:spacing w:line="360" w:lineRule="auto"/>
        <w:jc w:val="both"/>
      </w:pPr>
      <w:r w:rsidRPr="00820F14">
        <w:rPr>
          <w:noProof/>
        </w:rPr>
        <w:drawing>
          <wp:inline distT="0" distB="0" distL="0" distR="0" wp14:anchorId="20B80A1B" wp14:editId="38F5D082">
            <wp:extent cx="5733415" cy="2600325"/>
            <wp:effectExtent l="0" t="0" r="635" b="9525"/>
            <wp:docPr id="68" name="图片 68"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图形用户界面&#10;&#10;描述已自动生成"/>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3415" cy="2600325"/>
                    </a:xfrm>
                    <a:prstGeom prst="rect">
                      <a:avLst/>
                    </a:prstGeom>
                    <a:noFill/>
                    <a:ln>
                      <a:noFill/>
                    </a:ln>
                  </pic:spPr>
                </pic:pic>
              </a:graphicData>
            </a:graphic>
          </wp:inline>
        </w:drawing>
      </w:r>
    </w:p>
    <w:p w14:paraId="5F5A8D11" w14:textId="11040E20" w:rsidR="00820F14" w:rsidRPr="00A84DE2" w:rsidRDefault="00820F14" w:rsidP="007719E0">
      <w:pPr>
        <w:widowControl w:val="0"/>
        <w:spacing w:line="360" w:lineRule="auto"/>
        <w:jc w:val="center"/>
        <w:rPr>
          <w:sz w:val="20"/>
          <w:szCs w:val="20"/>
        </w:rPr>
      </w:pPr>
      <w:r w:rsidRPr="00093398">
        <w:rPr>
          <w:sz w:val="20"/>
          <w:szCs w:val="20"/>
        </w:rPr>
        <w:t xml:space="preserve">Figure </w:t>
      </w:r>
      <w:r>
        <w:rPr>
          <w:sz w:val="20"/>
          <w:szCs w:val="20"/>
        </w:rPr>
        <w:t>42</w:t>
      </w:r>
      <w:r w:rsidRPr="00093398">
        <w:rPr>
          <w:sz w:val="20"/>
          <w:szCs w:val="20"/>
        </w:rPr>
        <w:t>:</w:t>
      </w:r>
      <w:r w:rsidRPr="005F3818">
        <w:t xml:space="preserve"> </w:t>
      </w:r>
      <w:r w:rsidRPr="00820F14">
        <w:rPr>
          <w:sz w:val="20"/>
          <w:szCs w:val="20"/>
        </w:rPr>
        <w:t>Book Return</w:t>
      </w:r>
      <w:r w:rsidRPr="0003589D">
        <w:rPr>
          <w:sz w:val="20"/>
          <w:szCs w:val="20"/>
        </w:rPr>
        <w:t xml:space="preserve"> page</w:t>
      </w:r>
    </w:p>
    <w:p w14:paraId="74D27318" w14:textId="6BA14466" w:rsidR="00DA78B5" w:rsidRDefault="00820F14" w:rsidP="007719E0">
      <w:pPr>
        <w:widowControl w:val="0"/>
        <w:spacing w:line="360" w:lineRule="auto"/>
        <w:jc w:val="both"/>
      </w:pPr>
      <w:r w:rsidRPr="00820F14">
        <w:lastRenderedPageBreak/>
        <w:t xml:space="preserve">On this page, administrators can review the application for book </w:t>
      </w:r>
      <w:r w:rsidR="00631C43">
        <w:t>returns</w:t>
      </w:r>
      <w:r w:rsidRPr="00820F14">
        <w:t>. And can search and modify the user's book return information.</w:t>
      </w:r>
    </w:p>
    <w:p w14:paraId="4B8EB69F" w14:textId="3D00BC8A" w:rsidR="00DA78B5" w:rsidRDefault="00DA78B5" w:rsidP="007719E0">
      <w:pPr>
        <w:widowControl w:val="0"/>
        <w:spacing w:line="360" w:lineRule="auto"/>
        <w:jc w:val="both"/>
      </w:pPr>
    </w:p>
    <w:p w14:paraId="604DDE9C" w14:textId="1DDABE33" w:rsidR="00DA78B5" w:rsidRPr="00820F14" w:rsidRDefault="00820F14" w:rsidP="007719E0">
      <w:pPr>
        <w:widowControl w:val="0"/>
        <w:spacing w:line="360" w:lineRule="auto"/>
        <w:jc w:val="both"/>
        <w:rPr>
          <w:b/>
          <w:bCs/>
        </w:rPr>
      </w:pPr>
      <w:r w:rsidRPr="00820F14">
        <w:rPr>
          <w:b/>
          <w:bCs/>
        </w:rPr>
        <w:t>Lost report section</w:t>
      </w:r>
    </w:p>
    <w:p w14:paraId="17448CDB" w14:textId="5E6287F6" w:rsidR="00DA78B5" w:rsidRDefault="00820F14" w:rsidP="007719E0">
      <w:pPr>
        <w:widowControl w:val="0"/>
        <w:spacing w:line="360" w:lineRule="auto"/>
        <w:jc w:val="both"/>
      </w:pPr>
      <w:r w:rsidRPr="00820F14">
        <w:rPr>
          <w:noProof/>
        </w:rPr>
        <w:drawing>
          <wp:inline distT="0" distB="0" distL="0" distR="0" wp14:anchorId="5CDDBD34" wp14:editId="43A3A152">
            <wp:extent cx="5733415" cy="2797810"/>
            <wp:effectExtent l="0" t="0" r="635" b="2540"/>
            <wp:docPr id="69" name="图片 69" descr="图形用户界面, 应用程序,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图形用户界面, 应用程序, 网站&#10;&#10;描述已自动生成"/>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1D7A4A27" w14:textId="36607C62" w:rsidR="00820F14" w:rsidRPr="00A84DE2" w:rsidRDefault="00820F14" w:rsidP="007719E0">
      <w:pPr>
        <w:widowControl w:val="0"/>
        <w:spacing w:line="360" w:lineRule="auto"/>
        <w:jc w:val="center"/>
        <w:rPr>
          <w:sz w:val="20"/>
          <w:szCs w:val="20"/>
        </w:rPr>
      </w:pPr>
      <w:r w:rsidRPr="00093398">
        <w:rPr>
          <w:sz w:val="20"/>
          <w:szCs w:val="20"/>
        </w:rPr>
        <w:t xml:space="preserve">Figure </w:t>
      </w:r>
      <w:r>
        <w:rPr>
          <w:sz w:val="20"/>
          <w:szCs w:val="20"/>
        </w:rPr>
        <w:t>43</w:t>
      </w:r>
      <w:r w:rsidRPr="00093398">
        <w:rPr>
          <w:sz w:val="20"/>
          <w:szCs w:val="20"/>
        </w:rPr>
        <w:t>:</w:t>
      </w:r>
      <w:r w:rsidRPr="005F3818">
        <w:t xml:space="preserve"> </w:t>
      </w:r>
      <w:r w:rsidRPr="00820F14">
        <w:rPr>
          <w:sz w:val="20"/>
          <w:szCs w:val="20"/>
        </w:rPr>
        <w:t>Lost report</w:t>
      </w:r>
      <w:r w:rsidRPr="0003589D">
        <w:rPr>
          <w:sz w:val="20"/>
          <w:szCs w:val="20"/>
        </w:rPr>
        <w:t xml:space="preserve"> page</w:t>
      </w:r>
    </w:p>
    <w:p w14:paraId="10FF0262" w14:textId="554C7696" w:rsidR="00DA78B5" w:rsidRDefault="007F7759" w:rsidP="007719E0">
      <w:pPr>
        <w:widowControl w:val="0"/>
        <w:spacing w:line="360" w:lineRule="auto"/>
        <w:jc w:val="both"/>
      </w:pPr>
      <w:r w:rsidRPr="007F7759">
        <w:t>The administrator manages the lost user report through this page. Administrators can modify and delete missing information. Through the button above, administrators can search for missing report information.</w:t>
      </w:r>
    </w:p>
    <w:p w14:paraId="2186A17F" w14:textId="44EE52EA" w:rsidR="00DA78B5" w:rsidRDefault="00DA78B5" w:rsidP="007719E0">
      <w:pPr>
        <w:widowControl w:val="0"/>
        <w:spacing w:line="360" w:lineRule="auto"/>
        <w:jc w:val="both"/>
      </w:pPr>
    </w:p>
    <w:p w14:paraId="05EFA351" w14:textId="7E896304" w:rsidR="00DA78B5" w:rsidRPr="007F7759" w:rsidRDefault="007F7759" w:rsidP="007719E0">
      <w:pPr>
        <w:widowControl w:val="0"/>
        <w:spacing w:line="360" w:lineRule="auto"/>
        <w:jc w:val="both"/>
        <w:rPr>
          <w:b/>
          <w:bCs/>
        </w:rPr>
      </w:pPr>
      <w:r w:rsidRPr="007F7759">
        <w:rPr>
          <w:b/>
          <w:bCs/>
        </w:rPr>
        <w:t>Book Score section</w:t>
      </w:r>
    </w:p>
    <w:p w14:paraId="5617F5D6" w14:textId="2582B2F6" w:rsidR="00DA78B5" w:rsidRDefault="007F7759" w:rsidP="007719E0">
      <w:pPr>
        <w:widowControl w:val="0"/>
        <w:spacing w:line="360" w:lineRule="auto"/>
        <w:jc w:val="both"/>
      </w:pPr>
      <w:r w:rsidRPr="007F7759">
        <w:rPr>
          <w:noProof/>
        </w:rPr>
        <w:drawing>
          <wp:inline distT="0" distB="0" distL="0" distR="0" wp14:anchorId="6DCC5AAF" wp14:editId="5487DEDC">
            <wp:extent cx="5733415" cy="2797810"/>
            <wp:effectExtent l="0" t="0" r="635" b="2540"/>
            <wp:docPr id="70" name="图片 70" descr="图形用户界面,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图形用户界面, 网站&#10;&#10;描述已自动生成"/>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682B3C10" w14:textId="725EEC43" w:rsidR="007F7759" w:rsidRPr="00A84DE2" w:rsidRDefault="007F7759" w:rsidP="007719E0">
      <w:pPr>
        <w:widowControl w:val="0"/>
        <w:spacing w:line="360" w:lineRule="auto"/>
        <w:jc w:val="center"/>
        <w:rPr>
          <w:sz w:val="20"/>
          <w:szCs w:val="20"/>
        </w:rPr>
      </w:pPr>
      <w:r w:rsidRPr="00093398">
        <w:rPr>
          <w:sz w:val="20"/>
          <w:szCs w:val="20"/>
        </w:rPr>
        <w:t xml:space="preserve">Figure </w:t>
      </w:r>
      <w:r>
        <w:rPr>
          <w:sz w:val="20"/>
          <w:szCs w:val="20"/>
        </w:rPr>
        <w:t>44</w:t>
      </w:r>
      <w:r w:rsidRPr="00093398">
        <w:rPr>
          <w:sz w:val="20"/>
          <w:szCs w:val="20"/>
        </w:rPr>
        <w:t>:</w:t>
      </w:r>
      <w:r w:rsidRPr="005F3818">
        <w:t xml:space="preserve"> </w:t>
      </w:r>
      <w:r w:rsidRPr="007F7759">
        <w:rPr>
          <w:sz w:val="20"/>
          <w:szCs w:val="20"/>
        </w:rPr>
        <w:t>Book Score</w:t>
      </w:r>
      <w:r w:rsidRPr="0003589D">
        <w:rPr>
          <w:sz w:val="20"/>
          <w:szCs w:val="20"/>
        </w:rPr>
        <w:t xml:space="preserve"> page</w:t>
      </w:r>
    </w:p>
    <w:p w14:paraId="3B656683" w14:textId="1F4BA2E4" w:rsidR="00DA78B5" w:rsidRDefault="007F7759" w:rsidP="007719E0">
      <w:pPr>
        <w:widowControl w:val="0"/>
        <w:spacing w:line="360" w:lineRule="auto"/>
        <w:jc w:val="both"/>
      </w:pPr>
      <w:r w:rsidRPr="007F7759">
        <w:t xml:space="preserve">This page displays information about all users' ratings of books. Administrators can </w:t>
      </w:r>
      <w:r w:rsidRPr="007F7759">
        <w:lastRenderedPageBreak/>
        <w:t>modify this information. Administrators can search rating information by book name.</w:t>
      </w:r>
    </w:p>
    <w:p w14:paraId="62F43D2A" w14:textId="4EDB5417" w:rsidR="00DA78B5" w:rsidRDefault="00DA78B5" w:rsidP="007719E0">
      <w:pPr>
        <w:widowControl w:val="0"/>
        <w:spacing w:line="360" w:lineRule="auto"/>
        <w:jc w:val="both"/>
      </w:pPr>
    </w:p>
    <w:p w14:paraId="47ED5A4F" w14:textId="41AD3FC7" w:rsidR="00DA78B5" w:rsidRPr="00344770" w:rsidRDefault="00344770" w:rsidP="007719E0">
      <w:pPr>
        <w:widowControl w:val="0"/>
        <w:spacing w:line="360" w:lineRule="auto"/>
        <w:jc w:val="both"/>
        <w:rPr>
          <w:b/>
          <w:bCs/>
        </w:rPr>
      </w:pPr>
      <w:r w:rsidRPr="00344770">
        <w:rPr>
          <w:b/>
          <w:bCs/>
        </w:rPr>
        <w:t>Carousel</w:t>
      </w:r>
      <w:r w:rsidR="007F7759" w:rsidRPr="00344770">
        <w:rPr>
          <w:b/>
          <w:bCs/>
        </w:rPr>
        <w:t xml:space="preserve"> section</w:t>
      </w:r>
    </w:p>
    <w:p w14:paraId="79B086A9" w14:textId="22392BC8" w:rsidR="00DA78B5" w:rsidRDefault="00344770" w:rsidP="007719E0">
      <w:pPr>
        <w:widowControl w:val="0"/>
        <w:spacing w:line="360" w:lineRule="auto"/>
        <w:jc w:val="both"/>
      </w:pPr>
      <w:r w:rsidRPr="00344770">
        <w:rPr>
          <w:noProof/>
        </w:rPr>
        <w:drawing>
          <wp:inline distT="0" distB="0" distL="0" distR="0" wp14:anchorId="46A24364" wp14:editId="27E5CE73">
            <wp:extent cx="5733415" cy="2797810"/>
            <wp:effectExtent l="0" t="0" r="635" b="2540"/>
            <wp:docPr id="71" name="图片 7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图形用户界面, 应用程序&#10;&#10;描述已自动生成"/>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1A6C1119" w14:textId="62D94D8A" w:rsidR="00344770" w:rsidRPr="00A84DE2" w:rsidRDefault="00344770" w:rsidP="007719E0">
      <w:pPr>
        <w:widowControl w:val="0"/>
        <w:spacing w:line="360" w:lineRule="auto"/>
        <w:jc w:val="center"/>
        <w:rPr>
          <w:sz w:val="20"/>
          <w:szCs w:val="20"/>
        </w:rPr>
      </w:pPr>
      <w:r w:rsidRPr="00093398">
        <w:rPr>
          <w:sz w:val="20"/>
          <w:szCs w:val="20"/>
        </w:rPr>
        <w:t xml:space="preserve">Figure </w:t>
      </w:r>
      <w:r>
        <w:rPr>
          <w:sz w:val="20"/>
          <w:szCs w:val="20"/>
        </w:rPr>
        <w:t>45</w:t>
      </w:r>
      <w:r w:rsidRPr="00093398">
        <w:rPr>
          <w:sz w:val="20"/>
          <w:szCs w:val="20"/>
        </w:rPr>
        <w:t>:</w:t>
      </w:r>
      <w:r w:rsidRPr="005F3818">
        <w:t xml:space="preserve"> </w:t>
      </w:r>
      <w:r w:rsidRPr="00344770">
        <w:t>carousel</w:t>
      </w:r>
      <w:r w:rsidRPr="0003589D">
        <w:rPr>
          <w:sz w:val="20"/>
          <w:szCs w:val="20"/>
        </w:rPr>
        <w:t xml:space="preserve"> page</w:t>
      </w:r>
    </w:p>
    <w:p w14:paraId="0DF43F37" w14:textId="253FC815" w:rsidR="00DA78B5" w:rsidRDefault="00344770" w:rsidP="007719E0">
      <w:pPr>
        <w:widowControl w:val="0"/>
        <w:spacing w:line="360" w:lineRule="auto"/>
        <w:jc w:val="both"/>
      </w:pPr>
      <w:r w:rsidRPr="00344770">
        <w:t>Administrators can manage and modify the client carousel on this page.</w:t>
      </w:r>
    </w:p>
    <w:p w14:paraId="58DBFABD" w14:textId="5DAC062F" w:rsidR="00DA78B5" w:rsidRPr="00344770" w:rsidRDefault="00344770" w:rsidP="007719E0">
      <w:pPr>
        <w:widowControl w:val="0"/>
        <w:spacing w:line="360" w:lineRule="auto"/>
        <w:jc w:val="both"/>
        <w:rPr>
          <w:b/>
          <w:bCs/>
        </w:rPr>
      </w:pPr>
      <w:r w:rsidRPr="00344770">
        <w:rPr>
          <w:b/>
          <w:bCs/>
        </w:rPr>
        <w:t>Announcement section</w:t>
      </w:r>
    </w:p>
    <w:p w14:paraId="4B16A171" w14:textId="551D709B" w:rsidR="00DA78B5" w:rsidRDefault="00344770" w:rsidP="007719E0">
      <w:pPr>
        <w:widowControl w:val="0"/>
        <w:spacing w:line="360" w:lineRule="auto"/>
        <w:jc w:val="both"/>
      </w:pPr>
      <w:r w:rsidRPr="00344770">
        <w:rPr>
          <w:noProof/>
        </w:rPr>
        <w:drawing>
          <wp:inline distT="0" distB="0" distL="0" distR="0" wp14:anchorId="677FDAAE" wp14:editId="6366DEF4">
            <wp:extent cx="5733415" cy="2797810"/>
            <wp:effectExtent l="0" t="0" r="635" b="2540"/>
            <wp:docPr id="72" name="图片 72"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图形用户界面, 应用程序&#10;&#10;描述已自动生成"/>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3415" cy="2797810"/>
                    </a:xfrm>
                    <a:prstGeom prst="rect">
                      <a:avLst/>
                    </a:prstGeom>
                    <a:noFill/>
                    <a:ln>
                      <a:noFill/>
                    </a:ln>
                  </pic:spPr>
                </pic:pic>
              </a:graphicData>
            </a:graphic>
          </wp:inline>
        </w:drawing>
      </w:r>
    </w:p>
    <w:p w14:paraId="6C0AD66B" w14:textId="3DA158F2" w:rsidR="00344770" w:rsidRPr="00A84DE2" w:rsidRDefault="00344770" w:rsidP="007719E0">
      <w:pPr>
        <w:widowControl w:val="0"/>
        <w:spacing w:line="360" w:lineRule="auto"/>
        <w:jc w:val="center"/>
        <w:rPr>
          <w:sz w:val="20"/>
          <w:szCs w:val="20"/>
        </w:rPr>
      </w:pPr>
      <w:r w:rsidRPr="00093398">
        <w:rPr>
          <w:sz w:val="20"/>
          <w:szCs w:val="20"/>
        </w:rPr>
        <w:t xml:space="preserve">Figure </w:t>
      </w:r>
      <w:r>
        <w:rPr>
          <w:sz w:val="20"/>
          <w:szCs w:val="20"/>
        </w:rPr>
        <w:t>46</w:t>
      </w:r>
      <w:r w:rsidRPr="00093398">
        <w:rPr>
          <w:sz w:val="20"/>
          <w:szCs w:val="20"/>
        </w:rPr>
        <w:t>:</w:t>
      </w:r>
      <w:r w:rsidRPr="005F3818">
        <w:t xml:space="preserve"> </w:t>
      </w:r>
      <w:r w:rsidRPr="00344770">
        <w:t>Announcement</w:t>
      </w:r>
      <w:r w:rsidRPr="0003589D">
        <w:rPr>
          <w:sz w:val="20"/>
          <w:szCs w:val="20"/>
        </w:rPr>
        <w:t xml:space="preserve"> page</w:t>
      </w:r>
    </w:p>
    <w:p w14:paraId="2C152DB0" w14:textId="0F8D8944" w:rsidR="00DA78B5" w:rsidRDefault="00EE3756" w:rsidP="007719E0">
      <w:pPr>
        <w:widowControl w:val="0"/>
        <w:spacing w:line="360" w:lineRule="auto"/>
        <w:jc w:val="both"/>
      </w:pPr>
      <w:r w:rsidRPr="00EE3756">
        <w:t>On this page administrators can post announcements and modify original announcements. You can search by announcement title at the top.</w:t>
      </w:r>
    </w:p>
    <w:p w14:paraId="1A35CAF0" w14:textId="1CB70E9D" w:rsidR="00DA78B5" w:rsidRDefault="00DA78B5" w:rsidP="007719E0">
      <w:pPr>
        <w:widowControl w:val="0"/>
        <w:spacing w:line="360" w:lineRule="auto"/>
        <w:jc w:val="both"/>
      </w:pPr>
    </w:p>
    <w:p w14:paraId="35B86411" w14:textId="7DE3C181" w:rsidR="00DA78B5" w:rsidRDefault="00DA78B5" w:rsidP="007719E0">
      <w:pPr>
        <w:widowControl w:val="0"/>
        <w:spacing w:line="360" w:lineRule="auto"/>
        <w:jc w:val="both"/>
      </w:pPr>
    </w:p>
    <w:p w14:paraId="69DFC84E" w14:textId="6D770C6F" w:rsidR="00026B3F" w:rsidRPr="004E42D3" w:rsidRDefault="0045404E" w:rsidP="007719E0">
      <w:pPr>
        <w:pStyle w:val="2"/>
        <w:spacing w:line="360" w:lineRule="auto"/>
        <w:rPr>
          <w:rFonts w:ascii="Times New Roman" w:hAnsi="Times New Roman" w:cs="Times New Roman"/>
          <w:sz w:val="24"/>
          <w:szCs w:val="24"/>
        </w:rPr>
      </w:pPr>
      <w:bookmarkStart w:id="75" w:name="_Toc109850203"/>
      <w:r w:rsidRPr="0045404E">
        <w:rPr>
          <w:rFonts w:ascii="Times New Roman" w:hAnsi="Times New Roman" w:cs="Times New Roman"/>
          <w:sz w:val="24"/>
          <w:szCs w:val="24"/>
        </w:rPr>
        <w:lastRenderedPageBreak/>
        <w:t>4.</w:t>
      </w:r>
      <w:r w:rsidR="00E50163">
        <w:rPr>
          <w:rFonts w:ascii="Times New Roman" w:hAnsi="Times New Roman" w:cs="Times New Roman"/>
          <w:sz w:val="24"/>
          <w:szCs w:val="24"/>
        </w:rPr>
        <w:t>4</w:t>
      </w:r>
      <w:r w:rsidRPr="0045404E">
        <w:rPr>
          <w:rFonts w:ascii="Times New Roman" w:hAnsi="Times New Roman" w:cs="Times New Roman"/>
          <w:sz w:val="24"/>
          <w:szCs w:val="24"/>
        </w:rPr>
        <w:t xml:space="preserve"> Featured Code</w:t>
      </w:r>
      <w:bookmarkEnd w:id="75"/>
    </w:p>
    <w:p w14:paraId="12CA0C68" w14:textId="14919AA9" w:rsidR="0006774C" w:rsidRPr="0006774C" w:rsidRDefault="0006774C" w:rsidP="007719E0">
      <w:pPr>
        <w:widowControl w:val="0"/>
        <w:spacing w:line="360" w:lineRule="auto"/>
        <w:jc w:val="both"/>
        <w:rPr>
          <w:b/>
          <w:bCs/>
        </w:rPr>
      </w:pPr>
      <w:r w:rsidRPr="0006774C">
        <w:rPr>
          <w:b/>
          <w:bCs/>
        </w:rPr>
        <w:t>Book Review Module</w:t>
      </w:r>
    </w:p>
    <w:p w14:paraId="0745400E" w14:textId="19CA0061" w:rsidR="0006774C" w:rsidRDefault="0006774C" w:rsidP="007719E0">
      <w:pPr>
        <w:widowControl w:val="0"/>
        <w:spacing w:line="360" w:lineRule="auto"/>
        <w:jc w:val="both"/>
      </w:pPr>
      <w:r w:rsidRPr="0006774C">
        <w:t xml:space="preserve">1. The front-end triggers </w:t>
      </w:r>
      <w:proofErr w:type="spellStart"/>
      <w:r w:rsidRPr="0006774C">
        <w:t>onCommentTap</w:t>
      </w:r>
      <w:proofErr w:type="spellEnd"/>
      <w:r w:rsidRPr="0006774C">
        <w:t xml:space="preserve"> to go to the add book comment page, and transmit the id of the book to the add data page</w:t>
      </w:r>
    </w:p>
    <w:p w14:paraId="3A5AE01A" w14:textId="5847AEBE" w:rsidR="0006774C" w:rsidRDefault="0006774C" w:rsidP="007719E0">
      <w:pPr>
        <w:widowControl w:val="0"/>
        <w:spacing w:line="360" w:lineRule="auto"/>
        <w:jc w:val="both"/>
      </w:pPr>
      <w:r>
        <w:rPr>
          <w:noProof/>
        </w:rPr>
        <w:drawing>
          <wp:inline distT="0" distB="0" distL="0" distR="0" wp14:anchorId="08B6097D" wp14:editId="035C34D7">
            <wp:extent cx="5274310" cy="638175"/>
            <wp:effectExtent l="0" t="0" r="2540" b="952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74310" cy="638175"/>
                    </a:xfrm>
                    <a:prstGeom prst="rect">
                      <a:avLst/>
                    </a:prstGeom>
                  </pic:spPr>
                </pic:pic>
              </a:graphicData>
            </a:graphic>
          </wp:inline>
        </w:drawing>
      </w:r>
    </w:p>
    <w:p w14:paraId="5107900E" w14:textId="2A2E4B8B" w:rsidR="0006774C" w:rsidRDefault="0006774C" w:rsidP="007719E0">
      <w:pPr>
        <w:widowControl w:val="0"/>
        <w:spacing w:line="360" w:lineRule="auto"/>
        <w:jc w:val="both"/>
      </w:pPr>
    </w:p>
    <w:p w14:paraId="779D7F9E" w14:textId="77777777" w:rsidR="0006774C" w:rsidRDefault="0006774C" w:rsidP="007719E0">
      <w:pPr>
        <w:widowControl w:val="0"/>
        <w:spacing w:line="360" w:lineRule="auto"/>
        <w:jc w:val="both"/>
      </w:pPr>
    </w:p>
    <w:p w14:paraId="745B0F89" w14:textId="101E6B0B" w:rsidR="0006774C" w:rsidRDefault="0006774C" w:rsidP="007719E0">
      <w:pPr>
        <w:widowControl w:val="0"/>
        <w:spacing w:line="360" w:lineRule="auto"/>
        <w:jc w:val="both"/>
      </w:pPr>
      <w:r w:rsidRPr="0006774C">
        <w:t>2. The front-end add-or-update page first determines whether the user is logged in when the onload function loads, and then receives the book id sent by the previous page to determine which book to add</w:t>
      </w:r>
    </w:p>
    <w:p w14:paraId="3494CFE1" w14:textId="4BF7CAA5" w:rsidR="0006774C" w:rsidRDefault="0006774C" w:rsidP="007719E0">
      <w:pPr>
        <w:widowControl w:val="0"/>
        <w:spacing w:line="360" w:lineRule="auto"/>
        <w:jc w:val="both"/>
      </w:pPr>
    </w:p>
    <w:p w14:paraId="7C2608F5" w14:textId="03BDB062" w:rsidR="0006774C" w:rsidRDefault="0006774C" w:rsidP="007719E0">
      <w:pPr>
        <w:widowControl w:val="0"/>
        <w:spacing w:line="360" w:lineRule="auto"/>
        <w:jc w:val="both"/>
      </w:pPr>
      <w:r>
        <w:rPr>
          <w:noProof/>
        </w:rPr>
        <w:drawing>
          <wp:inline distT="0" distB="0" distL="0" distR="0" wp14:anchorId="1F244225" wp14:editId="4D0A552A">
            <wp:extent cx="5274310" cy="3171825"/>
            <wp:effectExtent l="0" t="0" r="2540" b="9525"/>
            <wp:docPr id="77" name="图片 77"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文本&#10;&#10;描述已自动生成"/>
                    <pic:cNvPicPr/>
                  </pic:nvPicPr>
                  <pic:blipFill>
                    <a:blip r:embed="rId79"/>
                    <a:stretch>
                      <a:fillRect/>
                    </a:stretch>
                  </pic:blipFill>
                  <pic:spPr>
                    <a:xfrm>
                      <a:off x="0" y="0"/>
                      <a:ext cx="5274310" cy="3171825"/>
                    </a:xfrm>
                    <a:prstGeom prst="rect">
                      <a:avLst/>
                    </a:prstGeom>
                  </pic:spPr>
                </pic:pic>
              </a:graphicData>
            </a:graphic>
          </wp:inline>
        </w:drawing>
      </w:r>
    </w:p>
    <w:p w14:paraId="64B91310" w14:textId="2B1D3C28" w:rsidR="0006774C" w:rsidRDefault="0006774C" w:rsidP="007719E0">
      <w:pPr>
        <w:widowControl w:val="0"/>
        <w:spacing w:line="360" w:lineRule="auto"/>
        <w:jc w:val="both"/>
      </w:pPr>
    </w:p>
    <w:p w14:paraId="47B9A42C" w14:textId="77777777" w:rsidR="0006774C" w:rsidRDefault="0006774C" w:rsidP="007719E0">
      <w:pPr>
        <w:widowControl w:val="0"/>
        <w:spacing w:line="360" w:lineRule="auto"/>
        <w:jc w:val="both"/>
      </w:pPr>
      <w:r>
        <w:t>3. Request to add method</w:t>
      </w:r>
    </w:p>
    <w:p w14:paraId="56245F0E" w14:textId="5E687D79" w:rsidR="0006774C" w:rsidRDefault="0006774C" w:rsidP="007719E0">
      <w:pPr>
        <w:widowControl w:val="0"/>
        <w:spacing w:line="360" w:lineRule="auto"/>
        <w:jc w:val="both"/>
      </w:pPr>
      <w:r>
        <w:t xml:space="preserve">The front end here is a </w:t>
      </w:r>
      <w:proofErr w:type="spellStart"/>
      <w:r>
        <w:t>DiscusstushuxinxiEntity</w:t>
      </w:r>
      <w:proofErr w:type="spellEnd"/>
      <w:r>
        <w:t xml:space="preserve"> type, so the </w:t>
      </w:r>
      <w:proofErr w:type="spellStart"/>
      <w:r>
        <w:t>DiscusstushuxinxiEntity</w:t>
      </w:r>
      <w:proofErr w:type="spellEnd"/>
      <w:r>
        <w:t xml:space="preserve"> type is used directly to accept parameters, but the id of the </w:t>
      </w:r>
      <w:proofErr w:type="spellStart"/>
      <w:r>
        <w:t>DiscusstushuxinxiEntity</w:t>
      </w:r>
      <w:proofErr w:type="spellEnd"/>
      <w:r>
        <w:t xml:space="preserve"> type is not set, so we set an id here</w:t>
      </w:r>
      <w:r>
        <w:rPr>
          <w:rFonts w:hint="eastAsia"/>
        </w:rPr>
        <w:t>.</w:t>
      </w:r>
    </w:p>
    <w:p w14:paraId="2D43AFFD" w14:textId="77777777" w:rsidR="0006774C" w:rsidRDefault="0006774C" w:rsidP="007719E0">
      <w:pPr>
        <w:widowControl w:val="0"/>
        <w:spacing w:line="360" w:lineRule="auto"/>
        <w:jc w:val="both"/>
      </w:pPr>
      <w:r>
        <w:t>Id generation rules</w:t>
      </w:r>
    </w:p>
    <w:p w14:paraId="06E543A2" w14:textId="18C3424C" w:rsidR="0006774C" w:rsidRDefault="0006774C" w:rsidP="007719E0">
      <w:pPr>
        <w:widowControl w:val="0"/>
        <w:spacing w:line="360" w:lineRule="auto"/>
        <w:jc w:val="both"/>
      </w:pPr>
      <w:r>
        <w:t xml:space="preserve">According to the current time in milliseconds + the random number generated by the </w:t>
      </w:r>
      <w:proofErr w:type="spellStart"/>
      <w:r>
        <w:t>Math.floor</w:t>
      </w:r>
      <w:proofErr w:type="spellEnd"/>
      <w:r>
        <w:t>(</w:t>
      </w:r>
      <w:proofErr w:type="spellStart"/>
      <w:r>
        <w:t>Math.random</w:t>
      </w:r>
      <w:proofErr w:type="spellEnd"/>
      <w:r>
        <w:t>()*1000) method.</w:t>
      </w:r>
    </w:p>
    <w:p w14:paraId="1EA10F3E" w14:textId="00DFE122" w:rsidR="0006774C" w:rsidRDefault="0006774C" w:rsidP="007719E0">
      <w:pPr>
        <w:widowControl w:val="0"/>
        <w:spacing w:line="360" w:lineRule="auto"/>
        <w:jc w:val="both"/>
      </w:pPr>
      <w:r>
        <w:rPr>
          <w:noProof/>
        </w:rPr>
        <w:lastRenderedPageBreak/>
        <w:drawing>
          <wp:inline distT="0" distB="0" distL="0" distR="0" wp14:anchorId="7E9160B7" wp14:editId="46D8F683">
            <wp:extent cx="5274310" cy="2228850"/>
            <wp:effectExtent l="0" t="0" r="2540" b="0"/>
            <wp:docPr id="78" name="图片 78"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文本&#10;&#10;描述已自动生成"/>
                    <pic:cNvPicPr/>
                  </pic:nvPicPr>
                  <pic:blipFill>
                    <a:blip r:embed="rId80"/>
                    <a:stretch>
                      <a:fillRect/>
                    </a:stretch>
                  </pic:blipFill>
                  <pic:spPr>
                    <a:xfrm>
                      <a:off x="0" y="0"/>
                      <a:ext cx="5274310" cy="2228850"/>
                    </a:xfrm>
                    <a:prstGeom prst="rect">
                      <a:avLst/>
                    </a:prstGeom>
                  </pic:spPr>
                </pic:pic>
              </a:graphicData>
            </a:graphic>
          </wp:inline>
        </w:drawing>
      </w:r>
    </w:p>
    <w:p w14:paraId="27CC883B" w14:textId="6C92FFB9" w:rsidR="004E42D3" w:rsidRDefault="004E42D3" w:rsidP="007719E0">
      <w:pPr>
        <w:widowControl w:val="0"/>
        <w:spacing w:line="360" w:lineRule="auto"/>
        <w:jc w:val="both"/>
      </w:pPr>
    </w:p>
    <w:p w14:paraId="5E693BB4" w14:textId="06244262" w:rsidR="004E42D3" w:rsidRDefault="004E42D3" w:rsidP="007719E0">
      <w:pPr>
        <w:widowControl w:val="0"/>
        <w:spacing w:line="360" w:lineRule="auto"/>
        <w:jc w:val="both"/>
      </w:pPr>
    </w:p>
    <w:p w14:paraId="381362D9" w14:textId="5AC3EFFA" w:rsidR="004E42D3" w:rsidRDefault="004E42D3" w:rsidP="007719E0">
      <w:pPr>
        <w:widowControl w:val="0"/>
        <w:spacing w:line="360" w:lineRule="auto"/>
        <w:jc w:val="both"/>
      </w:pPr>
    </w:p>
    <w:p w14:paraId="29DA3F29" w14:textId="34B5CC9B" w:rsidR="004E42D3" w:rsidRDefault="004E42D3" w:rsidP="007719E0">
      <w:pPr>
        <w:widowControl w:val="0"/>
        <w:spacing w:line="360" w:lineRule="auto"/>
        <w:jc w:val="both"/>
      </w:pPr>
    </w:p>
    <w:p w14:paraId="3D771F70" w14:textId="77777777" w:rsidR="004E42D3" w:rsidRDefault="004E42D3" w:rsidP="007719E0">
      <w:pPr>
        <w:widowControl w:val="0"/>
        <w:spacing w:line="360" w:lineRule="auto"/>
        <w:jc w:val="both"/>
      </w:pPr>
    </w:p>
    <w:p w14:paraId="5B8ADB91" w14:textId="61C6D8E7" w:rsidR="0006774C" w:rsidRDefault="00026B3F" w:rsidP="007719E0">
      <w:pPr>
        <w:widowControl w:val="0"/>
        <w:spacing w:line="360" w:lineRule="auto"/>
        <w:jc w:val="both"/>
      </w:pPr>
      <w:r w:rsidRPr="00026B3F">
        <w:t>4. The front-end book review display method, when the book information page is loaded, the id field of the book is obtained and a request carrying the book id field is sent. Request data and return it to the front end.</w:t>
      </w:r>
    </w:p>
    <w:p w14:paraId="63B8F577" w14:textId="6D092582" w:rsidR="0006774C" w:rsidRDefault="00026B3F" w:rsidP="007719E0">
      <w:pPr>
        <w:widowControl w:val="0"/>
        <w:spacing w:line="360" w:lineRule="auto"/>
        <w:jc w:val="both"/>
      </w:pPr>
      <w:r>
        <w:rPr>
          <w:noProof/>
        </w:rPr>
        <w:drawing>
          <wp:inline distT="0" distB="0" distL="0" distR="0" wp14:anchorId="12F0E085" wp14:editId="6AADD926">
            <wp:extent cx="5274310" cy="2238375"/>
            <wp:effectExtent l="0" t="0" r="2540" b="9525"/>
            <wp:docPr id="79" name="图片 79"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descr="图形用户界面, 文本&#10;&#10;描述已自动生成"/>
                    <pic:cNvPicPr/>
                  </pic:nvPicPr>
                  <pic:blipFill>
                    <a:blip r:embed="rId81"/>
                    <a:stretch>
                      <a:fillRect/>
                    </a:stretch>
                  </pic:blipFill>
                  <pic:spPr>
                    <a:xfrm>
                      <a:off x="0" y="0"/>
                      <a:ext cx="5274310" cy="2238375"/>
                    </a:xfrm>
                    <a:prstGeom prst="rect">
                      <a:avLst/>
                    </a:prstGeom>
                  </pic:spPr>
                </pic:pic>
              </a:graphicData>
            </a:graphic>
          </wp:inline>
        </w:drawing>
      </w:r>
    </w:p>
    <w:p w14:paraId="29C0D7C3" w14:textId="77777777" w:rsidR="0006774C" w:rsidRDefault="0006774C" w:rsidP="007719E0">
      <w:pPr>
        <w:widowControl w:val="0"/>
        <w:spacing w:line="360" w:lineRule="auto"/>
        <w:jc w:val="both"/>
      </w:pPr>
    </w:p>
    <w:p w14:paraId="1F966853" w14:textId="6602E188" w:rsidR="0006774C" w:rsidRDefault="0006774C" w:rsidP="007719E0">
      <w:pPr>
        <w:widowControl w:val="0"/>
        <w:spacing w:line="360" w:lineRule="auto"/>
        <w:jc w:val="both"/>
      </w:pPr>
    </w:p>
    <w:p w14:paraId="1793170B" w14:textId="00E7C569" w:rsidR="00026B3F" w:rsidRDefault="00026B3F" w:rsidP="007719E0">
      <w:pPr>
        <w:widowControl w:val="0"/>
        <w:spacing w:line="360" w:lineRule="auto"/>
        <w:jc w:val="both"/>
      </w:pPr>
    </w:p>
    <w:p w14:paraId="568CFA66" w14:textId="796F102A" w:rsidR="00026B3F" w:rsidRDefault="00026B3F" w:rsidP="007719E0">
      <w:pPr>
        <w:widowControl w:val="0"/>
        <w:spacing w:line="360" w:lineRule="auto"/>
        <w:jc w:val="both"/>
      </w:pPr>
    </w:p>
    <w:p w14:paraId="17F256C5" w14:textId="3876452B" w:rsidR="00026B3F" w:rsidRDefault="00026B3F" w:rsidP="007719E0">
      <w:pPr>
        <w:widowControl w:val="0"/>
        <w:spacing w:line="360" w:lineRule="auto"/>
        <w:jc w:val="both"/>
      </w:pPr>
    </w:p>
    <w:p w14:paraId="2C485A4A" w14:textId="6EBC9049" w:rsidR="00241D4C" w:rsidRDefault="00241D4C" w:rsidP="007719E0">
      <w:pPr>
        <w:widowControl w:val="0"/>
        <w:spacing w:line="360" w:lineRule="auto"/>
        <w:jc w:val="both"/>
      </w:pPr>
    </w:p>
    <w:p w14:paraId="52F844B1" w14:textId="19702407" w:rsidR="00241D4C" w:rsidRDefault="00241D4C" w:rsidP="007719E0">
      <w:pPr>
        <w:widowControl w:val="0"/>
        <w:spacing w:line="360" w:lineRule="auto"/>
        <w:jc w:val="both"/>
      </w:pPr>
    </w:p>
    <w:p w14:paraId="7E22DF54" w14:textId="77777777" w:rsidR="00241D4C" w:rsidRDefault="00241D4C" w:rsidP="007719E0">
      <w:pPr>
        <w:widowControl w:val="0"/>
        <w:spacing w:line="360" w:lineRule="auto"/>
        <w:jc w:val="both"/>
      </w:pPr>
    </w:p>
    <w:p w14:paraId="448AA88F" w14:textId="41649FBE" w:rsidR="0006774C" w:rsidRPr="00026B3F" w:rsidRDefault="00026B3F" w:rsidP="007719E0">
      <w:pPr>
        <w:widowControl w:val="0"/>
        <w:spacing w:line="360" w:lineRule="auto"/>
        <w:jc w:val="both"/>
        <w:rPr>
          <w:b/>
          <w:bCs/>
        </w:rPr>
      </w:pPr>
      <w:r w:rsidRPr="00026B3F">
        <w:rPr>
          <w:b/>
          <w:bCs/>
        </w:rPr>
        <w:lastRenderedPageBreak/>
        <w:t>Book Scoring Module</w:t>
      </w:r>
    </w:p>
    <w:p w14:paraId="1692AD17" w14:textId="19036D38" w:rsidR="0006774C" w:rsidRDefault="00026B3F" w:rsidP="007719E0">
      <w:pPr>
        <w:widowControl w:val="0"/>
        <w:spacing w:line="360" w:lineRule="auto"/>
        <w:jc w:val="both"/>
      </w:pPr>
      <w:r w:rsidRPr="00026B3F">
        <w:t xml:space="preserve">The front-end triggers the </w:t>
      </w:r>
      <w:proofErr w:type="spellStart"/>
      <w:r w:rsidRPr="00026B3F">
        <w:t>onAcrossTap</w:t>
      </w:r>
      <w:proofErr w:type="spellEnd"/>
      <w:r w:rsidRPr="00026B3F">
        <w:t xml:space="preserve"> method to store the book information in the cache and jumps to the book rating page</w:t>
      </w:r>
      <w:r>
        <w:t>.</w:t>
      </w:r>
    </w:p>
    <w:p w14:paraId="6AFDC7F6" w14:textId="4AF51261" w:rsidR="0006774C" w:rsidRDefault="00026B3F" w:rsidP="007719E0">
      <w:pPr>
        <w:widowControl w:val="0"/>
        <w:spacing w:line="360" w:lineRule="auto"/>
        <w:jc w:val="both"/>
      </w:pPr>
      <w:r>
        <w:rPr>
          <w:noProof/>
        </w:rPr>
        <w:drawing>
          <wp:inline distT="0" distB="0" distL="0" distR="0" wp14:anchorId="36CEFDB6" wp14:editId="16F5B0A3">
            <wp:extent cx="5067300" cy="2628900"/>
            <wp:effectExtent l="0" t="0" r="0" b="0"/>
            <wp:docPr id="80" name="图片 80"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文本&#10;&#10;描述已自动生成"/>
                    <pic:cNvPicPr/>
                  </pic:nvPicPr>
                  <pic:blipFill>
                    <a:blip r:embed="rId82"/>
                    <a:stretch>
                      <a:fillRect/>
                    </a:stretch>
                  </pic:blipFill>
                  <pic:spPr>
                    <a:xfrm>
                      <a:off x="0" y="0"/>
                      <a:ext cx="5075558" cy="2633184"/>
                    </a:xfrm>
                    <a:prstGeom prst="rect">
                      <a:avLst/>
                    </a:prstGeom>
                  </pic:spPr>
                </pic:pic>
              </a:graphicData>
            </a:graphic>
          </wp:inline>
        </w:drawing>
      </w:r>
    </w:p>
    <w:p w14:paraId="39A1B621" w14:textId="60CAF99D" w:rsidR="0006774C" w:rsidRDefault="0006774C" w:rsidP="007719E0">
      <w:pPr>
        <w:widowControl w:val="0"/>
        <w:spacing w:line="360" w:lineRule="auto"/>
        <w:jc w:val="both"/>
      </w:pPr>
    </w:p>
    <w:p w14:paraId="65D6EA1A" w14:textId="77777777" w:rsidR="004E42D3" w:rsidRDefault="004E42D3" w:rsidP="007719E0">
      <w:pPr>
        <w:widowControl w:val="0"/>
        <w:spacing w:line="360" w:lineRule="auto"/>
        <w:jc w:val="both"/>
      </w:pPr>
    </w:p>
    <w:p w14:paraId="03D8C7A5" w14:textId="58F35E76" w:rsidR="0006774C" w:rsidRPr="004E42D3" w:rsidRDefault="00026B3F" w:rsidP="007719E0">
      <w:pPr>
        <w:widowControl w:val="0"/>
        <w:spacing w:line="360" w:lineRule="auto"/>
        <w:jc w:val="both"/>
        <w:rPr>
          <w:b/>
          <w:bCs/>
        </w:rPr>
      </w:pPr>
      <w:r w:rsidRPr="004E42D3">
        <w:rPr>
          <w:b/>
          <w:bCs/>
        </w:rPr>
        <w:t>Add a rating</w:t>
      </w:r>
    </w:p>
    <w:p w14:paraId="10F3FC2C" w14:textId="2FD0CD28" w:rsidR="0006774C" w:rsidRDefault="00026B3F" w:rsidP="007719E0">
      <w:pPr>
        <w:widowControl w:val="0"/>
        <w:spacing w:line="360" w:lineRule="auto"/>
        <w:jc w:val="both"/>
      </w:pPr>
      <w:r w:rsidRPr="00026B3F">
        <w:t xml:space="preserve">Then add the scoring information to the database, and pass in the </w:t>
      </w:r>
      <w:proofErr w:type="spellStart"/>
      <w:r w:rsidRPr="00026B3F">
        <w:t>TushupingfenEntity</w:t>
      </w:r>
      <w:proofErr w:type="spellEnd"/>
      <w:r w:rsidRPr="00026B3F">
        <w:t xml:space="preserve"> type parameter brought by the front end.</w:t>
      </w:r>
    </w:p>
    <w:p w14:paraId="4532A0C5" w14:textId="76C4CE97" w:rsidR="0006774C" w:rsidRDefault="00026B3F" w:rsidP="007719E0">
      <w:pPr>
        <w:widowControl w:val="0"/>
        <w:spacing w:line="360" w:lineRule="auto"/>
        <w:jc w:val="both"/>
      </w:pPr>
      <w:r>
        <w:rPr>
          <w:noProof/>
        </w:rPr>
        <w:drawing>
          <wp:inline distT="0" distB="0" distL="0" distR="0" wp14:anchorId="773660A7" wp14:editId="5F723AFE">
            <wp:extent cx="5274310" cy="2019300"/>
            <wp:effectExtent l="0" t="0" r="2540" b="0"/>
            <wp:docPr id="81" name="图片 8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文本&#10;&#10;描述已自动生成"/>
                    <pic:cNvPicPr/>
                  </pic:nvPicPr>
                  <pic:blipFill>
                    <a:blip r:embed="rId83"/>
                    <a:stretch>
                      <a:fillRect/>
                    </a:stretch>
                  </pic:blipFill>
                  <pic:spPr>
                    <a:xfrm>
                      <a:off x="0" y="0"/>
                      <a:ext cx="5274310" cy="2019300"/>
                    </a:xfrm>
                    <a:prstGeom prst="rect">
                      <a:avLst/>
                    </a:prstGeom>
                  </pic:spPr>
                </pic:pic>
              </a:graphicData>
            </a:graphic>
          </wp:inline>
        </w:drawing>
      </w:r>
    </w:p>
    <w:p w14:paraId="57105ABF" w14:textId="6B2CD037" w:rsidR="0006774C" w:rsidRDefault="0006774C" w:rsidP="007719E0">
      <w:pPr>
        <w:widowControl w:val="0"/>
        <w:spacing w:line="360" w:lineRule="auto"/>
        <w:jc w:val="both"/>
      </w:pPr>
    </w:p>
    <w:p w14:paraId="313CBCA7" w14:textId="5CB414F6" w:rsidR="004E42D3" w:rsidRDefault="004E42D3" w:rsidP="007719E0">
      <w:pPr>
        <w:widowControl w:val="0"/>
        <w:spacing w:line="360" w:lineRule="auto"/>
        <w:jc w:val="both"/>
      </w:pPr>
    </w:p>
    <w:p w14:paraId="039516EF" w14:textId="099D8214" w:rsidR="004E42D3" w:rsidRDefault="004E42D3" w:rsidP="007719E0">
      <w:pPr>
        <w:widowControl w:val="0"/>
        <w:spacing w:line="360" w:lineRule="auto"/>
        <w:jc w:val="both"/>
      </w:pPr>
    </w:p>
    <w:p w14:paraId="7A93F607" w14:textId="195276A9" w:rsidR="004E42D3" w:rsidRDefault="004E42D3" w:rsidP="007719E0">
      <w:pPr>
        <w:widowControl w:val="0"/>
        <w:spacing w:line="360" w:lineRule="auto"/>
        <w:jc w:val="both"/>
      </w:pPr>
    </w:p>
    <w:p w14:paraId="0B9EFEA6" w14:textId="6D9BE431" w:rsidR="004E42D3" w:rsidRDefault="004E42D3" w:rsidP="007719E0">
      <w:pPr>
        <w:widowControl w:val="0"/>
        <w:spacing w:line="360" w:lineRule="auto"/>
        <w:jc w:val="both"/>
      </w:pPr>
    </w:p>
    <w:p w14:paraId="108E2D5B" w14:textId="396EB1C8" w:rsidR="004E42D3" w:rsidRDefault="004E42D3" w:rsidP="007719E0">
      <w:pPr>
        <w:widowControl w:val="0"/>
        <w:spacing w:line="360" w:lineRule="auto"/>
        <w:jc w:val="both"/>
      </w:pPr>
    </w:p>
    <w:p w14:paraId="6B56175B" w14:textId="77777777" w:rsidR="004E42D3" w:rsidRDefault="004E42D3" w:rsidP="007719E0">
      <w:pPr>
        <w:widowControl w:val="0"/>
        <w:spacing w:line="360" w:lineRule="auto"/>
        <w:jc w:val="both"/>
      </w:pPr>
    </w:p>
    <w:p w14:paraId="38677F15" w14:textId="0BDFE87F" w:rsidR="0006774C" w:rsidRPr="004E42D3" w:rsidRDefault="004E42D3" w:rsidP="007719E0">
      <w:pPr>
        <w:widowControl w:val="0"/>
        <w:spacing w:line="360" w:lineRule="auto"/>
        <w:jc w:val="both"/>
        <w:rPr>
          <w:b/>
          <w:bCs/>
        </w:rPr>
      </w:pPr>
      <w:r w:rsidRPr="004E42D3">
        <w:rPr>
          <w:b/>
          <w:bCs/>
        </w:rPr>
        <w:lastRenderedPageBreak/>
        <w:t>Delete scores in batches in the background</w:t>
      </w:r>
    </w:p>
    <w:p w14:paraId="3FDA594C" w14:textId="233196BA" w:rsidR="0006774C" w:rsidRDefault="004E42D3" w:rsidP="007719E0">
      <w:pPr>
        <w:widowControl w:val="0"/>
        <w:spacing w:line="360" w:lineRule="auto"/>
        <w:jc w:val="both"/>
      </w:pPr>
      <w:r w:rsidRPr="004E42D3">
        <w:t xml:space="preserve">The front end passes the id to be deleted as an array of Long type, and the </w:t>
      </w:r>
      <w:proofErr w:type="spellStart"/>
      <w:r w:rsidRPr="004E42D3">
        <w:t>Arrays.asList</w:t>
      </w:r>
      <w:proofErr w:type="spellEnd"/>
      <w:r w:rsidRPr="004E42D3">
        <w:t xml:space="preserve">() method converts the array into a collection. After calling, the </w:t>
      </w:r>
      <w:proofErr w:type="spellStart"/>
      <w:r w:rsidRPr="004E42D3">
        <w:t>deleteBatchIds</w:t>
      </w:r>
      <w:proofErr w:type="spellEnd"/>
      <w:r w:rsidRPr="004E42D3">
        <w:t xml:space="preserve"> method provided by </w:t>
      </w:r>
      <w:proofErr w:type="spellStart"/>
      <w:r w:rsidRPr="004E42D3">
        <w:t>Mybatis</w:t>
      </w:r>
      <w:proofErr w:type="spellEnd"/>
      <w:r w:rsidRPr="004E42D3">
        <w:t>-Plus performs batch deletion.</w:t>
      </w:r>
    </w:p>
    <w:p w14:paraId="40702C8C" w14:textId="0D31C18E" w:rsidR="004E42D3" w:rsidRDefault="004E42D3" w:rsidP="007719E0">
      <w:pPr>
        <w:widowControl w:val="0"/>
        <w:spacing w:line="360" w:lineRule="auto"/>
        <w:jc w:val="both"/>
      </w:pPr>
      <w:r>
        <w:rPr>
          <w:noProof/>
        </w:rPr>
        <w:drawing>
          <wp:inline distT="0" distB="0" distL="0" distR="0" wp14:anchorId="48DB1584" wp14:editId="17D533E2">
            <wp:extent cx="5274310" cy="1151255"/>
            <wp:effectExtent l="0" t="0" r="2540" b="0"/>
            <wp:docPr id="83" name="图片 83"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文本&#10;&#10;描述已自动生成"/>
                    <pic:cNvPicPr/>
                  </pic:nvPicPr>
                  <pic:blipFill>
                    <a:blip r:embed="rId84"/>
                    <a:stretch>
                      <a:fillRect/>
                    </a:stretch>
                  </pic:blipFill>
                  <pic:spPr>
                    <a:xfrm>
                      <a:off x="0" y="0"/>
                      <a:ext cx="5274310" cy="1151255"/>
                    </a:xfrm>
                    <a:prstGeom prst="rect">
                      <a:avLst/>
                    </a:prstGeom>
                  </pic:spPr>
                </pic:pic>
              </a:graphicData>
            </a:graphic>
          </wp:inline>
        </w:drawing>
      </w:r>
    </w:p>
    <w:p w14:paraId="48F9B921" w14:textId="6C6F8442" w:rsidR="0006774C" w:rsidRDefault="0006774C" w:rsidP="007719E0">
      <w:pPr>
        <w:widowControl w:val="0"/>
        <w:spacing w:line="360" w:lineRule="auto"/>
        <w:jc w:val="both"/>
      </w:pPr>
    </w:p>
    <w:p w14:paraId="47A2DD36" w14:textId="589A5EB9" w:rsidR="0006774C" w:rsidRPr="004E42D3" w:rsidRDefault="004E42D3" w:rsidP="007719E0">
      <w:pPr>
        <w:widowControl w:val="0"/>
        <w:spacing w:line="360" w:lineRule="auto"/>
        <w:jc w:val="both"/>
        <w:rPr>
          <w:b/>
          <w:bCs/>
        </w:rPr>
      </w:pPr>
      <w:r w:rsidRPr="004E42D3">
        <w:rPr>
          <w:b/>
          <w:bCs/>
        </w:rPr>
        <w:t>Score calculation</w:t>
      </w:r>
    </w:p>
    <w:p w14:paraId="6B8897AF" w14:textId="7F4CF0DD" w:rsidR="0006774C" w:rsidRDefault="004E42D3" w:rsidP="007719E0">
      <w:pPr>
        <w:widowControl w:val="0"/>
        <w:spacing w:line="360" w:lineRule="auto"/>
        <w:jc w:val="both"/>
      </w:pPr>
      <w:r w:rsidRPr="004E42D3">
        <w:t>Query how many people rated the book, then calculate the sum of all the ratings, and divide the sum of ratings by the number of ratings to get the book's rating</w:t>
      </w:r>
    </w:p>
    <w:p w14:paraId="2643DEB3" w14:textId="016707E5" w:rsidR="003A60FF" w:rsidRDefault="004E42D3" w:rsidP="007719E0">
      <w:pPr>
        <w:widowControl w:val="0"/>
        <w:spacing w:line="360" w:lineRule="auto"/>
        <w:jc w:val="both"/>
      </w:pPr>
      <w:r>
        <w:rPr>
          <w:noProof/>
        </w:rPr>
        <w:drawing>
          <wp:inline distT="0" distB="0" distL="0" distR="0" wp14:anchorId="4B6956DD" wp14:editId="244D5BC9">
            <wp:extent cx="5274310" cy="5324475"/>
            <wp:effectExtent l="0" t="0" r="2540" b="9525"/>
            <wp:docPr id="84" name="图片 84"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文本&#10;&#10;描述已自动生成"/>
                    <pic:cNvPicPr/>
                  </pic:nvPicPr>
                  <pic:blipFill>
                    <a:blip r:embed="rId85"/>
                    <a:stretch>
                      <a:fillRect/>
                    </a:stretch>
                  </pic:blipFill>
                  <pic:spPr>
                    <a:xfrm>
                      <a:off x="0" y="0"/>
                      <a:ext cx="5274310" cy="5324475"/>
                    </a:xfrm>
                    <a:prstGeom prst="rect">
                      <a:avLst/>
                    </a:prstGeom>
                  </pic:spPr>
                </pic:pic>
              </a:graphicData>
            </a:graphic>
          </wp:inline>
        </w:drawing>
      </w:r>
    </w:p>
    <w:p w14:paraId="3475CCF3" w14:textId="7F17037F" w:rsidR="0006774C" w:rsidRPr="003A60FF" w:rsidRDefault="004E42D3" w:rsidP="007719E0">
      <w:pPr>
        <w:widowControl w:val="0"/>
        <w:spacing w:line="360" w:lineRule="auto"/>
        <w:jc w:val="both"/>
        <w:rPr>
          <w:b/>
          <w:bCs/>
        </w:rPr>
      </w:pPr>
      <w:r w:rsidRPr="004E42D3">
        <w:rPr>
          <w:b/>
          <w:bCs/>
        </w:rPr>
        <w:lastRenderedPageBreak/>
        <w:t>Book Borrowing Module</w:t>
      </w:r>
    </w:p>
    <w:p w14:paraId="24F7D54D" w14:textId="435DC338" w:rsidR="0006774C" w:rsidRPr="003A60FF" w:rsidRDefault="003A60FF" w:rsidP="007719E0">
      <w:pPr>
        <w:widowControl w:val="0"/>
        <w:spacing w:line="360" w:lineRule="auto"/>
        <w:jc w:val="both"/>
        <w:rPr>
          <w:b/>
          <w:bCs/>
        </w:rPr>
      </w:pPr>
      <w:r w:rsidRPr="003A60FF">
        <w:rPr>
          <w:b/>
          <w:bCs/>
        </w:rPr>
        <w:t>Book query</w:t>
      </w:r>
    </w:p>
    <w:p w14:paraId="6CA8AA4F" w14:textId="77777777" w:rsidR="003A60FF" w:rsidRDefault="003A60FF" w:rsidP="007719E0">
      <w:pPr>
        <w:widowControl w:val="0"/>
        <w:spacing w:line="360" w:lineRule="auto"/>
        <w:jc w:val="both"/>
      </w:pPr>
      <w:proofErr w:type="spellStart"/>
      <w:r>
        <w:t>Jieyueshijianstart</w:t>
      </w:r>
      <w:proofErr w:type="spellEnd"/>
      <w:r>
        <w:t xml:space="preserve"> is the borrowing start time</w:t>
      </w:r>
    </w:p>
    <w:p w14:paraId="1D9A83C6" w14:textId="77777777" w:rsidR="003A60FF" w:rsidRDefault="003A60FF" w:rsidP="007719E0">
      <w:pPr>
        <w:widowControl w:val="0"/>
        <w:spacing w:line="360" w:lineRule="auto"/>
        <w:jc w:val="both"/>
      </w:pPr>
      <w:proofErr w:type="spellStart"/>
      <w:r>
        <w:t>Jieyueshijianend</w:t>
      </w:r>
      <w:proofErr w:type="spellEnd"/>
      <w:r>
        <w:t xml:space="preserve"> is the loan end time</w:t>
      </w:r>
    </w:p>
    <w:p w14:paraId="4BBE0C22" w14:textId="77777777" w:rsidR="003A60FF" w:rsidRDefault="003A60FF" w:rsidP="007719E0">
      <w:pPr>
        <w:widowControl w:val="0"/>
        <w:spacing w:line="360" w:lineRule="auto"/>
        <w:jc w:val="both"/>
      </w:pPr>
      <w:r>
        <w:t>Here, it is judged whether these two parameters are empty. If the part is not empty, it is queried according to these two time points.</w:t>
      </w:r>
    </w:p>
    <w:p w14:paraId="78AB9299" w14:textId="0379964D" w:rsidR="0006774C" w:rsidRDefault="003A60FF" w:rsidP="007719E0">
      <w:pPr>
        <w:widowControl w:val="0"/>
        <w:spacing w:line="360" w:lineRule="auto"/>
        <w:jc w:val="both"/>
      </w:pPr>
      <w:r>
        <w:t>Params are the rest of the query conditions.</w:t>
      </w:r>
    </w:p>
    <w:p w14:paraId="2230BF6D" w14:textId="78AF727B" w:rsidR="0006774C" w:rsidRDefault="003A60FF" w:rsidP="007719E0">
      <w:pPr>
        <w:widowControl w:val="0"/>
        <w:spacing w:line="360" w:lineRule="auto"/>
        <w:jc w:val="both"/>
      </w:pPr>
      <w:r>
        <w:rPr>
          <w:noProof/>
        </w:rPr>
        <w:drawing>
          <wp:inline distT="0" distB="0" distL="0" distR="0" wp14:anchorId="7DC7CCBE" wp14:editId="7D1C36E7">
            <wp:extent cx="5274310" cy="4114800"/>
            <wp:effectExtent l="0" t="0" r="2540" b="0"/>
            <wp:docPr id="85" name="图片 85"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文本&#10;&#10;描述已自动生成"/>
                    <pic:cNvPicPr/>
                  </pic:nvPicPr>
                  <pic:blipFill>
                    <a:blip r:embed="rId86"/>
                    <a:stretch>
                      <a:fillRect/>
                    </a:stretch>
                  </pic:blipFill>
                  <pic:spPr>
                    <a:xfrm>
                      <a:off x="0" y="0"/>
                      <a:ext cx="5274310" cy="4114800"/>
                    </a:xfrm>
                    <a:prstGeom prst="rect">
                      <a:avLst/>
                    </a:prstGeom>
                  </pic:spPr>
                </pic:pic>
              </a:graphicData>
            </a:graphic>
          </wp:inline>
        </w:drawing>
      </w:r>
    </w:p>
    <w:p w14:paraId="1D17E599" w14:textId="76C522F3" w:rsidR="0006774C" w:rsidRDefault="0006774C" w:rsidP="007719E0">
      <w:pPr>
        <w:widowControl w:val="0"/>
        <w:spacing w:line="360" w:lineRule="auto"/>
        <w:jc w:val="both"/>
      </w:pPr>
    </w:p>
    <w:p w14:paraId="03DAAF21" w14:textId="777D395C" w:rsidR="003A60FF" w:rsidRDefault="003A60FF" w:rsidP="007719E0">
      <w:pPr>
        <w:widowControl w:val="0"/>
        <w:spacing w:line="360" w:lineRule="auto"/>
        <w:jc w:val="both"/>
      </w:pPr>
    </w:p>
    <w:p w14:paraId="2BAB2922" w14:textId="77777777" w:rsidR="003A60FF" w:rsidRDefault="003A60FF" w:rsidP="007719E0">
      <w:pPr>
        <w:widowControl w:val="0"/>
        <w:spacing w:line="360" w:lineRule="auto"/>
        <w:jc w:val="both"/>
      </w:pPr>
    </w:p>
    <w:p w14:paraId="1B2713AE" w14:textId="761D56D6" w:rsidR="0006774C" w:rsidRPr="003A60FF" w:rsidRDefault="003A60FF" w:rsidP="007719E0">
      <w:pPr>
        <w:widowControl w:val="0"/>
        <w:spacing w:line="360" w:lineRule="auto"/>
        <w:jc w:val="both"/>
        <w:rPr>
          <w:b/>
          <w:bCs/>
        </w:rPr>
      </w:pPr>
      <w:r w:rsidRPr="003A60FF">
        <w:rPr>
          <w:b/>
          <w:bCs/>
        </w:rPr>
        <w:t>View details</w:t>
      </w:r>
    </w:p>
    <w:p w14:paraId="65A84513" w14:textId="324C0E8B" w:rsidR="003A60FF" w:rsidRDefault="003A60FF" w:rsidP="007719E0">
      <w:pPr>
        <w:widowControl w:val="0"/>
        <w:spacing w:line="360" w:lineRule="auto"/>
        <w:jc w:val="both"/>
      </w:pPr>
      <w:r w:rsidRPr="003A60FF">
        <w:t>According to the borrowing id passed by the front-end request, it is judged which record is, and then the query returns the value.</w:t>
      </w:r>
    </w:p>
    <w:p w14:paraId="3F4A676C" w14:textId="68A698E2" w:rsidR="003A60FF" w:rsidRPr="00241D4C" w:rsidRDefault="003A60FF" w:rsidP="007719E0">
      <w:pPr>
        <w:widowControl w:val="0"/>
        <w:spacing w:line="360" w:lineRule="auto"/>
        <w:jc w:val="both"/>
      </w:pPr>
      <w:r>
        <w:rPr>
          <w:noProof/>
        </w:rPr>
        <w:drawing>
          <wp:inline distT="0" distB="0" distL="0" distR="0" wp14:anchorId="1F12CFDC" wp14:editId="03501527">
            <wp:extent cx="5274310" cy="1238250"/>
            <wp:effectExtent l="0" t="0" r="2540" b="0"/>
            <wp:docPr id="86" name="图片 86"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文本&#10;&#10;描述已自动生成"/>
                    <pic:cNvPicPr/>
                  </pic:nvPicPr>
                  <pic:blipFill>
                    <a:blip r:embed="rId87"/>
                    <a:stretch>
                      <a:fillRect/>
                    </a:stretch>
                  </pic:blipFill>
                  <pic:spPr>
                    <a:xfrm>
                      <a:off x="0" y="0"/>
                      <a:ext cx="5274310" cy="1238250"/>
                    </a:xfrm>
                    <a:prstGeom prst="rect">
                      <a:avLst/>
                    </a:prstGeom>
                  </pic:spPr>
                </pic:pic>
              </a:graphicData>
            </a:graphic>
          </wp:inline>
        </w:drawing>
      </w:r>
    </w:p>
    <w:p w14:paraId="064D15E1" w14:textId="59FC373F" w:rsidR="003A60FF" w:rsidRPr="003A60FF" w:rsidRDefault="00241D4C" w:rsidP="007719E0">
      <w:pPr>
        <w:widowControl w:val="0"/>
        <w:spacing w:line="360" w:lineRule="auto"/>
        <w:jc w:val="both"/>
        <w:rPr>
          <w:b/>
          <w:bCs/>
        </w:rPr>
      </w:pPr>
      <w:r>
        <w:rPr>
          <w:b/>
          <w:bCs/>
        </w:rPr>
        <w:lastRenderedPageBreak/>
        <w:t>A</w:t>
      </w:r>
      <w:r w:rsidRPr="00241D4C">
        <w:rPr>
          <w:b/>
          <w:bCs/>
        </w:rPr>
        <w:t>udit</w:t>
      </w:r>
      <w:r w:rsidR="003A60FF" w:rsidRPr="003A60FF">
        <w:rPr>
          <w:b/>
          <w:bCs/>
        </w:rPr>
        <w:t xml:space="preserve"> and reply</w:t>
      </w:r>
    </w:p>
    <w:p w14:paraId="640B74F6" w14:textId="2692F6EE" w:rsidR="003A60FF" w:rsidRDefault="003A60FF" w:rsidP="007719E0">
      <w:pPr>
        <w:widowControl w:val="0"/>
        <w:spacing w:line="360" w:lineRule="auto"/>
        <w:jc w:val="both"/>
      </w:pPr>
    </w:p>
    <w:p w14:paraId="6F17E213" w14:textId="6E91FF20" w:rsidR="003A60FF" w:rsidRDefault="003A60FF" w:rsidP="007719E0">
      <w:pPr>
        <w:widowControl w:val="0"/>
        <w:spacing w:line="360" w:lineRule="auto"/>
        <w:jc w:val="both"/>
      </w:pPr>
      <w:r w:rsidRPr="003A60FF">
        <w:t xml:space="preserve">Click the audit button, and the audit pop-up window will pop up. After clicking confirm, execute then to initiate a request to call the modification interface. The parameter </w:t>
      </w:r>
      <w:proofErr w:type="spellStart"/>
      <w:r w:rsidRPr="003A60FF">
        <w:t>shform</w:t>
      </w:r>
      <w:proofErr w:type="spellEnd"/>
      <w:r w:rsidRPr="003A60FF">
        <w:t xml:space="preserve"> is the parameter entered in the audit pop-up window. After the modification is successful, the operation in then is executed to prompt that the operation is successful, and the page is refreshed.</w:t>
      </w:r>
    </w:p>
    <w:p w14:paraId="3F47D6BC" w14:textId="4205BE5E" w:rsidR="003A60FF" w:rsidRDefault="003A60FF" w:rsidP="007719E0">
      <w:pPr>
        <w:widowControl w:val="0"/>
        <w:spacing w:line="360" w:lineRule="auto"/>
        <w:jc w:val="both"/>
      </w:pPr>
    </w:p>
    <w:p w14:paraId="71650558" w14:textId="43DB18CF" w:rsidR="003A60FF" w:rsidRDefault="003A60FF" w:rsidP="007719E0">
      <w:pPr>
        <w:widowControl w:val="0"/>
        <w:spacing w:line="360" w:lineRule="auto"/>
        <w:jc w:val="both"/>
      </w:pPr>
      <w:r>
        <w:rPr>
          <w:noProof/>
        </w:rPr>
        <w:drawing>
          <wp:inline distT="0" distB="0" distL="0" distR="0" wp14:anchorId="475391DE" wp14:editId="6C0FD53A">
            <wp:extent cx="5274310" cy="5288280"/>
            <wp:effectExtent l="0" t="0" r="0" b="0"/>
            <wp:docPr id="87" name="图片 87"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descr="文本&#10;&#10;描述已自动生成"/>
                    <pic:cNvPicPr/>
                  </pic:nvPicPr>
                  <pic:blipFill>
                    <a:blip r:embed="rId88"/>
                    <a:stretch>
                      <a:fillRect/>
                    </a:stretch>
                  </pic:blipFill>
                  <pic:spPr>
                    <a:xfrm>
                      <a:off x="0" y="0"/>
                      <a:ext cx="5274310" cy="5288280"/>
                    </a:xfrm>
                    <a:prstGeom prst="rect">
                      <a:avLst/>
                    </a:prstGeom>
                  </pic:spPr>
                </pic:pic>
              </a:graphicData>
            </a:graphic>
          </wp:inline>
        </w:drawing>
      </w:r>
    </w:p>
    <w:p w14:paraId="12A09BBD" w14:textId="36836D7D" w:rsidR="0006774C" w:rsidRDefault="0006774C" w:rsidP="007719E0">
      <w:pPr>
        <w:widowControl w:val="0"/>
        <w:spacing w:line="360" w:lineRule="auto"/>
        <w:jc w:val="both"/>
      </w:pPr>
    </w:p>
    <w:p w14:paraId="6B0C275A" w14:textId="4C4EAAD2" w:rsidR="0006774C" w:rsidRDefault="0006774C" w:rsidP="007719E0">
      <w:pPr>
        <w:widowControl w:val="0"/>
        <w:spacing w:line="360" w:lineRule="auto"/>
        <w:jc w:val="both"/>
      </w:pPr>
    </w:p>
    <w:p w14:paraId="00FC0F56" w14:textId="60E50FEF" w:rsidR="0006774C" w:rsidRDefault="0006774C" w:rsidP="007719E0">
      <w:pPr>
        <w:widowControl w:val="0"/>
        <w:spacing w:line="360" w:lineRule="auto"/>
        <w:jc w:val="both"/>
      </w:pPr>
    </w:p>
    <w:p w14:paraId="4EA13EC8" w14:textId="1AF266BC" w:rsidR="0006774C" w:rsidRDefault="0006774C" w:rsidP="007719E0">
      <w:pPr>
        <w:widowControl w:val="0"/>
        <w:spacing w:line="360" w:lineRule="auto"/>
        <w:jc w:val="both"/>
      </w:pPr>
    </w:p>
    <w:p w14:paraId="605BF93C" w14:textId="437562D1" w:rsidR="0006774C" w:rsidRDefault="0006774C" w:rsidP="007719E0">
      <w:pPr>
        <w:widowControl w:val="0"/>
        <w:spacing w:line="360" w:lineRule="auto"/>
        <w:jc w:val="both"/>
      </w:pPr>
    </w:p>
    <w:p w14:paraId="7DAD0290" w14:textId="77777777" w:rsidR="0045073E" w:rsidRPr="008033BF" w:rsidRDefault="0045073E" w:rsidP="007719E0">
      <w:pPr>
        <w:pStyle w:val="1"/>
        <w:spacing w:line="360" w:lineRule="auto"/>
        <w:rPr>
          <w:sz w:val="24"/>
          <w:szCs w:val="24"/>
        </w:rPr>
      </w:pPr>
      <w:bookmarkStart w:id="76" w:name="_Toc108949911"/>
      <w:bookmarkStart w:id="77" w:name="_Toc109850204"/>
      <w:r w:rsidRPr="00E2232B">
        <w:rPr>
          <w:rFonts w:hint="eastAsia"/>
          <w:sz w:val="24"/>
          <w:szCs w:val="24"/>
        </w:rPr>
        <w:lastRenderedPageBreak/>
        <w:t>C</w:t>
      </w:r>
      <w:r w:rsidRPr="00E2232B">
        <w:rPr>
          <w:sz w:val="24"/>
          <w:szCs w:val="24"/>
        </w:rPr>
        <w:t xml:space="preserve">HAPTER </w:t>
      </w:r>
      <w:r>
        <w:rPr>
          <w:sz w:val="24"/>
          <w:szCs w:val="24"/>
        </w:rPr>
        <w:t>5</w:t>
      </w:r>
      <w:r w:rsidRPr="00E2232B">
        <w:rPr>
          <w:sz w:val="24"/>
          <w:szCs w:val="24"/>
        </w:rPr>
        <w:t xml:space="preserve">: </w:t>
      </w:r>
      <w:r>
        <w:rPr>
          <w:sz w:val="24"/>
          <w:szCs w:val="24"/>
        </w:rPr>
        <w:t>EVALUATION</w:t>
      </w:r>
      <w:bookmarkEnd w:id="76"/>
      <w:bookmarkEnd w:id="77"/>
    </w:p>
    <w:p w14:paraId="095CB49C" w14:textId="22CA0F73" w:rsidR="0006774C" w:rsidRPr="0045073E" w:rsidRDefault="0045073E" w:rsidP="007719E0">
      <w:pPr>
        <w:pStyle w:val="2"/>
        <w:spacing w:line="360" w:lineRule="auto"/>
        <w:rPr>
          <w:rFonts w:ascii="Times New Roman" w:hAnsi="Times New Roman" w:cs="Times New Roman"/>
          <w:sz w:val="24"/>
          <w:szCs w:val="24"/>
        </w:rPr>
      </w:pPr>
      <w:bookmarkStart w:id="78" w:name="_Toc109850205"/>
      <w:r w:rsidRPr="0045073E">
        <w:rPr>
          <w:rFonts w:ascii="Times New Roman" w:hAnsi="Times New Roman" w:cs="Times New Roman"/>
          <w:sz w:val="24"/>
          <w:szCs w:val="24"/>
        </w:rPr>
        <w:t>5.</w:t>
      </w:r>
      <w:r w:rsidR="00E50163">
        <w:rPr>
          <w:rFonts w:ascii="Times New Roman" w:hAnsi="Times New Roman" w:cs="Times New Roman"/>
          <w:sz w:val="24"/>
          <w:szCs w:val="24"/>
        </w:rPr>
        <w:t>1</w:t>
      </w:r>
      <w:r w:rsidRPr="0045073E">
        <w:rPr>
          <w:rFonts w:ascii="Times New Roman" w:hAnsi="Times New Roman" w:cs="Times New Roman"/>
          <w:sz w:val="24"/>
          <w:szCs w:val="24"/>
        </w:rPr>
        <w:t xml:space="preserve"> Chapter Introduction</w:t>
      </w:r>
      <w:bookmarkEnd w:id="78"/>
    </w:p>
    <w:p w14:paraId="69ECCECD" w14:textId="78F6C33F" w:rsidR="0006774C" w:rsidRDefault="00B96BCA" w:rsidP="007719E0">
      <w:pPr>
        <w:widowControl w:val="0"/>
        <w:spacing w:line="360" w:lineRule="auto"/>
        <w:jc w:val="both"/>
      </w:pPr>
      <w:r w:rsidRPr="00B96BCA">
        <w:t>The purpose of this chapter is to evaluate the work done to complete this project. And find out if the app was developed correctly and meets the goals of this project. In addition, this evaluation process is also important for the limitations of the developed application and areas for improvement.</w:t>
      </w:r>
      <w:r w:rsidR="00024E29" w:rsidRPr="00024E29">
        <w:t xml:space="preserve"> In Section 5.1 System tests and test cases, include all necessary tests to ensure the quality of the developed application.</w:t>
      </w:r>
      <w:r w:rsidR="00331F99">
        <w:t xml:space="preserve"> </w:t>
      </w:r>
      <w:r w:rsidR="00331F99" w:rsidRPr="00331F99">
        <w:t>In addition, this chapter includes Performance Evaluation &amp; User Experience Survey (in Section 5.2).</w:t>
      </w:r>
    </w:p>
    <w:p w14:paraId="2542F837" w14:textId="507409C9" w:rsidR="0006774C" w:rsidRDefault="0006774C" w:rsidP="007719E0">
      <w:pPr>
        <w:widowControl w:val="0"/>
        <w:spacing w:line="360" w:lineRule="auto"/>
        <w:jc w:val="both"/>
      </w:pPr>
    </w:p>
    <w:p w14:paraId="5B356E01" w14:textId="7143371B" w:rsidR="00B96BCA" w:rsidRDefault="00B96BCA" w:rsidP="007719E0">
      <w:pPr>
        <w:pStyle w:val="2"/>
        <w:numPr>
          <w:ilvl w:val="1"/>
          <w:numId w:val="29"/>
        </w:numPr>
        <w:spacing w:line="360" w:lineRule="auto"/>
        <w:rPr>
          <w:rFonts w:ascii="Times New Roman" w:hAnsi="Times New Roman" w:cs="Times New Roman"/>
          <w:sz w:val="24"/>
          <w:szCs w:val="24"/>
        </w:rPr>
      </w:pPr>
      <w:bookmarkStart w:id="79" w:name="_Toc108949913"/>
      <w:bookmarkStart w:id="80" w:name="_Toc109850206"/>
      <w:r w:rsidRPr="00F952D7">
        <w:rPr>
          <w:rFonts w:ascii="Times New Roman" w:hAnsi="Times New Roman" w:cs="Times New Roman"/>
          <w:sz w:val="24"/>
          <w:szCs w:val="24"/>
        </w:rPr>
        <w:t>System Testing &amp; Test Cases</w:t>
      </w:r>
      <w:bookmarkEnd w:id="79"/>
      <w:bookmarkEnd w:id="80"/>
    </w:p>
    <w:p w14:paraId="0EA840A2" w14:textId="5F84D367" w:rsidR="00B96BCA" w:rsidRDefault="00375B7F" w:rsidP="007719E0">
      <w:pPr>
        <w:widowControl w:val="0"/>
        <w:spacing w:line="360" w:lineRule="auto"/>
        <w:jc w:val="both"/>
      </w:pPr>
      <w:r w:rsidRPr="00375B7F">
        <w:t xml:space="preserve">One of the crucial steps in the implementation and development phases is testing, which is used to determine whether a component, subsystem, or system has been designed appropriately and to look for flaws. System tests have been carried out to remove application bugs. The planning, development, and execution of test cases for each interface constitute the first step in the testing process. The following sections, organized by module, provide a summary of test case IDs 1 through </w:t>
      </w:r>
      <w:r w:rsidR="00A42377">
        <w:t>16</w:t>
      </w:r>
      <w:r w:rsidRPr="00375B7F">
        <w:t xml:space="preserve"> and test results.</w:t>
      </w:r>
    </w:p>
    <w:p w14:paraId="70E9D88F" w14:textId="3A1504F1" w:rsidR="00B96BCA" w:rsidRDefault="00B96BCA" w:rsidP="007719E0">
      <w:pPr>
        <w:widowControl w:val="0"/>
        <w:spacing w:line="360" w:lineRule="auto"/>
        <w:jc w:val="both"/>
      </w:pPr>
    </w:p>
    <w:p w14:paraId="536B6ACA" w14:textId="34899DF3" w:rsidR="00375B7F" w:rsidRPr="00833271" w:rsidRDefault="004919CA" w:rsidP="007719E0">
      <w:pPr>
        <w:spacing w:line="360" w:lineRule="auto"/>
        <w:rPr>
          <w:b/>
          <w:bCs/>
        </w:rPr>
      </w:pPr>
      <w:r w:rsidRPr="00833271">
        <w:rPr>
          <w:b/>
          <w:bCs/>
        </w:rPr>
        <w:t>5.</w:t>
      </w:r>
      <w:r w:rsidR="00E50163" w:rsidRPr="00833271">
        <w:rPr>
          <w:b/>
          <w:bCs/>
        </w:rPr>
        <w:t>2</w:t>
      </w:r>
      <w:r w:rsidRPr="00833271">
        <w:rPr>
          <w:b/>
          <w:bCs/>
        </w:rPr>
        <w:t>.1 Test Case for Authentication</w:t>
      </w:r>
    </w:p>
    <w:p w14:paraId="44DD6344" w14:textId="40CBF3BD" w:rsidR="00375B7F" w:rsidRDefault="0058018B" w:rsidP="007719E0">
      <w:pPr>
        <w:widowControl w:val="0"/>
        <w:spacing w:line="360" w:lineRule="auto"/>
        <w:jc w:val="both"/>
      </w:pPr>
      <w:r w:rsidRPr="0058018B">
        <w:t>The following test case ID 1 is used to test the authentication function of users and administrators. All test scenarios in Test Case ID 1 passed.</w:t>
      </w:r>
    </w:p>
    <w:p w14:paraId="3CB57C63" w14:textId="1971B969" w:rsidR="00375B7F" w:rsidRDefault="00375B7F" w:rsidP="007719E0">
      <w:pPr>
        <w:widowControl w:val="0"/>
        <w:spacing w:line="360" w:lineRule="auto"/>
        <w:jc w:val="both"/>
      </w:pPr>
    </w:p>
    <w:p w14:paraId="5F987F07" w14:textId="784E0795" w:rsidR="00375B7F" w:rsidRDefault="00375B7F" w:rsidP="007719E0">
      <w:pPr>
        <w:widowControl w:val="0"/>
        <w:spacing w:line="360" w:lineRule="auto"/>
        <w:jc w:val="both"/>
      </w:pPr>
    </w:p>
    <w:tbl>
      <w:tblPr>
        <w:tblStyle w:val="a6"/>
        <w:tblW w:w="0" w:type="auto"/>
        <w:tblLook w:val="04A0" w:firstRow="1" w:lastRow="0" w:firstColumn="1" w:lastColumn="0" w:noHBand="0" w:noVBand="1"/>
      </w:tblPr>
      <w:tblGrid>
        <w:gridCol w:w="669"/>
        <w:gridCol w:w="1870"/>
        <w:gridCol w:w="2464"/>
        <w:gridCol w:w="2148"/>
        <w:gridCol w:w="1148"/>
      </w:tblGrid>
      <w:tr w:rsidR="00375B7F" w:rsidRPr="0028434F" w14:paraId="2E727DE8" w14:textId="77777777" w:rsidTr="00375B7F">
        <w:tc>
          <w:tcPr>
            <w:tcW w:w="8299" w:type="dxa"/>
            <w:gridSpan w:val="5"/>
            <w:vAlign w:val="center"/>
          </w:tcPr>
          <w:p w14:paraId="4026E02A" w14:textId="77777777" w:rsidR="00375B7F" w:rsidRPr="0028434F" w:rsidRDefault="00375B7F" w:rsidP="007719E0">
            <w:pPr>
              <w:spacing w:line="360" w:lineRule="auto"/>
              <w:jc w:val="both"/>
            </w:pPr>
            <w:r w:rsidRPr="0028434F">
              <w:t>Test Case ID: 1</w:t>
            </w:r>
          </w:p>
        </w:tc>
      </w:tr>
      <w:tr w:rsidR="00375B7F" w:rsidRPr="0028434F" w14:paraId="2EA79910" w14:textId="77777777" w:rsidTr="00375B7F">
        <w:tc>
          <w:tcPr>
            <w:tcW w:w="8299" w:type="dxa"/>
            <w:gridSpan w:val="5"/>
            <w:vAlign w:val="center"/>
          </w:tcPr>
          <w:p w14:paraId="7954EE2A" w14:textId="77777777" w:rsidR="00375B7F" w:rsidRPr="0028434F" w:rsidRDefault="00375B7F"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4A41CD00" w14:textId="484BE4AF" w:rsidR="00375B7F" w:rsidRPr="0028434F" w:rsidRDefault="00375B7F" w:rsidP="007719E0">
            <w:pPr>
              <w:spacing w:line="360" w:lineRule="auto"/>
              <w:jc w:val="both"/>
            </w:pPr>
            <w:r w:rsidRPr="0028434F">
              <w:t xml:space="preserve">(a) </w:t>
            </w:r>
            <w:r w:rsidR="0058018B" w:rsidRPr="0058018B">
              <w:t>Make sure that the user login, register, forget password functions are working properly.</w:t>
            </w:r>
          </w:p>
          <w:p w14:paraId="2AB2238F" w14:textId="7969CA1E" w:rsidR="001929B4" w:rsidRPr="0028434F" w:rsidRDefault="00375B7F" w:rsidP="007719E0">
            <w:pPr>
              <w:spacing w:line="360" w:lineRule="auto"/>
              <w:jc w:val="both"/>
            </w:pPr>
            <w:r w:rsidRPr="0028434F">
              <w:t xml:space="preserve">(b) </w:t>
            </w:r>
            <w:r w:rsidR="001929B4" w:rsidRPr="001929B4">
              <w:t xml:space="preserve">Make sure the librarian login is functional. </w:t>
            </w:r>
          </w:p>
          <w:p w14:paraId="0F0ADC06" w14:textId="5C571829" w:rsidR="00375B7F" w:rsidRPr="0028434F" w:rsidRDefault="00375B7F" w:rsidP="007719E0">
            <w:pPr>
              <w:spacing w:line="360" w:lineRule="auto"/>
              <w:jc w:val="both"/>
            </w:pPr>
          </w:p>
        </w:tc>
      </w:tr>
      <w:tr w:rsidR="00375B7F" w:rsidRPr="0028434F" w14:paraId="369EA776" w14:textId="77777777" w:rsidTr="00375B7F">
        <w:tc>
          <w:tcPr>
            <w:tcW w:w="8299" w:type="dxa"/>
            <w:gridSpan w:val="5"/>
            <w:vAlign w:val="center"/>
          </w:tcPr>
          <w:p w14:paraId="6EA7CE35" w14:textId="5C322B5D" w:rsidR="00375B7F" w:rsidRPr="0028434F" w:rsidRDefault="00375B7F" w:rsidP="007719E0">
            <w:pPr>
              <w:spacing w:line="360" w:lineRule="auto"/>
              <w:jc w:val="both"/>
            </w:pPr>
            <w:r w:rsidRPr="0028434F">
              <w:t xml:space="preserve">Module/Interface: </w:t>
            </w:r>
            <w:r w:rsidR="001929B4" w:rsidRPr="001929B4">
              <w:t xml:space="preserve">Authentication </w:t>
            </w:r>
            <w:r w:rsidRPr="0028434F">
              <w:t>Interface</w:t>
            </w:r>
          </w:p>
        </w:tc>
      </w:tr>
      <w:tr w:rsidR="00375B7F" w:rsidRPr="004410F5" w14:paraId="1A28B120" w14:textId="77777777" w:rsidTr="00FD7AA2">
        <w:tc>
          <w:tcPr>
            <w:tcW w:w="669" w:type="dxa"/>
            <w:vAlign w:val="center"/>
          </w:tcPr>
          <w:p w14:paraId="7F8B3C65" w14:textId="77777777" w:rsidR="00375B7F" w:rsidRPr="004410F5" w:rsidRDefault="00375B7F" w:rsidP="007719E0">
            <w:pPr>
              <w:spacing w:line="360" w:lineRule="auto"/>
              <w:jc w:val="center"/>
              <w:rPr>
                <w:b/>
                <w:bCs/>
              </w:rPr>
            </w:pPr>
            <w:r w:rsidRPr="004410F5">
              <w:rPr>
                <w:b/>
                <w:bCs/>
              </w:rPr>
              <w:lastRenderedPageBreak/>
              <w:t>No #</w:t>
            </w:r>
          </w:p>
        </w:tc>
        <w:tc>
          <w:tcPr>
            <w:tcW w:w="1870" w:type="dxa"/>
            <w:vAlign w:val="center"/>
          </w:tcPr>
          <w:p w14:paraId="1B98E96D" w14:textId="77777777" w:rsidR="00375B7F" w:rsidRPr="004410F5" w:rsidRDefault="00375B7F" w:rsidP="007719E0">
            <w:pPr>
              <w:spacing w:line="360" w:lineRule="auto"/>
              <w:jc w:val="center"/>
              <w:rPr>
                <w:b/>
                <w:bCs/>
              </w:rPr>
            </w:pPr>
            <w:r w:rsidRPr="004410F5">
              <w:rPr>
                <w:b/>
                <w:bCs/>
              </w:rPr>
              <w:t>Item</w:t>
            </w:r>
          </w:p>
        </w:tc>
        <w:tc>
          <w:tcPr>
            <w:tcW w:w="2464" w:type="dxa"/>
            <w:vAlign w:val="center"/>
          </w:tcPr>
          <w:p w14:paraId="543FC274" w14:textId="77777777" w:rsidR="00375B7F" w:rsidRPr="004410F5" w:rsidRDefault="00375B7F" w:rsidP="007719E0">
            <w:pPr>
              <w:spacing w:line="360" w:lineRule="auto"/>
              <w:jc w:val="center"/>
              <w:rPr>
                <w:b/>
                <w:bCs/>
              </w:rPr>
            </w:pPr>
            <w:r w:rsidRPr="004410F5">
              <w:rPr>
                <w:b/>
                <w:bCs/>
              </w:rPr>
              <w:t>Test Scenario</w:t>
            </w:r>
          </w:p>
        </w:tc>
        <w:tc>
          <w:tcPr>
            <w:tcW w:w="2148" w:type="dxa"/>
            <w:vAlign w:val="center"/>
          </w:tcPr>
          <w:p w14:paraId="2D13BD66" w14:textId="77777777" w:rsidR="00375B7F" w:rsidRPr="004410F5" w:rsidRDefault="00375B7F" w:rsidP="007719E0">
            <w:pPr>
              <w:spacing w:line="360" w:lineRule="auto"/>
              <w:jc w:val="center"/>
              <w:rPr>
                <w:b/>
                <w:bCs/>
              </w:rPr>
            </w:pPr>
            <w:r w:rsidRPr="004410F5">
              <w:rPr>
                <w:b/>
                <w:bCs/>
              </w:rPr>
              <w:t>Expected Result</w:t>
            </w:r>
          </w:p>
        </w:tc>
        <w:tc>
          <w:tcPr>
            <w:tcW w:w="1148" w:type="dxa"/>
            <w:vAlign w:val="center"/>
          </w:tcPr>
          <w:p w14:paraId="6955C30D" w14:textId="77777777" w:rsidR="00375B7F" w:rsidRPr="004410F5" w:rsidRDefault="00375B7F" w:rsidP="007719E0">
            <w:pPr>
              <w:spacing w:line="360" w:lineRule="auto"/>
              <w:jc w:val="center"/>
              <w:rPr>
                <w:b/>
                <w:bCs/>
              </w:rPr>
            </w:pPr>
            <w:r w:rsidRPr="004410F5">
              <w:rPr>
                <w:b/>
                <w:bCs/>
              </w:rPr>
              <w:t>Test Status</w:t>
            </w:r>
          </w:p>
        </w:tc>
      </w:tr>
      <w:tr w:rsidR="00375B7F" w:rsidRPr="0028434F" w14:paraId="7E2BDD43" w14:textId="77777777" w:rsidTr="00FD7AA2">
        <w:trPr>
          <w:trHeight w:val="416"/>
        </w:trPr>
        <w:tc>
          <w:tcPr>
            <w:tcW w:w="669" w:type="dxa"/>
            <w:vAlign w:val="center"/>
          </w:tcPr>
          <w:p w14:paraId="261FE594" w14:textId="77777777" w:rsidR="00375B7F" w:rsidRPr="0028434F" w:rsidRDefault="00375B7F" w:rsidP="007719E0">
            <w:pPr>
              <w:spacing w:line="360" w:lineRule="auto"/>
              <w:jc w:val="center"/>
            </w:pPr>
            <w:r w:rsidRPr="0028434F">
              <w:t>1</w:t>
            </w:r>
          </w:p>
        </w:tc>
        <w:tc>
          <w:tcPr>
            <w:tcW w:w="1870" w:type="dxa"/>
            <w:vAlign w:val="center"/>
          </w:tcPr>
          <w:p w14:paraId="30B72726" w14:textId="22EFBAE7" w:rsidR="00375B7F" w:rsidRPr="0028434F" w:rsidRDefault="001929B4" w:rsidP="007719E0">
            <w:pPr>
              <w:spacing w:line="360" w:lineRule="auto"/>
              <w:jc w:val="both"/>
            </w:pPr>
            <w:r w:rsidRPr="001929B4">
              <w:t>Login (mobile terminal)</w:t>
            </w:r>
          </w:p>
        </w:tc>
        <w:tc>
          <w:tcPr>
            <w:tcW w:w="2464" w:type="dxa"/>
            <w:vAlign w:val="center"/>
          </w:tcPr>
          <w:p w14:paraId="7D65A21C" w14:textId="6A8A2D57" w:rsidR="00375B7F" w:rsidRPr="0028434F" w:rsidRDefault="00C143AB" w:rsidP="007719E0">
            <w:pPr>
              <w:spacing w:line="360" w:lineRule="auto"/>
            </w:pPr>
            <w:r w:rsidRPr="00C143AB">
              <w:t>Enter the account number of an existing user, enter the password set by the user, and click the Login button.</w:t>
            </w:r>
          </w:p>
        </w:tc>
        <w:tc>
          <w:tcPr>
            <w:tcW w:w="2148" w:type="dxa"/>
            <w:vAlign w:val="center"/>
          </w:tcPr>
          <w:p w14:paraId="3F090D0D" w14:textId="7F3EC7BA" w:rsidR="00375B7F" w:rsidRPr="0028434F" w:rsidRDefault="002F0ED8" w:rsidP="007719E0">
            <w:pPr>
              <w:spacing w:line="360" w:lineRule="auto"/>
            </w:pPr>
            <w:r w:rsidRPr="002F0ED8">
              <w:t>The system submits the account number and password to the database for verification. The user will be successfully logged into the application after the authentication is successful.</w:t>
            </w:r>
          </w:p>
        </w:tc>
        <w:tc>
          <w:tcPr>
            <w:tcW w:w="1148" w:type="dxa"/>
            <w:shd w:val="clear" w:color="auto" w:fill="92D050"/>
            <w:vAlign w:val="center"/>
          </w:tcPr>
          <w:p w14:paraId="59466F62" w14:textId="77777777" w:rsidR="00375B7F" w:rsidRPr="0028434F" w:rsidRDefault="00375B7F" w:rsidP="007719E0">
            <w:pPr>
              <w:spacing w:line="360" w:lineRule="auto"/>
              <w:jc w:val="center"/>
            </w:pPr>
            <w:r w:rsidRPr="0028434F">
              <w:t>Pass</w:t>
            </w:r>
          </w:p>
        </w:tc>
      </w:tr>
      <w:tr w:rsidR="00375B7F" w:rsidRPr="0028434F" w14:paraId="07BDC88E" w14:textId="77777777" w:rsidTr="00FD7AA2">
        <w:tc>
          <w:tcPr>
            <w:tcW w:w="669" w:type="dxa"/>
            <w:vAlign w:val="center"/>
          </w:tcPr>
          <w:p w14:paraId="73D44B4C" w14:textId="77777777" w:rsidR="00375B7F" w:rsidRPr="0028434F" w:rsidRDefault="00375B7F" w:rsidP="007719E0">
            <w:pPr>
              <w:spacing w:line="360" w:lineRule="auto"/>
              <w:jc w:val="center"/>
            </w:pPr>
            <w:r w:rsidRPr="0028434F">
              <w:t>2</w:t>
            </w:r>
          </w:p>
        </w:tc>
        <w:tc>
          <w:tcPr>
            <w:tcW w:w="1870" w:type="dxa"/>
            <w:vAlign w:val="center"/>
          </w:tcPr>
          <w:p w14:paraId="32599B78" w14:textId="009437EE" w:rsidR="00375B7F" w:rsidRPr="0028434F" w:rsidRDefault="002F0ED8" w:rsidP="007719E0">
            <w:pPr>
              <w:spacing w:line="360" w:lineRule="auto"/>
              <w:jc w:val="both"/>
            </w:pPr>
            <w:r w:rsidRPr="002F0ED8">
              <w:t>Register (</w:t>
            </w:r>
            <w:r w:rsidRPr="001929B4">
              <w:t>mobile terminal</w:t>
            </w:r>
            <w:r w:rsidRPr="002F0ED8">
              <w:t>)</w:t>
            </w:r>
          </w:p>
        </w:tc>
        <w:tc>
          <w:tcPr>
            <w:tcW w:w="2464" w:type="dxa"/>
            <w:vAlign w:val="center"/>
          </w:tcPr>
          <w:p w14:paraId="32AE23FC" w14:textId="5B315A2D" w:rsidR="00375B7F" w:rsidRPr="0028434F" w:rsidRDefault="00CD0979" w:rsidP="007719E0">
            <w:pPr>
              <w:spacing w:line="360" w:lineRule="auto"/>
            </w:pPr>
            <w:r w:rsidRPr="00CD0979">
              <w:t xml:space="preserve">The user enters their account number, username, phone number, email and password and clicks the </w:t>
            </w:r>
            <w:r>
              <w:t>r</w:t>
            </w:r>
            <w:r w:rsidRPr="002F0ED8">
              <w:t>egister</w:t>
            </w:r>
            <w:r w:rsidRPr="00CD0979">
              <w:t xml:space="preserve"> button.</w:t>
            </w:r>
          </w:p>
        </w:tc>
        <w:tc>
          <w:tcPr>
            <w:tcW w:w="2148" w:type="dxa"/>
            <w:vAlign w:val="center"/>
          </w:tcPr>
          <w:p w14:paraId="5DA748C5" w14:textId="18600C76" w:rsidR="00375B7F" w:rsidRPr="0028434F" w:rsidRDefault="007462EF" w:rsidP="007719E0">
            <w:pPr>
              <w:spacing w:line="360" w:lineRule="auto"/>
            </w:pPr>
            <w:r w:rsidRPr="007462EF">
              <w:t>The system submits data such as account number, user name, phone number, email and password to the database for verification, so that the user can register an account and keep data records in the database. After the information is entered completely, the system will prompt that the registration is successful.</w:t>
            </w:r>
          </w:p>
        </w:tc>
        <w:tc>
          <w:tcPr>
            <w:tcW w:w="1148" w:type="dxa"/>
            <w:shd w:val="clear" w:color="auto" w:fill="92D050"/>
            <w:vAlign w:val="center"/>
          </w:tcPr>
          <w:p w14:paraId="759F9FAE" w14:textId="77777777" w:rsidR="00375B7F" w:rsidRPr="0028434F" w:rsidRDefault="00375B7F" w:rsidP="007719E0">
            <w:pPr>
              <w:spacing w:line="360" w:lineRule="auto"/>
              <w:jc w:val="center"/>
            </w:pPr>
            <w:r w:rsidRPr="0028434F">
              <w:t>Pass</w:t>
            </w:r>
          </w:p>
        </w:tc>
      </w:tr>
      <w:tr w:rsidR="00375B7F" w:rsidRPr="0028434F" w14:paraId="15BC0B9A" w14:textId="77777777" w:rsidTr="00FD7AA2">
        <w:tc>
          <w:tcPr>
            <w:tcW w:w="669" w:type="dxa"/>
            <w:vAlign w:val="center"/>
          </w:tcPr>
          <w:p w14:paraId="16C3AA42" w14:textId="77777777" w:rsidR="00375B7F" w:rsidRPr="0028434F" w:rsidRDefault="00375B7F" w:rsidP="007719E0">
            <w:pPr>
              <w:spacing w:line="360" w:lineRule="auto"/>
              <w:jc w:val="center"/>
            </w:pPr>
            <w:r w:rsidRPr="0028434F">
              <w:lastRenderedPageBreak/>
              <w:t>3</w:t>
            </w:r>
          </w:p>
        </w:tc>
        <w:tc>
          <w:tcPr>
            <w:tcW w:w="1870" w:type="dxa"/>
            <w:vAlign w:val="center"/>
          </w:tcPr>
          <w:p w14:paraId="6B676211" w14:textId="2D252C9D" w:rsidR="00375B7F" w:rsidRPr="0028434F" w:rsidRDefault="00FD7AA2" w:rsidP="007719E0">
            <w:pPr>
              <w:spacing w:line="360" w:lineRule="auto"/>
              <w:jc w:val="both"/>
            </w:pPr>
            <w:r>
              <w:t>F</w:t>
            </w:r>
            <w:r w:rsidRPr="0058018B">
              <w:t>orget password</w:t>
            </w:r>
            <w:r w:rsidR="006A6113" w:rsidRPr="001929B4">
              <w:t>(mobile terminal)</w:t>
            </w:r>
          </w:p>
        </w:tc>
        <w:tc>
          <w:tcPr>
            <w:tcW w:w="2464" w:type="dxa"/>
            <w:vAlign w:val="center"/>
          </w:tcPr>
          <w:p w14:paraId="782A19F0" w14:textId="15CB3F51" w:rsidR="00375B7F" w:rsidRPr="0028434F" w:rsidRDefault="006A6113" w:rsidP="007719E0">
            <w:pPr>
              <w:spacing w:line="360" w:lineRule="auto"/>
            </w:pPr>
            <w:r w:rsidRPr="006A6113">
              <w:t>On the web management side, enter the administrator account and password.</w:t>
            </w:r>
          </w:p>
        </w:tc>
        <w:tc>
          <w:tcPr>
            <w:tcW w:w="2148" w:type="dxa"/>
            <w:vAlign w:val="center"/>
          </w:tcPr>
          <w:p w14:paraId="0231FE75" w14:textId="702D9D24" w:rsidR="00375B7F" w:rsidRPr="0028434F" w:rsidRDefault="00FD7AA2" w:rsidP="007719E0">
            <w:pPr>
              <w:spacing w:line="360" w:lineRule="auto"/>
            </w:pPr>
            <w:r w:rsidRPr="00FD7AA2">
              <w:t>The account number is submitted to the database, and the password will be reset to the initial password 123456.</w:t>
            </w:r>
          </w:p>
        </w:tc>
        <w:tc>
          <w:tcPr>
            <w:tcW w:w="1148" w:type="dxa"/>
            <w:shd w:val="clear" w:color="auto" w:fill="92D050"/>
            <w:vAlign w:val="center"/>
          </w:tcPr>
          <w:p w14:paraId="52FB8221" w14:textId="77777777" w:rsidR="00375B7F" w:rsidRPr="0028434F" w:rsidRDefault="00375B7F" w:rsidP="007719E0">
            <w:pPr>
              <w:spacing w:line="360" w:lineRule="auto"/>
              <w:jc w:val="center"/>
            </w:pPr>
            <w:r w:rsidRPr="0028434F">
              <w:t>Pass</w:t>
            </w:r>
          </w:p>
        </w:tc>
      </w:tr>
      <w:tr w:rsidR="00FD7AA2" w:rsidRPr="0028434F" w14:paraId="5EEFE244" w14:textId="77777777" w:rsidTr="00FD7AA2">
        <w:tc>
          <w:tcPr>
            <w:tcW w:w="669" w:type="dxa"/>
            <w:vAlign w:val="center"/>
          </w:tcPr>
          <w:p w14:paraId="6A15D4BB" w14:textId="77777777" w:rsidR="00FD7AA2" w:rsidRPr="0028434F" w:rsidRDefault="00FD7AA2" w:rsidP="007719E0">
            <w:pPr>
              <w:spacing w:line="360" w:lineRule="auto"/>
              <w:jc w:val="center"/>
            </w:pPr>
            <w:r w:rsidRPr="0028434F">
              <w:t>4</w:t>
            </w:r>
          </w:p>
        </w:tc>
        <w:tc>
          <w:tcPr>
            <w:tcW w:w="1870" w:type="dxa"/>
            <w:vAlign w:val="center"/>
          </w:tcPr>
          <w:p w14:paraId="628EF634" w14:textId="24B823FF" w:rsidR="00FD7AA2" w:rsidRPr="0028434F" w:rsidRDefault="00FD7AA2" w:rsidP="007719E0">
            <w:pPr>
              <w:spacing w:line="360" w:lineRule="auto"/>
              <w:jc w:val="both"/>
            </w:pPr>
            <w:r w:rsidRPr="001929B4">
              <w:t>Login</w:t>
            </w:r>
            <w:r w:rsidR="006A6113" w:rsidRPr="002F0ED8">
              <w:t>(</w:t>
            </w:r>
            <w:r w:rsidR="006A6113" w:rsidRPr="001929B4">
              <w:t>librarian</w:t>
            </w:r>
            <w:r w:rsidR="006A6113">
              <w:t xml:space="preserve"> side</w:t>
            </w:r>
            <w:r w:rsidR="006A6113" w:rsidRPr="002F0ED8">
              <w:t>)</w:t>
            </w:r>
          </w:p>
        </w:tc>
        <w:tc>
          <w:tcPr>
            <w:tcW w:w="2464" w:type="dxa"/>
            <w:vAlign w:val="center"/>
          </w:tcPr>
          <w:p w14:paraId="218814CA" w14:textId="77777777" w:rsidR="00FD7AA2" w:rsidRPr="0028434F" w:rsidRDefault="00FD7AA2" w:rsidP="007719E0">
            <w:pPr>
              <w:spacing w:line="360" w:lineRule="auto"/>
            </w:pPr>
            <w:r w:rsidRPr="0028434F">
              <w:t>Select the employee's status (normal/deactivated) and click the Search button to view the details of the employee with the corresponding status</w:t>
            </w:r>
          </w:p>
        </w:tc>
        <w:tc>
          <w:tcPr>
            <w:tcW w:w="2148" w:type="dxa"/>
            <w:vAlign w:val="center"/>
          </w:tcPr>
          <w:p w14:paraId="7C92526F" w14:textId="366A1B43" w:rsidR="00FD7AA2" w:rsidRPr="0028434F" w:rsidRDefault="006A6113" w:rsidP="007719E0">
            <w:pPr>
              <w:spacing w:line="360" w:lineRule="auto"/>
            </w:pPr>
            <w:r w:rsidRPr="006A6113">
              <w:t>The system submits the account and password to the database for verification. After successful authentication, the user will successfully log into the application.</w:t>
            </w:r>
          </w:p>
        </w:tc>
        <w:tc>
          <w:tcPr>
            <w:tcW w:w="1148" w:type="dxa"/>
            <w:shd w:val="clear" w:color="auto" w:fill="92D050"/>
            <w:vAlign w:val="center"/>
          </w:tcPr>
          <w:p w14:paraId="1471705A" w14:textId="77777777" w:rsidR="00FD7AA2" w:rsidRPr="0028434F" w:rsidRDefault="00FD7AA2" w:rsidP="007719E0">
            <w:pPr>
              <w:spacing w:line="360" w:lineRule="auto"/>
              <w:jc w:val="center"/>
            </w:pPr>
            <w:r w:rsidRPr="0028434F">
              <w:t>Pass</w:t>
            </w:r>
          </w:p>
        </w:tc>
      </w:tr>
    </w:tbl>
    <w:p w14:paraId="6485C960" w14:textId="7B8B5797" w:rsidR="00375B7F" w:rsidRDefault="00375B7F" w:rsidP="007719E0">
      <w:pPr>
        <w:widowControl w:val="0"/>
        <w:spacing w:line="360" w:lineRule="auto"/>
        <w:jc w:val="both"/>
      </w:pPr>
    </w:p>
    <w:p w14:paraId="2BAC3564" w14:textId="088908C9" w:rsidR="00375B7F" w:rsidRDefault="00375B7F" w:rsidP="007719E0">
      <w:pPr>
        <w:widowControl w:val="0"/>
        <w:spacing w:line="360" w:lineRule="auto"/>
        <w:jc w:val="both"/>
      </w:pPr>
    </w:p>
    <w:p w14:paraId="0C22B721" w14:textId="463B3E22" w:rsidR="00375B7F" w:rsidRPr="00833271" w:rsidRDefault="002C59B2" w:rsidP="007719E0">
      <w:pPr>
        <w:spacing w:line="360" w:lineRule="auto"/>
        <w:rPr>
          <w:b/>
          <w:bCs/>
        </w:rPr>
      </w:pPr>
      <w:r w:rsidRPr="00833271">
        <w:rPr>
          <w:b/>
          <w:bCs/>
        </w:rPr>
        <w:t>5.</w:t>
      </w:r>
      <w:r w:rsidR="00E50163" w:rsidRPr="00833271">
        <w:rPr>
          <w:b/>
          <w:bCs/>
        </w:rPr>
        <w:t>2</w:t>
      </w:r>
      <w:r w:rsidRPr="00833271">
        <w:rPr>
          <w:b/>
          <w:bCs/>
        </w:rPr>
        <w:t xml:space="preserve">.2 Test Case for </w:t>
      </w:r>
      <w:r w:rsidR="00D70258" w:rsidRPr="00833271">
        <w:rPr>
          <w:b/>
          <w:bCs/>
        </w:rPr>
        <w:t>User borrows books</w:t>
      </w:r>
      <w:r w:rsidRPr="00833271">
        <w:rPr>
          <w:b/>
          <w:bCs/>
        </w:rPr>
        <w:t xml:space="preserve"> </w:t>
      </w:r>
    </w:p>
    <w:p w14:paraId="4ED1CDC7" w14:textId="052B251F" w:rsidR="00375B7F" w:rsidRDefault="00D70258" w:rsidP="007719E0">
      <w:pPr>
        <w:widowControl w:val="0"/>
        <w:spacing w:line="360" w:lineRule="auto"/>
        <w:jc w:val="both"/>
      </w:pPr>
      <w:r w:rsidRPr="00D70258">
        <w:t>The following test case ID 2 is used to test the user book borrow functionality. All test scenarios in Test Case ID 2 passed.</w:t>
      </w:r>
    </w:p>
    <w:p w14:paraId="4B3A0F69" w14:textId="0D6DFBCD" w:rsidR="00F3794D" w:rsidRDefault="00F3794D" w:rsidP="007719E0">
      <w:pPr>
        <w:widowControl w:val="0"/>
        <w:spacing w:line="360" w:lineRule="auto"/>
        <w:jc w:val="both"/>
      </w:pPr>
    </w:p>
    <w:p w14:paraId="4F6193FB" w14:textId="6D76D9F9" w:rsidR="00F3794D" w:rsidRDefault="00F3794D" w:rsidP="007719E0">
      <w:pPr>
        <w:widowControl w:val="0"/>
        <w:spacing w:line="360" w:lineRule="auto"/>
        <w:jc w:val="both"/>
      </w:pPr>
    </w:p>
    <w:p w14:paraId="039524D7" w14:textId="0BB2F77E" w:rsidR="00F3794D" w:rsidRDefault="00F3794D" w:rsidP="007719E0">
      <w:pPr>
        <w:widowControl w:val="0"/>
        <w:spacing w:line="360" w:lineRule="auto"/>
        <w:jc w:val="both"/>
      </w:pPr>
    </w:p>
    <w:p w14:paraId="6BCD56C4" w14:textId="3F868DAC" w:rsidR="00F3794D" w:rsidRDefault="00F3794D" w:rsidP="007719E0">
      <w:pPr>
        <w:widowControl w:val="0"/>
        <w:spacing w:line="360" w:lineRule="auto"/>
        <w:jc w:val="both"/>
      </w:pPr>
    </w:p>
    <w:p w14:paraId="1002034E" w14:textId="77777777" w:rsidR="00F3794D" w:rsidRDefault="00F3794D" w:rsidP="007719E0">
      <w:pPr>
        <w:widowControl w:val="0"/>
        <w:spacing w:line="360" w:lineRule="auto"/>
        <w:jc w:val="both"/>
      </w:pPr>
    </w:p>
    <w:tbl>
      <w:tblPr>
        <w:tblStyle w:val="a6"/>
        <w:tblW w:w="0" w:type="auto"/>
        <w:tblLook w:val="04A0" w:firstRow="1" w:lastRow="0" w:firstColumn="1" w:lastColumn="0" w:noHBand="0" w:noVBand="1"/>
      </w:tblPr>
      <w:tblGrid>
        <w:gridCol w:w="669"/>
        <w:gridCol w:w="1870"/>
        <w:gridCol w:w="2464"/>
        <w:gridCol w:w="2148"/>
        <w:gridCol w:w="1148"/>
      </w:tblGrid>
      <w:tr w:rsidR="00F3794D" w:rsidRPr="0028434F" w14:paraId="472A2448" w14:textId="77777777" w:rsidTr="00B640D0">
        <w:tc>
          <w:tcPr>
            <w:tcW w:w="8299" w:type="dxa"/>
            <w:gridSpan w:val="5"/>
            <w:vAlign w:val="center"/>
          </w:tcPr>
          <w:p w14:paraId="520FE752" w14:textId="298ABC22" w:rsidR="00F3794D" w:rsidRPr="0028434F" w:rsidRDefault="00F3794D" w:rsidP="007719E0">
            <w:pPr>
              <w:spacing w:line="360" w:lineRule="auto"/>
              <w:jc w:val="both"/>
            </w:pPr>
            <w:r w:rsidRPr="0028434F">
              <w:t xml:space="preserve">Test Case ID: </w:t>
            </w:r>
            <w:r w:rsidR="002C59B2">
              <w:t>2</w:t>
            </w:r>
          </w:p>
        </w:tc>
      </w:tr>
      <w:tr w:rsidR="00F3794D" w:rsidRPr="0028434F" w14:paraId="2FE94405" w14:textId="77777777" w:rsidTr="00B640D0">
        <w:tc>
          <w:tcPr>
            <w:tcW w:w="8299" w:type="dxa"/>
            <w:gridSpan w:val="5"/>
            <w:vAlign w:val="center"/>
          </w:tcPr>
          <w:p w14:paraId="36BEC2C9" w14:textId="77777777" w:rsidR="00F3794D" w:rsidRPr="0028434F" w:rsidRDefault="00F3794D"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7B810244" w14:textId="77777777" w:rsidR="00D346B0" w:rsidRDefault="00F3794D" w:rsidP="007719E0">
            <w:pPr>
              <w:spacing w:line="360" w:lineRule="auto"/>
              <w:jc w:val="both"/>
            </w:pPr>
            <w:r w:rsidRPr="0028434F">
              <w:t>(a)</w:t>
            </w:r>
            <w:r w:rsidR="00735126">
              <w:t xml:space="preserve"> </w:t>
            </w:r>
            <w:r w:rsidR="00D346B0" w:rsidRPr="00D346B0">
              <w:t xml:space="preserve">Ensure that users can accurately enter the borrowing book interface according to the setting button. </w:t>
            </w:r>
          </w:p>
          <w:p w14:paraId="7B607CE6" w14:textId="77777777" w:rsidR="00574AE1" w:rsidRDefault="00F3794D" w:rsidP="007719E0">
            <w:pPr>
              <w:spacing w:line="360" w:lineRule="auto"/>
              <w:jc w:val="both"/>
            </w:pPr>
            <w:r w:rsidRPr="0028434F">
              <w:t>(b)</w:t>
            </w:r>
            <w:r w:rsidR="00735126">
              <w:t xml:space="preserve"> </w:t>
            </w:r>
            <w:r w:rsidR="00574AE1" w:rsidRPr="00574AE1">
              <w:t>Make sure that the function of users modifying the time of borrowing books works properly.</w:t>
            </w:r>
            <w:r w:rsidR="00574AE1" w:rsidRPr="00574AE1">
              <w:rPr>
                <w:rFonts w:hint="eastAsia"/>
              </w:rPr>
              <w:t xml:space="preserve"> </w:t>
            </w:r>
          </w:p>
          <w:p w14:paraId="5DC028C7" w14:textId="0A830E3D" w:rsidR="00735126" w:rsidRPr="0028434F" w:rsidRDefault="00735126" w:rsidP="007719E0">
            <w:pPr>
              <w:spacing w:line="360" w:lineRule="auto"/>
              <w:jc w:val="both"/>
            </w:pPr>
            <w:r>
              <w:rPr>
                <w:rFonts w:hint="eastAsia"/>
              </w:rPr>
              <w:lastRenderedPageBreak/>
              <w:t>(</w:t>
            </w:r>
            <w:r>
              <w:t xml:space="preserve">c) </w:t>
            </w:r>
            <w:r w:rsidR="00574AE1" w:rsidRPr="00574AE1">
              <w:t>Make sure that the function for users to fill in notes for borrowed books works properly.</w:t>
            </w:r>
          </w:p>
        </w:tc>
      </w:tr>
      <w:tr w:rsidR="00F3794D" w:rsidRPr="0028434F" w14:paraId="01194665" w14:textId="77777777" w:rsidTr="00B640D0">
        <w:tc>
          <w:tcPr>
            <w:tcW w:w="8299" w:type="dxa"/>
            <w:gridSpan w:val="5"/>
            <w:vAlign w:val="center"/>
          </w:tcPr>
          <w:p w14:paraId="22E3329C" w14:textId="1B6CC73C" w:rsidR="00F3794D" w:rsidRPr="0028434F" w:rsidRDefault="00F3794D" w:rsidP="007719E0">
            <w:pPr>
              <w:spacing w:line="360" w:lineRule="auto"/>
              <w:jc w:val="both"/>
            </w:pPr>
            <w:r w:rsidRPr="0028434F">
              <w:lastRenderedPageBreak/>
              <w:t xml:space="preserve">Module/Interface: </w:t>
            </w:r>
            <w:r w:rsidR="009D459A" w:rsidRPr="009D459A">
              <w:t>User borrowing interface</w:t>
            </w:r>
          </w:p>
        </w:tc>
      </w:tr>
      <w:tr w:rsidR="00F3794D" w:rsidRPr="004410F5" w14:paraId="370D886F" w14:textId="77777777" w:rsidTr="00B640D0">
        <w:tc>
          <w:tcPr>
            <w:tcW w:w="669" w:type="dxa"/>
            <w:vAlign w:val="center"/>
          </w:tcPr>
          <w:p w14:paraId="41AE3B40" w14:textId="77777777" w:rsidR="00F3794D" w:rsidRPr="004410F5" w:rsidRDefault="00F3794D" w:rsidP="007719E0">
            <w:pPr>
              <w:spacing w:line="360" w:lineRule="auto"/>
              <w:jc w:val="center"/>
              <w:rPr>
                <w:b/>
                <w:bCs/>
              </w:rPr>
            </w:pPr>
            <w:r w:rsidRPr="004410F5">
              <w:rPr>
                <w:b/>
                <w:bCs/>
              </w:rPr>
              <w:t>No #</w:t>
            </w:r>
          </w:p>
        </w:tc>
        <w:tc>
          <w:tcPr>
            <w:tcW w:w="1870" w:type="dxa"/>
            <w:vAlign w:val="center"/>
          </w:tcPr>
          <w:p w14:paraId="5423E6AF" w14:textId="77777777" w:rsidR="00F3794D" w:rsidRPr="004410F5" w:rsidRDefault="00F3794D" w:rsidP="007719E0">
            <w:pPr>
              <w:spacing w:line="360" w:lineRule="auto"/>
              <w:jc w:val="center"/>
              <w:rPr>
                <w:b/>
                <w:bCs/>
              </w:rPr>
            </w:pPr>
            <w:r w:rsidRPr="004410F5">
              <w:rPr>
                <w:b/>
                <w:bCs/>
              </w:rPr>
              <w:t>Item</w:t>
            </w:r>
          </w:p>
        </w:tc>
        <w:tc>
          <w:tcPr>
            <w:tcW w:w="2464" w:type="dxa"/>
            <w:vAlign w:val="center"/>
          </w:tcPr>
          <w:p w14:paraId="0055A41D" w14:textId="77777777" w:rsidR="00F3794D" w:rsidRPr="004410F5" w:rsidRDefault="00F3794D" w:rsidP="007719E0">
            <w:pPr>
              <w:spacing w:line="360" w:lineRule="auto"/>
              <w:jc w:val="center"/>
              <w:rPr>
                <w:b/>
                <w:bCs/>
              </w:rPr>
            </w:pPr>
            <w:r w:rsidRPr="004410F5">
              <w:rPr>
                <w:b/>
                <w:bCs/>
              </w:rPr>
              <w:t>Test Scenario</w:t>
            </w:r>
          </w:p>
        </w:tc>
        <w:tc>
          <w:tcPr>
            <w:tcW w:w="2148" w:type="dxa"/>
            <w:vAlign w:val="center"/>
          </w:tcPr>
          <w:p w14:paraId="7085AC85" w14:textId="77777777" w:rsidR="00F3794D" w:rsidRPr="004410F5" w:rsidRDefault="00F3794D" w:rsidP="007719E0">
            <w:pPr>
              <w:spacing w:line="360" w:lineRule="auto"/>
              <w:jc w:val="center"/>
              <w:rPr>
                <w:b/>
                <w:bCs/>
              </w:rPr>
            </w:pPr>
            <w:r w:rsidRPr="004410F5">
              <w:rPr>
                <w:b/>
                <w:bCs/>
              </w:rPr>
              <w:t>Expected Result</w:t>
            </w:r>
          </w:p>
        </w:tc>
        <w:tc>
          <w:tcPr>
            <w:tcW w:w="1148" w:type="dxa"/>
            <w:vAlign w:val="center"/>
          </w:tcPr>
          <w:p w14:paraId="53386F2A" w14:textId="77777777" w:rsidR="00F3794D" w:rsidRPr="004410F5" w:rsidRDefault="00F3794D" w:rsidP="007719E0">
            <w:pPr>
              <w:spacing w:line="360" w:lineRule="auto"/>
              <w:jc w:val="center"/>
              <w:rPr>
                <w:b/>
                <w:bCs/>
              </w:rPr>
            </w:pPr>
            <w:r w:rsidRPr="004410F5">
              <w:rPr>
                <w:b/>
                <w:bCs/>
              </w:rPr>
              <w:t>Test Status</w:t>
            </w:r>
          </w:p>
        </w:tc>
      </w:tr>
      <w:tr w:rsidR="00F3794D" w:rsidRPr="0028434F" w14:paraId="20188093" w14:textId="77777777" w:rsidTr="00B640D0">
        <w:trPr>
          <w:trHeight w:val="416"/>
        </w:trPr>
        <w:tc>
          <w:tcPr>
            <w:tcW w:w="669" w:type="dxa"/>
            <w:vAlign w:val="center"/>
          </w:tcPr>
          <w:p w14:paraId="1D37CC90" w14:textId="77777777" w:rsidR="00F3794D" w:rsidRPr="0028434F" w:rsidRDefault="00F3794D" w:rsidP="007719E0">
            <w:pPr>
              <w:spacing w:line="360" w:lineRule="auto"/>
              <w:jc w:val="center"/>
            </w:pPr>
            <w:r w:rsidRPr="0028434F">
              <w:t>1</w:t>
            </w:r>
          </w:p>
        </w:tc>
        <w:tc>
          <w:tcPr>
            <w:tcW w:w="1870" w:type="dxa"/>
            <w:vAlign w:val="center"/>
          </w:tcPr>
          <w:p w14:paraId="00AF79AC" w14:textId="5DCCAB63" w:rsidR="00F3794D" w:rsidRPr="0028434F" w:rsidRDefault="009D459A" w:rsidP="007719E0">
            <w:pPr>
              <w:spacing w:line="360" w:lineRule="auto"/>
              <w:jc w:val="both"/>
            </w:pPr>
            <w:r w:rsidRPr="009D459A">
              <w:t xml:space="preserve"> Borrowing </w:t>
            </w:r>
          </w:p>
        </w:tc>
        <w:tc>
          <w:tcPr>
            <w:tcW w:w="2464" w:type="dxa"/>
            <w:vAlign w:val="center"/>
          </w:tcPr>
          <w:p w14:paraId="66DB684A" w14:textId="649106B5" w:rsidR="00F3794D" w:rsidRPr="0028434F" w:rsidRDefault="00916D03" w:rsidP="007719E0">
            <w:pPr>
              <w:spacing w:line="360" w:lineRule="auto"/>
            </w:pPr>
            <w:r w:rsidRPr="00916D03">
              <w:t>Click on the desired book and click the Borrow button.</w:t>
            </w:r>
          </w:p>
        </w:tc>
        <w:tc>
          <w:tcPr>
            <w:tcW w:w="2148" w:type="dxa"/>
            <w:vAlign w:val="center"/>
          </w:tcPr>
          <w:p w14:paraId="0A3CD08E" w14:textId="4058DB45" w:rsidR="00F3794D" w:rsidRPr="0028434F" w:rsidRDefault="00916D03" w:rsidP="007719E0">
            <w:pPr>
              <w:spacing w:line="360" w:lineRule="auto"/>
            </w:pPr>
            <w:r w:rsidRPr="00916D03">
              <w:t>The interface jumps to the borrowing details page of the book.</w:t>
            </w:r>
          </w:p>
        </w:tc>
        <w:tc>
          <w:tcPr>
            <w:tcW w:w="1148" w:type="dxa"/>
            <w:shd w:val="clear" w:color="auto" w:fill="92D050"/>
            <w:vAlign w:val="center"/>
          </w:tcPr>
          <w:p w14:paraId="5A198537" w14:textId="77777777" w:rsidR="00F3794D" w:rsidRPr="0028434F" w:rsidRDefault="00F3794D" w:rsidP="007719E0">
            <w:pPr>
              <w:spacing w:line="360" w:lineRule="auto"/>
              <w:jc w:val="center"/>
            </w:pPr>
            <w:r w:rsidRPr="0028434F">
              <w:t>Pass</w:t>
            </w:r>
          </w:p>
        </w:tc>
      </w:tr>
      <w:tr w:rsidR="00F3794D" w:rsidRPr="0028434F" w14:paraId="592BD5B7" w14:textId="77777777" w:rsidTr="00B640D0">
        <w:tc>
          <w:tcPr>
            <w:tcW w:w="669" w:type="dxa"/>
            <w:vAlign w:val="center"/>
          </w:tcPr>
          <w:p w14:paraId="670948F6" w14:textId="77777777" w:rsidR="00F3794D" w:rsidRPr="0028434F" w:rsidRDefault="00F3794D" w:rsidP="007719E0">
            <w:pPr>
              <w:spacing w:line="360" w:lineRule="auto"/>
              <w:jc w:val="center"/>
            </w:pPr>
            <w:r w:rsidRPr="0028434F">
              <w:t>2</w:t>
            </w:r>
          </w:p>
        </w:tc>
        <w:tc>
          <w:tcPr>
            <w:tcW w:w="1870" w:type="dxa"/>
            <w:vAlign w:val="center"/>
          </w:tcPr>
          <w:p w14:paraId="6A410318" w14:textId="280E57DB" w:rsidR="00F3794D" w:rsidRPr="0028434F" w:rsidRDefault="00916D03" w:rsidP="007719E0">
            <w:pPr>
              <w:spacing w:line="360" w:lineRule="auto"/>
              <w:jc w:val="both"/>
            </w:pPr>
            <w:r>
              <w:t>T</w:t>
            </w:r>
            <w:r w:rsidRPr="00916D03">
              <w:t>ime</w:t>
            </w:r>
          </w:p>
        </w:tc>
        <w:tc>
          <w:tcPr>
            <w:tcW w:w="2464" w:type="dxa"/>
            <w:vAlign w:val="center"/>
          </w:tcPr>
          <w:p w14:paraId="5B20A7FA" w14:textId="16BBF0AE" w:rsidR="00F3794D" w:rsidRPr="0028434F" w:rsidRDefault="00916D03" w:rsidP="007719E0">
            <w:pPr>
              <w:spacing w:line="360" w:lineRule="auto"/>
            </w:pPr>
            <w:r w:rsidRPr="00916D03">
              <w:t>Click the time text box to modify the book borrowing time.</w:t>
            </w:r>
          </w:p>
        </w:tc>
        <w:tc>
          <w:tcPr>
            <w:tcW w:w="2148" w:type="dxa"/>
            <w:vAlign w:val="center"/>
          </w:tcPr>
          <w:p w14:paraId="0ED9101E" w14:textId="41CF9C74" w:rsidR="00F3794D" w:rsidRPr="0028434F" w:rsidRDefault="000604DC" w:rsidP="007719E0">
            <w:pPr>
              <w:spacing w:line="360" w:lineRule="auto"/>
            </w:pPr>
            <w:r w:rsidRPr="000604DC">
              <w:t>The borrowing time of the book is modified successfully, and the borrowing time is saved to the database.</w:t>
            </w:r>
          </w:p>
        </w:tc>
        <w:tc>
          <w:tcPr>
            <w:tcW w:w="1148" w:type="dxa"/>
            <w:shd w:val="clear" w:color="auto" w:fill="92D050"/>
            <w:vAlign w:val="center"/>
          </w:tcPr>
          <w:p w14:paraId="384C10C3" w14:textId="77777777" w:rsidR="00F3794D" w:rsidRPr="0028434F" w:rsidRDefault="00F3794D" w:rsidP="007719E0">
            <w:pPr>
              <w:spacing w:line="360" w:lineRule="auto"/>
              <w:jc w:val="center"/>
            </w:pPr>
            <w:r w:rsidRPr="0028434F">
              <w:t>Pass</w:t>
            </w:r>
          </w:p>
        </w:tc>
      </w:tr>
      <w:tr w:rsidR="00F3794D" w:rsidRPr="0028434F" w14:paraId="071AACF4" w14:textId="77777777" w:rsidTr="00B640D0">
        <w:tc>
          <w:tcPr>
            <w:tcW w:w="669" w:type="dxa"/>
            <w:vAlign w:val="center"/>
          </w:tcPr>
          <w:p w14:paraId="01B2B543" w14:textId="77777777" w:rsidR="00F3794D" w:rsidRPr="0028434F" w:rsidRDefault="00F3794D" w:rsidP="007719E0">
            <w:pPr>
              <w:spacing w:line="360" w:lineRule="auto"/>
              <w:jc w:val="center"/>
            </w:pPr>
            <w:r w:rsidRPr="0028434F">
              <w:t>3</w:t>
            </w:r>
          </w:p>
        </w:tc>
        <w:tc>
          <w:tcPr>
            <w:tcW w:w="1870" w:type="dxa"/>
            <w:vAlign w:val="center"/>
          </w:tcPr>
          <w:p w14:paraId="3FE06E68" w14:textId="29172F2D" w:rsidR="00F3794D" w:rsidRPr="0028434F" w:rsidRDefault="00EF4B5B" w:rsidP="007719E0">
            <w:pPr>
              <w:spacing w:line="360" w:lineRule="auto"/>
              <w:jc w:val="both"/>
            </w:pPr>
            <w:r w:rsidRPr="00EF4B5B">
              <w:t>Remark</w:t>
            </w:r>
          </w:p>
        </w:tc>
        <w:tc>
          <w:tcPr>
            <w:tcW w:w="2464" w:type="dxa"/>
            <w:vAlign w:val="center"/>
          </w:tcPr>
          <w:p w14:paraId="1FF865ED" w14:textId="08422ABB" w:rsidR="00F3794D" w:rsidRPr="0028434F" w:rsidRDefault="00EF4B5B" w:rsidP="007719E0">
            <w:pPr>
              <w:spacing w:line="360" w:lineRule="auto"/>
            </w:pPr>
            <w:r w:rsidRPr="00EF4B5B">
              <w:t>Click the remark text box and enter the book borrowing remarks.</w:t>
            </w:r>
          </w:p>
        </w:tc>
        <w:tc>
          <w:tcPr>
            <w:tcW w:w="2148" w:type="dxa"/>
            <w:vAlign w:val="center"/>
          </w:tcPr>
          <w:p w14:paraId="176AECEC" w14:textId="114C758A" w:rsidR="00F3794D" w:rsidRPr="0028434F" w:rsidRDefault="00EF4B5B" w:rsidP="007719E0">
            <w:pPr>
              <w:spacing w:line="360" w:lineRule="auto"/>
            </w:pPr>
            <w:r w:rsidRPr="00EF4B5B">
              <w:t>The borrowing notes are submitted successfully, and the information is saved to the database.</w:t>
            </w:r>
          </w:p>
        </w:tc>
        <w:tc>
          <w:tcPr>
            <w:tcW w:w="1148" w:type="dxa"/>
            <w:shd w:val="clear" w:color="auto" w:fill="92D050"/>
            <w:vAlign w:val="center"/>
          </w:tcPr>
          <w:p w14:paraId="7C0FD992" w14:textId="77777777" w:rsidR="00F3794D" w:rsidRPr="0028434F" w:rsidRDefault="00F3794D" w:rsidP="007719E0">
            <w:pPr>
              <w:spacing w:line="360" w:lineRule="auto"/>
              <w:jc w:val="center"/>
            </w:pPr>
            <w:r w:rsidRPr="0028434F">
              <w:t>Pass</w:t>
            </w:r>
          </w:p>
        </w:tc>
      </w:tr>
    </w:tbl>
    <w:p w14:paraId="0813A7B3" w14:textId="75154548" w:rsidR="00375B7F" w:rsidRDefault="00375B7F" w:rsidP="007719E0">
      <w:pPr>
        <w:widowControl w:val="0"/>
        <w:spacing w:line="360" w:lineRule="auto"/>
        <w:jc w:val="both"/>
      </w:pPr>
    </w:p>
    <w:p w14:paraId="4C0FD165" w14:textId="15E0DB72" w:rsidR="00375B7F" w:rsidRDefault="00375B7F" w:rsidP="007719E0">
      <w:pPr>
        <w:widowControl w:val="0"/>
        <w:spacing w:line="360" w:lineRule="auto"/>
        <w:jc w:val="both"/>
      </w:pPr>
    </w:p>
    <w:p w14:paraId="6E4F7064" w14:textId="3E335CF2" w:rsidR="00375B7F" w:rsidRPr="00833271" w:rsidRDefault="00D346B0" w:rsidP="007719E0">
      <w:pPr>
        <w:spacing w:line="360" w:lineRule="auto"/>
        <w:rPr>
          <w:b/>
          <w:bCs/>
        </w:rPr>
      </w:pPr>
      <w:r w:rsidRPr="00833271">
        <w:rPr>
          <w:b/>
          <w:bCs/>
        </w:rPr>
        <w:t>5.</w:t>
      </w:r>
      <w:r w:rsidR="00E50163" w:rsidRPr="00833271">
        <w:rPr>
          <w:b/>
          <w:bCs/>
        </w:rPr>
        <w:t>2</w:t>
      </w:r>
      <w:r w:rsidRPr="00833271">
        <w:rPr>
          <w:b/>
          <w:bCs/>
        </w:rPr>
        <w:t>.3 Test Case for Book reservation</w:t>
      </w:r>
    </w:p>
    <w:p w14:paraId="69112536" w14:textId="55CC0777" w:rsidR="00375B7F" w:rsidRDefault="00D346B0" w:rsidP="007719E0">
      <w:pPr>
        <w:widowControl w:val="0"/>
        <w:spacing w:line="360" w:lineRule="auto"/>
        <w:jc w:val="both"/>
      </w:pPr>
      <w:r w:rsidRPr="00D346B0">
        <w:t xml:space="preserve">The following test case ID </w:t>
      </w:r>
      <w:r>
        <w:t>3</w:t>
      </w:r>
      <w:r w:rsidRPr="00D346B0">
        <w:t xml:space="preserve"> is used to test the user book reservation function. All test scenarios in Test Case ID </w:t>
      </w:r>
      <w:r>
        <w:t>3</w:t>
      </w:r>
      <w:r w:rsidRPr="00D346B0">
        <w:t xml:space="preserve"> passed.</w:t>
      </w:r>
    </w:p>
    <w:p w14:paraId="4FB42F43" w14:textId="4E85F395" w:rsidR="00375B7F" w:rsidRDefault="00375B7F" w:rsidP="007719E0">
      <w:pPr>
        <w:widowControl w:val="0"/>
        <w:spacing w:line="360" w:lineRule="auto"/>
        <w:jc w:val="both"/>
      </w:pPr>
    </w:p>
    <w:tbl>
      <w:tblPr>
        <w:tblStyle w:val="a6"/>
        <w:tblW w:w="0" w:type="auto"/>
        <w:tblLook w:val="04A0" w:firstRow="1" w:lastRow="0" w:firstColumn="1" w:lastColumn="0" w:noHBand="0" w:noVBand="1"/>
      </w:tblPr>
      <w:tblGrid>
        <w:gridCol w:w="669"/>
        <w:gridCol w:w="1870"/>
        <w:gridCol w:w="2464"/>
        <w:gridCol w:w="2148"/>
        <w:gridCol w:w="1148"/>
      </w:tblGrid>
      <w:tr w:rsidR="00D346B0" w:rsidRPr="0028434F" w14:paraId="5C90D38B" w14:textId="77777777" w:rsidTr="00B640D0">
        <w:tc>
          <w:tcPr>
            <w:tcW w:w="8299" w:type="dxa"/>
            <w:gridSpan w:val="5"/>
            <w:vAlign w:val="center"/>
          </w:tcPr>
          <w:p w14:paraId="0019103E" w14:textId="217610D2" w:rsidR="00D346B0" w:rsidRPr="0028434F" w:rsidRDefault="00D346B0" w:rsidP="007719E0">
            <w:pPr>
              <w:spacing w:line="360" w:lineRule="auto"/>
              <w:jc w:val="both"/>
            </w:pPr>
            <w:r w:rsidRPr="0028434F">
              <w:t xml:space="preserve">Test Case ID: </w:t>
            </w:r>
            <w:r>
              <w:t>3</w:t>
            </w:r>
          </w:p>
        </w:tc>
      </w:tr>
      <w:tr w:rsidR="00D346B0" w:rsidRPr="0028434F" w14:paraId="308306FC" w14:textId="77777777" w:rsidTr="00B640D0">
        <w:tc>
          <w:tcPr>
            <w:tcW w:w="8299" w:type="dxa"/>
            <w:gridSpan w:val="5"/>
            <w:vAlign w:val="center"/>
          </w:tcPr>
          <w:p w14:paraId="3B105E1B" w14:textId="77777777" w:rsidR="00D346B0" w:rsidRPr="0028434F" w:rsidRDefault="00D346B0"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08D145F1" w14:textId="1FCBD790" w:rsidR="00D346B0" w:rsidRDefault="00D346B0" w:rsidP="007719E0">
            <w:pPr>
              <w:spacing w:line="360" w:lineRule="auto"/>
              <w:jc w:val="both"/>
            </w:pPr>
            <w:r w:rsidRPr="0028434F">
              <w:t xml:space="preserve">(a) </w:t>
            </w:r>
            <w:r w:rsidRPr="00D346B0">
              <w:t>Make sure that the user can accurately enter the reservation book interface according to the setting button.</w:t>
            </w:r>
          </w:p>
          <w:p w14:paraId="260FCF94" w14:textId="77777777" w:rsidR="00D346B0" w:rsidRDefault="00D346B0" w:rsidP="007719E0">
            <w:pPr>
              <w:spacing w:line="360" w:lineRule="auto"/>
              <w:jc w:val="both"/>
            </w:pPr>
            <w:r w:rsidRPr="0028434F">
              <w:lastRenderedPageBreak/>
              <w:t xml:space="preserve">(b) </w:t>
            </w:r>
            <w:r w:rsidR="00574AE1" w:rsidRPr="00574AE1">
              <w:t>Ensure that the functionality of the user to modify the scheduled book time is correct.</w:t>
            </w:r>
          </w:p>
          <w:p w14:paraId="05FC061C" w14:textId="636AAD36" w:rsidR="00574AE1" w:rsidRPr="0028434F" w:rsidRDefault="00574AE1" w:rsidP="007719E0">
            <w:pPr>
              <w:spacing w:line="360" w:lineRule="auto"/>
              <w:jc w:val="both"/>
            </w:pPr>
            <w:r>
              <w:rPr>
                <w:rFonts w:hint="eastAsia"/>
              </w:rPr>
              <w:t>(</w:t>
            </w:r>
            <w:r>
              <w:t xml:space="preserve">c) </w:t>
            </w:r>
            <w:r w:rsidRPr="00574AE1">
              <w:t>Ensure that the function for users to fill in the reservation book remarks is normal.</w:t>
            </w:r>
          </w:p>
        </w:tc>
      </w:tr>
      <w:tr w:rsidR="00D346B0" w:rsidRPr="0028434F" w14:paraId="4C9EA0B0" w14:textId="77777777" w:rsidTr="00B640D0">
        <w:tc>
          <w:tcPr>
            <w:tcW w:w="8299" w:type="dxa"/>
            <w:gridSpan w:val="5"/>
            <w:vAlign w:val="center"/>
          </w:tcPr>
          <w:p w14:paraId="2DAFCED6" w14:textId="5BFDB35A" w:rsidR="00D346B0" w:rsidRPr="0028434F" w:rsidRDefault="00D346B0" w:rsidP="007719E0">
            <w:pPr>
              <w:spacing w:line="360" w:lineRule="auto"/>
              <w:jc w:val="both"/>
            </w:pPr>
            <w:r w:rsidRPr="0028434F">
              <w:lastRenderedPageBreak/>
              <w:t xml:space="preserve">Module/Interface: </w:t>
            </w:r>
            <w:r w:rsidRPr="00D346B0">
              <w:t>User book reservation interface</w:t>
            </w:r>
          </w:p>
        </w:tc>
      </w:tr>
      <w:tr w:rsidR="00D346B0" w:rsidRPr="004410F5" w14:paraId="574F8649" w14:textId="77777777" w:rsidTr="00B640D0">
        <w:tc>
          <w:tcPr>
            <w:tcW w:w="669" w:type="dxa"/>
            <w:vAlign w:val="center"/>
          </w:tcPr>
          <w:p w14:paraId="7C875B92" w14:textId="77777777" w:rsidR="00D346B0" w:rsidRPr="004410F5" w:rsidRDefault="00D346B0" w:rsidP="007719E0">
            <w:pPr>
              <w:spacing w:line="360" w:lineRule="auto"/>
              <w:jc w:val="center"/>
              <w:rPr>
                <w:b/>
                <w:bCs/>
              </w:rPr>
            </w:pPr>
            <w:r w:rsidRPr="004410F5">
              <w:rPr>
                <w:b/>
                <w:bCs/>
              </w:rPr>
              <w:t>No #</w:t>
            </w:r>
          </w:p>
        </w:tc>
        <w:tc>
          <w:tcPr>
            <w:tcW w:w="1870" w:type="dxa"/>
            <w:vAlign w:val="center"/>
          </w:tcPr>
          <w:p w14:paraId="6FD0F5DC" w14:textId="77777777" w:rsidR="00D346B0" w:rsidRPr="004410F5" w:rsidRDefault="00D346B0" w:rsidP="007719E0">
            <w:pPr>
              <w:spacing w:line="360" w:lineRule="auto"/>
              <w:jc w:val="center"/>
              <w:rPr>
                <w:b/>
                <w:bCs/>
              </w:rPr>
            </w:pPr>
            <w:r w:rsidRPr="004410F5">
              <w:rPr>
                <w:b/>
                <w:bCs/>
              </w:rPr>
              <w:t>Item</w:t>
            </w:r>
          </w:p>
        </w:tc>
        <w:tc>
          <w:tcPr>
            <w:tcW w:w="2464" w:type="dxa"/>
            <w:vAlign w:val="center"/>
          </w:tcPr>
          <w:p w14:paraId="3E74E2A5" w14:textId="77777777" w:rsidR="00D346B0" w:rsidRPr="004410F5" w:rsidRDefault="00D346B0" w:rsidP="007719E0">
            <w:pPr>
              <w:spacing w:line="360" w:lineRule="auto"/>
              <w:jc w:val="center"/>
              <w:rPr>
                <w:b/>
                <w:bCs/>
              </w:rPr>
            </w:pPr>
            <w:r w:rsidRPr="004410F5">
              <w:rPr>
                <w:b/>
                <w:bCs/>
              </w:rPr>
              <w:t>Test Scenario</w:t>
            </w:r>
          </w:p>
        </w:tc>
        <w:tc>
          <w:tcPr>
            <w:tcW w:w="2148" w:type="dxa"/>
            <w:vAlign w:val="center"/>
          </w:tcPr>
          <w:p w14:paraId="2527B92C" w14:textId="77777777" w:rsidR="00D346B0" w:rsidRPr="004410F5" w:rsidRDefault="00D346B0" w:rsidP="007719E0">
            <w:pPr>
              <w:spacing w:line="360" w:lineRule="auto"/>
              <w:jc w:val="center"/>
              <w:rPr>
                <w:b/>
                <w:bCs/>
              </w:rPr>
            </w:pPr>
            <w:r w:rsidRPr="004410F5">
              <w:rPr>
                <w:b/>
                <w:bCs/>
              </w:rPr>
              <w:t>Expected Result</w:t>
            </w:r>
          </w:p>
        </w:tc>
        <w:tc>
          <w:tcPr>
            <w:tcW w:w="1148" w:type="dxa"/>
            <w:vAlign w:val="center"/>
          </w:tcPr>
          <w:p w14:paraId="7FF78FAB" w14:textId="77777777" w:rsidR="00D346B0" w:rsidRPr="004410F5" w:rsidRDefault="00D346B0" w:rsidP="007719E0">
            <w:pPr>
              <w:spacing w:line="360" w:lineRule="auto"/>
              <w:jc w:val="center"/>
              <w:rPr>
                <w:b/>
                <w:bCs/>
              </w:rPr>
            </w:pPr>
            <w:r w:rsidRPr="004410F5">
              <w:rPr>
                <w:b/>
                <w:bCs/>
              </w:rPr>
              <w:t>Test Status</w:t>
            </w:r>
          </w:p>
        </w:tc>
      </w:tr>
      <w:tr w:rsidR="00D346B0" w:rsidRPr="0028434F" w14:paraId="28B68362" w14:textId="77777777" w:rsidTr="00B640D0">
        <w:trPr>
          <w:trHeight w:val="416"/>
        </w:trPr>
        <w:tc>
          <w:tcPr>
            <w:tcW w:w="669" w:type="dxa"/>
            <w:vAlign w:val="center"/>
          </w:tcPr>
          <w:p w14:paraId="20DF7F67" w14:textId="77777777" w:rsidR="00D346B0" w:rsidRPr="0028434F" w:rsidRDefault="00D346B0" w:rsidP="007719E0">
            <w:pPr>
              <w:spacing w:line="360" w:lineRule="auto"/>
              <w:jc w:val="center"/>
            </w:pPr>
            <w:r w:rsidRPr="0028434F">
              <w:t>1</w:t>
            </w:r>
          </w:p>
        </w:tc>
        <w:tc>
          <w:tcPr>
            <w:tcW w:w="1870" w:type="dxa"/>
            <w:vAlign w:val="center"/>
          </w:tcPr>
          <w:p w14:paraId="392766F0" w14:textId="5530091D" w:rsidR="00D346B0" w:rsidRPr="0028434F" w:rsidRDefault="00574AE1" w:rsidP="007719E0">
            <w:pPr>
              <w:spacing w:line="360" w:lineRule="auto"/>
              <w:jc w:val="both"/>
            </w:pPr>
            <w:r w:rsidRPr="00574AE1">
              <w:t>Reserve</w:t>
            </w:r>
          </w:p>
        </w:tc>
        <w:tc>
          <w:tcPr>
            <w:tcW w:w="2464" w:type="dxa"/>
            <w:vAlign w:val="center"/>
          </w:tcPr>
          <w:p w14:paraId="37A4DAD5" w14:textId="5D608162" w:rsidR="00D346B0" w:rsidRPr="0028434F" w:rsidRDefault="00574AE1" w:rsidP="007719E0">
            <w:pPr>
              <w:spacing w:line="360" w:lineRule="auto"/>
            </w:pPr>
            <w:r w:rsidRPr="00574AE1">
              <w:t>Click on the desired book, then click the Reserve button.</w:t>
            </w:r>
          </w:p>
        </w:tc>
        <w:tc>
          <w:tcPr>
            <w:tcW w:w="2148" w:type="dxa"/>
            <w:vAlign w:val="center"/>
          </w:tcPr>
          <w:p w14:paraId="4A6BE875" w14:textId="5468D82C" w:rsidR="00D346B0" w:rsidRPr="0028434F" w:rsidRDefault="00B10943" w:rsidP="007719E0">
            <w:pPr>
              <w:spacing w:line="360" w:lineRule="auto"/>
            </w:pPr>
            <w:r>
              <w:t>The page jumps to the book reservation details interface.</w:t>
            </w:r>
          </w:p>
        </w:tc>
        <w:tc>
          <w:tcPr>
            <w:tcW w:w="1148" w:type="dxa"/>
            <w:shd w:val="clear" w:color="auto" w:fill="92D050"/>
            <w:vAlign w:val="center"/>
          </w:tcPr>
          <w:p w14:paraId="28C1AA7F" w14:textId="77777777" w:rsidR="00D346B0" w:rsidRPr="0028434F" w:rsidRDefault="00D346B0" w:rsidP="007719E0">
            <w:pPr>
              <w:spacing w:line="360" w:lineRule="auto"/>
              <w:jc w:val="center"/>
            </w:pPr>
            <w:r w:rsidRPr="0028434F">
              <w:t>Pass</w:t>
            </w:r>
          </w:p>
        </w:tc>
      </w:tr>
      <w:tr w:rsidR="00D346B0" w:rsidRPr="0028434F" w14:paraId="4462B2C5" w14:textId="77777777" w:rsidTr="00B640D0">
        <w:tc>
          <w:tcPr>
            <w:tcW w:w="669" w:type="dxa"/>
            <w:vAlign w:val="center"/>
          </w:tcPr>
          <w:p w14:paraId="7CDB17BF" w14:textId="77777777" w:rsidR="00D346B0" w:rsidRPr="0028434F" w:rsidRDefault="00D346B0" w:rsidP="007719E0">
            <w:pPr>
              <w:spacing w:line="360" w:lineRule="auto"/>
              <w:jc w:val="center"/>
            </w:pPr>
            <w:r w:rsidRPr="0028434F">
              <w:t>2</w:t>
            </w:r>
          </w:p>
        </w:tc>
        <w:tc>
          <w:tcPr>
            <w:tcW w:w="1870" w:type="dxa"/>
            <w:vAlign w:val="center"/>
          </w:tcPr>
          <w:p w14:paraId="7C2AEFB9" w14:textId="53B44549" w:rsidR="00D346B0" w:rsidRPr="0028434F" w:rsidRDefault="000604DC" w:rsidP="007719E0">
            <w:pPr>
              <w:spacing w:line="360" w:lineRule="auto"/>
              <w:jc w:val="both"/>
            </w:pPr>
            <w:r>
              <w:t>T</w:t>
            </w:r>
            <w:r w:rsidRPr="00916D03">
              <w:t>ime</w:t>
            </w:r>
          </w:p>
        </w:tc>
        <w:tc>
          <w:tcPr>
            <w:tcW w:w="2464" w:type="dxa"/>
            <w:vAlign w:val="center"/>
          </w:tcPr>
          <w:p w14:paraId="163B776F" w14:textId="39808E93" w:rsidR="00D346B0" w:rsidRPr="0028434F" w:rsidRDefault="000604DC" w:rsidP="007719E0">
            <w:pPr>
              <w:spacing w:line="360" w:lineRule="auto"/>
            </w:pPr>
            <w:r w:rsidRPr="000604DC">
              <w:t>Click the time text box and enter the appointment time.</w:t>
            </w:r>
          </w:p>
        </w:tc>
        <w:tc>
          <w:tcPr>
            <w:tcW w:w="2148" w:type="dxa"/>
            <w:vAlign w:val="center"/>
          </w:tcPr>
          <w:p w14:paraId="02618E1B" w14:textId="77C89F23" w:rsidR="00D346B0" w:rsidRPr="0028434F" w:rsidRDefault="000604DC" w:rsidP="007719E0">
            <w:pPr>
              <w:spacing w:line="360" w:lineRule="auto"/>
            </w:pPr>
            <w:r w:rsidRPr="000604DC">
              <w:t>The reservation time of the book is modified successfully, and the reservation time is saved to the database.</w:t>
            </w:r>
          </w:p>
        </w:tc>
        <w:tc>
          <w:tcPr>
            <w:tcW w:w="1148" w:type="dxa"/>
            <w:shd w:val="clear" w:color="auto" w:fill="92D050"/>
            <w:vAlign w:val="center"/>
          </w:tcPr>
          <w:p w14:paraId="73955ECC" w14:textId="77777777" w:rsidR="00D346B0" w:rsidRPr="0028434F" w:rsidRDefault="00D346B0" w:rsidP="007719E0">
            <w:pPr>
              <w:spacing w:line="360" w:lineRule="auto"/>
              <w:jc w:val="center"/>
            </w:pPr>
            <w:r w:rsidRPr="0028434F">
              <w:t>Pass</w:t>
            </w:r>
          </w:p>
        </w:tc>
      </w:tr>
      <w:tr w:rsidR="00D346B0" w:rsidRPr="0028434F" w14:paraId="4F6AB8E8" w14:textId="77777777" w:rsidTr="00B640D0">
        <w:tc>
          <w:tcPr>
            <w:tcW w:w="669" w:type="dxa"/>
            <w:vAlign w:val="center"/>
          </w:tcPr>
          <w:p w14:paraId="1971074F" w14:textId="77777777" w:rsidR="00D346B0" w:rsidRPr="0028434F" w:rsidRDefault="00D346B0" w:rsidP="007719E0">
            <w:pPr>
              <w:spacing w:line="360" w:lineRule="auto"/>
              <w:jc w:val="center"/>
            </w:pPr>
            <w:r w:rsidRPr="0028434F">
              <w:t>3</w:t>
            </w:r>
          </w:p>
        </w:tc>
        <w:tc>
          <w:tcPr>
            <w:tcW w:w="1870" w:type="dxa"/>
            <w:vAlign w:val="center"/>
          </w:tcPr>
          <w:p w14:paraId="20323014" w14:textId="47D6D985" w:rsidR="00D346B0" w:rsidRPr="0028434F" w:rsidRDefault="001C75A3" w:rsidP="007719E0">
            <w:pPr>
              <w:spacing w:line="360" w:lineRule="auto"/>
              <w:jc w:val="both"/>
            </w:pPr>
            <w:r>
              <w:t>Remark</w:t>
            </w:r>
          </w:p>
        </w:tc>
        <w:tc>
          <w:tcPr>
            <w:tcW w:w="2464" w:type="dxa"/>
            <w:vAlign w:val="center"/>
          </w:tcPr>
          <w:p w14:paraId="406B2298" w14:textId="1ABBFC43" w:rsidR="00D346B0" w:rsidRPr="0028434F" w:rsidRDefault="001C75A3" w:rsidP="007719E0">
            <w:pPr>
              <w:spacing w:line="360" w:lineRule="auto"/>
            </w:pPr>
            <w:r w:rsidRPr="001C75A3">
              <w:t>Click in the Notes text box and enter a note for the book reservation.</w:t>
            </w:r>
          </w:p>
        </w:tc>
        <w:tc>
          <w:tcPr>
            <w:tcW w:w="2148" w:type="dxa"/>
            <w:vAlign w:val="center"/>
          </w:tcPr>
          <w:p w14:paraId="691AE4F4" w14:textId="2EBD6482" w:rsidR="00D346B0" w:rsidRPr="0028434F" w:rsidRDefault="001C75A3" w:rsidP="007719E0">
            <w:pPr>
              <w:spacing w:line="360" w:lineRule="auto"/>
            </w:pPr>
            <w:r w:rsidRPr="001C75A3">
              <w:t>The appointment note is submitted successfully, and the information is saved in the database.</w:t>
            </w:r>
          </w:p>
        </w:tc>
        <w:tc>
          <w:tcPr>
            <w:tcW w:w="1148" w:type="dxa"/>
            <w:shd w:val="clear" w:color="auto" w:fill="92D050"/>
            <w:vAlign w:val="center"/>
          </w:tcPr>
          <w:p w14:paraId="47CE4646" w14:textId="77777777" w:rsidR="00D346B0" w:rsidRPr="0028434F" w:rsidRDefault="00D346B0" w:rsidP="007719E0">
            <w:pPr>
              <w:spacing w:line="360" w:lineRule="auto"/>
              <w:jc w:val="center"/>
            </w:pPr>
            <w:r w:rsidRPr="0028434F">
              <w:t>Pass</w:t>
            </w:r>
          </w:p>
        </w:tc>
      </w:tr>
    </w:tbl>
    <w:p w14:paraId="03DE7798" w14:textId="089EBB3E" w:rsidR="00375B7F" w:rsidRDefault="00375B7F" w:rsidP="007719E0">
      <w:pPr>
        <w:widowControl w:val="0"/>
        <w:spacing w:line="360" w:lineRule="auto"/>
        <w:jc w:val="both"/>
      </w:pPr>
    </w:p>
    <w:p w14:paraId="0CFF0716" w14:textId="2EBF8453" w:rsidR="00375B7F" w:rsidRDefault="00375B7F" w:rsidP="007719E0">
      <w:pPr>
        <w:widowControl w:val="0"/>
        <w:spacing w:line="360" w:lineRule="auto"/>
        <w:jc w:val="both"/>
      </w:pPr>
    </w:p>
    <w:p w14:paraId="168EFF52" w14:textId="2CDED3A8" w:rsidR="00375B7F" w:rsidRPr="00833271" w:rsidRDefault="001C75A3" w:rsidP="007719E0">
      <w:pPr>
        <w:spacing w:line="360" w:lineRule="auto"/>
        <w:rPr>
          <w:b/>
          <w:bCs/>
        </w:rPr>
      </w:pPr>
      <w:r w:rsidRPr="00833271">
        <w:rPr>
          <w:b/>
          <w:bCs/>
        </w:rPr>
        <w:t>5.</w:t>
      </w:r>
      <w:r w:rsidR="00E50163" w:rsidRPr="00833271">
        <w:rPr>
          <w:b/>
          <w:bCs/>
        </w:rPr>
        <w:t>2</w:t>
      </w:r>
      <w:r w:rsidRPr="00833271">
        <w:rPr>
          <w:b/>
          <w:bCs/>
        </w:rPr>
        <w:t>.4 Test Cases for Book rating</w:t>
      </w:r>
    </w:p>
    <w:p w14:paraId="332DD7C5" w14:textId="0D51C587" w:rsidR="00375B7F" w:rsidRDefault="00CF1107" w:rsidP="007719E0">
      <w:pPr>
        <w:widowControl w:val="0"/>
        <w:spacing w:line="360" w:lineRule="auto"/>
        <w:jc w:val="both"/>
      </w:pPr>
      <w:r w:rsidRPr="00CF1107">
        <w:t>The following test case ID 4 is used to test the user book rating function. All test scenarios in test case ID 4 passed.</w:t>
      </w:r>
    </w:p>
    <w:p w14:paraId="345C2D8E" w14:textId="4F4C7E79" w:rsidR="00375B7F" w:rsidRDefault="00375B7F" w:rsidP="007719E0">
      <w:pPr>
        <w:widowControl w:val="0"/>
        <w:spacing w:line="360" w:lineRule="auto"/>
        <w:jc w:val="both"/>
      </w:pPr>
    </w:p>
    <w:p w14:paraId="449CBDCA" w14:textId="4C29B7AA" w:rsidR="00375B7F" w:rsidRDefault="00375B7F" w:rsidP="007719E0">
      <w:pPr>
        <w:widowControl w:val="0"/>
        <w:spacing w:line="360" w:lineRule="auto"/>
        <w:jc w:val="both"/>
      </w:pPr>
    </w:p>
    <w:tbl>
      <w:tblPr>
        <w:tblStyle w:val="a6"/>
        <w:tblW w:w="0" w:type="auto"/>
        <w:tblLook w:val="04A0" w:firstRow="1" w:lastRow="0" w:firstColumn="1" w:lastColumn="0" w:noHBand="0" w:noVBand="1"/>
      </w:tblPr>
      <w:tblGrid>
        <w:gridCol w:w="669"/>
        <w:gridCol w:w="1870"/>
        <w:gridCol w:w="2464"/>
        <w:gridCol w:w="2148"/>
        <w:gridCol w:w="1148"/>
      </w:tblGrid>
      <w:tr w:rsidR="00CF1107" w:rsidRPr="0028434F" w14:paraId="13D2CA54" w14:textId="77777777" w:rsidTr="00B640D0">
        <w:tc>
          <w:tcPr>
            <w:tcW w:w="8299" w:type="dxa"/>
            <w:gridSpan w:val="5"/>
            <w:vAlign w:val="center"/>
          </w:tcPr>
          <w:p w14:paraId="0AFFD674" w14:textId="73830F99" w:rsidR="00CF1107" w:rsidRPr="0028434F" w:rsidRDefault="00CF1107" w:rsidP="007719E0">
            <w:pPr>
              <w:spacing w:line="360" w:lineRule="auto"/>
              <w:jc w:val="both"/>
            </w:pPr>
            <w:r w:rsidRPr="0028434F">
              <w:t xml:space="preserve">Test Case ID: </w:t>
            </w:r>
            <w:r>
              <w:t>4</w:t>
            </w:r>
          </w:p>
        </w:tc>
      </w:tr>
      <w:tr w:rsidR="00CF1107" w:rsidRPr="0028434F" w14:paraId="6CCD7DE1" w14:textId="77777777" w:rsidTr="00B640D0">
        <w:tc>
          <w:tcPr>
            <w:tcW w:w="8299" w:type="dxa"/>
            <w:gridSpan w:val="5"/>
            <w:vAlign w:val="center"/>
          </w:tcPr>
          <w:p w14:paraId="18A8B61C" w14:textId="77777777" w:rsidR="00CF1107" w:rsidRPr="0028434F" w:rsidRDefault="00CF1107"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162DB88F" w14:textId="77777777" w:rsidR="00CF1107" w:rsidRDefault="00CF1107" w:rsidP="007719E0">
            <w:pPr>
              <w:spacing w:line="360" w:lineRule="auto"/>
              <w:jc w:val="both"/>
            </w:pPr>
            <w:r w:rsidRPr="0028434F">
              <w:lastRenderedPageBreak/>
              <w:t xml:space="preserve">(a) </w:t>
            </w:r>
            <w:r w:rsidRPr="00CF1107">
              <w:t xml:space="preserve">Make sure that users can accurately enter the book rating interface according to the setting button. </w:t>
            </w:r>
          </w:p>
          <w:p w14:paraId="765C888A" w14:textId="68C795AD" w:rsidR="00CF1107" w:rsidRDefault="00CF1107" w:rsidP="007719E0">
            <w:pPr>
              <w:spacing w:line="360" w:lineRule="auto"/>
              <w:jc w:val="both"/>
            </w:pPr>
            <w:r w:rsidRPr="0028434F">
              <w:t xml:space="preserve">(b) </w:t>
            </w:r>
            <w:r w:rsidRPr="00CF1107">
              <w:t xml:space="preserve">Make sure that the functionality for the user to modify the book </w:t>
            </w:r>
            <w:r>
              <w:t>rat</w:t>
            </w:r>
            <w:r w:rsidRPr="00CF1107">
              <w:t>ing time is correct.</w:t>
            </w:r>
            <w:r w:rsidRPr="00CF1107">
              <w:rPr>
                <w:rFonts w:hint="eastAsia"/>
              </w:rPr>
              <w:t xml:space="preserve"> </w:t>
            </w:r>
          </w:p>
          <w:p w14:paraId="7F6F52EE" w14:textId="09C35FBB" w:rsidR="00CF1107" w:rsidRPr="0028434F" w:rsidRDefault="00CF1107" w:rsidP="007719E0">
            <w:pPr>
              <w:spacing w:line="360" w:lineRule="auto"/>
              <w:jc w:val="both"/>
            </w:pPr>
            <w:r>
              <w:rPr>
                <w:rFonts w:hint="eastAsia"/>
              </w:rPr>
              <w:t>(</w:t>
            </w:r>
            <w:r>
              <w:t xml:space="preserve">c) </w:t>
            </w:r>
            <w:r w:rsidR="005B047F" w:rsidRPr="005B047F">
              <w:t>Make sure that the user select book rating feature is working properly.</w:t>
            </w:r>
          </w:p>
        </w:tc>
      </w:tr>
      <w:tr w:rsidR="00CF1107" w:rsidRPr="0028434F" w14:paraId="4AF748B8" w14:textId="77777777" w:rsidTr="00B640D0">
        <w:tc>
          <w:tcPr>
            <w:tcW w:w="8299" w:type="dxa"/>
            <w:gridSpan w:val="5"/>
            <w:vAlign w:val="center"/>
          </w:tcPr>
          <w:p w14:paraId="2262FFAD" w14:textId="7623C301" w:rsidR="00CF1107" w:rsidRPr="0028434F" w:rsidRDefault="00CF1107" w:rsidP="007719E0">
            <w:pPr>
              <w:spacing w:line="360" w:lineRule="auto"/>
              <w:jc w:val="both"/>
            </w:pPr>
            <w:r w:rsidRPr="0028434F">
              <w:lastRenderedPageBreak/>
              <w:t>Module/Interface:</w:t>
            </w:r>
            <w:r w:rsidR="00076A89">
              <w:t xml:space="preserve"> </w:t>
            </w:r>
            <w:r w:rsidR="00076A89" w:rsidRPr="00076A89">
              <w:t>User book rating interface</w:t>
            </w:r>
          </w:p>
        </w:tc>
      </w:tr>
      <w:tr w:rsidR="00CF1107" w:rsidRPr="004410F5" w14:paraId="20A11679" w14:textId="77777777" w:rsidTr="00B640D0">
        <w:tc>
          <w:tcPr>
            <w:tcW w:w="669" w:type="dxa"/>
            <w:vAlign w:val="center"/>
          </w:tcPr>
          <w:p w14:paraId="0BAD8F84" w14:textId="77777777" w:rsidR="00CF1107" w:rsidRPr="004410F5" w:rsidRDefault="00CF1107" w:rsidP="007719E0">
            <w:pPr>
              <w:spacing w:line="360" w:lineRule="auto"/>
              <w:jc w:val="center"/>
              <w:rPr>
                <w:b/>
                <w:bCs/>
              </w:rPr>
            </w:pPr>
            <w:r w:rsidRPr="004410F5">
              <w:rPr>
                <w:b/>
                <w:bCs/>
              </w:rPr>
              <w:t>No #</w:t>
            </w:r>
          </w:p>
        </w:tc>
        <w:tc>
          <w:tcPr>
            <w:tcW w:w="1870" w:type="dxa"/>
            <w:vAlign w:val="center"/>
          </w:tcPr>
          <w:p w14:paraId="1C67782C" w14:textId="77777777" w:rsidR="00CF1107" w:rsidRPr="004410F5" w:rsidRDefault="00CF1107" w:rsidP="007719E0">
            <w:pPr>
              <w:spacing w:line="360" w:lineRule="auto"/>
              <w:jc w:val="center"/>
              <w:rPr>
                <w:b/>
                <w:bCs/>
              </w:rPr>
            </w:pPr>
            <w:r w:rsidRPr="004410F5">
              <w:rPr>
                <w:b/>
                <w:bCs/>
              </w:rPr>
              <w:t>Item</w:t>
            </w:r>
          </w:p>
        </w:tc>
        <w:tc>
          <w:tcPr>
            <w:tcW w:w="2464" w:type="dxa"/>
            <w:vAlign w:val="center"/>
          </w:tcPr>
          <w:p w14:paraId="4879F2D2" w14:textId="77777777" w:rsidR="00CF1107" w:rsidRPr="004410F5" w:rsidRDefault="00CF1107" w:rsidP="007719E0">
            <w:pPr>
              <w:spacing w:line="360" w:lineRule="auto"/>
              <w:jc w:val="center"/>
              <w:rPr>
                <w:b/>
                <w:bCs/>
              </w:rPr>
            </w:pPr>
            <w:r w:rsidRPr="004410F5">
              <w:rPr>
                <w:b/>
                <w:bCs/>
              </w:rPr>
              <w:t>Test Scenario</w:t>
            </w:r>
          </w:p>
        </w:tc>
        <w:tc>
          <w:tcPr>
            <w:tcW w:w="2148" w:type="dxa"/>
            <w:vAlign w:val="center"/>
          </w:tcPr>
          <w:p w14:paraId="09653D08" w14:textId="77777777" w:rsidR="00CF1107" w:rsidRPr="004410F5" w:rsidRDefault="00CF1107" w:rsidP="007719E0">
            <w:pPr>
              <w:spacing w:line="360" w:lineRule="auto"/>
              <w:jc w:val="center"/>
              <w:rPr>
                <w:b/>
                <w:bCs/>
              </w:rPr>
            </w:pPr>
            <w:r w:rsidRPr="004410F5">
              <w:rPr>
                <w:b/>
                <w:bCs/>
              </w:rPr>
              <w:t>Expected Result</w:t>
            </w:r>
          </w:p>
        </w:tc>
        <w:tc>
          <w:tcPr>
            <w:tcW w:w="1148" w:type="dxa"/>
            <w:vAlign w:val="center"/>
          </w:tcPr>
          <w:p w14:paraId="0BE30E1D" w14:textId="77777777" w:rsidR="00CF1107" w:rsidRPr="004410F5" w:rsidRDefault="00CF1107" w:rsidP="007719E0">
            <w:pPr>
              <w:spacing w:line="360" w:lineRule="auto"/>
              <w:jc w:val="center"/>
              <w:rPr>
                <w:b/>
                <w:bCs/>
              </w:rPr>
            </w:pPr>
            <w:r w:rsidRPr="004410F5">
              <w:rPr>
                <w:b/>
                <w:bCs/>
              </w:rPr>
              <w:t>Test Status</w:t>
            </w:r>
          </w:p>
        </w:tc>
      </w:tr>
      <w:tr w:rsidR="00CF1107" w:rsidRPr="0028434F" w14:paraId="4C4532C0" w14:textId="77777777" w:rsidTr="00B640D0">
        <w:trPr>
          <w:trHeight w:val="416"/>
        </w:trPr>
        <w:tc>
          <w:tcPr>
            <w:tcW w:w="669" w:type="dxa"/>
            <w:vAlign w:val="center"/>
          </w:tcPr>
          <w:p w14:paraId="5EE7F2AD" w14:textId="77777777" w:rsidR="00CF1107" w:rsidRPr="0028434F" w:rsidRDefault="00CF1107" w:rsidP="007719E0">
            <w:pPr>
              <w:spacing w:line="360" w:lineRule="auto"/>
              <w:jc w:val="center"/>
            </w:pPr>
            <w:r w:rsidRPr="0028434F">
              <w:t>1</w:t>
            </w:r>
          </w:p>
        </w:tc>
        <w:tc>
          <w:tcPr>
            <w:tcW w:w="1870" w:type="dxa"/>
            <w:vAlign w:val="center"/>
          </w:tcPr>
          <w:p w14:paraId="0355C512" w14:textId="585CCFD5" w:rsidR="00CF1107" w:rsidRPr="0028434F" w:rsidRDefault="00CF1107" w:rsidP="007719E0">
            <w:pPr>
              <w:spacing w:line="360" w:lineRule="auto"/>
              <w:jc w:val="both"/>
            </w:pPr>
            <w:r w:rsidRPr="00574AE1">
              <w:t>R</w:t>
            </w:r>
            <w:r w:rsidR="00FB15A0">
              <w:t>ate</w:t>
            </w:r>
          </w:p>
        </w:tc>
        <w:tc>
          <w:tcPr>
            <w:tcW w:w="2464" w:type="dxa"/>
            <w:vAlign w:val="center"/>
          </w:tcPr>
          <w:p w14:paraId="0C75FE70" w14:textId="65D0417F" w:rsidR="00CF1107" w:rsidRPr="0028434F" w:rsidRDefault="00FB15A0" w:rsidP="007719E0">
            <w:pPr>
              <w:spacing w:line="360" w:lineRule="auto"/>
            </w:pPr>
            <w:r w:rsidRPr="00FB15A0">
              <w:t>Click the desired book, then click the Rate button.</w:t>
            </w:r>
          </w:p>
        </w:tc>
        <w:tc>
          <w:tcPr>
            <w:tcW w:w="2148" w:type="dxa"/>
            <w:vAlign w:val="center"/>
          </w:tcPr>
          <w:p w14:paraId="25AEB953" w14:textId="16D7E5B6" w:rsidR="00CF1107" w:rsidRPr="0028434F" w:rsidRDefault="00FB15A0" w:rsidP="007719E0">
            <w:pPr>
              <w:spacing w:line="360" w:lineRule="auto"/>
            </w:pPr>
            <w:r w:rsidRPr="00FB15A0">
              <w:t xml:space="preserve">The page will jump to the book </w:t>
            </w:r>
            <w:r>
              <w:t>rat</w:t>
            </w:r>
            <w:r w:rsidRPr="00FB15A0">
              <w:t>ing details interface.</w:t>
            </w:r>
          </w:p>
        </w:tc>
        <w:tc>
          <w:tcPr>
            <w:tcW w:w="1148" w:type="dxa"/>
            <w:shd w:val="clear" w:color="auto" w:fill="92D050"/>
            <w:vAlign w:val="center"/>
          </w:tcPr>
          <w:p w14:paraId="3B086631" w14:textId="77777777" w:rsidR="00CF1107" w:rsidRPr="0028434F" w:rsidRDefault="00CF1107" w:rsidP="007719E0">
            <w:pPr>
              <w:spacing w:line="360" w:lineRule="auto"/>
              <w:jc w:val="center"/>
            </w:pPr>
            <w:r w:rsidRPr="0028434F">
              <w:t>Pass</w:t>
            </w:r>
          </w:p>
        </w:tc>
      </w:tr>
      <w:tr w:rsidR="00CF1107" w:rsidRPr="0028434F" w14:paraId="708E64D7" w14:textId="77777777" w:rsidTr="00B640D0">
        <w:tc>
          <w:tcPr>
            <w:tcW w:w="669" w:type="dxa"/>
            <w:vAlign w:val="center"/>
          </w:tcPr>
          <w:p w14:paraId="15B8DE7F" w14:textId="77777777" w:rsidR="00CF1107" w:rsidRPr="0028434F" w:rsidRDefault="00CF1107" w:rsidP="007719E0">
            <w:pPr>
              <w:spacing w:line="360" w:lineRule="auto"/>
              <w:jc w:val="center"/>
            </w:pPr>
            <w:r w:rsidRPr="0028434F">
              <w:t>2</w:t>
            </w:r>
          </w:p>
        </w:tc>
        <w:tc>
          <w:tcPr>
            <w:tcW w:w="1870" w:type="dxa"/>
            <w:vAlign w:val="center"/>
          </w:tcPr>
          <w:p w14:paraId="703C7371" w14:textId="6CB0C846" w:rsidR="00CF1107" w:rsidRPr="0028434F" w:rsidRDefault="00FB15A0" w:rsidP="007719E0">
            <w:pPr>
              <w:spacing w:line="360" w:lineRule="auto"/>
              <w:jc w:val="both"/>
            </w:pPr>
            <w:proofErr w:type="spellStart"/>
            <w:r>
              <w:t>Score</w:t>
            </w:r>
            <w:r w:rsidR="00CF1107">
              <w:t>T</w:t>
            </w:r>
            <w:r w:rsidR="00CF1107" w:rsidRPr="00916D03">
              <w:t>ime</w:t>
            </w:r>
            <w:proofErr w:type="spellEnd"/>
          </w:p>
        </w:tc>
        <w:tc>
          <w:tcPr>
            <w:tcW w:w="2464" w:type="dxa"/>
            <w:vAlign w:val="center"/>
          </w:tcPr>
          <w:p w14:paraId="5A25B6ED" w14:textId="08721202" w:rsidR="00CF1107" w:rsidRPr="0028434F" w:rsidRDefault="00FB15A0" w:rsidP="007719E0">
            <w:pPr>
              <w:spacing w:line="360" w:lineRule="auto"/>
            </w:pPr>
            <w:r w:rsidRPr="00FB15A0">
              <w:t>Click the Time text box and modify the scoring time.</w:t>
            </w:r>
          </w:p>
        </w:tc>
        <w:tc>
          <w:tcPr>
            <w:tcW w:w="2148" w:type="dxa"/>
            <w:vAlign w:val="center"/>
          </w:tcPr>
          <w:p w14:paraId="73E78C1E" w14:textId="230DB68F" w:rsidR="00CF1107" w:rsidRPr="0028434F" w:rsidRDefault="00FB15A0" w:rsidP="007719E0">
            <w:pPr>
              <w:spacing w:line="360" w:lineRule="auto"/>
            </w:pPr>
            <w:r w:rsidRPr="00FB15A0">
              <w:t>The scoring time is modified successfully, and the scoring time is saved in the database.</w:t>
            </w:r>
          </w:p>
        </w:tc>
        <w:tc>
          <w:tcPr>
            <w:tcW w:w="1148" w:type="dxa"/>
            <w:shd w:val="clear" w:color="auto" w:fill="92D050"/>
            <w:vAlign w:val="center"/>
          </w:tcPr>
          <w:p w14:paraId="14F75BEE" w14:textId="77777777" w:rsidR="00CF1107" w:rsidRPr="0028434F" w:rsidRDefault="00CF1107" w:rsidP="007719E0">
            <w:pPr>
              <w:spacing w:line="360" w:lineRule="auto"/>
              <w:jc w:val="center"/>
            </w:pPr>
            <w:r w:rsidRPr="0028434F">
              <w:t>Pass</w:t>
            </w:r>
          </w:p>
        </w:tc>
      </w:tr>
      <w:tr w:rsidR="00CF1107" w:rsidRPr="0028434F" w14:paraId="5B7229AF" w14:textId="77777777" w:rsidTr="00B640D0">
        <w:tc>
          <w:tcPr>
            <w:tcW w:w="669" w:type="dxa"/>
            <w:vAlign w:val="center"/>
          </w:tcPr>
          <w:p w14:paraId="21BF92D4" w14:textId="77777777" w:rsidR="00CF1107" w:rsidRPr="0028434F" w:rsidRDefault="00CF1107" w:rsidP="007719E0">
            <w:pPr>
              <w:spacing w:line="360" w:lineRule="auto"/>
              <w:jc w:val="center"/>
            </w:pPr>
            <w:r w:rsidRPr="0028434F">
              <w:t>3</w:t>
            </w:r>
          </w:p>
        </w:tc>
        <w:tc>
          <w:tcPr>
            <w:tcW w:w="1870" w:type="dxa"/>
            <w:vAlign w:val="center"/>
          </w:tcPr>
          <w:p w14:paraId="4D709945" w14:textId="6343826F" w:rsidR="00CF1107" w:rsidRPr="0028434F" w:rsidRDefault="00FB15A0" w:rsidP="007719E0">
            <w:pPr>
              <w:spacing w:line="360" w:lineRule="auto"/>
              <w:jc w:val="both"/>
            </w:pPr>
            <w:r>
              <w:rPr>
                <w:rFonts w:hint="eastAsia"/>
              </w:rPr>
              <w:t>S</w:t>
            </w:r>
            <w:r>
              <w:t>core</w:t>
            </w:r>
          </w:p>
        </w:tc>
        <w:tc>
          <w:tcPr>
            <w:tcW w:w="2464" w:type="dxa"/>
            <w:vAlign w:val="center"/>
          </w:tcPr>
          <w:p w14:paraId="73B4C621" w14:textId="7495D2C2" w:rsidR="00CF1107" w:rsidRPr="0028434F" w:rsidRDefault="00FB15A0" w:rsidP="007719E0">
            <w:pPr>
              <w:spacing w:line="360" w:lineRule="auto"/>
            </w:pPr>
            <w:r w:rsidRPr="00FB15A0">
              <w:t>Click the Score text box to select the score the user wants to give.</w:t>
            </w:r>
          </w:p>
        </w:tc>
        <w:tc>
          <w:tcPr>
            <w:tcW w:w="2148" w:type="dxa"/>
            <w:vAlign w:val="center"/>
          </w:tcPr>
          <w:p w14:paraId="7921C690" w14:textId="5652CBF6" w:rsidR="00CF1107" w:rsidRPr="0028434F" w:rsidRDefault="00FB15A0" w:rsidP="007719E0">
            <w:pPr>
              <w:spacing w:line="360" w:lineRule="auto"/>
            </w:pPr>
            <w:r w:rsidRPr="00FB15A0">
              <w:t>The book scoring submission is successful and the information is saved in the database.</w:t>
            </w:r>
          </w:p>
        </w:tc>
        <w:tc>
          <w:tcPr>
            <w:tcW w:w="1148" w:type="dxa"/>
            <w:shd w:val="clear" w:color="auto" w:fill="92D050"/>
            <w:vAlign w:val="center"/>
          </w:tcPr>
          <w:p w14:paraId="1FCB75C7" w14:textId="77777777" w:rsidR="00CF1107" w:rsidRPr="0028434F" w:rsidRDefault="00CF1107" w:rsidP="007719E0">
            <w:pPr>
              <w:spacing w:line="360" w:lineRule="auto"/>
              <w:jc w:val="center"/>
            </w:pPr>
            <w:r w:rsidRPr="0028434F">
              <w:t>Pass</w:t>
            </w:r>
          </w:p>
        </w:tc>
      </w:tr>
    </w:tbl>
    <w:p w14:paraId="7777C0F5" w14:textId="48326CCA" w:rsidR="00375B7F" w:rsidRDefault="00375B7F" w:rsidP="007719E0">
      <w:pPr>
        <w:widowControl w:val="0"/>
        <w:spacing w:line="360" w:lineRule="auto"/>
        <w:jc w:val="both"/>
      </w:pPr>
    </w:p>
    <w:p w14:paraId="51846FE7" w14:textId="60C5C7AF" w:rsidR="00375B7F" w:rsidRDefault="00375B7F" w:rsidP="007719E0">
      <w:pPr>
        <w:widowControl w:val="0"/>
        <w:spacing w:line="360" w:lineRule="auto"/>
        <w:jc w:val="both"/>
      </w:pPr>
    </w:p>
    <w:p w14:paraId="1E8A6B74" w14:textId="43475C18" w:rsidR="00375B7F" w:rsidRPr="00833271" w:rsidRDefault="00076A89" w:rsidP="007719E0">
      <w:pPr>
        <w:spacing w:line="360" w:lineRule="auto"/>
        <w:rPr>
          <w:b/>
          <w:bCs/>
        </w:rPr>
      </w:pPr>
      <w:r w:rsidRPr="00833271">
        <w:rPr>
          <w:b/>
          <w:bCs/>
        </w:rPr>
        <w:t>5.</w:t>
      </w:r>
      <w:r w:rsidR="00E50163" w:rsidRPr="00833271">
        <w:rPr>
          <w:b/>
          <w:bCs/>
        </w:rPr>
        <w:t>2</w:t>
      </w:r>
      <w:r w:rsidRPr="00833271">
        <w:rPr>
          <w:b/>
          <w:bCs/>
        </w:rPr>
        <w:t xml:space="preserve">.5 </w:t>
      </w:r>
      <w:r w:rsidR="00FB15A0" w:rsidRPr="00833271">
        <w:rPr>
          <w:b/>
          <w:bCs/>
        </w:rPr>
        <w:t xml:space="preserve">Test cases for </w:t>
      </w:r>
      <w:r w:rsidRPr="00833271">
        <w:rPr>
          <w:b/>
          <w:bCs/>
        </w:rPr>
        <w:t>user A</w:t>
      </w:r>
      <w:r w:rsidR="00FB15A0" w:rsidRPr="00833271">
        <w:rPr>
          <w:b/>
          <w:bCs/>
        </w:rPr>
        <w:t>nnouncements</w:t>
      </w:r>
    </w:p>
    <w:p w14:paraId="6F1EE913" w14:textId="1DD6C1C9" w:rsidR="00375B7F" w:rsidRDefault="005178E4" w:rsidP="007719E0">
      <w:pPr>
        <w:widowControl w:val="0"/>
        <w:spacing w:line="360" w:lineRule="auto"/>
        <w:jc w:val="both"/>
      </w:pPr>
      <w:r w:rsidRPr="005178E4">
        <w:t>The following test case ID 5 is used to test the announcement function. All test scenarios in test case ID 5 passed.</w:t>
      </w:r>
    </w:p>
    <w:p w14:paraId="2EDA6B98" w14:textId="0C5E6E9A" w:rsidR="00375B7F" w:rsidRDefault="00375B7F" w:rsidP="007719E0">
      <w:pPr>
        <w:widowControl w:val="0"/>
        <w:spacing w:line="360" w:lineRule="auto"/>
        <w:jc w:val="both"/>
      </w:pPr>
    </w:p>
    <w:p w14:paraId="1DC5CF42" w14:textId="48ACCB20" w:rsidR="00375B7F" w:rsidRDefault="00375B7F" w:rsidP="007719E0">
      <w:pPr>
        <w:widowControl w:val="0"/>
        <w:spacing w:line="360" w:lineRule="auto"/>
        <w:jc w:val="both"/>
      </w:pPr>
    </w:p>
    <w:tbl>
      <w:tblPr>
        <w:tblStyle w:val="a6"/>
        <w:tblW w:w="0" w:type="auto"/>
        <w:tblLook w:val="04A0" w:firstRow="1" w:lastRow="0" w:firstColumn="1" w:lastColumn="0" w:noHBand="0" w:noVBand="1"/>
      </w:tblPr>
      <w:tblGrid>
        <w:gridCol w:w="669"/>
        <w:gridCol w:w="1870"/>
        <w:gridCol w:w="2464"/>
        <w:gridCol w:w="2148"/>
        <w:gridCol w:w="1148"/>
      </w:tblGrid>
      <w:tr w:rsidR="00076A89" w:rsidRPr="0028434F" w14:paraId="0707FC91" w14:textId="77777777" w:rsidTr="00B640D0">
        <w:tc>
          <w:tcPr>
            <w:tcW w:w="8299" w:type="dxa"/>
            <w:gridSpan w:val="5"/>
            <w:vAlign w:val="center"/>
          </w:tcPr>
          <w:p w14:paraId="6A101BD0" w14:textId="1BFCDB7F" w:rsidR="00076A89" w:rsidRPr="0028434F" w:rsidRDefault="00076A89" w:rsidP="007719E0">
            <w:pPr>
              <w:spacing w:line="360" w:lineRule="auto"/>
              <w:jc w:val="both"/>
            </w:pPr>
            <w:r w:rsidRPr="0028434F">
              <w:t xml:space="preserve">Test Case ID: </w:t>
            </w:r>
            <w:r w:rsidR="005B047F">
              <w:t>5</w:t>
            </w:r>
          </w:p>
        </w:tc>
      </w:tr>
      <w:tr w:rsidR="00076A89" w:rsidRPr="0028434F" w14:paraId="3AB56937" w14:textId="77777777" w:rsidTr="00B640D0">
        <w:tc>
          <w:tcPr>
            <w:tcW w:w="8299" w:type="dxa"/>
            <w:gridSpan w:val="5"/>
            <w:vAlign w:val="center"/>
          </w:tcPr>
          <w:p w14:paraId="5870FFC5" w14:textId="77777777" w:rsidR="00076A89" w:rsidRPr="0028434F" w:rsidRDefault="00076A89"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02111225" w14:textId="28F5235A" w:rsidR="00076A89" w:rsidRDefault="00076A89" w:rsidP="007719E0">
            <w:pPr>
              <w:spacing w:line="360" w:lineRule="auto"/>
              <w:jc w:val="both"/>
            </w:pPr>
            <w:r w:rsidRPr="0028434F">
              <w:t xml:space="preserve">(a) </w:t>
            </w:r>
            <w:r w:rsidR="005B047F" w:rsidRPr="005B047F">
              <w:t>Make sure users can view announcements normally.</w:t>
            </w:r>
          </w:p>
          <w:p w14:paraId="4D511592" w14:textId="2B89560D" w:rsidR="00076A89" w:rsidRPr="0028434F" w:rsidRDefault="00076A89" w:rsidP="007719E0">
            <w:pPr>
              <w:spacing w:line="360" w:lineRule="auto"/>
              <w:jc w:val="both"/>
            </w:pPr>
            <w:r w:rsidRPr="0028434F">
              <w:lastRenderedPageBreak/>
              <w:t xml:space="preserve">(b) </w:t>
            </w:r>
            <w:r w:rsidR="00500B48" w:rsidRPr="00500B48">
              <w:t>Make sure that the announcement information can be retrieved according to the set filter conditions, and the results are returned to the interface for display.</w:t>
            </w:r>
          </w:p>
        </w:tc>
      </w:tr>
      <w:tr w:rsidR="00076A89" w:rsidRPr="0028434F" w14:paraId="71E36E12" w14:textId="77777777" w:rsidTr="00B640D0">
        <w:tc>
          <w:tcPr>
            <w:tcW w:w="8299" w:type="dxa"/>
            <w:gridSpan w:val="5"/>
            <w:vAlign w:val="center"/>
          </w:tcPr>
          <w:p w14:paraId="5C924164" w14:textId="604DA71F" w:rsidR="00076A89" w:rsidRPr="0028434F" w:rsidRDefault="00076A89" w:rsidP="007719E0">
            <w:pPr>
              <w:spacing w:line="360" w:lineRule="auto"/>
              <w:jc w:val="both"/>
            </w:pPr>
            <w:r w:rsidRPr="0028434F">
              <w:lastRenderedPageBreak/>
              <w:t>Module/Interface:</w:t>
            </w:r>
            <w:r>
              <w:t xml:space="preserve"> </w:t>
            </w:r>
            <w:r w:rsidR="005B047F">
              <w:t>U</w:t>
            </w:r>
            <w:r w:rsidR="005B047F" w:rsidRPr="00076A89">
              <w:t xml:space="preserve">ser Announcements </w:t>
            </w:r>
            <w:r w:rsidRPr="00076A89">
              <w:t>interface</w:t>
            </w:r>
          </w:p>
        </w:tc>
      </w:tr>
      <w:tr w:rsidR="00076A89" w:rsidRPr="004410F5" w14:paraId="0DB1DBAF" w14:textId="77777777" w:rsidTr="00B640D0">
        <w:tc>
          <w:tcPr>
            <w:tcW w:w="669" w:type="dxa"/>
            <w:vAlign w:val="center"/>
          </w:tcPr>
          <w:p w14:paraId="3D029316" w14:textId="77777777" w:rsidR="00076A89" w:rsidRPr="004410F5" w:rsidRDefault="00076A89" w:rsidP="007719E0">
            <w:pPr>
              <w:spacing w:line="360" w:lineRule="auto"/>
              <w:jc w:val="center"/>
              <w:rPr>
                <w:b/>
                <w:bCs/>
              </w:rPr>
            </w:pPr>
            <w:r w:rsidRPr="004410F5">
              <w:rPr>
                <w:b/>
                <w:bCs/>
              </w:rPr>
              <w:t>No #</w:t>
            </w:r>
          </w:p>
        </w:tc>
        <w:tc>
          <w:tcPr>
            <w:tcW w:w="1870" w:type="dxa"/>
            <w:vAlign w:val="center"/>
          </w:tcPr>
          <w:p w14:paraId="26D19839" w14:textId="77777777" w:rsidR="00076A89" w:rsidRPr="004410F5" w:rsidRDefault="00076A89" w:rsidP="007719E0">
            <w:pPr>
              <w:spacing w:line="360" w:lineRule="auto"/>
              <w:jc w:val="center"/>
              <w:rPr>
                <w:b/>
                <w:bCs/>
              </w:rPr>
            </w:pPr>
            <w:r w:rsidRPr="004410F5">
              <w:rPr>
                <w:b/>
                <w:bCs/>
              </w:rPr>
              <w:t>Item</w:t>
            </w:r>
          </w:p>
        </w:tc>
        <w:tc>
          <w:tcPr>
            <w:tcW w:w="2464" w:type="dxa"/>
            <w:vAlign w:val="center"/>
          </w:tcPr>
          <w:p w14:paraId="51C98564" w14:textId="77777777" w:rsidR="00076A89" w:rsidRPr="004410F5" w:rsidRDefault="00076A89" w:rsidP="007719E0">
            <w:pPr>
              <w:spacing w:line="360" w:lineRule="auto"/>
              <w:jc w:val="center"/>
              <w:rPr>
                <w:b/>
                <w:bCs/>
              </w:rPr>
            </w:pPr>
            <w:r w:rsidRPr="004410F5">
              <w:rPr>
                <w:b/>
                <w:bCs/>
              </w:rPr>
              <w:t>Test Scenario</w:t>
            </w:r>
          </w:p>
        </w:tc>
        <w:tc>
          <w:tcPr>
            <w:tcW w:w="2148" w:type="dxa"/>
            <w:vAlign w:val="center"/>
          </w:tcPr>
          <w:p w14:paraId="3B0F407E" w14:textId="77777777" w:rsidR="00076A89" w:rsidRPr="004410F5" w:rsidRDefault="00076A89" w:rsidP="007719E0">
            <w:pPr>
              <w:spacing w:line="360" w:lineRule="auto"/>
              <w:jc w:val="center"/>
              <w:rPr>
                <w:b/>
                <w:bCs/>
              </w:rPr>
            </w:pPr>
            <w:r w:rsidRPr="004410F5">
              <w:rPr>
                <w:b/>
                <w:bCs/>
              </w:rPr>
              <w:t>Expected Result</w:t>
            </w:r>
          </w:p>
        </w:tc>
        <w:tc>
          <w:tcPr>
            <w:tcW w:w="1148" w:type="dxa"/>
            <w:vAlign w:val="center"/>
          </w:tcPr>
          <w:p w14:paraId="532A0294" w14:textId="77777777" w:rsidR="00076A89" w:rsidRPr="004410F5" w:rsidRDefault="00076A89" w:rsidP="007719E0">
            <w:pPr>
              <w:spacing w:line="360" w:lineRule="auto"/>
              <w:jc w:val="center"/>
              <w:rPr>
                <w:b/>
                <w:bCs/>
              </w:rPr>
            </w:pPr>
            <w:r w:rsidRPr="004410F5">
              <w:rPr>
                <w:b/>
                <w:bCs/>
              </w:rPr>
              <w:t>Test Status</w:t>
            </w:r>
          </w:p>
        </w:tc>
      </w:tr>
      <w:tr w:rsidR="00076A89" w:rsidRPr="0028434F" w14:paraId="5C856656" w14:textId="77777777" w:rsidTr="00B640D0">
        <w:trPr>
          <w:trHeight w:val="416"/>
        </w:trPr>
        <w:tc>
          <w:tcPr>
            <w:tcW w:w="669" w:type="dxa"/>
            <w:vAlign w:val="center"/>
          </w:tcPr>
          <w:p w14:paraId="7B457BF9" w14:textId="77777777" w:rsidR="00076A89" w:rsidRPr="0028434F" w:rsidRDefault="00076A89" w:rsidP="007719E0">
            <w:pPr>
              <w:spacing w:line="360" w:lineRule="auto"/>
              <w:jc w:val="center"/>
            </w:pPr>
            <w:r w:rsidRPr="0028434F">
              <w:t>1</w:t>
            </w:r>
          </w:p>
        </w:tc>
        <w:tc>
          <w:tcPr>
            <w:tcW w:w="1870" w:type="dxa"/>
            <w:vAlign w:val="center"/>
          </w:tcPr>
          <w:p w14:paraId="33B1F086" w14:textId="078C62F9" w:rsidR="00076A89" w:rsidRPr="0028434F" w:rsidRDefault="00500B48" w:rsidP="007719E0">
            <w:pPr>
              <w:spacing w:line="360" w:lineRule="auto"/>
              <w:jc w:val="both"/>
            </w:pPr>
            <w:r w:rsidRPr="00076A89">
              <w:t>Announcement</w:t>
            </w:r>
          </w:p>
        </w:tc>
        <w:tc>
          <w:tcPr>
            <w:tcW w:w="2464" w:type="dxa"/>
            <w:vAlign w:val="center"/>
          </w:tcPr>
          <w:p w14:paraId="4C652244" w14:textId="7F9014A8" w:rsidR="00076A89" w:rsidRPr="0028434F" w:rsidRDefault="00500B48" w:rsidP="007719E0">
            <w:pPr>
              <w:spacing w:line="360" w:lineRule="auto"/>
            </w:pPr>
            <w:r w:rsidRPr="00500B48">
              <w:t>Click the announcement button and click the detailed announcement to read.</w:t>
            </w:r>
          </w:p>
        </w:tc>
        <w:tc>
          <w:tcPr>
            <w:tcW w:w="2148" w:type="dxa"/>
            <w:vAlign w:val="center"/>
          </w:tcPr>
          <w:p w14:paraId="5EE05F85" w14:textId="6AAF2484" w:rsidR="00076A89" w:rsidRPr="0028434F" w:rsidRDefault="00500B48" w:rsidP="007719E0">
            <w:pPr>
              <w:spacing w:line="360" w:lineRule="auto"/>
            </w:pPr>
            <w:r w:rsidRPr="00500B48">
              <w:t>Loads details for a specific announcement and displays it on the page.</w:t>
            </w:r>
          </w:p>
        </w:tc>
        <w:tc>
          <w:tcPr>
            <w:tcW w:w="1148" w:type="dxa"/>
            <w:shd w:val="clear" w:color="auto" w:fill="92D050"/>
            <w:vAlign w:val="center"/>
          </w:tcPr>
          <w:p w14:paraId="60BD62D5" w14:textId="77777777" w:rsidR="00076A89" w:rsidRPr="0028434F" w:rsidRDefault="00076A89" w:rsidP="007719E0">
            <w:pPr>
              <w:spacing w:line="360" w:lineRule="auto"/>
              <w:jc w:val="center"/>
            </w:pPr>
            <w:r w:rsidRPr="0028434F">
              <w:t>Pass</w:t>
            </w:r>
          </w:p>
        </w:tc>
      </w:tr>
      <w:tr w:rsidR="00076A89" w:rsidRPr="0028434F" w14:paraId="58BB5F89" w14:textId="77777777" w:rsidTr="00B640D0">
        <w:tc>
          <w:tcPr>
            <w:tcW w:w="669" w:type="dxa"/>
            <w:vAlign w:val="center"/>
          </w:tcPr>
          <w:p w14:paraId="04B3CCBC" w14:textId="77777777" w:rsidR="00076A89" w:rsidRPr="0028434F" w:rsidRDefault="00076A89" w:rsidP="007719E0">
            <w:pPr>
              <w:spacing w:line="360" w:lineRule="auto"/>
              <w:jc w:val="center"/>
            </w:pPr>
            <w:r w:rsidRPr="0028434F">
              <w:t>2</w:t>
            </w:r>
          </w:p>
        </w:tc>
        <w:tc>
          <w:tcPr>
            <w:tcW w:w="1870" w:type="dxa"/>
            <w:vAlign w:val="center"/>
          </w:tcPr>
          <w:p w14:paraId="00C1F376" w14:textId="78B8106D" w:rsidR="00076A89" w:rsidRPr="0028434F" w:rsidRDefault="00631C43" w:rsidP="007719E0">
            <w:pPr>
              <w:spacing w:line="360" w:lineRule="auto"/>
              <w:jc w:val="both"/>
            </w:pPr>
            <w:r>
              <w:t>Search</w:t>
            </w:r>
          </w:p>
        </w:tc>
        <w:tc>
          <w:tcPr>
            <w:tcW w:w="2464" w:type="dxa"/>
            <w:vAlign w:val="center"/>
          </w:tcPr>
          <w:p w14:paraId="2BA59AF5" w14:textId="3533E313" w:rsidR="00076A89" w:rsidRPr="0028434F" w:rsidRDefault="008C702C" w:rsidP="007719E0">
            <w:pPr>
              <w:spacing w:line="360" w:lineRule="auto"/>
            </w:pPr>
            <w:r w:rsidRPr="008C702C">
              <w:t>After entering the field data for any bulletin, click the Search button to check that all bulletin information under the filter is displayed.</w:t>
            </w:r>
          </w:p>
        </w:tc>
        <w:tc>
          <w:tcPr>
            <w:tcW w:w="2148" w:type="dxa"/>
            <w:vAlign w:val="center"/>
          </w:tcPr>
          <w:p w14:paraId="0B367F7A" w14:textId="57E94514" w:rsidR="00076A89" w:rsidRPr="0028434F" w:rsidRDefault="008C702C" w:rsidP="007719E0">
            <w:pPr>
              <w:spacing w:line="360" w:lineRule="auto"/>
            </w:pPr>
            <w:r w:rsidRPr="008C702C">
              <w:t>The details of the announcement under the corresponding filter conditions are filtered from the database and displayed correctly and completely on this interface.</w:t>
            </w:r>
          </w:p>
        </w:tc>
        <w:tc>
          <w:tcPr>
            <w:tcW w:w="1148" w:type="dxa"/>
            <w:shd w:val="clear" w:color="auto" w:fill="92D050"/>
            <w:vAlign w:val="center"/>
          </w:tcPr>
          <w:p w14:paraId="44C51B76" w14:textId="77777777" w:rsidR="00076A89" w:rsidRPr="0028434F" w:rsidRDefault="00076A89" w:rsidP="007719E0">
            <w:pPr>
              <w:spacing w:line="360" w:lineRule="auto"/>
              <w:jc w:val="center"/>
            </w:pPr>
            <w:r w:rsidRPr="0028434F">
              <w:t>Pass</w:t>
            </w:r>
          </w:p>
        </w:tc>
      </w:tr>
    </w:tbl>
    <w:p w14:paraId="27F974A6" w14:textId="27FCDEF8" w:rsidR="00375B7F" w:rsidRDefault="00375B7F" w:rsidP="007719E0">
      <w:pPr>
        <w:widowControl w:val="0"/>
        <w:spacing w:line="360" w:lineRule="auto"/>
        <w:jc w:val="both"/>
      </w:pPr>
    </w:p>
    <w:p w14:paraId="2B02A1B1" w14:textId="1F01D5B9" w:rsidR="00375B7F" w:rsidRDefault="00375B7F" w:rsidP="007719E0">
      <w:pPr>
        <w:widowControl w:val="0"/>
        <w:spacing w:line="360" w:lineRule="auto"/>
        <w:jc w:val="both"/>
      </w:pPr>
    </w:p>
    <w:p w14:paraId="2470EC8E" w14:textId="1B2FCEF7" w:rsidR="00375B7F" w:rsidRDefault="00375B7F" w:rsidP="007719E0">
      <w:pPr>
        <w:widowControl w:val="0"/>
        <w:spacing w:line="360" w:lineRule="auto"/>
        <w:jc w:val="both"/>
      </w:pPr>
    </w:p>
    <w:p w14:paraId="1423A93B" w14:textId="065FAC9C" w:rsidR="00375B7F" w:rsidRPr="00833271" w:rsidRDefault="008C702C" w:rsidP="007719E0">
      <w:pPr>
        <w:spacing w:line="360" w:lineRule="auto"/>
        <w:rPr>
          <w:b/>
          <w:bCs/>
        </w:rPr>
      </w:pPr>
      <w:r w:rsidRPr="00833271">
        <w:rPr>
          <w:b/>
          <w:bCs/>
        </w:rPr>
        <w:t>5.</w:t>
      </w:r>
      <w:r w:rsidR="00E50163" w:rsidRPr="00833271">
        <w:rPr>
          <w:b/>
          <w:bCs/>
        </w:rPr>
        <w:t>2</w:t>
      </w:r>
      <w:r w:rsidRPr="00833271">
        <w:rPr>
          <w:b/>
          <w:bCs/>
        </w:rPr>
        <w:t xml:space="preserve">.6 Test cases for user </w:t>
      </w:r>
      <w:r w:rsidR="007B6BC2" w:rsidRPr="00833271">
        <w:rPr>
          <w:b/>
          <w:bCs/>
        </w:rPr>
        <w:t xml:space="preserve">Home </w:t>
      </w:r>
      <w:r w:rsidRPr="00833271">
        <w:rPr>
          <w:b/>
          <w:bCs/>
        </w:rPr>
        <w:t>Dashboard</w:t>
      </w:r>
    </w:p>
    <w:p w14:paraId="63683F98" w14:textId="639CB592" w:rsidR="00375B7F" w:rsidRDefault="005178E4" w:rsidP="007719E0">
      <w:pPr>
        <w:widowControl w:val="0"/>
        <w:spacing w:line="360" w:lineRule="auto"/>
        <w:jc w:val="both"/>
      </w:pPr>
      <w:r w:rsidRPr="005178E4">
        <w:t>The following test case ID 6 is used to test the User Dashboard functionality. All test scenarios in test case ID 6 passed.</w:t>
      </w:r>
    </w:p>
    <w:p w14:paraId="31B0034C" w14:textId="487B3919" w:rsidR="00375B7F" w:rsidRDefault="00375B7F" w:rsidP="007719E0">
      <w:pPr>
        <w:widowControl w:val="0"/>
        <w:spacing w:line="360" w:lineRule="auto"/>
        <w:jc w:val="both"/>
      </w:pPr>
    </w:p>
    <w:tbl>
      <w:tblPr>
        <w:tblStyle w:val="a6"/>
        <w:tblW w:w="0" w:type="auto"/>
        <w:tblLook w:val="04A0" w:firstRow="1" w:lastRow="0" w:firstColumn="1" w:lastColumn="0" w:noHBand="0" w:noVBand="1"/>
      </w:tblPr>
      <w:tblGrid>
        <w:gridCol w:w="667"/>
        <w:gridCol w:w="1909"/>
        <w:gridCol w:w="2448"/>
        <w:gridCol w:w="2133"/>
        <w:gridCol w:w="1142"/>
      </w:tblGrid>
      <w:tr w:rsidR="008C702C" w:rsidRPr="0028434F" w14:paraId="7BBFA95F" w14:textId="77777777" w:rsidTr="00B640D0">
        <w:tc>
          <w:tcPr>
            <w:tcW w:w="8299" w:type="dxa"/>
            <w:gridSpan w:val="5"/>
            <w:vAlign w:val="center"/>
          </w:tcPr>
          <w:p w14:paraId="55A37B57" w14:textId="726AED33" w:rsidR="008C702C" w:rsidRPr="0028434F" w:rsidRDefault="008C702C" w:rsidP="007719E0">
            <w:pPr>
              <w:spacing w:line="360" w:lineRule="auto"/>
              <w:jc w:val="both"/>
            </w:pPr>
            <w:r w:rsidRPr="0028434F">
              <w:t xml:space="preserve">Test Case ID: </w:t>
            </w:r>
            <w:r>
              <w:t>6</w:t>
            </w:r>
          </w:p>
        </w:tc>
      </w:tr>
      <w:tr w:rsidR="008C702C" w:rsidRPr="0028434F" w14:paraId="266CB237" w14:textId="77777777" w:rsidTr="00B640D0">
        <w:tc>
          <w:tcPr>
            <w:tcW w:w="8299" w:type="dxa"/>
            <w:gridSpan w:val="5"/>
            <w:vAlign w:val="center"/>
          </w:tcPr>
          <w:p w14:paraId="02D18984" w14:textId="77777777" w:rsidR="008C702C" w:rsidRPr="0028434F" w:rsidRDefault="008C702C"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3B9544ED" w14:textId="0DD1F525" w:rsidR="008C702C" w:rsidRPr="0028434F" w:rsidRDefault="008C702C" w:rsidP="007719E0">
            <w:pPr>
              <w:spacing w:line="360" w:lineRule="auto"/>
              <w:jc w:val="both"/>
            </w:pPr>
            <w:r w:rsidRPr="0028434F">
              <w:t xml:space="preserve">(a) </w:t>
            </w:r>
            <w:r w:rsidR="005178E4" w:rsidRPr="005178E4">
              <w:t>Make sure the Dashboard's recommended books are functional.</w:t>
            </w:r>
          </w:p>
          <w:p w14:paraId="688205E0" w14:textId="03096EA2" w:rsidR="008C702C" w:rsidRPr="0028434F" w:rsidRDefault="008C702C" w:rsidP="007719E0">
            <w:pPr>
              <w:spacing w:line="360" w:lineRule="auto"/>
              <w:jc w:val="both"/>
            </w:pPr>
            <w:r w:rsidRPr="0028434F">
              <w:t xml:space="preserve">(b) </w:t>
            </w:r>
            <w:r w:rsidR="005178E4" w:rsidRPr="005178E4">
              <w:t>Make sure the Dashboard's announcements are functional.</w:t>
            </w:r>
          </w:p>
          <w:p w14:paraId="5F2841AF" w14:textId="0581EEC3" w:rsidR="008C702C" w:rsidRPr="0028434F" w:rsidRDefault="00F6601E" w:rsidP="007719E0">
            <w:pPr>
              <w:spacing w:line="360" w:lineRule="auto"/>
              <w:jc w:val="both"/>
            </w:pPr>
            <w:r>
              <w:t xml:space="preserve">(c) </w:t>
            </w:r>
            <w:r w:rsidRPr="00F6601E">
              <w:t>Make sure the Dashboard's book entry is functional.</w:t>
            </w:r>
          </w:p>
        </w:tc>
      </w:tr>
      <w:tr w:rsidR="008C702C" w:rsidRPr="0028434F" w14:paraId="47193F7A" w14:textId="77777777" w:rsidTr="00B640D0">
        <w:tc>
          <w:tcPr>
            <w:tcW w:w="8299" w:type="dxa"/>
            <w:gridSpan w:val="5"/>
            <w:vAlign w:val="center"/>
          </w:tcPr>
          <w:p w14:paraId="32FDA114" w14:textId="020490C0" w:rsidR="008C702C" w:rsidRPr="0028434F" w:rsidRDefault="008C702C" w:rsidP="007719E0">
            <w:pPr>
              <w:spacing w:line="360" w:lineRule="auto"/>
              <w:jc w:val="both"/>
            </w:pPr>
            <w:r w:rsidRPr="0028434F">
              <w:t xml:space="preserve">Module/Interface: </w:t>
            </w:r>
            <w:r w:rsidR="007B6BC2">
              <w:t xml:space="preserve">Home </w:t>
            </w:r>
            <w:r w:rsidR="005178E4" w:rsidRPr="008C702C">
              <w:t>Dashboard</w:t>
            </w:r>
            <w:r w:rsidRPr="001929B4">
              <w:t xml:space="preserve"> </w:t>
            </w:r>
            <w:r w:rsidRPr="0028434F">
              <w:t>Interface</w:t>
            </w:r>
          </w:p>
        </w:tc>
      </w:tr>
      <w:tr w:rsidR="00280D09" w:rsidRPr="004410F5" w14:paraId="40CEB23D" w14:textId="77777777" w:rsidTr="00280D09">
        <w:tc>
          <w:tcPr>
            <w:tcW w:w="667" w:type="dxa"/>
            <w:vAlign w:val="center"/>
          </w:tcPr>
          <w:p w14:paraId="2EA5028A" w14:textId="77777777" w:rsidR="008C702C" w:rsidRPr="004410F5" w:rsidRDefault="008C702C" w:rsidP="007719E0">
            <w:pPr>
              <w:spacing w:line="360" w:lineRule="auto"/>
              <w:jc w:val="center"/>
              <w:rPr>
                <w:b/>
                <w:bCs/>
              </w:rPr>
            </w:pPr>
            <w:r w:rsidRPr="004410F5">
              <w:rPr>
                <w:b/>
                <w:bCs/>
              </w:rPr>
              <w:lastRenderedPageBreak/>
              <w:t>No #</w:t>
            </w:r>
          </w:p>
        </w:tc>
        <w:tc>
          <w:tcPr>
            <w:tcW w:w="1909" w:type="dxa"/>
            <w:vAlign w:val="center"/>
          </w:tcPr>
          <w:p w14:paraId="0B5F2C19" w14:textId="77777777" w:rsidR="008C702C" w:rsidRPr="004410F5" w:rsidRDefault="008C702C" w:rsidP="007719E0">
            <w:pPr>
              <w:spacing w:line="360" w:lineRule="auto"/>
              <w:jc w:val="center"/>
              <w:rPr>
                <w:b/>
                <w:bCs/>
              </w:rPr>
            </w:pPr>
            <w:r w:rsidRPr="004410F5">
              <w:rPr>
                <w:b/>
                <w:bCs/>
              </w:rPr>
              <w:t>Item</w:t>
            </w:r>
          </w:p>
        </w:tc>
        <w:tc>
          <w:tcPr>
            <w:tcW w:w="2448" w:type="dxa"/>
            <w:vAlign w:val="center"/>
          </w:tcPr>
          <w:p w14:paraId="5D2B64E4" w14:textId="77777777" w:rsidR="008C702C" w:rsidRPr="004410F5" w:rsidRDefault="008C702C" w:rsidP="007719E0">
            <w:pPr>
              <w:spacing w:line="360" w:lineRule="auto"/>
              <w:jc w:val="center"/>
              <w:rPr>
                <w:b/>
                <w:bCs/>
              </w:rPr>
            </w:pPr>
            <w:r w:rsidRPr="004410F5">
              <w:rPr>
                <w:b/>
                <w:bCs/>
              </w:rPr>
              <w:t>Test Scenario</w:t>
            </w:r>
          </w:p>
        </w:tc>
        <w:tc>
          <w:tcPr>
            <w:tcW w:w="2133" w:type="dxa"/>
            <w:vAlign w:val="center"/>
          </w:tcPr>
          <w:p w14:paraId="64CA664D" w14:textId="77777777" w:rsidR="008C702C" w:rsidRPr="004410F5" w:rsidRDefault="008C702C" w:rsidP="007719E0">
            <w:pPr>
              <w:spacing w:line="360" w:lineRule="auto"/>
              <w:jc w:val="center"/>
              <w:rPr>
                <w:b/>
                <w:bCs/>
              </w:rPr>
            </w:pPr>
            <w:r w:rsidRPr="004410F5">
              <w:rPr>
                <w:b/>
                <w:bCs/>
              </w:rPr>
              <w:t>Expected Result</w:t>
            </w:r>
          </w:p>
        </w:tc>
        <w:tc>
          <w:tcPr>
            <w:tcW w:w="1142" w:type="dxa"/>
            <w:vAlign w:val="center"/>
          </w:tcPr>
          <w:p w14:paraId="43C39241" w14:textId="77777777" w:rsidR="008C702C" w:rsidRPr="004410F5" w:rsidRDefault="008C702C" w:rsidP="007719E0">
            <w:pPr>
              <w:spacing w:line="360" w:lineRule="auto"/>
              <w:jc w:val="center"/>
              <w:rPr>
                <w:b/>
                <w:bCs/>
              </w:rPr>
            </w:pPr>
            <w:r w:rsidRPr="004410F5">
              <w:rPr>
                <w:b/>
                <w:bCs/>
              </w:rPr>
              <w:t>Test Status</w:t>
            </w:r>
          </w:p>
        </w:tc>
      </w:tr>
      <w:tr w:rsidR="00280D09" w:rsidRPr="0028434F" w14:paraId="669E0F0A" w14:textId="77777777" w:rsidTr="00280D09">
        <w:trPr>
          <w:trHeight w:val="416"/>
        </w:trPr>
        <w:tc>
          <w:tcPr>
            <w:tcW w:w="667" w:type="dxa"/>
            <w:vAlign w:val="center"/>
          </w:tcPr>
          <w:p w14:paraId="549893D8" w14:textId="77777777" w:rsidR="008C702C" w:rsidRPr="0028434F" w:rsidRDefault="008C702C" w:rsidP="007719E0">
            <w:pPr>
              <w:spacing w:line="360" w:lineRule="auto"/>
              <w:jc w:val="center"/>
            </w:pPr>
            <w:r w:rsidRPr="0028434F">
              <w:t>1</w:t>
            </w:r>
          </w:p>
        </w:tc>
        <w:tc>
          <w:tcPr>
            <w:tcW w:w="1909" w:type="dxa"/>
            <w:vAlign w:val="center"/>
          </w:tcPr>
          <w:p w14:paraId="7C6C9C75" w14:textId="15BDB389" w:rsidR="008C702C" w:rsidRPr="0028434F" w:rsidRDefault="005178E4" w:rsidP="007719E0">
            <w:pPr>
              <w:spacing w:line="360" w:lineRule="auto"/>
              <w:jc w:val="both"/>
            </w:pPr>
            <w:r>
              <w:t>Home</w:t>
            </w:r>
          </w:p>
        </w:tc>
        <w:tc>
          <w:tcPr>
            <w:tcW w:w="2448" w:type="dxa"/>
            <w:vAlign w:val="center"/>
          </w:tcPr>
          <w:p w14:paraId="6DBB3048" w14:textId="0B7ECB7B" w:rsidR="008C702C" w:rsidRPr="0028434F" w:rsidRDefault="007B6BC2" w:rsidP="007719E0">
            <w:pPr>
              <w:spacing w:line="360" w:lineRule="auto"/>
            </w:pPr>
            <w:r w:rsidRPr="007B6BC2">
              <w:t>Click the Home button</w:t>
            </w:r>
          </w:p>
        </w:tc>
        <w:tc>
          <w:tcPr>
            <w:tcW w:w="2133" w:type="dxa"/>
            <w:vAlign w:val="center"/>
          </w:tcPr>
          <w:p w14:paraId="41383D0E" w14:textId="638A936E" w:rsidR="008C702C" w:rsidRPr="0028434F" w:rsidRDefault="007B6BC2" w:rsidP="007719E0">
            <w:pPr>
              <w:spacing w:line="360" w:lineRule="auto"/>
            </w:pPr>
            <w:r w:rsidRPr="007B6BC2">
              <w:t>The page will jump to the Home interface, which will allow users to navigate to different functions and pages.</w:t>
            </w:r>
          </w:p>
        </w:tc>
        <w:tc>
          <w:tcPr>
            <w:tcW w:w="1142" w:type="dxa"/>
            <w:shd w:val="clear" w:color="auto" w:fill="92D050"/>
            <w:vAlign w:val="center"/>
          </w:tcPr>
          <w:p w14:paraId="258B2884" w14:textId="77777777" w:rsidR="008C702C" w:rsidRPr="0028434F" w:rsidRDefault="008C702C" w:rsidP="007719E0">
            <w:pPr>
              <w:spacing w:line="360" w:lineRule="auto"/>
              <w:jc w:val="center"/>
            </w:pPr>
            <w:r w:rsidRPr="0028434F">
              <w:t>Pass</w:t>
            </w:r>
          </w:p>
        </w:tc>
      </w:tr>
      <w:tr w:rsidR="00280D09" w:rsidRPr="0028434F" w14:paraId="09C11602" w14:textId="77777777" w:rsidTr="00280D09">
        <w:tc>
          <w:tcPr>
            <w:tcW w:w="667" w:type="dxa"/>
            <w:vAlign w:val="center"/>
          </w:tcPr>
          <w:p w14:paraId="58B3F096" w14:textId="77777777" w:rsidR="008C702C" w:rsidRPr="0028434F" w:rsidRDefault="008C702C" w:rsidP="007719E0">
            <w:pPr>
              <w:spacing w:line="360" w:lineRule="auto"/>
              <w:jc w:val="center"/>
            </w:pPr>
            <w:r w:rsidRPr="0028434F">
              <w:t>2</w:t>
            </w:r>
          </w:p>
        </w:tc>
        <w:tc>
          <w:tcPr>
            <w:tcW w:w="1909" w:type="dxa"/>
            <w:vAlign w:val="center"/>
          </w:tcPr>
          <w:p w14:paraId="0A21914C" w14:textId="44C52B1D" w:rsidR="008C702C" w:rsidRPr="007B6BC2" w:rsidRDefault="007B6BC2" w:rsidP="007719E0">
            <w:pPr>
              <w:spacing w:line="360" w:lineRule="auto"/>
              <w:jc w:val="both"/>
            </w:pPr>
            <w:r w:rsidRPr="007B6BC2">
              <w:t>Carousel</w:t>
            </w:r>
          </w:p>
        </w:tc>
        <w:tc>
          <w:tcPr>
            <w:tcW w:w="2448" w:type="dxa"/>
            <w:vAlign w:val="center"/>
          </w:tcPr>
          <w:p w14:paraId="44CFCC2D" w14:textId="28E8FE1F" w:rsidR="008C702C" w:rsidRPr="0028434F" w:rsidRDefault="007B6BC2" w:rsidP="007719E0">
            <w:pPr>
              <w:spacing w:line="360" w:lineRule="auto"/>
            </w:pPr>
            <w:r w:rsidRPr="007B6BC2">
              <w:t>Swipe the carousel to see different pictures placed by the admin.</w:t>
            </w:r>
          </w:p>
        </w:tc>
        <w:tc>
          <w:tcPr>
            <w:tcW w:w="2133" w:type="dxa"/>
            <w:vAlign w:val="center"/>
          </w:tcPr>
          <w:p w14:paraId="72D8C3B2" w14:textId="708833B7" w:rsidR="008C702C" w:rsidRPr="0028434F" w:rsidRDefault="007B6BC2" w:rsidP="007719E0">
            <w:pPr>
              <w:spacing w:line="360" w:lineRule="auto"/>
            </w:pPr>
            <w:r w:rsidRPr="007B6BC2">
              <w:t>Swipe successfully</w:t>
            </w:r>
          </w:p>
        </w:tc>
        <w:tc>
          <w:tcPr>
            <w:tcW w:w="1142" w:type="dxa"/>
            <w:shd w:val="clear" w:color="auto" w:fill="92D050"/>
            <w:vAlign w:val="center"/>
          </w:tcPr>
          <w:p w14:paraId="00D86C58" w14:textId="77777777" w:rsidR="008C702C" w:rsidRPr="0028434F" w:rsidRDefault="008C702C" w:rsidP="007719E0">
            <w:pPr>
              <w:spacing w:line="360" w:lineRule="auto"/>
              <w:jc w:val="center"/>
            </w:pPr>
            <w:r w:rsidRPr="0028434F">
              <w:t>Pass</w:t>
            </w:r>
          </w:p>
        </w:tc>
      </w:tr>
      <w:tr w:rsidR="00280D09" w:rsidRPr="0028434F" w14:paraId="3AE34617" w14:textId="77777777" w:rsidTr="00280D09">
        <w:tc>
          <w:tcPr>
            <w:tcW w:w="667" w:type="dxa"/>
            <w:vAlign w:val="center"/>
          </w:tcPr>
          <w:p w14:paraId="4F75FA62" w14:textId="77777777" w:rsidR="008C702C" w:rsidRPr="0028434F" w:rsidRDefault="008C702C" w:rsidP="007719E0">
            <w:pPr>
              <w:spacing w:line="360" w:lineRule="auto"/>
              <w:jc w:val="center"/>
            </w:pPr>
            <w:r w:rsidRPr="0028434F">
              <w:t>3</w:t>
            </w:r>
          </w:p>
        </w:tc>
        <w:tc>
          <w:tcPr>
            <w:tcW w:w="1909" w:type="dxa"/>
            <w:vAlign w:val="center"/>
          </w:tcPr>
          <w:p w14:paraId="7C1354A8" w14:textId="58B812BC" w:rsidR="008C702C" w:rsidRPr="0028434F" w:rsidRDefault="007B6BC2" w:rsidP="007719E0">
            <w:pPr>
              <w:spacing w:line="360" w:lineRule="auto"/>
              <w:jc w:val="both"/>
            </w:pPr>
            <w:r>
              <w:t>Book info</w:t>
            </w:r>
          </w:p>
        </w:tc>
        <w:tc>
          <w:tcPr>
            <w:tcW w:w="2448" w:type="dxa"/>
            <w:vAlign w:val="center"/>
          </w:tcPr>
          <w:p w14:paraId="0CA3AB78" w14:textId="3291EAF9" w:rsidR="008C702C" w:rsidRPr="0028434F" w:rsidRDefault="00280D09" w:rsidP="007719E0">
            <w:pPr>
              <w:spacing w:line="360" w:lineRule="auto"/>
            </w:pPr>
            <w:r w:rsidRPr="00280D09">
              <w:t>Click this button.</w:t>
            </w:r>
          </w:p>
        </w:tc>
        <w:tc>
          <w:tcPr>
            <w:tcW w:w="2133" w:type="dxa"/>
            <w:vAlign w:val="center"/>
          </w:tcPr>
          <w:p w14:paraId="7DF5C693" w14:textId="7967A4EB" w:rsidR="008C702C" w:rsidRPr="0028434F" w:rsidRDefault="00280D09" w:rsidP="007719E0">
            <w:pPr>
              <w:spacing w:line="360" w:lineRule="auto"/>
            </w:pPr>
            <w:r w:rsidRPr="00280D09">
              <w:t>The page will navigate to all book information pages.</w:t>
            </w:r>
          </w:p>
        </w:tc>
        <w:tc>
          <w:tcPr>
            <w:tcW w:w="1142" w:type="dxa"/>
            <w:shd w:val="clear" w:color="auto" w:fill="92D050"/>
            <w:vAlign w:val="center"/>
          </w:tcPr>
          <w:p w14:paraId="58CFE724" w14:textId="77777777" w:rsidR="008C702C" w:rsidRPr="0028434F" w:rsidRDefault="008C702C" w:rsidP="007719E0">
            <w:pPr>
              <w:spacing w:line="360" w:lineRule="auto"/>
              <w:jc w:val="center"/>
            </w:pPr>
            <w:r w:rsidRPr="0028434F">
              <w:t>Pass</w:t>
            </w:r>
          </w:p>
        </w:tc>
      </w:tr>
      <w:tr w:rsidR="00280D09" w:rsidRPr="0028434F" w14:paraId="4FA24A45" w14:textId="77777777" w:rsidTr="00280D09">
        <w:tc>
          <w:tcPr>
            <w:tcW w:w="667" w:type="dxa"/>
            <w:vAlign w:val="center"/>
          </w:tcPr>
          <w:p w14:paraId="3C04BD6B" w14:textId="77777777" w:rsidR="008C702C" w:rsidRPr="0028434F" w:rsidRDefault="008C702C" w:rsidP="007719E0">
            <w:pPr>
              <w:spacing w:line="360" w:lineRule="auto"/>
              <w:jc w:val="center"/>
            </w:pPr>
            <w:r w:rsidRPr="0028434F">
              <w:t>4</w:t>
            </w:r>
          </w:p>
        </w:tc>
        <w:tc>
          <w:tcPr>
            <w:tcW w:w="1909" w:type="dxa"/>
            <w:vAlign w:val="center"/>
          </w:tcPr>
          <w:p w14:paraId="1CE37C47" w14:textId="0C801E9D" w:rsidR="008C702C" w:rsidRPr="0028434F" w:rsidRDefault="00280D09" w:rsidP="007719E0">
            <w:pPr>
              <w:spacing w:line="360" w:lineRule="auto"/>
              <w:jc w:val="both"/>
            </w:pPr>
            <w:r>
              <w:t>R</w:t>
            </w:r>
            <w:r w:rsidRPr="00280D09">
              <w:t>ecommendation</w:t>
            </w:r>
          </w:p>
        </w:tc>
        <w:tc>
          <w:tcPr>
            <w:tcW w:w="2448" w:type="dxa"/>
            <w:vAlign w:val="center"/>
          </w:tcPr>
          <w:p w14:paraId="5E23716E" w14:textId="79F76AFD" w:rsidR="008C702C" w:rsidRPr="0028434F" w:rsidRDefault="00280D09" w:rsidP="007719E0">
            <w:pPr>
              <w:spacing w:line="360" w:lineRule="auto"/>
            </w:pPr>
            <w:r w:rsidRPr="00280D09">
              <w:t>Click on Books in Recommended Books</w:t>
            </w:r>
          </w:p>
        </w:tc>
        <w:tc>
          <w:tcPr>
            <w:tcW w:w="2133" w:type="dxa"/>
            <w:vAlign w:val="center"/>
          </w:tcPr>
          <w:p w14:paraId="10C3674D" w14:textId="0D644BE7" w:rsidR="008C702C" w:rsidRPr="0028434F" w:rsidRDefault="00280D09" w:rsidP="007719E0">
            <w:pPr>
              <w:spacing w:line="360" w:lineRule="auto"/>
            </w:pPr>
            <w:r w:rsidRPr="00280D09">
              <w:t>The page will navigate to the detailed information page of the book, where users can borrow, reserve, and grade the book.</w:t>
            </w:r>
          </w:p>
        </w:tc>
        <w:tc>
          <w:tcPr>
            <w:tcW w:w="1142" w:type="dxa"/>
            <w:shd w:val="clear" w:color="auto" w:fill="92D050"/>
            <w:vAlign w:val="center"/>
          </w:tcPr>
          <w:p w14:paraId="335E9C63" w14:textId="77777777" w:rsidR="008C702C" w:rsidRPr="0028434F" w:rsidRDefault="008C702C" w:rsidP="007719E0">
            <w:pPr>
              <w:spacing w:line="360" w:lineRule="auto"/>
              <w:jc w:val="center"/>
            </w:pPr>
            <w:r w:rsidRPr="0028434F">
              <w:t>Pass</w:t>
            </w:r>
          </w:p>
        </w:tc>
      </w:tr>
      <w:tr w:rsidR="00280D09" w:rsidRPr="0028434F" w14:paraId="73E3D90C" w14:textId="77777777" w:rsidTr="00280D09">
        <w:tc>
          <w:tcPr>
            <w:tcW w:w="667" w:type="dxa"/>
            <w:vAlign w:val="center"/>
          </w:tcPr>
          <w:p w14:paraId="5FAFE09C" w14:textId="4A0A8680" w:rsidR="00280D09" w:rsidRPr="0028434F" w:rsidRDefault="00280D09" w:rsidP="007719E0">
            <w:pPr>
              <w:spacing w:line="360" w:lineRule="auto"/>
              <w:jc w:val="center"/>
            </w:pPr>
            <w:r>
              <w:rPr>
                <w:rFonts w:hint="eastAsia"/>
              </w:rPr>
              <w:t>5</w:t>
            </w:r>
          </w:p>
        </w:tc>
        <w:tc>
          <w:tcPr>
            <w:tcW w:w="1909" w:type="dxa"/>
            <w:vAlign w:val="center"/>
          </w:tcPr>
          <w:p w14:paraId="7948AA18" w14:textId="171996CA" w:rsidR="00280D09" w:rsidRDefault="00F6601E" w:rsidP="007719E0">
            <w:pPr>
              <w:spacing w:line="360" w:lineRule="auto"/>
              <w:jc w:val="both"/>
            </w:pPr>
            <w:r>
              <w:t>A</w:t>
            </w:r>
            <w:r w:rsidRPr="005178E4">
              <w:t>nnouncement</w:t>
            </w:r>
          </w:p>
        </w:tc>
        <w:tc>
          <w:tcPr>
            <w:tcW w:w="2448" w:type="dxa"/>
            <w:vAlign w:val="center"/>
          </w:tcPr>
          <w:p w14:paraId="73B24A5C" w14:textId="5773CF18" w:rsidR="00280D09" w:rsidRPr="00280D09" w:rsidRDefault="00F6601E" w:rsidP="007719E0">
            <w:pPr>
              <w:spacing w:line="360" w:lineRule="auto"/>
            </w:pPr>
            <w:r w:rsidRPr="00F6601E">
              <w:t>Click for announcement information</w:t>
            </w:r>
          </w:p>
        </w:tc>
        <w:tc>
          <w:tcPr>
            <w:tcW w:w="2133" w:type="dxa"/>
            <w:vAlign w:val="center"/>
          </w:tcPr>
          <w:p w14:paraId="19DB9E24" w14:textId="0EFD9187" w:rsidR="00280D09" w:rsidRPr="00280D09" w:rsidRDefault="00F6601E" w:rsidP="007719E0">
            <w:pPr>
              <w:spacing w:line="360" w:lineRule="auto"/>
            </w:pPr>
            <w:r w:rsidRPr="00F6601E">
              <w:t>The page will jump to the announcement details page.</w:t>
            </w:r>
          </w:p>
        </w:tc>
        <w:tc>
          <w:tcPr>
            <w:tcW w:w="1142" w:type="dxa"/>
            <w:shd w:val="clear" w:color="auto" w:fill="92D050"/>
            <w:vAlign w:val="center"/>
          </w:tcPr>
          <w:p w14:paraId="194E8227" w14:textId="573CAD3C" w:rsidR="00280D09" w:rsidRPr="0028434F" w:rsidRDefault="00F6601E" w:rsidP="007719E0">
            <w:pPr>
              <w:spacing w:line="360" w:lineRule="auto"/>
              <w:jc w:val="center"/>
            </w:pPr>
            <w:r>
              <w:rPr>
                <w:rFonts w:hint="eastAsia"/>
              </w:rPr>
              <w:t>P</w:t>
            </w:r>
            <w:r>
              <w:t>ass</w:t>
            </w:r>
          </w:p>
        </w:tc>
      </w:tr>
    </w:tbl>
    <w:p w14:paraId="3A4A60A7" w14:textId="526AC813" w:rsidR="00375B7F" w:rsidRDefault="00375B7F" w:rsidP="007719E0">
      <w:pPr>
        <w:widowControl w:val="0"/>
        <w:spacing w:line="360" w:lineRule="auto"/>
        <w:jc w:val="both"/>
      </w:pPr>
    </w:p>
    <w:p w14:paraId="3927505B" w14:textId="132D948F" w:rsidR="0006774C" w:rsidRDefault="0006774C" w:rsidP="007719E0">
      <w:pPr>
        <w:widowControl w:val="0"/>
        <w:spacing w:line="360" w:lineRule="auto"/>
        <w:jc w:val="both"/>
      </w:pPr>
    </w:p>
    <w:p w14:paraId="4CE08101" w14:textId="48096172" w:rsidR="00DA78B5" w:rsidRPr="00833271" w:rsidRDefault="00F6601E" w:rsidP="007719E0">
      <w:pPr>
        <w:spacing w:line="360" w:lineRule="auto"/>
        <w:rPr>
          <w:b/>
          <w:bCs/>
        </w:rPr>
      </w:pPr>
      <w:r w:rsidRPr="00833271">
        <w:rPr>
          <w:b/>
          <w:bCs/>
        </w:rPr>
        <w:t>5.</w:t>
      </w:r>
      <w:r w:rsidR="00E50163" w:rsidRPr="00833271">
        <w:rPr>
          <w:b/>
          <w:bCs/>
        </w:rPr>
        <w:t>2</w:t>
      </w:r>
      <w:r w:rsidRPr="00833271">
        <w:rPr>
          <w:b/>
          <w:bCs/>
        </w:rPr>
        <w:t>.7 Test cases for user Book Information List</w:t>
      </w:r>
    </w:p>
    <w:p w14:paraId="21EA6809" w14:textId="58B41B83" w:rsidR="0006774C" w:rsidRDefault="00F40794" w:rsidP="007719E0">
      <w:pPr>
        <w:widowControl w:val="0"/>
        <w:spacing w:line="360" w:lineRule="auto"/>
        <w:jc w:val="both"/>
      </w:pPr>
      <w:r w:rsidRPr="00F40794">
        <w:t>The following test case ID 7 is used to test the user book information page functionality. All test scenarios in test case ID 7 passed.</w:t>
      </w:r>
    </w:p>
    <w:p w14:paraId="1FA259CA" w14:textId="325B6FBA" w:rsidR="00F6601E" w:rsidRDefault="00F6601E" w:rsidP="007719E0">
      <w:pPr>
        <w:widowControl w:val="0"/>
        <w:spacing w:line="360" w:lineRule="auto"/>
        <w:jc w:val="both"/>
      </w:pPr>
    </w:p>
    <w:tbl>
      <w:tblPr>
        <w:tblStyle w:val="a6"/>
        <w:tblW w:w="0" w:type="auto"/>
        <w:tblLook w:val="04A0" w:firstRow="1" w:lastRow="0" w:firstColumn="1" w:lastColumn="0" w:noHBand="0" w:noVBand="1"/>
      </w:tblPr>
      <w:tblGrid>
        <w:gridCol w:w="667"/>
        <w:gridCol w:w="1909"/>
        <w:gridCol w:w="2448"/>
        <w:gridCol w:w="2133"/>
        <w:gridCol w:w="1142"/>
      </w:tblGrid>
      <w:tr w:rsidR="00F40794" w:rsidRPr="0028434F" w14:paraId="2EFF2754" w14:textId="77777777" w:rsidTr="00B640D0">
        <w:tc>
          <w:tcPr>
            <w:tcW w:w="8299" w:type="dxa"/>
            <w:gridSpan w:val="5"/>
            <w:vAlign w:val="center"/>
          </w:tcPr>
          <w:p w14:paraId="0D27128B" w14:textId="0E6493D2" w:rsidR="00F40794" w:rsidRPr="0028434F" w:rsidRDefault="00F40794" w:rsidP="007719E0">
            <w:pPr>
              <w:spacing w:line="360" w:lineRule="auto"/>
              <w:jc w:val="both"/>
            </w:pPr>
            <w:r w:rsidRPr="0028434F">
              <w:lastRenderedPageBreak/>
              <w:t xml:space="preserve">Test Case ID: </w:t>
            </w:r>
            <w:r>
              <w:t>7</w:t>
            </w:r>
          </w:p>
        </w:tc>
      </w:tr>
      <w:tr w:rsidR="00F40794" w:rsidRPr="0028434F" w14:paraId="3AC8F0DC" w14:textId="77777777" w:rsidTr="00B640D0">
        <w:tc>
          <w:tcPr>
            <w:tcW w:w="8299" w:type="dxa"/>
            <w:gridSpan w:val="5"/>
            <w:vAlign w:val="center"/>
          </w:tcPr>
          <w:p w14:paraId="0D948A46" w14:textId="77777777" w:rsidR="00F40794" w:rsidRPr="0028434F" w:rsidRDefault="00F40794"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16896138" w14:textId="791E770C" w:rsidR="00F40794" w:rsidRPr="0028434F" w:rsidRDefault="00F40794" w:rsidP="007719E0">
            <w:pPr>
              <w:spacing w:line="360" w:lineRule="auto"/>
              <w:jc w:val="both"/>
            </w:pPr>
            <w:r w:rsidRPr="0028434F">
              <w:t xml:space="preserve">(a) </w:t>
            </w:r>
            <w:r w:rsidRPr="00F40794">
              <w:t>Ensure that book information can be retrieved according to the set filter conditions, and the results are returned to the interface for display</w:t>
            </w:r>
          </w:p>
          <w:p w14:paraId="2F636741" w14:textId="6C382216" w:rsidR="00F40794" w:rsidRPr="0028434F" w:rsidRDefault="00F40794" w:rsidP="007719E0">
            <w:pPr>
              <w:spacing w:line="360" w:lineRule="auto"/>
              <w:jc w:val="both"/>
            </w:pPr>
            <w:r w:rsidRPr="0028434F">
              <w:t xml:space="preserve">(b) </w:t>
            </w:r>
            <w:r w:rsidRPr="00F40794">
              <w:t>Make sure the functionality of each book category information works well</w:t>
            </w:r>
          </w:p>
          <w:p w14:paraId="137CEE26" w14:textId="72A526A4" w:rsidR="00F40794" w:rsidRPr="0028434F" w:rsidRDefault="00F40794" w:rsidP="007719E0">
            <w:pPr>
              <w:spacing w:line="360" w:lineRule="auto"/>
              <w:jc w:val="both"/>
            </w:pPr>
          </w:p>
        </w:tc>
      </w:tr>
      <w:tr w:rsidR="00F40794" w:rsidRPr="0028434F" w14:paraId="595C00EA" w14:textId="77777777" w:rsidTr="00B640D0">
        <w:tc>
          <w:tcPr>
            <w:tcW w:w="8299" w:type="dxa"/>
            <w:gridSpan w:val="5"/>
            <w:vAlign w:val="center"/>
          </w:tcPr>
          <w:p w14:paraId="49CD0595" w14:textId="07181C57" w:rsidR="00F40794" w:rsidRPr="0028434F" w:rsidRDefault="00F40794" w:rsidP="007719E0">
            <w:pPr>
              <w:spacing w:line="360" w:lineRule="auto"/>
              <w:jc w:val="both"/>
            </w:pPr>
            <w:r w:rsidRPr="0028434F">
              <w:t xml:space="preserve">Module/Interface: </w:t>
            </w:r>
            <w:r>
              <w:t>U</w:t>
            </w:r>
            <w:r w:rsidRPr="00F6601E">
              <w:t>ser Book Information List</w:t>
            </w:r>
            <w:r w:rsidRPr="001929B4">
              <w:t xml:space="preserve"> </w:t>
            </w:r>
            <w:r w:rsidRPr="0028434F">
              <w:t>Interface</w:t>
            </w:r>
          </w:p>
        </w:tc>
      </w:tr>
      <w:tr w:rsidR="00F40794" w:rsidRPr="004410F5" w14:paraId="3BEBF27B" w14:textId="77777777" w:rsidTr="00B640D0">
        <w:tc>
          <w:tcPr>
            <w:tcW w:w="667" w:type="dxa"/>
            <w:vAlign w:val="center"/>
          </w:tcPr>
          <w:p w14:paraId="399BFE67" w14:textId="77777777" w:rsidR="00F40794" w:rsidRPr="004410F5" w:rsidRDefault="00F40794" w:rsidP="007719E0">
            <w:pPr>
              <w:spacing w:line="360" w:lineRule="auto"/>
              <w:jc w:val="center"/>
              <w:rPr>
                <w:b/>
                <w:bCs/>
              </w:rPr>
            </w:pPr>
            <w:r w:rsidRPr="004410F5">
              <w:rPr>
                <w:b/>
                <w:bCs/>
              </w:rPr>
              <w:t>No #</w:t>
            </w:r>
          </w:p>
        </w:tc>
        <w:tc>
          <w:tcPr>
            <w:tcW w:w="1909" w:type="dxa"/>
            <w:vAlign w:val="center"/>
          </w:tcPr>
          <w:p w14:paraId="307B96C0" w14:textId="77777777" w:rsidR="00F40794" w:rsidRPr="004410F5" w:rsidRDefault="00F40794" w:rsidP="007719E0">
            <w:pPr>
              <w:spacing w:line="360" w:lineRule="auto"/>
              <w:jc w:val="center"/>
              <w:rPr>
                <w:b/>
                <w:bCs/>
              </w:rPr>
            </w:pPr>
            <w:r w:rsidRPr="004410F5">
              <w:rPr>
                <w:b/>
                <w:bCs/>
              </w:rPr>
              <w:t>Item</w:t>
            </w:r>
          </w:p>
        </w:tc>
        <w:tc>
          <w:tcPr>
            <w:tcW w:w="2448" w:type="dxa"/>
            <w:vAlign w:val="center"/>
          </w:tcPr>
          <w:p w14:paraId="10531BB8" w14:textId="77777777" w:rsidR="00F40794" w:rsidRPr="004410F5" w:rsidRDefault="00F40794" w:rsidP="007719E0">
            <w:pPr>
              <w:spacing w:line="360" w:lineRule="auto"/>
              <w:jc w:val="center"/>
              <w:rPr>
                <w:b/>
                <w:bCs/>
              </w:rPr>
            </w:pPr>
            <w:r w:rsidRPr="004410F5">
              <w:rPr>
                <w:b/>
                <w:bCs/>
              </w:rPr>
              <w:t>Test Scenario</w:t>
            </w:r>
          </w:p>
        </w:tc>
        <w:tc>
          <w:tcPr>
            <w:tcW w:w="2133" w:type="dxa"/>
            <w:vAlign w:val="center"/>
          </w:tcPr>
          <w:p w14:paraId="5F5B1EC2" w14:textId="77777777" w:rsidR="00F40794" w:rsidRPr="004410F5" w:rsidRDefault="00F40794" w:rsidP="007719E0">
            <w:pPr>
              <w:spacing w:line="360" w:lineRule="auto"/>
              <w:jc w:val="center"/>
              <w:rPr>
                <w:b/>
                <w:bCs/>
              </w:rPr>
            </w:pPr>
            <w:r w:rsidRPr="004410F5">
              <w:rPr>
                <w:b/>
                <w:bCs/>
              </w:rPr>
              <w:t>Expected Result</w:t>
            </w:r>
          </w:p>
        </w:tc>
        <w:tc>
          <w:tcPr>
            <w:tcW w:w="1142" w:type="dxa"/>
            <w:vAlign w:val="center"/>
          </w:tcPr>
          <w:p w14:paraId="45B7EC2A" w14:textId="77777777" w:rsidR="00F40794" w:rsidRPr="004410F5" w:rsidRDefault="00F40794" w:rsidP="007719E0">
            <w:pPr>
              <w:spacing w:line="360" w:lineRule="auto"/>
              <w:jc w:val="center"/>
              <w:rPr>
                <w:b/>
                <w:bCs/>
              </w:rPr>
            </w:pPr>
            <w:r w:rsidRPr="004410F5">
              <w:rPr>
                <w:b/>
                <w:bCs/>
              </w:rPr>
              <w:t>Test Status</w:t>
            </w:r>
          </w:p>
        </w:tc>
      </w:tr>
      <w:tr w:rsidR="00F40794" w:rsidRPr="0028434F" w14:paraId="158E5778" w14:textId="77777777" w:rsidTr="00B640D0">
        <w:trPr>
          <w:trHeight w:val="416"/>
        </w:trPr>
        <w:tc>
          <w:tcPr>
            <w:tcW w:w="667" w:type="dxa"/>
            <w:vAlign w:val="center"/>
          </w:tcPr>
          <w:p w14:paraId="65C22FC0" w14:textId="77777777" w:rsidR="00F40794" w:rsidRPr="0028434F" w:rsidRDefault="00F40794" w:rsidP="007719E0">
            <w:pPr>
              <w:spacing w:line="360" w:lineRule="auto"/>
              <w:jc w:val="center"/>
            </w:pPr>
            <w:r w:rsidRPr="0028434F">
              <w:t>1</w:t>
            </w:r>
          </w:p>
        </w:tc>
        <w:tc>
          <w:tcPr>
            <w:tcW w:w="1909" w:type="dxa"/>
            <w:vAlign w:val="center"/>
          </w:tcPr>
          <w:p w14:paraId="65AEB522" w14:textId="0611BEAB" w:rsidR="00F40794" w:rsidRPr="0028434F" w:rsidRDefault="00F40794" w:rsidP="007719E0">
            <w:pPr>
              <w:spacing w:line="360" w:lineRule="auto"/>
              <w:jc w:val="both"/>
            </w:pPr>
            <w:r w:rsidRPr="006A2FD1">
              <w:t>Search</w:t>
            </w:r>
          </w:p>
        </w:tc>
        <w:tc>
          <w:tcPr>
            <w:tcW w:w="2448" w:type="dxa"/>
            <w:vAlign w:val="center"/>
          </w:tcPr>
          <w:p w14:paraId="7A67D821" w14:textId="7F8C3791" w:rsidR="00F40794" w:rsidRPr="0028434F" w:rsidRDefault="00721D56" w:rsidP="007719E0">
            <w:pPr>
              <w:spacing w:line="360" w:lineRule="auto"/>
            </w:pPr>
            <w:r w:rsidRPr="00721D56">
              <w:t>After entering the field data for any book title, click the "Search" button to check that all address information under the filter is displayed</w:t>
            </w:r>
          </w:p>
        </w:tc>
        <w:tc>
          <w:tcPr>
            <w:tcW w:w="2133" w:type="dxa"/>
            <w:vAlign w:val="center"/>
          </w:tcPr>
          <w:p w14:paraId="7CDB50B6" w14:textId="26A96E7D" w:rsidR="00F40794" w:rsidRPr="0028434F" w:rsidRDefault="00721D56" w:rsidP="007719E0">
            <w:pPr>
              <w:spacing w:line="360" w:lineRule="auto"/>
            </w:pPr>
            <w:r w:rsidRPr="00721D56">
              <w:t>The details of the books under the corresponding filter conditions are filtered from the database and displayed correctly and completely on this interface</w:t>
            </w:r>
          </w:p>
        </w:tc>
        <w:tc>
          <w:tcPr>
            <w:tcW w:w="1142" w:type="dxa"/>
            <w:shd w:val="clear" w:color="auto" w:fill="92D050"/>
            <w:vAlign w:val="center"/>
          </w:tcPr>
          <w:p w14:paraId="04B45786" w14:textId="77777777" w:rsidR="00F40794" w:rsidRPr="0028434F" w:rsidRDefault="00F40794" w:rsidP="007719E0">
            <w:pPr>
              <w:spacing w:line="360" w:lineRule="auto"/>
              <w:jc w:val="center"/>
            </w:pPr>
            <w:r w:rsidRPr="0028434F">
              <w:t>Pass</w:t>
            </w:r>
          </w:p>
        </w:tc>
      </w:tr>
      <w:tr w:rsidR="00F40794" w:rsidRPr="0028434F" w14:paraId="5A6E1F0E" w14:textId="77777777" w:rsidTr="00B640D0">
        <w:tc>
          <w:tcPr>
            <w:tcW w:w="667" w:type="dxa"/>
            <w:vAlign w:val="center"/>
          </w:tcPr>
          <w:p w14:paraId="10BE5B62" w14:textId="77777777" w:rsidR="00F40794" w:rsidRPr="0028434F" w:rsidRDefault="00F40794" w:rsidP="007719E0">
            <w:pPr>
              <w:spacing w:line="360" w:lineRule="auto"/>
              <w:jc w:val="center"/>
            </w:pPr>
            <w:r w:rsidRPr="0028434F">
              <w:t>2</w:t>
            </w:r>
          </w:p>
        </w:tc>
        <w:tc>
          <w:tcPr>
            <w:tcW w:w="1909" w:type="dxa"/>
            <w:vAlign w:val="center"/>
          </w:tcPr>
          <w:p w14:paraId="71C46855" w14:textId="76CF8BDB" w:rsidR="00F40794" w:rsidRPr="007B6BC2" w:rsidRDefault="00721D56" w:rsidP="007719E0">
            <w:pPr>
              <w:spacing w:line="360" w:lineRule="auto"/>
              <w:jc w:val="both"/>
            </w:pPr>
            <w:r>
              <w:t>L</w:t>
            </w:r>
            <w:r w:rsidRPr="00721D56">
              <w:t>iterature</w:t>
            </w:r>
          </w:p>
        </w:tc>
        <w:tc>
          <w:tcPr>
            <w:tcW w:w="2448" w:type="dxa"/>
            <w:vAlign w:val="center"/>
          </w:tcPr>
          <w:p w14:paraId="16E38BC1" w14:textId="50353C98" w:rsidR="00F40794" w:rsidRPr="0028434F" w:rsidRDefault="00721D56" w:rsidP="007719E0">
            <w:pPr>
              <w:spacing w:line="360" w:lineRule="auto"/>
            </w:pPr>
            <w:r w:rsidRPr="00721D56">
              <w:t>Click the category button to filter the database</w:t>
            </w:r>
          </w:p>
        </w:tc>
        <w:tc>
          <w:tcPr>
            <w:tcW w:w="2133" w:type="dxa"/>
            <w:vAlign w:val="center"/>
          </w:tcPr>
          <w:p w14:paraId="32751CCB" w14:textId="462B0CC3" w:rsidR="00F40794" w:rsidRPr="0028434F" w:rsidRDefault="00C06592" w:rsidP="007719E0">
            <w:pPr>
              <w:spacing w:line="360" w:lineRule="auto"/>
            </w:pPr>
            <w:r w:rsidRPr="00C06592">
              <w:t>The database filters out literature books and displays them correctly on this interface</w:t>
            </w:r>
          </w:p>
        </w:tc>
        <w:tc>
          <w:tcPr>
            <w:tcW w:w="1142" w:type="dxa"/>
            <w:shd w:val="clear" w:color="auto" w:fill="92D050"/>
            <w:vAlign w:val="center"/>
          </w:tcPr>
          <w:p w14:paraId="51DE5BA1" w14:textId="77777777" w:rsidR="00F40794" w:rsidRPr="0028434F" w:rsidRDefault="00F40794" w:rsidP="007719E0">
            <w:pPr>
              <w:spacing w:line="360" w:lineRule="auto"/>
              <w:jc w:val="center"/>
            </w:pPr>
            <w:r w:rsidRPr="0028434F">
              <w:t>Pass</w:t>
            </w:r>
          </w:p>
        </w:tc>
      </w:tr>
      <w:tr w:rsidR="00F40794" w:rsidRPr="0028434F" w14:paraId="1E4EBE30" w14:textId="77777777" w:rsidTr="00B640D0">
        <w:tc>
          <w:tcPr>
            <w:tcW w:w="667" w:type="dxa"/>
            <w:vAlign w:val="center"/>
          </w:tcPr>
          <w:p w14:paraId="4DAA47AF" w14:textId="77777777" w:rsidR="00F40794" w:rsidRPr="0028434F" w:rsidRDefault="00F40794" w:rsidP="007719E0">
            <w:pPr>
              <w:spacing w:line="360" w:lineRule="auto"/>
              <w:jc w:val="center"/>
            </w:pPr>
            <w:r w:rsidRPr="0028434F">
              <w:t>3</w:t>
            </w:r>
          </w:p>
        </w:tc>
        <w:tc>
          <w:tcPr>
            <w:tcW w:w="1909" w:type="dxa"/>
            <w:vAlign w:val="center"/>
          </w:tcPr>
          <w:p w14:paraId="188CD81F" w14:textId="5F0B9941" w:rsidR="00F40794" w:rsidRPr="0028434F" w:rsidRDefault="00721D56" w:rsidP="007719E0">
            <w:pPr>
              <w:spacing w:line="360" w:lineRule="auto"/>
              <w:jc w:val="both"/>
            </w:pPr>
            <w:r>
              <w:t>R</w:t>
            </w:r>
            <w:r w:rsidRPr="00721D56">
              <w:t>eference</w:t>
            </w:r>
          </w:p>
        </w:tc>
        <w:tc>
          <w:tcPr>
            <w:tcW w:w="2448" w:type="dxa"/>
            <w:vAlign w:val="center"/>
          </w:tcPr>
          <w:p w14:paraId="6E4BE50A" w14:textId="6033D486" w:rsidR="00F40794" w:rsidRPr="0028434F" w:rsidRDefault="00721D56" w:rsidP="007719E0">
            <w:pPr>
              <w:spacing w:line="360" w:lineRule="auto"/>
            </w:pPr>
            <w:r w:rsidRPr="00721D56">
              <w:t>Click the category button to filter the database</w:t>
            </w:r>
          </w:p>
        </w:tc>
        <w:tc>
          <w:tcPr>
            <w:tcW w:w="2133" w:type="dxa"/>
            <w:vAlign w:val="center"/>
          </w:tcPr>
          <w:p w14:paraId="709EB148" w14:textId="32114A53" w:rsidR="00F40794" w:rsidRPr="0028434F" w:rsidRDefault="00C06592" w:rsidP="007719E0">
            <w:pPr>
              <w:spacing w:line="360" w:lineRule="auto"/>
            </w:pPr>
            <w:r w:rsidRPr="00C06592">
              <w:t>The database filters out Reference books and displays them correctly on this interface</w:t>
            </w:r>
          </w:p>
        </w:tc>
        <w:tc>
          <w:tcPr>
            <w:tcW w:w="1142" w:type="dxa"/>
            <w:shd w:val="clear" w:color="auto" w:fill="92D050"/>
            <w:vAlign w:val="center"/>
          </w:tcPr>
          <w:p w14:paraId="130412B7" w14:textId="77777777" w:rsidR="00F40794" w:rsidRPr="0028434F" w:rsidRDefault="00F40794" w:rsidP="007719E0">
            <w:pPr>
              <w:spacing w:line="360" w:lineRule="auto"/>
              <w:jc w:val="center"/>
            </w:pPr>
            <w:r w:rsidRPr="0028434F">
              <w:t>Pass</w:t>
            </w:r>
          </w:p>
        </w:tc>
      </w:tr>
      <w:tr w:rsidR="00F40794" w:rsidRPr="0028434F" w14:paraId="63C73ABE" w14:textId="77777777" w:rsidTr="00B640D0">
        <w:tc>
          <w:tcPr>
            <w:tcW w:w="667" w:type="dxa"/>
            <w:vAlign w:val="center"/>
          </w:tcPr>
          <w:p w14:paraId="4DE30AC2" w14:textId="77777777" w:rsidR="00F40794" w:rsidRPr="0028434F" w:rsidRDefault="00F40794" w:rsidP="007719E0">
            <w:pPr>
              <w:spacing w:line="360" w:lineRule="auto"/>
              <w:jc w:val="center"/>
            </w:pPr>
            <w:r w:rsidRPr="0028434F">
              <w:t>4</w:t>
            </w:r>
          </w:p>
        </w:tc>
        <w:tc>
          <w:tcPr>
            <w:tcW w:w="1909" w:type="dxa"/>
            <w:vAlign w:val="center"/>
          </w:tcPr>
          <w:p w14:paraId="1A208DB8" w14:textId="0085DBA5" w:rsidR="00F40794" w:rsidRPr="0028434F" w:rsidRDefault="00C06592" w:rsidP="007719E0">
            <w:pPr>
              <w:spacing w:line="360" w:lineRule="auto"/>
              <w:jc w:val="both"/>
            </w:pPr>
            <w:r w:rsidRPr="00C06592">
              <w:t>Biography</w:t>
            </w:r>
          </w:p>
        </w:tc>
        <w:tc>
          <w:tcPr>
            <w:tcW w:w="2448" w:type="dxa"/>
            <w:vAlign w:val="center"/>
          </w:tcPr>
          <w:p w14:paraId="6DE98C21" w14:textId="315EAA0B" w:rsidR="00F40794" w:rsidRPr="0028434F" w:rsidRDefault="00C06592" w:rsidP="007719E0">
            <w:pPr>
              <w:spacing w:line="360" w:lineRule="auto"/>
            </w:pPr>
            <w:r w:rsidRPr="00721D56">
              <w:t>Click the category button to filter the database</w:t>
            </w:r>
          </w:p>
        </w:tc>
        <w:tc>
          <w:tcPr>
            <w:tcW w:w="2133" w:type="dxa"/>
            <w:vAlign w:val="center"/>
          </w:tcPr>
          <w:p w14:paraId="33B1C859" w14:textId="3A10165C" w:rsidR="00F40794" w:rsidRPr="0028434F" w:rsidRDefault="00C06592" w:rsidP="007719E0">
            <w:pPr>
              <w:spacing w:line="360" w:lineRule="auto"/>
            </w:pPr>
            <w:r w:rsidRPr="00C06592">
              <w:t>The database filters out Biography books and displays them correctly on this interface</w:t>
            </w:r>
          </w:p>
        </w:tc>
        <w:tc>
          <w:tcPr>
            <w:tcW w:w="1142" w:type="dxa"/>
            <w:shd w:val="clear" w:color="auto" w:fill="92D050"/>
            <w:vAlign w:val="center"/>
          </w:tcPr>
          <w:p w14:paraId="465FC9A3" w14:textId="77777777" w:rsidR="00F40794" w:rsidRPr="0028434F" w:rsidRDefault="00F40794" w:rsidP="007719E0">
            <w:pPr>
              <w:spacing w:line="360" w:lineRule="auto"/>
              <w:jc w:val="center"/>
            </w:pPr>
            <w:r w:rsidRPr="0028434F">
              <w:t>Pass</w:t>
            </w:r>
          </w:p>
        </w:tc>
      </w:tr>
      <w:tr w:rsidR="00F40794" w:rsidRPr="0028434F" w14:paraId="7A3A1256" w14:textId="77777777" w:rsidTr="00B640D0">
        <w:tc>
          <w:tcPr>
            <w:tcW w:w="667" w:type="dxa"/>
            <w:vAlign w:val="center"/>
          </w:tcPr>
          <w:p w14:paraId="6D2584A1" w14:textId="77777777" w:rsidR="00F40794" w:rsidRPr="0028434F" w:rsidRDefault="00F40794" w:rsidP="007719E0">
            <w:pPr>
              <w:spacing w:line="360" w:lineRule="auto"/>
              <w:jc w:val="center"/>
            </w:pPr>
            <w:r>
              <w:rPr>
                <w:rFonts w:hint="eastAsia"/>
              </w:rPr>
              <w:lastRenderedPageBreak/>
              <w:t>5</w:t>
            </w:r>
          </w:p>
        </w:tc>
        <w:tc>
          <w:tcPr>
            <w:tcW w:w="1909" w:type="dxa"/>
            <w:vAlign w:val="center"/>
          </w:tcPr>
          <w:p w14:paraId="535E0D1F" w14:textId="39474D0A" w:rsidR="00F40794" w:rsidRDefault="00C06592" w:rsidP="007719E0">
            <w:pPr>
              <w:spacing w:line="360" w:lineRule="auto"/>
              <w:jc w:val="both"/>
            </w:pPr>
            <w:r w:rsidRPr="00C06592">
              <w:t>Travel</w:t>
            </w:r>
          </w:p>
        </w:tc>
        <w:tc>
          <w:tcPr>
            <w:tcW w:w="2448" w:type="dxa"/>
            <w:vAlign w:val="center"/>
          </w:tcPr>
          <w:p w14:paraId="5A2A492F" w14:textId="5F4A550D" w:rsidR="00F40794" w:rsidRPr="00280D09" w:rsidRDefault="00C06592" w:rsidP="007719E0">
            <w:pPr>
              <w:spacing w:line="360" w:lineRule="auto"/>
            </w:pPr>
            <w:r w:rsidRPr="00721D56">
              <w:t>Click the category button to filter the database</w:t>
            </w:r>
          </w:p>
        </w:tc>
        <w:tc>
          <w:tcPr>
            <w:tcW w:w="2133" w:type="dxa"/>
            <w:vAlign w:val="center"/>
          </w:tcPr>
          <w:p w14:paraId="234671A2" w14:textId="440B139D" w:rsidR="00F40794" w:rsidRPr="00280D09" w:rsidRDefault="00C06592" w:rsidP="007719E0">
            <w:pPr>
              <w:spacing w:line="360" w:lineRule="auto"/>
            </w:pPr>
            <w:r w:rsidRPr="00C06592">
              <w:t>The database filters out Travel books and displays them correctly on this interface</w:t>
            </w:r>
          </w:p>
        </w:tc>
        <w:tc>
          <w:tcPr>
            <w:tcW w:w="1142" w:type="dxa"/>
            <w:shd w:val="clear" w:color="auto" w:fill="92D050"/>
            <w:vAlign w:val="center"/>
          </w:tcPr>
          <w:p w14:paraId="60821A5C" w14:textId="77777777" w:rsidR="00F40794" w:rsidRPr="0028434F" w:rsidRDefault="00F40794" w:rsidP="007719E0">
            <w:pPr>
              <w:spacing w:line="360" w:lineRule="auto"/>
              <w:jc w:val="center"/>
            </w:pPr>
            <w:r>
              <w:rPr>
                <w:rFonts w:hint="eastAsia"/>
              </w:rPr>
              <w:t>P</w:t>
            </w:r>
            <w:r>
              <w:t>ass</w:t>
            </w:r>
          </w:p>
        </w:tc>
      </w:tr>
      <w:tr w:rsidR="00C06592" w:rsidRPr="0028434F" w14:paraId="12AFE21F" w14:textId="77777777" w:rsidTr="00B640D0">
        <w:tc>
          <w:tcPr>
            <w:tcW w:w="667" w:type="dxa"/>
            <w:vAlign w:val="center"/>
          </w:tcPr>
          <w:p w14:paraId="136F1CB1" w14:textId="3EEE0D7B" w:rsidR="00C06592" w:rsidRDefault="00C06592" w:rsidP="007719E0">
            <w:pPr>
              <w:spacing w:line="360" w:lineRule="auto"/>
              <w:jc w:val="center"/>
            </w:pPr>
            <w:r>
              <w:rPr>
                <w:rFonts w:hint="eastAsia"/>
              </w:rPr>
              <w:t>6</w:t>
            </w:r>
          </w:p>
        </w:tc>
        <w:tc>
          <w:tcPr>
            <w:tcW w:w="1909" w:type="dxa"/>
            <w:vAlign w:val="center"/>
          </w:tcPr>
          <w:p w14:paraId="28AC7776" w14:textId="5A53305A" w:rsidR="00C06592" w:rsidRPr="00C06592" w:rsidRDefault="00BC4048" w:rsidP="007719E0">
            <w:pPr>
              <w:spacing w:line="360" w:lineRule="auto"/>
              <w:jc w:val="both"/>
            </w:pPr>
            <w:r w:rsidRPr="00BC4048">
              <w:t>Cook</w:t>
            </w:r>
          </w:p>
        </w:tc>
        <w:tc>
          <w:tcPr>
            <w:tcW w:w="2448" w:type="dxa"/>
            <w:vAlign w:val="center"/>
          </w:tcPr>
          <w:p w14:paraId="7B6FB671" w14:textId="7599E4FD" w:rsidR="00C06592" w:rsidRPr="00721D56" w:rsidRDefault="006573CC" w:rsidP="007719E0">
            <w:pPr>
              <w:spacing w:line="360" w:lineRule="auto"/>
            </w:pPr>
            <w:r w:rsidRPr="00721D56">
              <w:t>Click the category button to filter the database</w:t>
            </w:r>
          </w:p>
        </w:tc>
        <w:tc>
          <w:tcPr>
            <w:tcW w:w="2133" w:type="dxa"/>
            <w:vAlign w:val="center"/>
          </w:tcPr>
          <w:p w14:paraId="07B6FF52" w14:textId="50AA0667" w:rsidR="00C06592" w:rsidRPr="00C06592" w:rsidRDefault="006375C8" w:rsidP="007719E0">
            <w:pPr>
              <w:spacing w:line="360" w:lineRule="auto"/>
            </w:pPr>
            <w:r w:rsidRPr="006375C8">
              <w:t>The database filters out Cook books and displays them correctly on this interface</w:t>
            </w:r>
          </w:p>
        </w:tc>
        <w:tc>
          <w:tcPr>
            <w:tcW w:w="1142" w:type="dxa"/>
            <w:shd w:val="clear" w:color="auto" w:fill="92D050"/>
            <w:vAlign w:val="center"/>
          </w:tcPr>
          <w:p w14:paraId="126DA06B" w14:textId="5F61CFB0" w:rsidR="00C06592" w:rsidRDefault="006375C8" w:rsidP="007719E0">
            <w:pPr>
              <w:spacing w:line="360" w:lineRule="auto"/>
              <w:jc w:val="center"/>
            </w:pPr>
            <w:r>
              <w:rPr>
                <w:rFonts w:hint="eastAsia"/>
              </w:rPr>
              <w:t>P</w:t>
            </w:r>
            <w:r>
              <w:t>ass</w:t>
            </w:r>
          </w:p>
        </w:tc>
      </w:tr>
      <w:tr w:rsidR="00C06592" w:rsidRPr="0028434F" w14:paraId="6CB9B71C" w14:textId="77777777" w:rsidTr="00B640D0">
        <w:tc>
          <w:tcPr>
            <w:tcW w:w="667" w:type="dxa"/>
            <w:vAlign w:val="center"/>
          </w:tcPr>
          <w:p w14:paraId="00826A0D" w14:textId="46696A61" w:rsidR="00C06592" w:rsidRDefault="006375C8" w:rsidP="007719E0">
            <w:pPr>
              <w:spacing w:line="360" w:lineRule="auto"/>
              <w:jc w:val="center"/>
            </w:pPr>
            <w:r>
              <w:rPr>
                <w:rFonts w:hint="eastAsia"/>
              </w:rPr>
              <w:t>7</w:t>
            </w:r>
          </w:p>
        </w:tc>
        <w:tc>
          <w:tcPr>
            <w:tcW w:w="1909" w:type="dxa"/>
            <w:vAlign w:val="center"/>
          </w:tcPr>
          <w:p w14:paraId="262B1D56" w14:textId="3D820AA2" w:rsidR="00C06592" w:rsidRPr="00C06592" w:rsidRDefault="006375C8" w:rsidP="007719E0">
            <w:pPr>
              <w:spacing w:line="360" w:lineRule="auto"/>
              <w:jc w:val="both"/>
            </w:pPr>
            <w:r w:rsidRPr="006375C8">
              <w:t>Philosophy</w:t>
            </w:r>
          </w:p>
        </w:tc>
        <w:tc>
          <w:tcPr>
            <w:tcW w:w="2448" w:type="dxa"/>
            <w:vAlign w:val="center"/>
          </w:tcPr>
          <w:p w14:paraId="5F1130F3" w14:textId="15C49FF4" w:rsidR="00C06592" w:rsidRPr="00721D56" w:rsidRDefault="006375C8" w:rsidP="007719E0">
            <w:pPr>
              <w:spacing w:line="360" w:lineRule="auto"/>
            </w:pPr>
            <w:r w:rsidRPr="00721D56">
              <w:t>Click the category button to filter the database</w:t>
            </w:r>
          </w:p>
        </w:tc>
        <w:tc>
          <w:tcPr>
            <w:tcW w:w="2133" w:type="dxa"/>
            <w:vAlign w:val="center"/>
          </w:tcPr>
          <w:p w14:paraId="318FD546" w14:textId="346020AB" w:rsidR="00C06592" w:rsidRPr="00C06592" w:rsidRDefault="006375C8" w:rsidP="007719E0">
            <w:pPr>
              <w:spacing w:line="360" w:lineRule="auto"/>
            </w:pPr>
            <w:r w:rsidRPr="006375C8">
              <w:t>The database filters out Philosophy books and displays them correctly on this interface</w:t>
            </w:r>
          </w:p>
        </w:tc>
        <w:tc>
          <w:tcPr>
            <w:tcW w:w="1142" w:type="dxa"/>
            <w:shd w:val="clear" w:color="auto" w:fill="92D050"/>
            <w:vAlign w:val="center"/>
          </w:tcPr>
          <w:p w14:paraId="75F5AB4E" w14:textId="1A884797" w:rsidR="00C06592" w:rsidRDefault="006375C8" w:rsidP="007719E0">
            <w:pPr>
              <w:spacing w:line="360" w:lineRule="auto"/>
              <w:jc w:val="center"/>
            </w:pPr>
            <w:r>
              <w:rPr>
                <w:rFonts w:hint="eastAsia"/>
              </w:rPr>
              <w:t>P</w:t>
            </w:r>
            <w:r>
              <w:t>ass</w:t>
            </w:r>
          </w:p>
        </w:tc>
      </w:tr>
      <w:tr w:rsidR="00C06592" w:rsidRPr="0028434F" w14:paraId="1FE4D4A6" w14:textId="77777777" w:rsidTr="00B640D0">
        <w:tc>
          <w:tcPr>
            <w:tcW w:w="667" w:type="dxa"/>
            <w:vAlign w:val="center"/>
          </w:tcPr>
          <w:p w14:paraId="2BB29D0B" w14:textId="792F20E7" w:rsidR="00C06592" w:rsidRDefault="006375C8" w:rsidP="007719E0">
            <w:pPr>
              <w:spacing w:line="360" w:lineRule="auto"/>
              <w:jc w:val="center"/>
            </w:pPr>
            <w:r>
              <w:rPr>
                <w:rFonts w:hint="eastAsia"/>
              </w:rPr>
              <w:t>8</w:t>
            </w:r>
          </w:p>
        </w:tc>
        <w:tc>
          <w:tcPr>
            <w:tcW w:w="1909" w:type="dxa"/>
            <w:vAlign w:val="center"/>
          </w:tcPr>
          <w:p w14:paraId="7E3F69D0" w14:textId="1EBF7A65" w:rsidR="00C06592" w:rsidRPr="00C06592" w:rsidRDefault="006375C8" w:rsidP="007719E0">
            <w:pPr>
              <w:spacing w:line="360" w:lineRule="auto"/>
              <w:jc w:val="both"/>
            </w:pPr>
            <w:r w:rsidRPr="006375C8">
              <w:t>History</w:t>
            </w:r>
          </w:p>
        </w:tc>
        <w:tc>
          <w:tcPr>
            <w:tcW w:w="2448" w:type="dxa"/>
            <w:vAlign w:val="center"/>
          </w:tcPr>
          <w:p w14:paraId="61CB40F4" w14:textId="29C50925" w:rsidR="00C06592" w:rsidRPr="00721D56" w:rsidRDefault="006375C8" w:rsidP="007719E0">
            <w:pPr>
              <w:spacing w:line="360" w:lineRule="auto"/>
            </w:pPr>
            <w:r w:rsidRPr="00721D56">
              <w:t>Click the category button to filter the database</w:t>
            </w:r>
          </w:p>
        </w:tc>
        <w:tc>
          <w:tcPr>
            <w:tcW w:w="2133" w:type="dxa"/>
            <w:vAlign w:val="center"/>
          </w:tcPr>
          <w:p w14:paraId="4D87BC2A" w14:textId="7B6ED284" w:rsidR="00C06592" w:rsidRPr="00C06592" w:rsidRDefault="006375C8" w:rsidP="007719E0">
            <w:pPr>
              <w:spacing w:line="360" w:lineRule="auto"/>
            </w:pPr>
            <w:r w:rsidRPr="006375C8">
              <w:t>The database filters out History books and displays them correctly on this interface</w:t>
            </w:r>
          </w:p>
        </w:tc>
        <w:tc>
          <w:tcPr>
            <w:tcW w:w="1142" w:type="dxa"/>
            <w:shd w:val="clear" w:color="auto" w:fill="92D050"/>
            <w:vAlign w:val="center"/>
          </w:tcPr>
          <w:p w14:paraId="6B4A63D5" w14:textId="6BADAB0E" w:rsidR="00C06592" w:rsidRDefault="006375C8" w:rsidP="007719E0">
            <w:pPr>
              <w:spacing w:line="360" w:lineRule="auto"/>
              <w:jc w:val="center"/>
            </w:pPr>
            <w:r>
              <w:rPr>
                <w:rFonts w:hint="eastAsia"/>
              </w:rPr>
              <w:t>P</w:t>
            </w:r>
            <w:r>
              <w:t>ass</w:t>
            </w:r>
          </w:p>
        </w:tc>
      </w:tr>
      <w:tr w:rsidR="00C06592" w:rsidRPr="0028434F" w14:paraId="1001DEFA" w14:textId="77777777" w:rsidTr="00B640D0">
        <w:tc>
          <w:tcPr>
            <w:tcW w:w="667" w:type="dxa"/>
            <w:vAlign w:val="center"/>
          </w:tcPr>
          <w:p w14:paraId="28BE97EF" w14:textId="59A1780A" w:rsidR="00C06592" w:rsidRDefault="006375C8" w:rsidP="007719E0">
            <w:pPr>
              <w:spacing w:line="360" w:lineRule="auto"/>
              <w:jc w:val="center"/>
            </w:pPr>
            <w:r>
              <w:rPr>
                <w:rFonts w:hint="eastAsia"/>
              </w:rPr>
              <w:t>9</w:t>
            </w:r>
          </w:p>
        </w:tc>
        <w:tc>
          <w:tcPr>
            <w:tcW w:w="1909" w:type="dxa"/>
            <w:vAlign w:val="center"/>
          </w:tcPr>
          <w:p w14:paraId="32D76512" w14:textId="3597857A" w:rsidR="00C06592" w:rsidRPr="00C06592" w:rsidRDefault="006375C8" w:rsidP="007719E0">
            <w:pPr>
              <w:spacing w:line="360" w:lineRule="auto"/>
              <w:jc w:val="both"/>
            </w:pPr>
            <w:r>
              <w:rPr>
                <w:rFonts w:hint="eastAsia"/>
              </w:rPr>
              <w:t>A</w:t>
            </w:r>
            <w:r>
              <w:t>ll</w:t>
            </w:r>
          </w:p>
        </w:tc>
        <w:tc>
          <w:tcPr>
            <w:tcW w:w="2448" w:type="dxa"/>
            <w:vAlign w:val="center"/>
          </w:tcPr>
          <w:p w14:paraId="0C4D34B1" w14:textId="1E808FEB" w:rsidR="00C06592" w:rsidRPr="00721D56" w:rsidRDefault="006375C8" w:rsidP="007719E0">
            <w:pPr>
              <w:spacing w:line="360" w:lineRule="auto"/>
            </w:pPr>
            <w:r w:rsidRPr="00721D56">
              <w:t>Click the category button to filter the database</w:t>
            </w:r>
          </w:p>
        </w:tc>
        <w:tc>
          <w:tcPr>
            <w:tcW w:w="2133" w:type="dxa"/>
            <w:vAlign w:val="center"/>
          </w:tcPr>
          <w:p w14:paraId="08EB12EA" w14:textId="7CB78888" w:rsidR="00C06592" w:rsidRPr="00C06592" w:rsidRDefault="006375C8" w:rsidP="007719E0">
            <w:pPr>
              <w:spacing w:line="360" w:lineRule="auto"/>
            </w:pPr>
            <w:r w:rsidRPr="006375C8">
              <w:t>The database filters out all books and displays them correctly on this interface</w:t>
            </w:r>
          </w:p>
        </w:tc>
        <w:tc>
          <w:tcPr>
            <w:tcW w:w="1142" w:type="dxa"/>
            <w:shd w:val="clear" w:color="auto" w:fill="92D050"/>
            <w:vAlign w:val="center"/>
          </w:tcPr>
          <w:p w14:paraId="3D415FB8" w14:textId="466A7217" w:rsidR="00C06592" w:rsidRDefault="006375C8" w:rsidP="007719E0">
            <w:pPr>
              <w:spacing w:line="360" w:lineRule="auto"/>
              <w:jc w:val="center"/>
            </w:pPr>
            <w:r>
              <w:rPr>
                <w:rFonts w:hint="eastAsia"/>
              </w:rPr>
              <w:t>P</w:t>
            </w:r>
            <w:r>
              <w:t>ass</w:t>
            </w:r>
          </w:p>
        </w:tc>
      </w:tr>
    </w:tbl>
    <w:p w14:paraId="78DA0823" w14:textId="5F771130" w:rsidR="00F6601E" w:rsidRDefault="00F6601E" w:rsidP="007719E0">
      <w:pPr>
        <w:widowControl w:val="0"/>
        <w:spacing w:line="360" w:lineRule="auto"/>
        <w:jc w:val="both"/>
      </w:pPr>
    </w:p>
    <w:p w14:paraId="75DB3C9F" w14:textId="76B185F6" w:rsidR="00F6601E" w:rsidRDefault="00F6601E" w:rsidP="007719E0">
      <w:pPr>
        <w:widowControl w:val="0"/>
        <w:spacing w:line="360" w:lineRule="auto"/>
        <w:jc w:val="both"/>
      </w:pPr>
    </w:p>
    <w:p w14:paraId="136D2548" w14:textId="5D3BF8D2" w:rsidR="00F6601E" w:rsidRDefault="00F6601E" w:rsidP="007719E0">
      <w:pPr>
        <w:widowControl w:val="0"/>
        <w:spacing w:line="360" w:lineRule="auto"/>
        <w:jc w:val="both"/>
      </w:pPr>
    </w:p>
    <w:p w14:paraId="60C57CEF" w14:textId="3F0EE672" w:rsidR="00F6601E" w:rsidRPr="00833271" w:rsidRDefault="006375C8"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 xml:space="preserve">.8 Test cases for user profile </w:t>
      </w:r>
    </w:p>
    <w:p w14:paraId="02D81058" w14:textId="424A7DDA" w:rsidR="00F6601E" w:rsidRDefault="00E007D9" w:rsidP="007719E0">
      <w:pPr>
        <w:widowControl w:val="0"/>
        <w:spacing w:line="360" w:lineRule="auto"/>
        <w:jc w:val="both"/>
      </w:pPr>
      <w:r w:rsidRPr="00E007D9">
        <w:t>The following test case ID 8 is used to test the functionality of the user profile page. All test scenarios in test case ID 8 passed.</w:t>
      </w:r>
    </w:p>
    <w:p w14:paraId="7B866442" w14:textId="6DC12213" w:rsidR="00F6601E" w:rsidRDefault="00F6601E" w:rsidP="007719E0">
      <w:pPr>
        <w:widowControl w:val="0"/>
        <w:spacing w:line="360" w:lineRule="auto"/>
        <w:jc w:val="both"/>
      </w:pPr>
    </w:p>
    <w:tbl>
      <w:tblPr>
        <w:tblStyle w:val="a6"/>
        <w:tblW w:w="0" w:type="auto"/>
        <w:tblLook w:val="04A0" w:firstRow="1" w:lastRow="0" w:firstColumn="1" w:lastColumn="0" w:noHBand="0" w:noVBand="1"/>
      </w:tblPr>
      <w:tblGrid>
        <w:gridCol w:w="667"/>
        <w:gridCol w:w="1909"/>
        <w:gridCol w:w="2448"/>
        <w:gridCol w:w="2133"/>
        <w:gridCol w:w="1142"/>
      </w:tblGrid>
      <w:tr w:rsidR="00E007D9" w:rsidRPr="0028434F" w14:paraId="2DF737A1" w14:textId="77777777" w:rsidTr="00B640D0">
        <w:tc>
          <w:tcPr>
            <w:tcW w:w="8299" w:type="dxa"/>
            <w:gridSpan w:val="5"/>
            <w:vAlign w:val="center"/>
          </w:tcPr>
          <w:p w14:paraId="5C832389" w14:textId="04663F68" w:rsidR="00E007D9" w:rsidRPr="0028434F" w:rsidRDefault="00E007D9" w:rsidP="007719E0">
            <w:pPr>
              <w:spacing w:line="360" w:lineRule="auto"/>
              <w:jc w:val="both"/>
            </w:pPr>
            <w:r w:rsidRPr="0028434F">
              <w:t xml:space="preserve">Test Case ID: </w:t>
            </w:r>
            <w:r>
              <w:t>8</w:t>
            </w:r>
          </w:p>
        </w:tc>
      </w:tr>
      <w:tr w:rsidR="00E007D9" w:rsidRPr="0028434F" w14:paraId="4EBFAFEA" w14:textId="77777777" w:rsidTr="00B640D0">
        <w:tc>
          <w:tcPr>
            <w:tcW w:w="8299" w:type="dxa"/>
            <w:gridSpan w:val="5"/>
            <w:vAlign w:val="center"/>
          </w:tcPr>
          <w:p w14:paraId="001DF4CF" w14:textId="77777777" w:rsidR="00E007D9" w:rsidRPr="0028434F" w:rsidRDefault="00E007D9" w:rsidP="007719E0">
            <w:pPr>
              <w:spacing w:line="360" w:lineRule="auto"/>
              <w:jc w:val="both"/>
            </w:pPr>
            <w:r w:rsidRPr="0028434F">
              <w:lastRenderedPageBreak/>
              <w:t xml:space="preserve">Test </w:t>
            </w:r>
            <w:r>
              <w:rPr>
                <w:rFonts w:hint="eastAsia"/>
              </w:rPr>
              <w:t>C</w:t>
            </w:r>
            <w:r w:rsidRPr="0028434F">
              <w:t xml:space="preserve">ase </w:t>
            </w:r>
            <w:r>
              <w:rPr>
                <w:rFonts w:hint="eastAsia"/>
              </w:rPr>
              <w:t>D</w:t>
            </w:r>
            <w:r w:rsidRPr="0028434F">
              <w:t xml:space="preserve">escription: </w:t>
            </w:r>
          </w:p>
          <w:p w14:paraId="18454A18" w14:textId="3809A2D6" w:rsidR="00E007D9" w:rsidRPr="0028434F" w:rsidRDefault="00E007D9" w:rsidP="007719E0">
            <w:pPr>
              <w:spacing w:line="360" w:lineRule="auto"/>
              <w:jc w:val="both"/>
            </w:pPr>
            <w:r w:rsidRPr="0028434F">
              <w:t xml:space="preserve">(a) </w:t>
            </w:r>
            <w:r w:rsidR="00294F99" w:rsidRPr="00294F99">
              <w:t>Make sure that viewing book reservations works well</w:t>
            </w:r>
          </w:p>
          <w:p w14:paraId="35384A98" w14:textId="1054D129" w:rsidR="00E007D9" w:rsidRPr="0028434F" w:rsidRDefault="00E007D9" w:rsidP="007719E0">
            <w:pPr>
              <w:spacing w:line="360" w:lineRule="auto"/>
              <w:jc w:val="both"/>
            </w:pPr>
            <w:r w:rsidRPr="0028434F">
              <w:t xml:space="preserve">(b) </w:t>
            </w:r>
            <w:r w:rsidR="00294F99" w:rsidRPr="00294F99">
              <w:t xml:space="preserve">Make sure the feature to check book </w:t>
            </w:r>
            <w:r w:rsidR="00294F99">
              <w:t>borrow</w:t>
            </w:r>
            <w:r w:rsidR="00294F99" w:rsidRPr="00294F99">
              <w:t>ing works well</w:t>
            </w:r>
          </w:p>
          <w:p w14:paraId="5DF5E9DD" w14:textId="77777777" w:rsidR="00E007D9" w:rsidRDefault="00294F99" w:rsidP="007719E0">
            <w:pPr>
              <w:spacing w:line="360" w:lineRule="auto"/>
              <w:jc w:val="both"/>
            </w:pPr>
            <w:r>
              <w:t xml:space="preserve">(c) </w:t>
            </w:r>
            <w:r w:rsidRPr="00294F99">
              <w:t>Make sure that the function to check the return of your book is working well</w:t>
            </w:r>
          </w:p>
          <w:p w14:paraId="43649D92" w14:textId="77777777" w:rsidR="00294F99" w:rsidRDefault="00294F99" w:rsidP="007719E0">
            <w:pPr>
              <w:spacing w:line="360" w:lineRule="auto"/>
              <w:jc w:val="both"/>
            </w:pPr>
            <w:r>
              <w:rPr>
                <w:rFonts w:hint="eastAsia"/>
              </w:rPr>
              <w:t>(</w:t>
            </w:r>
            <w:r>
              <w:t>d</w:t>
            </w:r>
            <w:r>
              <w:rPr>
                <w:rFonts w:hint="eastAsia"/>
              </w:rPr>
              <w:t>)</w:t>
            </w:r>
            <w:r>
              <w:t xml:space="preserve"> </w:t>
            </w:r>
            <w:r w:rsidRPr="00294F99">
              <w:t>Make sure that viewing missing books works well</w:t>
            </w:r>
          </w:p>
          <w:p w14:paraId="4E9714B8" w14:textId="77777777" w:rsidR="00294F99" w:rsidRDefault="00294F99" w:rsidP="007719E0">
            <w:pPr>
              <w:spacing w:line="360" w:lineRule="auto"/>
              <w:jc w:val="both"/>
            </w:pPr>
            <w:r>
              <w:rPr>
                <w:rFonts w:hint="eastAsia"/>
              </w:rPr>
              <w:t>(</w:t>
            </w:r>
            <w:r>
              <w:t xml:space="preserve">e) </w:t>
            </w:r>
            <w:r w:rsidRPr="00294F99">
              <w:t>Make sure that viewing your favorites works well</w:t>
            </w:r>
          </w:p>
          <w:p w14:paraId="1A89B6F8" w14:textId="77777777" w:rsidR="00294F99" w:rsidRDefault="00294F99" w:rsidP="007719E0">
            <w:pPr>
              <w:spacing w:line="360" w:lineRule="auto"/>
              <w:jc w:val="both"/>
            </w:pPr>
            <w:r>
              <w:rPr>
                <w:rFonts w:hint="eastAsia"/>
              </w:rPr>
              <w:t>(</w:t>
            </w:r>
            <w:r>
              <w:t xml:space="preserve">f) </w:t>
            </w:r>
            <w:r w:rsidRPr="00294F99">
              <w:t>Make sure the functionality to modify user information works well</w:t>
            </w:r>
          </w:p>
          <w:p w14:paraId="4B928330" w14:textId="4898574F" w:rsidR="00294F99" w:rsidRPr="00294F99" w:rsidRDefault="00294F99" w:rsidP="007719E0">
            <w:pPr>
              <w:spacing w:line="360" w:lineRule="auto"/>
              <w:jc w:val="both"/>
            </w:pPr>
            <w:r>
              <w:rPr>
                <w:rFonts w:hint="eastAsia"/>
              </w:rPr>
              <w:t>(</w:t>
            </w:r>
            <w:r>
              <w:t xml:space="preserve">g) </w:t>
            </w:r>
            <w:r w:rsidRPr="00294F99">
              <w:t>Make sure that the function to enter the book list works well</w:t>
            </w:r>
          </w:p>
        </w:tc>
      </w:tr>
      <w:tr w:rsidR="00E007D9" w:rsidRPr="0028434F" w14:paraId="0121A9BA" w14:textId="77777777" w:rsidTr="00B640D0">
        <w:tc>
          <w:tcPr>
            <w:tcW w:w="8299" w:type="dxa"/>
            <w:gridSpan w:val="5"/>
            <w:vAlign w:val="center"/>
          </w:tcPr>
          <w:p w14:paraId="2ACC77EE" w14:textId="58F7565F" w:rsidR="00E007D9" w:rsidRPr="0028434F" w:rsidRDefault="00E007D9" w:rsidP="007719E0">
            <w:pPr>
              <w:spacing w:line="360" w:lineRule="auto"/>
              <w:jc w:val="both"/>
            </w:pPr>
            <w:r w:rsidRPr="0028434F">
              <w:t xml:space="preserve">Module/Interface: </w:t>
            </w:r>
            <w:r>
              <w:t>U</w:t>
            </w:r>
            <w:r w:rsidRPr="00F6601E">
              <w:t>ser</w:t>
            </w:r>
            <w:r w:rsidR="00294F99" w:rsidRPr="006375C8">
              <w:t xml:space="preserve"> profile</w:t>
            </w:r>
            <w:r w:rsidR="00294F99" w:rsidRPr="0028434F">
              <w:t xml:space="preserve"> </w:t>
            </w:r>
            <w:r w:rsidRPr="0028434F">
              <w:t>Interface</w:t>
            </w:r>
          </w:p>
        </w:tc>
      </w:tr>
      <w:tr w:rsidR="00E007D9" w:rsidRPr="004410F5" w14:paraId="6FB96D7B" w14:textId="77777777" w:rsidTr="00B640D0">
        <w:tc>
          <w:tcPr>
            <w:tcW w:w="667" w:type="dxa"/>
            <w:vAlign w:val="center"/>
          </w:tcPr>
          <w:p w14:paraId="0378E3E5" w14:textId="77777777" w:rsidR="00E007D9" w:rsidRPr="004410F5" w:rsidRDefault="00E007D9" w:rsidP="007719E0">
            <w:pPr>
              <w:spacing w:line="360" w:lineRule="auto"/>
              <w:jc w:val="center"/>
              <w:rPr>
                <w:b/>
                <w:bCs/>
              </w:rPr>
            </w:pPr>
            <w:r w:rsidRPr="004410F5">
              <w:rPr>
                <w:b/>
                <w:bCs/>
              </w:rPr>
              <w:t>No #</w:t>
            </w:r>
          </w:p>
        </w:tc>
        <w:tc>
          <w:tcPr>
            <w:tcW w:w="1909" w:type="dxa"/>
            <w:vAlign w:val="center"/>
          </w:tcPr>
          <w:p w14:paraId="4FCB78D2" w14:textId="77777777" w:rsidR="00E007D9" w:rsidRPr="004410F5" w:rsidRDefault="00E007D9" w:rsidP="007719E0">
            <w:pPr>
              <w:spacing w:line="360" w:lineRule="auto"/>
              <w:jc w:val="center"/>
              <w:rPr>
                <w:b/>
                <w:bCs/>
              </w:rPr>
            </w:pPr>
            <w:r w:rsidRPr="004410F5">
              <w:rPr>
                <w:b/>
                <w:bCs/>
              </w:rPr>
              <w:t>Item</w:t>
            </w:r>
          </w:p>
        </w:tc>
        <w:tc>
          <w:tcPr>
            <w:tcW w:w="2448" w:type="dxa"/>
            <w:vAlign w:val="center"/>
          </w:tcPr>
          <w:p w14:paraId="4BE6F134" w14:textId="77777777" w:rsidR="00E007D9" w:rsidRPr="004410F5" w:rsidRDefault="00E007D9" w:rsidP="007719E0">
            <w:pPr>
              <w:spacing w:line="360" w:lineRule="auto"/>
              <w:jc w:val="center"/>
              <w:rPr>
                <w:b/>
                <w:bCs/>
              </w:rPr>
            </w:pPr>
            <w:r w:rsidRPr="004410F5">
              <w:rPr>
                <w:b/>
                <w:bCs/>
              </w:rPr>
              <w:t>Test Scenario</w:t>
            </w:r>
          </w:p>
        </w:tc>
        <w:tc>
          <w:tcPr>
            <w:tcW w:w="2133" w:type="dxa"/>
            <w:vAlign w:val="center"/>
          </w:tcPr>
          <w:p w14:paraId="75C03B78" w14:textId="77777777" w:rsidR="00E007D9" w:rsidRPr="004410F5" w:rsidRDefault="00E007D9" w:rsidP="007719E0">
            <w:pPr>
              <w:spacing w:line="360" w:lineRule="auto"/>
              <w:jc w:val="center"/>
              <w:rPr>
                <w:b/>
                <w:bCs/>
              </w:rPr>
            </w:pPr>
            <w:r w:rsidRPr="004410F5">
              <w:rPr>
                <w:b/>
                <w:bCs/>
              </w:rPr>
              <w:t>Expected Result</w:t>
            </w:r>
          </w:p>
        </w:tc>
        <w:tc>
          <w:tcPr>
            <w:tcW w:w="1142" w:type="dxa"/>
            <w:vAlign w:val="center"/>
          </w:tcPr>
          <w:p w14:paraId="6AB653CA" w14:textId="77777777" w:rsidR="00E007D9" w:rsidRPr="004410F5" w:rsidRDefault="00E007D9" w:rsidP="007719E0">
            <w:pPr>
              <w:spacing w:line="360" w:lineRule="auto"/>
              <w:jc w:val="center"/>
              <w:rPr>
                <w:b/>
                <w:bCs/>
              </w:rPr>
            </w:pPr>
            <w:r w:rsidRPr="004410F5">
              <w:rPr>
                <w:b/>
                <w:bCs/>
              </w:rPr>
              <w:t>Test Status</w:t>
            </w:r>
          </w:p>
        </w:tc>
      </w:tr>
      <w:tr w:rsidR="00E007D9" w:rsidRPr="0028434F" w14:paraId="0151337D" w14:textId="77777777" w:rsidTr="00B640D0">
        <w:trPr>
          <w:trHeight w:val="416"/>
        </w:trPr>
        <w:tc>
          <w:tcPr>
            <w:tcW w:w="667" w:type="dxa"/>
            <w:vAlign w:val="center"/>
          </w:tcPr>
          <w:p w14:paraId="37AA069D" w14:textId="77777777" w:rsidR="00E007D9" w:rsidRPr="0028434F" w:rsidRDefault="00E007D9" w:rsidP="007719E0">
            <w:pPr>
              <w:spacing w:line="360" w:lineRule="auto"/>
              <w:jc w:val="center"/>
            </w:pPr>
            <w:r w:rsidRPr="0028434F">
              <w:t>1</w:t>
            </w:r>
          </w:p>
        </w:tc>
        <w:tc>
          <w:tcPr>
            <w:tcW w:w="1909" w:type="dxa"/>
            <w:vAlign w:val="center"/>
          </w:tcPr>
          <w:p w14:paraId="10CC837D" w14:textId="022F49D2" w:rsidR="00E007D9" w:rsidRPr="0028434F" w:rsidRDefault="00294F99" w:rsidP="007719E0">
            <w:pPr>
              <w:spacing w:line="360" w:lineRule="auto"/>
              <w:jc w:val="both"/>
            </w:pPr>
            <w:r>
              <w:t>B</w:t>
            </w:r>
            <w:r w:rsidRPr="00294F99">
              <w:t xml:space="preserve">ook </w:t>
            </w:r>
            <w:r>
              <w:t>I</w:t>
            </w:r>
            <w:r w:rsidRPr="00294F99">
              <w:t>nformation</w:t>
            </w:r>
          </w:p>
        </w:tc>
        <w:tc>
          <w:tcPr>
            <w:tcW w:w="2448" w:type="dxa"/>
            <w:vAlign w:val="center"/>
          </w:tcPr>
          <w:p w14:paraId="10DD0CB5" w14:textId="3556C383" w:rsidR="00E007D9" w:rsidRPr="0028434F" w:rsidRDefault="00C079BF" w:rsidP="007719E0">
            <w:pPr>
              <w:spacing w:line="360" w:lineRule="auto"/>
            </w:pPr>
            <w:r w:rsidRPr="00C079BF">
              <w:t>Clicking this button page will navigate to the book list page</w:t>
            </w:r>
          </w:p>
        </w:tc>
        <w:tc>
          <w:tcPr>
            <w:tcW w:w="2133" w:type="dxa"/>
            <w:vAlign w:val="center"/>
          </w:tcPr>
          <w:p w14:paraId="0B3D3B5F" w14:textId="399BDAB4" w:rsidR="00E007D9" w:rsidRPr="0028434F" w:rsidRDefault="00C079BF" w:rsidP="007719E0">
            <w:pPr>
              <w:spacing w:line="360" w:lineRule="auto"/>
            </w:pPr>
            <w:r w:rsidRPr="00C079BF">
              <w:t>Page navigation succeeded</w:t>
            </w:r>
          </w:p>
        </w:tc>
        <w:tc>
          <w:tcPr>
            <w:tcW w:w="1142" w:type="dxa"/>
            <w:shd w:val="clear" w:color="auto" w:fill="92D050"/>
            <w:vAlign w:val="center"/>
          </w:tcPr>
          <w:p w14:paraId="471B6728" w14:textId="77777777" w:rsidR="00E007D9" w:rsidRPr="0028434F" w:rsidRDefault="00E007D9" w:rsidP="007719E0">
            <w:pPr>
              <w:spacing w:line="360" w:lineRule="auto"/>
              <w:jc w:val="center"/>
            </w:pPr>
            <w:r w:rsidRPr="0028434F">
              <w:t>Pass</w:t>
            </w:r>
          </w:p>
        </w:tc>
      </w:tr>
      <w:tr w:rsidR="00054A44" w:rsidRPr="0028434F" w14:paraId="54EDC2F0" w14:textId="77777777" w:rsidTr="00B640D0">
        <w:tc>
          <w:tcPr>
            <w:tcW w:w="667" w:type="dxa"/>
            <w:vAlign w:val="center"/>
          </w:tcPr>
          <w:p w14:paraId="2331009A" w14:textId="77777777" w:rsidR="00054A44" w:rsidRPr="0028434F" w:rsidRDefault="00054A44" w:rsidP="007719E0">
            <w:pPr>
              <w:spacing w:line="360" w:lineRule="auto"/>
              <w:jc w:val="center"/>
            </w:pPr>
            <w:r w:rsidRPr="0028434F">
              <w:t>2</w:t>
            </w:r>
          </w:p>
        </w:tc>
        <w:tc>
          <w:tcPr>
            <w:tcW w:w="1909" w:type="dxa"/>
            <w:vAlign w:val="center"/>
          </w:tcPr>
          <w:p w14:paraId="29F0E4A5" w14:textId="4F59D304" w:rsidR="00054A44" w:rsidRPr="007B6BC2" w:rsidRDefault="00054A44" w:rsidP="007719E0">
            <w:pPr>
              <w:spacing w:line="360" w:lineRule="auto"/>
              <w:jc w:val="both"/>
            </w:pPr>
            <w:r>
              <w:t>B</w:t>
            </w:r>
            <w:r w:rsidRPr="00294F99">
              <w:t>ook</w:t>
            </w:r>
            <w:r>
              <w:t xml:space="preserve"> Reserve</w:t>
            </w:r>
          </w:p>
        </w:tc>
        <w:tc>
          <w:tcPr>
            <w:tcW w:w="2448" w:type="dxa"/>
            <w:vAlign w:val="center"/>
          </w:tcPr>
          <w:p w14:paraId="198064F9" w14:textId="29A8F3F5" w:rsidR="00054A44" w:rsidRPr="0028434F" w:rsidRDefault="00C079BF" w:rsidP="007719E0">
            <w:pPr>
              <w:spacing w:line="360" w:lineRule="auto"/>
            </w:pPr>
            <w:r w:rsidRPr="00C079BF">
              <w:t>Click this button, the page will navigate to the user's reservation book information interface.</w:t>
            </w:r>
          </w:p>
        </w:tc>
        <w:tc>
          <w:tcPr>
            <w:tcW w:w="2133" w:type="dxa"/>
            <w:vAlign w:val="center"/>
          </w:tcPr>
          <w:p w14:paraId="6DAE6A2D" w14:textId="4F7AAC07" w:rsidR="00054A44" w:rsidRPr="0028434F" w:rsidRDefault="00C079BF" w:rsidP="007719E0">
            <w:pPr>
              <w:spacing w:line="360" w:lineRule="auto"/>
            </w:pPr>
            <w:r w:rsidRPr="00C079BF">
              <w:t>On the reservation book information interface, users can view the reserved books, and click the reserved books to see the detailed information of the reserved books.</w:t>
            </w:r>
          </w:p>
        </w:tc>
        <w:tc>
          <w:tcPr>
            <w:tcW w:w="1142" w:type="dxa"/>
            <w:shd w:val="clear" w:color="auto" w:fill="92D050"/>
            <w:vAlign w:val="center"/>
          </w:tcPr>
          <w:p w14:paraId="572C2E01" w14:textId="77777777" w:rsidR="00054A44" w:rsidRPr="0028434F" w:rsidRDefault="00054A44" w:rsidP="007719E0">
            <w:pPr>
              <w:spacing w:line="360" w:lineRule="auto"/>
              <w:jc w:val="center"/>
            </w:pPr>
            <w:r w:rsidRPr="0028434F">
              <w:t>Pass</w:t>
            </w:r>
          </w:p>
        </w:tc>
      </w:tr>
      <w:tr w:rsidR="00E007D9" w:rsidRPr="0028434F" w14:paraId="6FDFC495" w14:textId="77777777" w:rsidTr="00B640D0">
        <w:tc>
          <w:tcPr>
            <w:tcW w:w="667" w:type="dxa"/>
            <w:vAlign w:val="center"/>
          </w:tcPr>
          <w:p w14:paraId="405C6494" w14:textId="77777777" w:rsidR="00E007D9" w:rsidRPr="0028434F" w:rsidRDefault="00E007D9" w:rsidP="007719E0">
            <w:pPr>
              <w:spacing w:line="360" w:lineRule="auto"/>
              <w:jc w:val="center"/>
            </w:pPr>
            <w:r w:rsidRPr="0028434F">
              <w:t>3</w:t>
            </w:r>
          </w:p>
        </w:tc>
        <w:tc>
          <w:tcPr>
            <w:tcW w:w="1909" w:type="dxa"/>
            <w:vAlign w:val="center"/>
          </w:tcPr>
          <w:p w14:paraId="338B511E" w14:textId="3F66FB8A" w:rsidR="00E007D9" w:rsidRPr="0028434F" w:rsidRDefault="00054A44" w:rsidP="007719E0">
            <w:pPr>
              <w:spacing w:line="360" w:lineRule="auto"/>
              <w:jc w:val="both"/>
            </w:pPr>
            <w:r>
              <w:t>B</w:t>
            </w:r>
            <w:r w:rsidRPr="00294F99">
              <w:t xml:space="preserve">ook </w:t>
            </w:r>
            <w:r>
              <w:t>Borrow</w:t>
            </w:r>
            <w:r w:rsidRPr="00294F99">
              <w:t>ing</w:t>
            </w:r>
          </w:p>
        </w:tc>
        <w:tc>
          <w:tcPr>
            <w:tcW w:w="2448" w:type="dxa"/>
            <w:vAlign w:val="center"/>
          </w:tcPr>
          <w:p w14:paraId="02B3AD17" w14:textId="3039986C" w:rsidR="00E007D9" w:rsidRPr="0028434F" w:rsidRDefault="00C079BF" w:rsidP="007719E0">
            <w:pPr>
              <w:spacing w:line="360" w:lineRule="auto"/>
            </w:pPr>
            <w:r w:rsidRPr="00C079BF">
              <w:t>Clicking this button, the page will navigate to the user's book borrowing information interface. Click on Borrowed Books</w:t>
            </w:r>
          </w:p>
        </w:tc>
        <w:tc>
          <w:tcPr>
            <w:tcW w:w="2133" w:type="dxa"/>
            <w:vAlign w:val="center"/>
          </w:tcPr>
          <w:p w14:paraId="4203FFE1" w14:textId="0939F314" w:rsidR="00E007D9" w:rsidRPr="0028434F" w:rsidRDefault="00C62B02" w:rsidP="007719E0">
            <w:pPr>
              <w:spacing w:line="360" w:lineRule="auto"/>
            </w:pPr>
            <w:r w:rsidRPr="00C62B02">
              <w:t>Display the borrowed books of the user, click on the borrowed books to view the relevant information of this book</w:t>
            </w:r>
          </w:p>
        </w:tc>
        <w:tc>
          <w:tcPr>
            <w:tcW w:w="1142" w:type="dxa"/>
            <w:shd w:val="clear" w:color="auto" w:fill="92D050"/>
            <w:vAlign w:val="center"/>
          </w:tcPr>
          <w:p w14:paraId="2E7C413E" w14:textId="77777777" w:rsidR="00E007D9" w:rsidRPr="0028434F" w:rsidRDefault="00E007D9" w:rsidP="007719E0">
            <w:pPr>
              <w:spacing w:line="360" w:lineRule="auto"/>
              <w:jc w:val="center"/>
            </w:pPr>
            <w:r w:rsidRPr="0028434F">
              <w:t>Pass</w:t>
            </w:r>
          </w:p>
        </w:tc>
      </w:tr>
      <w:tr w:rsidR="00E007D9" w:rsidRPr="0028434F" w14:paraId="1BC9526F" w14:textId="77777777" w:rsidTr="00B640D0">
        <w:tc>
          <w:tcPr>
            <w:tcW w:w="667" w:type="dxa"/>
            <w:vAlign w:val="center"/>
          </w:tcPr>
          <w:p w14:paraId="768578E5" w14:textId="77777777" w:rsidR="00E007D9" w:rsidRPr="0028434F" w:rsidRDefault="00E007D9" w:rsidP="007719E0">
            <w:pPr>
              <w:spacing w:line="360" w:lineRule="auto"/>
              <w:jc w:val="center"/>
            </w:pPr>
            <w:r w:rsidRPr="0028434F">
              <w:t>4</w:t>
            </w:r>
          </w:p>
        </w:tc>
        <w:tc>
          <w:tcPr>
            <w:tcW w:w="1909" w:type="dxa"/>
            <w:vAlign w:val="center"/>
          </w:tcPr>
          <w:p w14:paraId="797BD143" w14:textId="05CBE306" w:rsidR="00E007D9" w:rsidRPr="0028434F" w:rsidRDefault="00054A44" w:rsidP="007719E0">
            <w:pPr>
              <w:spacing w:line="360" w:lineRule="auto"/>
              <w:jc w:val="both"/>
            </w:pPr>
            <w:r>
              <w:t>B</w:t>
            </w:r>
            <w:r w:rsidRPr="00294F99">
              <w:t>ook</w:t>
            </w:r>
            <w:r>
              <w:t xml:space="preserve"> R</w:t>
            </w:r>
            <w:r w:rsidRPr="00294F99">
              <w:t>eturn</w:t>
            </w:r>
          </w:p>
        </w:tc>
        <w:tc>
          <w:tcPr>
            <w:tcW w:w="2448" w:type="dxa"/>
            <w:vAlign w:val="center"/>
          </w:tcPr>
          <w:p w14:paraId="1E180315" w14:textId="436FEE65" w:rsidR="00E007D9" w:rsidRPr="0028434F" w:rsidRDefault="00C62B02" w:rsidP="007719E0">
            <w:pPr>
              <w:spacing w:line="360" w:lineRule="auto"/>
            </w:pPr>
            <w:r w:rsidRPr="00C62B02">
              <w:t xml:space="preserve">Clicking this button, the page will navigate to the user's book </w:t>
            </w:r>
            <w:r w:rsidRPr="00C62B02">
              <w:lastRenderedPageBreak/>
              <w:t>return information interface.</w:t>
            </w:r>
          </w:p>
        </w:tc>
        <w:tc>
          <w:tcPr>
            <w:tcW w:w="2133" w:type="dxa"/>
            <w:vAlign w:val="center"/>
          </w:tcPr>
          <w:p w14:paraId="1A3B0D54" w14:textId="3B0F31F4" w:rsidR="00E007D9" w:rsidRPr="0028434F" w:rsidRDefault="00C62B02" w:rsidP="007719E0">
            <w:pPr>
              <w:spacing w:line="360" w:lineRule="auto"/>
            </w:pPr>
            <w:r w:rsidRPr="00C62B02">
              <w:lastRenderedPageBreak/>
              <w:t xml:space="preserve">Display the returned books of the user, click the </w:t>
            </w:r>
            <w:r w:rsidRPr="00C62B02">
              <w:lastRenderedPageBreak/>
              <w:t>returned book to view the related information of this book</w:t>
            </w:r>
          </w:p>
        </w:tc>
        <w:tc>
          <w:tcPr>
            <w:tcW w:w="1142" w:type="dxa"/>
            <w:shd w:val="clear" w:color="auto" w:fill="92D050"/>
            <w:vAlign w:val="center"/>
          </w:tcPr>
          <w:p w14:paraId="667B1B0B" w14:textId="77777777" w:rsidR="00E007D9" w:rsidRPr="0028434F" w:rsidRDefault="00E007D9" w:rsidP="007719E0">
            <w:pPr>
              <w:spacing w:line="360" w:lineRule="auto"/>
              <w:jc w:val="center"/>
            </w:pPr>
            <w:r w:rsidRPr="0028434F">
              <w:lastRenderedPageBreak/>
              <w:t>Pass</w:t>
            </w:r>
          </w:p>
        </w:tc>
      </w:tr>
      <w:tr w:rsidR="00E007D9" w:rsidRPr="0028434F" w14:paraId="039BA290" w14:textId="77777777" w:rsidTr="00B640D0">
        <w:tc>
          <w:tcPr>
            <w:tcW w:w="667" w:type="dxa"/>
            <w:vAlign w:val="center"/>
          </w:tcPr>
          <w:p w14:paraId="156C3336" w14:textId="77777777" w:rsidR="00E007D9" w:rsidRPr="0028434F" w:rsidRDefault="00E007D9" w:rsidP="007719E0">
            <w:pPr>
              <w:spacing w:line="360" w:lineRule="auto"/>
              <w:jc w:val="center"/>
            </w:pPr>
            <w:r>
              <w:rPr>
                <w:rFonts w:hint="eastAsia"/>
              </w:rPr>
              <w:t>5</w:t>
            </w:r>
          </w:p>
        </w:tc>
        <w:tc>
          <w:tcPr>
            <w:tcW w:w="1909" w:type="dxa"/>
            <w:vAlign w:val="center"/>
          </w:tcPr>
          <w:p w14:paraId="72F54BA5" w14:textId="12C49720" w:rsidR="00E007D9" w:rsidRDefault="00054A44" w:rsidP="007719E0">
            <w:pPr>
              <w:spacing w:line="360" w:lineRule="auto"/>
              <w:jc w:val="both"/>
            </w:pPr>
            <w:r>
              <w:t>M</w:t>
            </w:r>
            <w:r w:rsidRPr="00294F99">
              <w:t>issing</w:t>
            </w:r>
            <w:r>
              <w:t xml:space="preserve"> Report</w:t>
            </w:r>
          </w:p>
        </w:tc>
        <w:tc>
          <w:tcPr>
            <w:tcW w:w="2448" w:type="dxa"/>
            <w:vAlign w:val="center"/>
          </w:tcPr>
          <w:p w14:paraId="4763FF83" w14:textId="1B51F45C" w:rsidR="00E007D9" w:rsidRPr="00280D09" w:rsidRDefault="00C62B02" w:rsidP="007719E0">
            <w:pPr>
              <w:spacing w:line="360" w:lineRule="auto"/>
            </w:pPr>
            <w:r w:rsidRPr="00C62B02">
              <w:t>Clicking this button, the page will navigate to the user's Loss Report Information screen.</w:t>
            </w:r>
          </w:p>
        </w:tc>
        <w:tc>
          <w:tcPr>
            <w:tcW w:w="2133" w:type="dxa"/>
            <w:vAlign w:val="center"/>
          </w:tcPr>
          <w:p w14:paraId="624E271E" w14:textId="48EEF531" w:rsidR="00E007D9" w:rsidRPr="00280D09" w:rsidRDefault="00C62B02" w:rsidP="007719E0">
            <w:pPr>
              <w:spacing w:line="360" w:lineRule="auto"/>
            </w:pPr>
            <w:r w:rsidRPr="00C62B02">
              <w:t>Display the lost report book of the user, click the book that has been reported lost to view the relevant information of the book</w:t>
            </w:r>
          </w:p>
        </w:tc>
        <w:tc>
          <w:tcPr>
            <w:tcW w:w="1142" w:type="dxa"/>
            <w:shd w:val="clear" w:color="auto" w:fill="92D050"/>
            <w:vAlign w:val="center"/>
          </w:tcPr>
          <w:p w14:paraId="6B3FA4A1" w14:textId="77777777" w:rsidR="00E007D9" w:rsidRPr="0028434F" w:rsidRDefault="00E007D9" w:rsidP="007719E0">
            <w:pPr>
              <w:spacing w:line="360" w:lineRule="auto"/>
              <w:jc w:val="center"/>
            </w:pPr>
            <w:r>
              <w:rPr>
                <w:rFonts w:hint="eastAsia"/>
              </w:rPr>
              <w:t>P</w:t>
            </w:r>
            <w:r>
              <w:t>ass</w:t>
            </w:r>
          </w:p>
        </w:tc>
      </w:tr>
      <w:tr w:rsidR="00E007D9" w:rsidRPr="0028434F" w14:paraId="63951B22" w14:textId="77777777" w:rsidTr="00B640D0">
        <w:tc>
          <w:tcPr>
            <w:tcW w:w="667" w:type="dxa"/>
            <w:vAlign w:val="center"/>
          </w:tcPr>
          <w:p w14:paraId="04B81B59" w14:textId="77777777" w:rsidR="00E007D9" w:rsidRDefault="00E007D9" w:rsidP="007719E0">
            <w:pPr>
              <w:spacing w:line="360" w:lineRule="auto"/>
              <w:jc w:val="center"/>
            </w:pPr>
            <w:r>
              <w:rPr>
                <w:rFonts w:hint="eastAsia"/>
              </w:rPr>
              <w:t>6</w:t>
            </w:r>
          </w:p>
        </w:tc>
        <w:tc>
          <w:tcPr>
            <w:tcW w:w="1909" w:type="dxa"/>
            <w:vAlign w:val="center"/>
          </w:tcPr>
          <w:p w14:paraId="25FDDF2E" w14:textId="55352B9B" w:rsidR="00E007D9" w:rsidRPr="00C06592" w:rsidRDefault="00054A44" w:rsidP="007719E0">
            <w:pPr>
              <w:spacing w:line="360" w:lineRule="auto"/>
              <w:jc w:val="both"/>
            </w:pPr>
            <w:r>
              <w:t>F</w:t>
            </w:r>
            <w:r w:rsidRPr="00294F99">
              <w:t>avorites</w:t>
            </w:r>
          </w:p>
        </w:tc>
        <w:tc>
          <w:tcPr>
            <w:tcW w:w="2448" w:type="dxa"/>
            <w:vAlign w:val="center"/>
          </w:tcPr>
          <w:p w14:paraId="1767A3E2" w14:textId="50C5D4C4" w:rsidR="00E007D9" w:rsidRPr="00721D56" w:rsidRDefault="00C62B02" w:rsidP="007719E0">
            <w:pPr>
              <w:spacing w:line="360" w:lineRule="auto"/>
            </w:pPr>
            <w:r w:rsidRPr="00C62B02">
              <w:t>Clicking this button, the page will navigate to the user's book collection interface.</w:t>
            </w:r>
          </w:p>
        </w:tc>
        <w:tc>
          <w:tcPr>
            <w:tcW w:w="2133" w:type="dxa"/>
            <w:vAlign w:val="center"/>
          </w:tcPr>
          <w:p w14:paraId="7E06C31B" w14:textId="5DFE72BE" w:rsidR="00E007D9" w:rsidRPr="00C06592" w:rsidRDefault="00817792" w:rsidP="007719E0">
            <w:pPr>
              <w:spacing w:line="360" w:lineRule="auto"/>
            </w:pPr>
            <w:r w:rsidRPr="00817792">
              <w:t>Display the user's favorite books, click the favorite book to view the related information of the book</w:t>
            </w:r>
          </w:p>
        </w:tc>
        <w:tc>
          <w:tcPr>
            <w:tcW w:w="1142" w:type="dxa"/>
            <w:shd w:val="clear" w:color="auto" w:fill="92D050"/>
            <w:vAlign w:val="center"/>
          </w:tcPr>
          <w:p w14:paraId="6477D0E0" w14:textId="77777777" w:rsidR="00E007D9" w:rsidRDefault="00E007D9" w:rsidP="007719E0">
            <w:pPr>
              <w:spacing w:line="360" w:lineRule="auto"/>
              <w:jc w:val="center"/>
            </w:pPr>
            <w:r>
              <w:rPr>
                <w:rFonts w:hint="eastAsia"/>
              </w:rPr>
              <w:t>P</w:t>
            </w:r>
            <w:r>
              <w:t>ass</w:t>
            </w:r>
          </w:p>
        </w:tc>
      </w:tr>
      <w:tr w:rsidR="00E007D9" w:rsidRPr="0028434F" w14:paraId="1997026B" w14:textId="77777777" w:rsidTr="00B640D0">
        <w:tc>
          <w:tcPr>
            <w:tcW w:w="667" w:type="dxa"/>
            <w:vAlign w:val="center"/>
          </w:tcPr>
          <w:p w14:paraId="6A3EC78F" w14:textId="77777777" w:rsidR="00E007D9" w:rsidRDefault="00E007D9" w:rsidP="007719E0">
            <w:pPr>
              <w:spacing w:line="360" w:lineRule="auto"/>
              <w:jc w:val="center"/>
            </w:pPr>
            <w:r>
              <w:rPr>
                <w:rFonts w:hint="eastAsia"/>
              </w:rPr>
              <w:t>7</w:t>
            </w:r>
          </w:p>
        </w:tc>
        <w:tc>
          <w:tcPr>
            <w:tcW w:w="1909" w:type="dxa"/>
            <w:vAlign w:val="center"/>
          </w:tcPr>
          <w:p w14:paraId="057A9B7C" w14:textId="55C54251" w:rsidR="00E007D9" w:rsidRPr="00C06592" w:rsidRDefault="00054A44" w:rsidP="007719E0">
            <w:pPr>
              <w:spacing w:line="360" w:lineRule="auto"/>
              <w:jc w:val="both"/>
            </w:pPr>
            <w:r>
              <w:t>U</w:t>
            </w:r>
            <w:r w:rsidRPr="00054A44">
              <w:t xml:space="preserve">ser </w:t>
            </w:r>
            <w:r>
              <w:t>S</w:t>
            </w:r>
            <w:r w:rsidRPr="00054A44">
              <w:t>ettings</w:t>
            </w:r>
          </w:p>
        </w:tc>
        <w:tc>
          <w:tcPr>
            <w:tcW w:w="2448" w:type="dxa"/>
            <w:vAlign w:val="center"/>
          </w:tcPr>
          <w:p w14:paraId="4BAB920D" w14:textId="404EF5C9" w:rsidR="00E007D9" w:rsidRPr="00721D56" w:rsidRDefault="00F750CD" w:rsidP="007719E0">
            <w:pPr>
              <w:spacing w:line="360" w:lineRule="auto"/>
            </w:pPr>
            <w:r w:rsidRPr="00F750CD">
              <w:t xml:space="preserve">Click this button to enter this page to modify user information, such as password, </w:t>
            </w:r>
            <w:r w:rsidR="001E26D7" w:rsidRPr="00F750CD">
              <w:t>username</w:t>
            </w:r>
            <w:r w:rsidRPr="00F750CD">
              <w:t>, gender, phone number, email, avatar and other information. This page can also log out of the system.</w:t>
            </w:r>
          </w:p>
        </w:tc>
        <w:tc>
          <w:tcPr>
            <w:tcW w:w="2133" w:type="dxa"/>
            <w:vAlign w:val="center"/>
          </w:tcPr>
          <w:p w14:paraId="100EEACC" w14:textId="5A95472D" w:rsidR="00E007D9" w:rsidRPr="00C06592" w:rsidRDefault="00C079BF" w:rsidP="007719E0">
            <w:pPr>
              <w:spacing w:line="360" w:lineRule="auto"/>
            </w:pPr>
            <w:r w:rsidRPr="00C079BF">
              <w:t>The user information is modified successfully, and the logout of the system is successful.</w:t>
            </w:r>
          </w:p>
        </w:tc>
        <w:tc>
          <w:tcPr>
            <w:tcW w:w="1142" w:type="dxa"/>
            <w:shd w:val="clear" w:color="auto" w:fill="92D050"/>
            <w:vAlign w:val="center"/>
          </w:tcPr>
          <w:p w14:paraId="27524111" w14:textId="77777777" w:rsidR="00E007D9" w:rsidRDefault="00E007D9" w:rsidP="007719E0">
            <w:pPr>
              <w:spacing w:line="360" w:lineRule="auto"/>
              <w:jc w:val="center"/>
            </w:pPr>
            <w:r>
              <w:rPr>
                <w:rFonts w:hint="eastAsia"/>
              </w:rPr>
              <w:t>P</w:t>
            </w:r>
            <w:r>
              <w:t>ass</w:t>
            </w:r>
          </w:p>
        </w:tc>
      </w:tr>
    </w:tbl>
    <w:p w14:paraId="25451489" w14:textId="66319951" w:rsidR="00F6601E" w:rsidRDefault="00F6601E" w:rsidP="007719E0">
      <w:pPr>
        <w:widowControl w:val="0"/>
        <w:spacing w:line="360" w:lineRule="auto"/>
        <w:jc w:val="both"/>
      </w:pPr>
    </w:p>
    <w:p w14:paraId="17D3B88E" w14:textId="305BEA4A" w:rsidR="00F6601E" w:rsidRDefault="00F6601E" w:rsidP="007719E0">
      <w:pPr>
        <w:widowControl w:val="0"/>
        <w:spacing w:line="360" w:lineRule="auto"/>
        <w:jc w:val="both"/>
      </w:pPr>
    </w:p>
    <w:p w14:paraId="5137F665" w14:textId="0056164B" w:rsidR="00F6601E" w:rsidRPr="00833271" w:rsidRDefault="00F66EB2"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9 Test cases for User Management</w:t>
      </w:r>
    </w:p>
    <w:p w14:paraId="3975F9C5" w14:textId="64639A16" w:rsidR="00F6601E" w:rsidRDefault="00F66EB2" w:rsidP="007719E0">
      <w:pPr>
        <w:widowControl w:val="0"/>
        <w:spacing w:line="360" w:lineRule="auto"/>
        <w:jc w:val="both"/>
      </w:pPr>
      <w:r w:rsidRPr="00F66EB2">
        <w:t>The following test case ID 9 is used to test the functionality of the user management page. All test scenarios in test case ID 9 passed.</w:t>
      </w:r>
    </w:p>
    <w:p w14:paraId="4218DF8E" w14:textId="4F45289F" w:rsidR="00F6601E" w:rsidRDefault="00F6601E" w:rsidP="007719E0">
      <w:pPr>
        <w:widowControl w:val="0"/>
        <w:spacing w:line="360" w:lineRule="auto"/>
        <w:jc w:val="both"/>
      </w:pPr>
    </w:p>
    <w:tbl>
      <w:tblPr>
        <w:tblStyle w:val="a6"/>
        <w:tblW w:w="0" w:type="auto"/>
        <w:tblLook w:val="04A0" w:firstRow="1" w:lastRow="0" w:firstColumn="1" w:lastColumn="0" w:noHBand="0" w:noVBand="1"/>
      </w:tblPr>
      <w:tblGrid>
        <w:gridCol w:w="667"/>
        <w:gridCol w:w="1909"/>
        <w:gridCol w:w="2448"/>
        <w:gridCol w:w="2133"/>
        <w:gridCol w:w="1142"/>
      </w:tblGrid>
      <w:tr w:rsidR="00F66EB2" w:rsidRPr="0028434F" w14:paraId="5F2901A6" w14:textId="77777777" w:rsidTr="00B640D0">
        <w:tc>
          <w:tcPr>
            <w:tcW w:w="8299" w:type="dxa"/>
            <w:gridSpan w:val="5"/>
            <w:vAlign w:val="center"/>
          </w:tcPr>
          <w:p w14:paraId="06289D59" w14:textId="74591ACD" w:rsidR="00F66EB2" w:rsidRPr="0028434F" w:rsidRDefault="00F66EB2" w:rsidP="007719E0">
            <w:pPr>
              <w:spacing w:line="360" w:lineRule="auto"/>
              <w:jc w:val="both"/>
            </w:pPr>
            <w:r w:rsidRPr="0028434F">
              <w:t xml:space="preserve">Test Case ID: </w:t>
            </w:r>
            <w:r>
              <w:t>9</w:t>
            </w:r>
          </w:p>
        </w:tc>
      </w:tr>
      <w:tr w:rsidR="00F66EB2" w:rsidRPr="0028434F" w14:paraId="75E162C0" w14:textId="77777777" w:rsidTr="00B640D0">
        <w:tc>
          <w:tcPr>
            <w:tcW w:w="8299" w:type="dxa"/>
            <w:gridSpan w:val="5"/>
            <w:vAlign w:val="center"/>
          </w:tcPr>
          <w:p w14:paraId="43311E7D" w14:textId="77777777" w:rsidR="00F66EB2" w:rsidRPr="0028434F" w:rsidRDefault="00F66EB2"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4E6B6B70" w14:textId="0A143E02" w:rsidR="00F66EB2" w:rsidRPr="0028434F" w:rsidRDefault="00F66EB2" w:rsidP="007719E0">
            <w:pPr>
              <w:spacing w:line="360" w:lineRule="auto"/>
              <w:jc w:val="both"/>
            </w:pPr>
            <w:r w:rsidRPr="0028434F">
              <w:t xml:space="preserve">(a) </w:t>
            </w:r>
            <w:r w:rsidR="00146EFB" w:rsidRPr="00146EFB">
              <w:t>Ensure that user information can be retrieved according to the set filter criteria, and the results are returned to the interface for display</w:t>
            </w:r>
          </w:p>
          <w:p w14:paraId="0A059337" w14:textId="0D0758F7" w:rsidR="00F66EB2" w:rsidRPr="0028434F" w:rsidRDefault="00F66EB2" w:rsidP="007719E0">
            <w:pPr>
              <w:spacing w:line="360" w:lineRule="auto"/>
              <w:jc w:val="both"/>
            </w:pPr>
            <w:r w:rsidRPr="0028434F">
              <w:t xml:space="preserve">(b) </w:t>
            </w:r>
            <w:r w:rsidR="00146EFB" w:rsidRPr="00146EFB">
              <w:t>Make sure adding user info works well</w:t>
            </w:r>
          </w:p>
          <w:p w14:paraId="12ED4B32" w14:textId="319A2994" w:rsidR="00F66EB2" w:rsidRDefault="00F66EB2" w:rsidP="007719E0">
            <w:pPr>
              <w:spacing w:line="360" w:lineRule="auto"/>
              <w:jc w:val="both"/>
            </w:pPr>
            <w:r>
              <w:t xml:space="preserve">(c) </w:t>
            </w:r>
            <w:r w:rsidR="00146EFB" w:rsidRPr="00146EFB">
              <w:t>Make sure the functionality to modify user information works well</w:t>
            </w:r>
          </w:p>
          <w:p w14:paraId="3E9BB0FB" w14:textId="3E20337C" w:rsidR="00F66EB2" w:rsidRPr="00294F99" w:rsidRDefault="00F66EB2" w:rsidP="007719E0">
            <w:pPr>
              <w:spacing w:line="360" w:lineRule="auto"/>
              <w:jc w:val="both"/>
            </w:pPr>
            <w:r>
              <w:rPr>
                <w:rFonts w:hint="eastAsia"/>
              </w:rPr>
              <w:t>(</w:t>
            </w:r>
            <w:r>
              <w:t>d</w:t>
            </w:r>
            <w:r>
              <w:rPr>
                <w:rFonts w:hint="eastAsia"/>
              </w:rPr>
              <w:t>)</w:t>
            </w:r>
            <w:r>
              <w:t xml:space="preserve"> </w:t>
            </w:r>
            <w:r w:rsidR="00146EFB" w:rsidRPr="00146EFB">
              <w:t>Make sure that the functionality to delete user information works well</w:t>
            </w:r>
          </w:p>
        </w:tc>
      </w:tr>
      <w:tr w:rsidR="00F66EB2" w:rsidRPr="0028434F" w14:paraId="3AAA4AE4" w14:textId="77777777" w:rsidTr="00B640D0">
        <w:tc>
          <w:tcPr>
            <w:tcW w:w="8299" w:type="dxa"/>
            <w:gridSpan w:val="5"/>
            <w:vAlign w:val="center"/>
          </w:tcPr>
          <w:p w14:paraId="62964A39" w14:textId="2DD36429" w:rsidR="00F66EB2" w:rsidRPr="0028434F" w:rsidRDefault="00F66EB2" w:rsidP="007719E0">
            <w:pPr>
              <w:spacing w:line="360" w:lineRule="auto"/>
              <w:jc w:val="both"/>
            </w:pPr>
            <w:r w:rsidRPr="0028434F">
              <w:t xml:space="preserve">Module/Interface: </w:t>
            </w:r>
            <w:r w:rsidRPr="00F66EB2">
              <w:t>User Management</w:t>
            </w:r>
            <w:r w:rsidRPr="0028434F">
              <w:t xml:space="preserve"> Interface</w:t>
            </w:r>
          </w:p>
        </w:tc>
      </w:tr>
      <w:tr w:rsidR="00F66EB2" w:rsidRPr="004410F5" w14:paraId="35C4E887" w14:textId="77777777" w:rsidTr="00B640D0">
        <w:tc>
          <w:tcPr>
            <w:tcW w:w="667" w:type="dxa"/>
            <w:vAlign w:val="center"/>
          </w:tcPr>
          <w:p w14:paraId="3207F308" w14:textId="77777777" w:rsidR="00F66EB2" w:rsidRPr="004410F5" w:rsidRDefault="00F66EB2" w:rsidP="007719E0">
            <w:pPr>
              <w:spacing w:line="360" w:lineRule="auto"/>
              <w:jc w:val="center"/>
              <w:rPr>
                <w:b/>
                <w:bCs/>
              </w:rPr>
            </w:pPr>
            <w:r w:rsidRPr="004410F5">
              <w:rPr>
                <w:b/>
                <w:bCs/>
              </w:rPr>
              <w:t>No #</w:t>
            </w:r>
          </w:p>
        </w:tc>
        <w:tc>
          <w:tcPr>
            <w:tcW w:w="1909" w:type="dxa"/>
            <w:vAlign w:val="center"/>
          </w:tcPr>
          <w:p w14:paraId="76034A74" w14:textId="77777777" w:rsidR="00F66EB2" w:rsidRPr="004410F5" w:rsidRDefault="00F66EB2" w:rsidP="007719E0">
            <w:pPr>
              <w:spacing w:line="360" w:lineRule="auto"/>
              <w:jc w:val="center"/>
              <w:rPr>
                <w:b/>
                <w:bCs/>
              </w:rPr>
            </w:pPr>
            <w:r w:rsidRPr="004410F5">
              <w:rPr>
                <w:b/>
                <w:bCs/>
              </w:rPr>
              <w:t>Item</w:t>
            </w:r>
          </w:p>
        </w:tc>
        <w:tc>
          <w:tcPr>
            <w:tcW w:w="2448" w:type="dxa"/>
            <w:vAlign w:val="center"/>
          </w:tcPr>
          <w:p w14:paraId="774C2818" w14:textId="77777777" w:rsidR="00F66EB2" w:rsidRPr="004410F5" w:rsidRDefault="00F66EB2" w:rsidP="007719E0">
            <w:pPr>
              <w:spacing w:line="360" w:lineRule="auto"/>
              <w:jc w:val="center"/>
              <w:rPr>
                <w:b/>
                <w:bCs/>
              </w:rPr>
            </w:pPr>
            <w:r w:rsidRPr="004410F5">
              <w:rPr>
                <w:b/>
                <w:bCs/>
              </w:rPr>
              <w:t>Test Scenario</w:t>
            </w:r>
          </w:p>
        </w:tc>
        <w:tc>
          <w:tcPr>
            <w:tcW w:w="2133" w:type="dxa"/>
            <w:vAlign w:val="center"/>
          </w:tcPr>
          <w:p w14:paraId="3FAB068C" w14:textId="77777777" w:rsidR="00F66EB2" w:rsidRPr="004410F5" w:rsidRDefault="00F66EB2" w:rsidP="007719E0">
            <w:pPr>
              <w:spacing w:line="360" w:lineRule="auto"/>
              <w:jc w:val="center"/>
              <w:rPr>
                <w:b/>
                <w:bCs/>
              </w:rPr>
            </w:pPr>
            <w:r w:rsidRPr="004410F5">
              <w:rPr>
                <w:b/>
                <w:bCs/>
              </w:rPr>
              <w:t>Expected Result</w:t>
            </w:r>
          </w:p>
        </w:tc>
        <w:tc>
          <w:tcPr>
            <w:tcW w:w="1142" w:type="dxa"/>
            <w:vAlign w:val="center"/>
          </w:tcPr>
          <w:p w14:paraId="1F26FD02" w14:textId="77777777" w:rsidR="00F66EB2" w:rsidRPr="004410F5" w:rsidRDefault="00F66EB2" w:rsidP="007719E0">
            <w:pPr>
              <w:spacing w:line="360" w:lineRule="auto"/>
              <w:jc w:val="center"/>
              <w:rPr>
                <w:b/>
                <w:bCs/>
              </w:rPr>
            </w:pPr>
            <w:r w:rsidRPr="004410F5">
              <w:rPr>
                <w:b/>
                <w:bCs/>
              </w:rPr>
              <w:t>Test Status</w:t>
            </w:r>
          </w:p>
        </w:tc>
      </w:tr>
      <w:tr w:rsidR="00F66EB2" w:rsidRPr="0028434F" w14:paraId="2DD14CEF" w14:textId="77777777" w:rsidTr="00B640D0">
        <w:trPr>
          <w:trHeight w:val="416"/>
        </w:trPr>
        <w:tc>
          <w:tcPr>
            <w:tcW w:w="667" w:type="dxa"/>
            <w:vAlign w:val="center"/>
          </w:tcPr>
          <w:p w14:paraId="5E1962BA" w14:textId="77777777" w:rsidR="00F66EB2" w:rsidRPr="0028434F" w:rsidRDefault="00F66EB2" w:rsidP="007719E0">
            <w:pPr>
              <w:spacing w:line="360" w:lineRule="auto"/>
              <w:jc w:val="center"/>
            </w:pPr>
            <w:r w:rsidRPr="0028434F">
              <w:t>1</w:t>
            </w:r>
          </w:p>
        </w:tc>
        <w:tc>
          <w:tcPr>
            <w:tcW w:w="1909" w:type="dxa"/>
            <w:vAlign w:val="center"/>
          </w:tcPr>
          <w:p w14:paraId="0EED51B0" w14:textId="70111AB2" w:rsidR="00F66EB2" w:rsidRPr="0028434F" w:rsidRDefault="00146EFB" w:rsidP="007719E0">
            <w:pPr>
              <w:spacing w:line="360" w:lineRule="auto"/>
              <w:jc w:val="both"/>
            </w:pPr>
            <w:r w:rsidRPr="00146EFB">
              <w:t>User</w:t>
            </w:r>
            <w:r>
              <w:t xml:space="preserve"> </w:t>
            </w:r>
            <w:r w:rsidRPr="00146EFB">
              <w:t>Account</w:t>
            </w:r>
          </w:p>
        </w:tc>
        <w:tc>
          <w:tcPr>
            <w:tcW w:w="2448" w:type="dxa"/>
            <w:vAlign w:val="center"/>
          </w:tcPr>
          <w:p w14:paraId="416397CB" w14:textId="57DEF341" w:rsidR="00F66EB2" w:rsidRPr="0028434F" w:rsidRDefault="00146EFB" w:rsidP="007719E0">
            <w:pPr>
              <w:spacing w:line="360" w:lineRule="auto"/>
            </w:pPr>
            <w:r w:rsidRPr="00146EFB">
              <w:t>Enter the account number of an existing user and click the search button to view the details of the employees in the corresponding department</w:t>
            </w:r>
          </w:p>
        </w:tc>
        <w:tc>
          <w:tcPr>
            <w:tcW w:w="2133" w:type="dxa"/>
            <w:vAlign w:val="center"/>
          </w:tcPr>
          <w:p w14:paraId="24C30BD5" w14:textId="1BFC40C8" w:rsidR="00F66EB2" w:rsidRPr="0028434F" w:rsidRDefault="00C72046" w:rsidP="007719E0">
            <w:pPr>
              <w:spacing w:line="360" w:lineRule="auto"/>
            </w:pPr>
            <w:r w:rsidRPr="00C72046">
              <w:t>Filter the details of the corresponding user account from the database and display it correctly and completely on the interface</w:t>
            </w:r>
          </w:p>
        </w:tc>
        <w:tc>
          <w:tcPr>
            <w:tcW w:w="1142" w:type="dxa"/>
            <w:shd w:val="clear" w:color="auto" w:fill="92D050"/>
            <w:vAlign w:val="center"/>
          </w:tcPr>
          <w:p w14:paraId="69A9AFFC" w14:textId="77777777" w:rsidR="00F66EB2" w:rsidRPr="0028434F" w:rsidRDefault="00F66EB2" w:rsidP="007719E0">
            <w:pPr>
              <w:spacing w:line="360" w:lineRule="auto"/>
              <w:jc w:val="center"/>
            </w:pPr>
            <w:r w:rsidRPr="0028434F">
              <w:t>Pass</w:t>
            </w:r>
          </w:p>
        </w:tc>
      </w:tr>
      <w:tr w:rsidR="00F66EB2" w:rsidRPr="0028434F" w14:paraId="51E22CC3" w14:textId="77777777" w:rsidTr="00B640D0">
        <w:tc>
          <w:tcPr>
            <w:tcW w:w="667" w:type="dxa"/>
            <w:vAlign w:val="center"/>
          </w:tcPr>
          <w:p w14:paraId="5181465D" w14:textId="77777777" w:rsidR="00F66EB2" w:rsidRPr="0028434F" w:rsidRDefault="00F66EB2" w:rsidP="007719E0">
            <w:pPr>
              <w:spacing w:line="360" w:lineRule="auto"/>
              <w:jc w:val="center"/>
            </w:pPr>
            <w:r w:rsidRPr="0028434F">
              <w:t>2</w:t>
            </w:r>
          </w:p>
        </w:tc>
        <w:tc>
          <w:tcPr>
            <w:tcW w:w="1909" w:type="dxa"/>
            <w:vAlign w:val="center"/>
          </w:tcPr>
          <w:p w14:paraId="677539F2" w14:textId="19A961C7" w:rsidR="00F66EB2" w:rsidRPr="007B6BC2" w:rsidRDefault="00C72046" w:rsidP="007719E0">
            <w:pPr>
              <w:spacing w:line="360" w:lineRule="auto"/>
              <w:jc w:val="both"/>
            </w:pPr>
            <w:r w:rsidRPr="00C72046">
              <w:t>Gender</w:t>
            </w:r>
          </w:p>
        </w:tc>
        <w:tc>
          <w:tcPr>
            <w:tcW w:w="2448" w:type="dxa"/>
            <w:vAlign w:val="center"/>
          </w:tcPr>
          <w:p w14:paraId="173CE2CA" w14:textId="143C080F" w:rsidR="00F66EB2" w:rsidRPr="0028434F" w:rsidRDefault="00C72046" w:rsidP="007719E0">
            <w:pPr>
              <w:spacing w:line="360" w:lineRule="auto"/>
            </w:pPr>
            <w:r w:rsidRPr="00C72046">
              <w:t>Enter the gender of the user and click the search button to view the details of the user in that gender</w:t>
            </w:r>
          </w:p>
        </w:tc>
        <w:tc>
          <w:tcPr>
            <w:tcW w:w="2133" w:type="dxa"/>
            <w:vAlign w:val="center"/>
          </w:tcPr>
          <w:p w14:paraId="15D52C1D" w14:textId="48AD4B8E" w:rsidR="00F66EB2" w:rsidRPr="0028434F" w:rsidRDefault="008A367B" w:rsidP="007719E0">
            <w:pPr>
              <w:spacing w:line="360" w:lineRule="auto"/>
            </w:pPr>
            <w:r w:rsidRPr="008A367B">
              <w:t>Filter the user information of the corresponding gender from the database and display it correctly and completely on the interface</w:t>
            </w:r>
          </w:p>
        </w:tc>
        <w:tc>
          <w:tcPr>
            <w:tcW w:w="1142" w:type="dxa"/>
            <w:shd w:val="clear" w:color="auto" w:fill="92D050"/>
            <w:vAlign w:val="center"/>
          </w:tcPr>
          <w:p w14:paraId="2E0A0803" w14:textId="77777777" w:rsidR="00F66EB2" w:rsidRPr="0028434F" w:rsidRDefault="00F66EB2" w:rsidP="007719E0">
            <w:pPr>
              <w:spacing w:line="360" w:lineRule="auto"/>
              <w:jc w:val="center"/>
            </w:pPr>
            <w:r w:rsidRPr="0028434F">
              <w:t>Pass</w:t>
            </w:r>
          </w:p>
        </w:tc>
      </w:tr>
      <w:tr w:rsidR="008A367B" w:rsidRPr="0028434F" w14:paraId="35BBC2A7" w14:textId="77777777" w:rsidTr="00B640D0">
        <w:tc>
          <w:tcPr>
            <w:tcW w:w="667" w:type="dxa"/>
            <w:vAlign w:val="center"/>
          </w:tcPr>
          <w:p w14:paraId="6CDC0E3A" w14:textId="77777777" w:rsidR="008A367B" w:rsidRPr="0028434F" w:rsidRDefault="008A367B" w:rsidP="007719E0">
            <w:pPr>
              <w:spacing w:line="360" w:lineRule="auto"/>
              <w:jc w:val="center"/>
            </w:pPr>
            <w:r w:rsidRPr="0028434F">
              <w:t>3</w:t>
            </w:r>
          </w:p>
        </w:tc>
        <w:tc>
          <w:tcPr>
            <w:tcW w:w="1909" w:type="dxa"/>
            <w:vAlign w:val="center"/>
          </w:tcPr>
          <w:p w14:paraId="511ABBA8" w14:textId="4DB9CDF2" w:rsidR="008A367B" w:rsidRPr="0028434F" w:rsidRDefault="008A367B" w:rsidP="007719E0">
            <w:pPr>
              <w:spacing w:line="360" w:lineRule="auto"/>
              <w:jc w:val="both"/>
            </w:pPr>
            <w:r w:rsidRPr="0028434F">
              <w:t>Delete</w:t>
            </w:r>
          </w:p>
        </w:tc>
        <w:tc>
          <w:tcPr>
            <w:tcW w:w="2448" w:type="dxa"/>
            <w:vAlign w:val="center"/>
          </w:tcPr>
          <w:p w14:paraId="099E0E27" w14:textId="231027F8" w:rsidR="008A367B" w:rsidRPr="0028434F" w:rsidRDefault="008A367B" w:rsidP="007719E0">
            <w:pPr>
              <w:spacing w:line="360" w:lineRule="auto"/>
            </w:pPr>
            <w:r w:rsidRPr="008A367B">
              <w:t xml:space="preserve">Delete the user's account from the system, then check the interface and database (if the </w:t>
            </w:r>
            <w:r>
              <w:t>user</w:t>
            </w:r>
            <w:r w:rsidRPr="008A367B">
              <w:t xml:space="preserve">'s account </w:t>
            </w:r>
            <w:r w:rsidRPr="008A367B">
              <w:lastRenderedPageBreak/>
              <w:t>information has been deleted)</w:t>
            </w:r>
          </w:p>
        </w:tc>
        <w:tc>
          <w:tcPr>
            <w:tcW w:w="2133" w:type="dxa"/>
            <w:vAlign w:val="center"/>
          </w:tcPr>
          <w:p w14:paraId="0F9193C9" w14:textId="31414A1C" w:rsidR="008A367B" w:rsidRPr="0028434F" w:rsidRDefault="008A367B" w:rsidP="007719E0">
            <w:pPr>
              <w:spacing w:line="360" w:lineRule="auto"/>
            </w:pPr>
            <w:r w:rsidRPr="008A367B">
              <w:lastRenderedPageBreak/>
              <w:t>All information about users has been removed from the database and interface</w:t>
            </w:r>
          </w:p>
        </w:tc>
        <w:tc>
          <w:tcPr>
            <w:tcW w:w="1142" w:type="dxa"/>
            <w:shd w:val="clear" w:color="auto" w:fill="92D050"/>
            <w:vAlign w:val="center"/>
          </w:tcPr>
          <w:p w14:paraId="5EDF4089" w14:textId="77777777" w:rsidR="008A367B" w:rsidRPr="0028434F" w:rsidRDefault="008A367B" w:rsidP="007719E0">
            <w:pPr>
              <w:spacing w:line="360" w:lineRule="auto"/>
              <w:jc w:val="center"/>
            </w:pPr>
            <w:r w:rsidRPr="0028434F">
              <w:t>Pass</w:t>
            </w:r>
          </w:p>
        </w:tc>
      </w:tr>
      <w:tr w:rsidR="008A367B" w:rsidRPr="0028434F" w14:paraId="31D83501" w14:textId="77777777" w:rsidTr="00B640D0">
        <w:tc>
          <w:tcPr>
            <w:tcW w:w="667" w:type="dxa"/>
            <w:vAlign w:val="center"/>
          </w:tcPr>
          <w:p w14:paraId="7F27564F" w14:textId="77777777" w:rsidR="008A367B" w:rsidRPr="0028434F" w:rsidRDefault="008A367B" w:rsidP="007719E0">
            <w:pPr>
              <w:spacing w:line="360" w:lineRule="auto"/>
              <w:jc w:val="center"/>
            </w:pPr>
            <w:r w:rsidRPr="0028434F">
              <w:t>4</w:t>
            </w:r>
          </w:p>
        </w:tc>
        <w:tc>
          <w:tcPr>
            <w:tcW w:w="1909" w:type="dxa"/>
            <w:vAlign w:val="center"/>
          </w:tcPr>
          <w:p w14:paraId="23270625" w14:textId="04D4F30B" w:rsidR="008A367B" w:rsidRPr="0028434F" w:rsidRDefault="008A367B" w:rsidP="007719E0">
            <w:pPr>
              <w:spacing w:line="360" w:lineRule="auto"/>
              <w:jc w:val="both"/>
            </w:pPr>
            <w:r>
              <w:t>New</w:t>
            </w:r>
          </w:p>
        </w:tc>
        <w:tc>
          <w:tcPr>
            <w:tcW w:w="2448" w:type="dxa"/>
            <w:vAlign w:val="center"/>
          </w:tcPr>
          <w:p w14:paraId="2B236D38" w14:textId="2E84D845" w:rsidR="008A367B" w:rsidRPr="0028434F" w:rsidRDefault="008A367B" w:rsidP="007719E0">
            <w:pPr>
              <w:spacing w:line="360" w:lineRule="auto"/>
            </w:pPr>
            <w:r w:rsidRPr="008A367B">
              <w:t>Add the user's account in the system, then check the interface and database (if the user's account information has been added)</w:t>
            </w:r>
          </w:p>
        </w:tc>
        <w:tc>
          <w:tcPr>
            <w:tcW w:w="2133" w:type="dxa"/>
            <w:vAlign w:val="center"/>
          </w:tcPr>
          <w:p w14:paraId="0921C488" w14:textId="63C34351" w:rsidR="008A367B" w:rsidRPr="0028434F" w:rsidRDefault="008A367B" w:rsidP="007719E0">
            <w:pPr>
              <w:spacing w:line="360" w:lineRule="auto"/>
            </w:pPr>
            <w:r>
              <w:t>All information about users has been added in database and interface</w:t>
            </w:r>
          </w:p>
        </w:tc>
        <w:tc>
          <w:tcPr>
            <w:tcW w:w="1142" w:type="dxa"/>
            <w:shd w:val="clear" w:color="auto" w:fill="92D050"/>
            <w:vAlign w:val="center"/>
          </w:tcPr>
          <w:p w14:paraId="6F7D37F2" w14:textId="77777777" w:rsidR="008A367B" w:rsidRPr="0028434F" w:rsidRDefault="008A367B" w:rsidP="007719E0">
            <w:pPr>
              <w:spacing w:line="360" w:lineRule="auto"/>
              <w:jc w:val="center"/>
            </w:pPr>
            <w:r w:rsidRPr="0028434F">
              <w:t>Pass</w:t>
            </w:r>
          </w:p>
        </w:tc>
      </w:tr>
      <w:tr w:rsidR="008A367B" w:rsidRPr="0028434F" w14:paraId="07DE3D54" w14:textId="77777777" w:rsidTr="00B640D0">
        <w:tc>
          <w:tcPr>
            <w:tcW w:w="667" w:type="dxa"/>
            <w:vAlign w:val="center"/>
          </w:tcPr>
          <w:p w14:paraId="4E762507" w14:textId="77777777" w:rsidR="008A367B" w:rsidRPr="0028434F" w:rsidRDefault="008A367B" w:rsidP="007719E0">
            <w:pPr>
              <w:spacing w:line="360" w:lineRule="auto"/>
              <w:jc w:val="center"/>
            </w:pPr>
            <w:r>
              <w:rPr>
                <w:rFonts w:hint="eastAsia"/>
              </w:rPr>
              <w:t>5</w:t>
            </w:r>
          </w:p>
        </w:tc>
        <w:tc>
          <w:tcPr>
            <w:tcW w:w="1909" w:type="dxa"/>
            <w:vAlign w:val="center"/>
          </w:tcPr>
          <w:p w14:paraId="25776A31" w14:textId="375A59AB" w:rsidR="008A367B" w:rsidRDefault="008A367B" w:rsidP="007719E0">
            <w:pPr>
              <w:spacing w:line="360" w:lineRule="auto"/>
              <w:jc w:val="both"/>
            </w:pPr>
            <w:r>
              <w:t>Revise</w:t>
            </w:r>
          </w:p>
        </w:tc>
        <w:tc>
          <w:tcPr>
            <w:tcW w:w="2448" w:type="dxa"/>
            <w:vAlign w:val="center"/>
          </w:tcPr>
          <w:p w14:paraId="71319BCF" w14:textId="389B290A" w:rsidR="008A367B" w:rsidRPr="00280D09" w:rsidRDefault="00114475" w:rsidP="007719E0">
            <w:pPr>
              <w:spacing w:line="360" w:lineRule="auto"/>
            </w:pPr>
            <w:r w:rsidRPr="00114475">
              <w:t>Modify the user's account information, including the employee's username, account number, phone number, email address, gender, password, and avatar</w:t>
            </w:r>
          </w:p>
        </w:tc>
        <w:tc>
          <w:tcPr>
            <w:tcW w:w="2133" w:type="dxa"/>
            <w:vAlign w:val="center"/>
          </w:tcPr>
          <w:p w14:paraId="17335561" w14:textId="05DCE71B" w:rsidR="008A367B" w:rsidRPr="00280D09" w:rsidRDefault="00114475" w:rsidP="007719E0">
            <w:pPr>
              <w:spacing w:line="360" w:lineRule="auto"/>
            </w:pPr>
            <w:r w:rsidRPr="00114475">
              <w:t>All information of the user has been modified in the database and interface</w:t>
            </w:r>
          </w:p>
        </w:tc>
        <w:tc>
          <w:tcPr>
            <w:tcW w:w="1142" w:type="dxa"/>
            <w:shd w:val="clear" w:color="auto" w:fill="92D050"/>
            <w:vAlign w:val="center"/>
          </w:tcPr>
          <w:p w14:paraId="275F2369" w14:textId="77777777" w:rsidR="008A367B" w:rsidRPr="0028434F" w:rsidRDefault="008A367B" w:rsidP="007719E0">
            <w:pPr>
              <w:spacing w:line="360" w:lineRule="auto"/>
              <w:jc w:val="center"/>
            </w:pPr>
            <w:r>
              <w:rPr>
                <w:rFonts w:hint="eastAsia"/>
              </w:rPr>
              <w:t>P</w:t>
            </w:r>
            <w:r>
              <w:t>ass</w:t>
            </w:r>
          </w:p>
        </w:tc>
      </w:tr>
    </w:tbl>
    <w:p w14:paraId="2B343407" w14:textId="0CBCC956" w:rsidR="00F6601E" w:rsidRDefault="00F6601E" w:rsidP="007719E0">
      <w:pPr>
        <w:widowControl w:val="0"/>
        <w:spacing w:line="360" w:lineRule="auto"/>
        <w:jc w:val="both"/>
      </w:pPr>
    </w:p>
    <w:p w14:paraId="4184A516" w14:textId="18BE035A" w:rsidR="00F6601E" w:rsidRDefault="00F6601E" w:rsidP="007719E0">
      <w:pPr>
        <w:widowControl w:val="0"/>
        <w:spacing w:line="360" w:lineRule="auto"/>
        <w:jc w:val="both"/>
      </w:pPr>
    </w:p>
    <w:p w14:paraId="47C7A10A" w14:textId="3BCBC6D4" w:rsidR="00F6601E" w:rsidRPr="00833271" w:rsidRDefault="00114475"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10 Test cases for Book Type Management</w:t>
      </w:r>
    </w:p>
    <w:p w14:paraId="70059085" w14:textId="582A9351" w:rsidR="00F6601E" w:rsidRDefault="006B58BB" w:rsidP="007719E0">
      <w:pPr>
        <w:widowControl w:val="0"/>
        <w:spacing w:line="360" w:lineRule="auto"/>
        <w:jc w:val="both"/>
      </w:pPr>
      <w:r w:rsidRPr="006B58BB">
        <w:t>The following test case ID 10 is used to test the functionality of the book type management page. All test scenarios in test case ID 10 passed.</w:t>
      </w:r>
    </w:p>
    <w:p w14:paraId="562827F2" w14:textId="5D9154D1" w:rsidR="00F6601E" w:rsidRDefault="00F6601E" w:rsidP="007719E0">
      <w:pPr>
        <w:widowControl w:val="0"/>
        <w:spacing w:line="360" w:lineRule="auto"/>
        <w:jc w:val="both"/>
      </w:pPr>
    </w:p>
    <w:tbl>
      <w:tblPr>
        <w:tblStyle w:val="a6"/>
        <w:tblW w:w="0" w:type="auto"/>
        <w:tblLook w:val="04A0" w:firstRow="1" w:lastRow="0" w:firstColumn="1" w:lastColumn="0" w:noHBand="0" w:noVBand="1"/>
      </w:tblPr>
      <w:tblGrid>
        <w:gridCol w:w="667"/>
        <w:gridCol w:w="1909"/>
        <w:gridCol w:w="2448"/>
        <w:gridCol w:w="2133"/>
        <w:gridCol w:w="1142"/>
      </w:tblGrid>
      <w:tr w:rsidR="006B58BB" w:rsidRPr="0028434F" w14:paraId="2E23293A" w14:textId="77777777" w:rsidTr="00B640D0">
        <w:tc>
          <w:tcPr>
            <w:tcW w:w="8299" w:type="dxa"/>
            <w:gridSpan w:val="5"/>
            <w:vAlign w:val="center"/>
          </w:tcPr>
          <w:p w14:paraId="5828BE8E" w14:textId="7A16BAD5" w:rsidR="006B58BB" w:rsidRPr="0028434F" w:rsidRDefault="006B58BB" w:rsidP="007719E0">
            <w:pPr>
              <w:spacing w:line="360" w:lineRule="auto"/>
              <w:jc w:val="both"/>
            </w:pPr>
            <w:r w:rsidRPr="0028434F">
              <w:t xml:space="preserve">Test Case ID: </w:t>
            </w:r>
            <w:r>
              <w:t>10</w:t>
            </w:r>
          </w:p>
        </w:tc>
      </w:tr>
      <w:tr w:rsidR="006B58BB" w:rsidRPr="0028434F" w14:paraId="1EDD75C0" w14:textId="77777777" w:rsidTr="00B640D0">
        <w:tc>
          <w:tcPr>
            <w:tcW w:w="8299" w:type="dxa"/>
            <w:gridSpan w:val="5"/>
            <w:vAlign w:val="center"/>
          </w:tcPr>
          <w:p w14:paraId="15F14F2B" w14:textId="77777777" w:rsidR="006B58BB" w:rsidRPr="0028434F" w:rsidRDefault="006B58BB"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06189AD3" w14:textId="77777777" w:rsidR="006B58BB" w:rsidRDefault="006B58BB" w:rsidP="007719E0">
            <w:pPr>
              <w:spacing w:line="360" w:lineRule="auto"/>
              <w:jc w:val="both"/>
            </w:pPr>
            <w:r w:rsidRPr="0028434F">
              <w:t xml:space="preserve">(a) </w:t>
            </w:r>
            <w:r w:rsidRPr="006B58BB">
              <w:t xml:space="preserve">Ensure that book type information can be retrieved according to the set filter conditions, and the results are returned to the interface for display </w:t>
            </w:r>
          </w:p>
          <w:p w14:paraId="06250DB4" w14:textId="77777777" w:rsidR="006B58BB" w:rsidRDefault="006B58BB" w:rsidP="007719E0">
            <w:pPr>
              <w:spacing w:line="360" w:lineRule="auto"/>
              <w:jc w:val="both"/>
            </w:pPr>
            <w:r w:rsidRPr="0028434F">
              <w:t xml:space="preserve">(b) </w:t>
            </w:r>
            <w:r w:rsidRPr="006B58BB">
              <w:t xml:space="preserve">Make sure adding book type information works well </w:t>
            </w:r>
          </w:p>
          <w:p w14:paraId="6B188A8A" w14:textId="7B5DB66F" w:rsidR="006B58BB" w:rsidRDefault="006B58BB" w:rsidP="007719E0">
            <w:pPr>
              <w:spacing w:line="360" w:lineRule="auto"/>
              <w:jc w:val="both"/>
            </w:pPr>
            <w:r>
              <w:t xml:space="preserve">(c) </w:t>
            </w:r>
            <w:r w:rsidRPr="006B58BB">
              <w:t>Make sure the functionality to modify book type information works well</w:t>
            </w:r>
          </w:p>
          <w:p w14:paraId="2787C6AC" w14:textId="7529C2B4" w:rsidR="006B58BB" w:rsidRPr="00294F99" w:rsidRDefault="006B58BB" w:rsidP="007719E0">
            <w:pPr>
              <w:spacing w:line="360" w:lineRule="auto"/>
              <w:jc w:val="both"/>
            </w:pPr>
            <w:r>
              <w:rPr>
                <w:rFonts w:hint="eastAsia"/>
              </w:rPr>
              <w:t>(</w:t>
            </w:r>
            <w:r>
              <w:t>d</w:t>
            </w:r>
            <w:r>
              <w:rPr>
                <w:rFonts w:hint="eastAsia"/>
              </w:rPr>
              <w:t>)</w:t>
            </w:r>
            <w:r>
              <w:t xml:space="preserve"> </w:t>
            </w:r>
            <w:r w:rsidRPr="006B58BB">
              <w:t>Make sure the functionality to remove book type information works well</w:t>
            </w:r>
          </w:p>
        </w:tc>
      </w:tr>
      <w:tr w:rsidR="006B58BB" w:rsidRPr="0028434F" w14:paraId="2891E6E8" w14:textId="77777777" w:rsidTr="00B640D0">
        <w:tc>
          <w:tcPr>
            <w:tcW w:w="8299" w:type="dxa"/>
            <w:gridSpan w:val="5"/>
            <w:vAlign w:val="center"/>
          </w:tcPr>
          <w:p w14:paraId="30FB023F" w14:textId="3BBB76CF" w:rsidR="006B58BB" w:rsidRPr="0028434F" w:rsidRDefault="006B58BB" w:rsidP="007719E0">
            <w:pPr>
              <w:spacing w:line="360" w:lineRule="auto"/>
              <w:jc w:val="both"/>
            </w:pPr>
            <w:r w:rsidRPr="0028434F">
              <w:t xml:space="preserve">Module/Interface: </w:t>
            </w:r>
            <w:r w:rsidRPr="006B58BB">
              <w:t>Book Type Management</w:t>
            </w:r>
            <w:r w:rsidRPr="0028434F">
              <w:t xml:space="preserve"> Interface</w:t>
            </w:r>
          </w:p>
        </w:tc>
      </w:tr>
      <w:tr w:rsidR="006B58BB" w:rsidRPr="004410F5" w14:paraId="4D1B4BF1" w14:textId="77777777" w:rsidTr="00B640D0">
        <w:tc>
          <w:tcPr>
            <w:tcW w:w="667" w:type="dxa"/>
            <w:vAlign w:val="center"/>
          </w:tcPr>
          <w:p w14:paraId="005418B8" w14:textId="77777777" w:rsidR="006B58BB" w:rsidRPr="004410F5" w:rsidRDefault="006B58BB" w:rsidP="007719E0">
            <w:pPr>
              <w:spacing w:line="360" w:lineRule="auto"/>
              <w:jc w:val="center"/>
              <w:rPr>
                <w:b/>
                <w:bCs/>
              </w:rPr>
            </w:pPr>
            <w:r w:rsidRPr="004410F5">
              <w:rPr>
                <w:b/>
                <w:bCs/>
              </w:rPr>
              <w:t>No #</w:t>
            </w:r>
          </w:p>
        </w:tc>
        <w:tc>
          <w:tcPr>
            <w:tcW w:w="1909" w:type="dxa"/>
            <w:vAlign w:val="center"/>
          </w:tcPr>
          <w:p w14:paraId="3544F46E" w14:textId="77777777" w:rsidR="006B58BB" w:rsidRPr="004410F5" w:rsidRDefault="006B58BB" w:rsidP="007719E0">
            <w:pPr>
              <w:spacing w:line="360" w:lineRule="auto"/>
              <w:jc w:val="center"/>
              <w:rPr>
                <w:b/>
                <w:bCs/>
              </w:rPr>
            </w:pPr>
            <w:r w:rsidRPr="004410F5">
              <w:rPr>
                <w:b/>
                <w:bCs/>
              </w:rPr>
              <w:t>Item</w:t>
            </w:r>
          </w:p>
        </w:tc>
        <w:tc>
          <w:tcPr>
            <w:tcW w:w="2448" w:type="dxa"/>
            <w:vAlign w:val="center"/>
          </w:tcPr>
          <w:p w14:paraId="3161F289" w14:textId="77777777" w:rsidR="006B58BB" w:rsidRPr="004410F5" w:rsidRDefault="006B58BB" w:rsidP="007719E0">
            <w:pPr>
              <w:spacing w:line="360" w:lineRule="auto"/>
              <w:jc w:val="center"/>
              <w:rPr>
                <w:b/>
                <w:bCs/>
              </w:rPr>
            </w:pPr>
            <w:r w:rsidRPr="004410F5">
              <w:rPr>
                <w:b/>
                <w:bCs/>
              </w:rPr>
              <w:t>Test Scenario</w:t>
            </w:r>
          </w:p>
        </w:tc>
        <w:tc>
          <w:tcPr>
            <w:tcW w:w="2133" w:type="dxa"/>
            <w:vAlign w:val="center"/>
          </w:tcPr>
          <w:p w14:paraId="15A23A14" w14:textId="77777777" w:rsidR="006B58BB" w:rsidRPr="004410F5" w:rsidRDefault="006B58BB" w:rsidP="007719E0">
            <w:pPr>
              <w:spacing w:line="360" w:lineRule="auto"/>
              <w:jc w:val="center"/>
              <w:rPr>
                <w:b/>
                <w:bCs/>
              </w:rPr>
            </w:pPr>
            <w:r w:rsidRPr="004410F5">
              <w:rPr>
                <w:b/>
                <w:bCs/>
              </w:rPr>
              <w:t>Expected Result</w:t>
            </w:r>
          </w:p>
        </w:tc>
        <w:tc>
          <w:tcPr>
            <w:tcW w:w="1142" w:type="dxa"/>
            <w:vAlign w:val="center"/>
          </w:tcPr>
          <w:p w14:paraId="0B9ACF9C" w14:textId="77777777" w:rsidR="006B58BB" w:rsidRPr="004410F5" w:rsidRDefault="006B58BB" w:rsidP="007719E0">
            <w:pPr>
              <w:spacing w:line="360" w:lineRule="auto"/>
              <w:jc w:val="center"/>
              <w:rPr>
                <w:b/>
                <w:bCs/>
              </w:rPr>
            </w:pPr>
            <w:r w:rsidRPr="004410F5">
              <w:rPr>
                <w:b/>
                <w:bCs/>
              </w:rPr>
              <w:t>Test Status</w:t>
            </w:r>
          </w:p>
        </w:tc>
      </w:tr>
      <w:tr w:rsidR="006B58BB" w:rsidRPr="0028434F" w14:paraId="6139E4D7" w14:textId="77777777" w:rsidTr="00B640D0">
        <w:trPr>
          <w:trHeight w:val="416"/>
        </w:trPr>
        <w:tc>
          <w:tcPr>
            <w:tcW w:w="667" w:type="dxa"/>
            <w:vAlign w:val="center"/>
          </w:tcPr>
          <w:p w14:paraId="2B3D4634" w14:textId="77777777" w:rsidR="006B58BB" w:rsidRPr="0028434F" w:rsidRDefault="006B58BB" w:rsidP="007719E0">
            <w:pPr>
              <w:spacing w:line="360" w:lineRule="auto"/>
              <w:jc w:val="center"/>
            </w:pPr>
            <w:r w:rsidRPr="0028434F">
              <w:lastRenderedPageBreak/>
              <w:t>1</w:t>
            </w:r>
          </w:p>
        </w:tc>
        <w:tc>
          <w:tcPr>
            <w:tcW w:w="1909" w:type="dxa"/>
            <w:vAlign w:val="center"/>
          </w:tcPr>
          <w:p w14:paraId="68BAF0B6" w14:textId="445CEAF8" w:rsidR="006B58BB" w:rsidRPr="0028434F" w:rsidRDefault="006B58BB" w:rsidP="007719E0">
            <w:pPr>
              <w:spacing w:line="360" w:lineRule="auto"/>
              <w:jc w:val="both"/>
            </w:pPr>
            <w:r w:rsidRPr="006B58BB">
              <w:t>Book Type</w:t>
            </w:r>
          </w:p>
        </w:tc>
        <w:tc>
          <w:tcPr>
            <w:tcW w:w="2448" w:type="dxa"/>
            <w:vAlign w:val="center"/>
          </w:tcPr>
          <w:p w14:paraId="66B15C51" w14:textId="1DF7AEA9" w:rsidR="006B58BB" w:rsidRPr="0028434F" w:rsidRDefault="005C3340" w:rsidP="007719E0">
            <w:pPr>
              <w:spacing w:line="360" w:lineRule="auto"/>
            </w:pPr>
            <w:r w:rsidRPr="005C3340">
              <w:t>Enter an existing book type and click the search button to view details for that book type</w:t>
            </w:r>
          </w:p>
        </w:tc>
        <w:tc>
          <w:tcPr>
            <w:tcW w:w="2133" w:type="dxa"/>
            <w:vAlign w:val="center"/>
          </w:tcPr>
          <w:p w14:paraId="3D2F8656" w14:textId="4C56EF0B" w:rsidR="006B58BB" w:rsidRPr="0028434F" w:rsidRDefault="005C3340" w:rsidP="007719E0">
            <w:pPr>
              <w:spacing w:line="360" w:lineRule="auto"/>
            </w:pPr>
            <w:r w:rsidRPr="005C3340">
              <w:t>Filter the corresponding book type details from the database and display them correctly and completely on the interface</w:t>
            </w:r>
          </w:p>
        </w:tc>
        <w:tc>
          <w:tcPr>
            <w:tcW w:w="1142" w:type="dxa"/>
            <w:shd w:val="clear" w:color="auto" w:fill="92D050"/>
            <w:vAlign w:val="center"/>
          </w:tcPr>
          <w:p w14:paraId="63417532" w14:textId="77777777" w:rsidR="006B58BB" w:rsidRPr="0028434F" w:rsidRDefault="006B58BB" w:rsidP="007719E0">
            <w:pPr>
              <w:spacing w:line="360" w:lineRule="auto"/>
              <w:jc w:val="center"/>
            </w:pPr>
            <w:r w:rsidRPr="0028434F">
              <w:t>Pass</w:t>
            </w:r>
          </w:p>
        </w:tc>
      </w:tr>
      <w:tr w:rsidR="006B58BB" w:rsidRPr="0028434F" w14:paraId="02D31D34" w14:textId="77777777" w:rsidTr="00B640D0">
        <w:tc>
          <w:tcPr>
            <w:tcW w:w="667" w:type="dxa"/>
            <w:vAlign w:val="center"/>
          </w:tcPr>
          <w:p w14:paraId="2AD30357" w14:textId="025CCFBB" w:rsidR="006B58BB" w:rsidRPr="0028434F" w:rsidRDefault="005C3340" w:rsidP="007719E0">
            <w:pPr>
              <w:spacing w:line="360" w:lineRule="auto"/>
              <w:jc w:val="center"/>
            </w:pPr>
            <w:r>
              <w:rPr>
                <w:rFonts w:hint="eastAsia"/>
              </w:rPr>
              <w:t>2</w:t>
            </w:r>
          </w:p>
        </w:tc>
        <w:tc>
          <w:tcPr>
            <w:tcW w:w="1909" w:type="dxa"/>
            <w:vAlign w:val="center"/>
          </w:tcPr>
          <w:p w14:paraId="7C33EA1B" w14:textId="77777777" w:rsidR="006B58BB" w:rsidRPr="0028434F" w:rsidRDefault="006B58BB" w:rsidP="007719E0">
            <w:pPr>
              <w:spacing w:line="360" w:lineRule="auto"/>
              <w:jc w:val="both"/>
            </w:pPr>
            <w:r w:rsidRPr="0028434F">
              <w:t>Delete</w:t>
            </w:r>
          </w:p>
        </w:tc>
        <w:tc>
          <w:tcPr>
            <w:tcW w:w="2448" w:type="dxa"/>
            <w:vAlign w:val="center"/>
          </w:tcPr>
          <w:p w14:paraId="6EA91547" w14:textId="16080021" w:rsidR="006B58BB" w:rsidRPr="0028434F" w:rsidRDefault="005C3340" w:rsidP="007719E0">
            <w:pPr>
              <w:spacing w:line="360" w:lineRule="auto"/>
            </w:pPr>
            <w:r w:rsidRPr="005C3340">
              <w:t>Remove the book type from the system, then check the interface and database (if the book type has been removed)</w:t>
            </w:r>
          </w:p>
        </w:tc>
        <w:tc>
          <w:tcPr>
            <w:tcW w:w="2133" w:type="dxa"/>
            <w:vAlign w:val="center"/>
          </w:tcPr>
          <w:p w14:paraId="67A22E37" w14:textId="61101E20" w:rsidR="006B58BB" w:rsidRPr="0028434F" w:rsidRDefault="005C3340" w:rsidP="007719E0">
            <w:pPr>
              <w:spacing w:line="360" w:lineRule="auto"/>
            </w:pPr>
            <w:r w:rsidRPr="005C3340">
              <w:t>All information about book types has been removed from the database and interface</w:t>
            </w:r>
          </w:p>
        </w:tc>
        <w:tc>
          <w:tcPr>
            <w:tcW w:w="1142" w:type="dxa"/>
            <w:shd w:val="clear" w:color="auto" w:fill="92D050"/>
            <w:vAlign w:val="center"/>
          </w:tcPr>
          <w:p w14:paraId="53D3E3B3" w14:textId="77777777" w:rsidR="006B58BB" w:rsidRPr="0028434F" w:rsidRDefault="006B58BB" w:rsidP="007719E0">
            <w:pPr>
              <w:spacing w:line="360" w:lineRule="auto"/>
              <w:jc w:val="center"/>
            </w:pPr>
            <w:r w:rsidRPr="0028434F">
              <w:t>Pass</w:t>
            </w:r>
          </w:p>
        </w:tc>
      </w:tr>
      <w:tr w:rsidR="006B58BB" w:rsidRPr="0028434F" w14:paraId="378599A2" w14:textId="77777777" w:rsidTr="00B640D0">
        <w:tc>
          <w:tcPr>
            <w:tcW w:w="667" w:type="dxa"/>
            <w:vAlign w:val="center"/>
          </w:tcPr>
          <w:p w14:paraId="7813F8D4" w14:textId="52016CFF" w:rsidR="006B58BB" w:rsidRPr="0028434F" w:rsidRDefault="005C3340" w:rsidP="007719E0">
            <w:pPr>
              <w:spacing w:line="360" w:lineRule="auto"/>
              <w:jc w:val="center"/>
            </w:pPr>
            <w:r>
              <w:rPr>
                <w:rFonts w:hint="eastAsia"/>
              </w:rPr>
              <w:t>3</w:t>
            </w:r>
          </w:p>
        </w:tc>
        <w:tc>
          <w:tcPr>
            <w:tcW w:w="1909" w:type="dxa"/>
            <w:vAlign w:val="center"/>
          </w:tcPr>
          <w:p w14:paraId="313DCBEA" w14:textId="77777777" w:rsidR="006B58BB" w:rsidRPr="0028434F" w:rsidRDefault="006B58BB" w:rsidP="007719E0">
            <w:pPr>
              <w:spacing w:line="360" w:lineRule="auto"/>
              <w:jc w:val="both"/>
            </w:pPr>
            <w:r>
              <w:t>New</w:t>
            </w:r>
          </w:p>
        </w:tc>
        <w:tc>
          <w:tcPr>
            <w:tcW w:w="2448" w:type="dxa"/>
            <w:vAlign w:val="center"/>
          </w:tcPr>
          <w:p w14:paraId="2AC493F8" w14:textId="58386E40" w:rsidR="006B58BB" w:rsidRPr="0028434F" w:rsidRDefault="005C3340" w:rsidP="007719E0">
            <w:pPr>
              <w:spacing w:line="360" w:lineRule="auto"/>
            </w:pPr>
            <w:r w:rsidRPr="005C3340">
              <w:t>Add the book type in the system, then check the interface and database (if the book type has been added)</w:t>
            </w:r>
          </w:p>
        </w:tc>
        <w:tc>
          <w:tcPr>
            <w:tcW w:w="2133" w:type="dxa"/>
            <w:vAlign w:val="center"/>
          </w:tcPr>
          <w:p w14:paraId="526D6144" w14:textId="3B25E2F8" w:rsidR="006B58BB" w:rsidRPr="0028434F" w:rsidRDefault="005C3340" w:rsidP="007719E0">
            <w:pPr>
              <w:spacing w:line="360" w:lineRule="auto"/>
            </w:pPr>
            <w:r w:rsidRPr="005C3340">
              <w:t>All information about book types has been added to the database and interface</w:t>
            </w:r>
          </w:p>
        </w:tc>
        <w:tc>
          <w:tcPr>
            <w:tcW w:w="1142" w:type="dxa"/>
            <w:shd w:val="clear" w:color="auto" w:fill="92D050"/>
            <w:vAlign w:val="center"/>
          </w:tcPr>
          <w:p w14:paraId="4939552E" w14:textId="77777777" w:rsidR="006B58BB" w:rsidRPr="0028434F" w:rsidRDefault="006B58BB" w:rsidP="007719E0">
            <w:pPr>
              <w:spacing w:line="360" w:lineRule="auto"/>
              <w:jc w:val="center"/>
            </w:pPr>
            <w:r w:rsidRPr="0028434F">
              <w:t>Pass</w:t>
            </w:r>
          </w:p>
        </w:tc>
      </w:tr>
      <w:tr w:rsidR="006B58BB" w:rsidRPr="0028434F" w14:paraId="6E5BE0CF" w14:textId="77777777" w:rsidTr="00B640D0">
        <w:tc>
          <w:tcPr>
            <w:tcW w:w="667" w:type="dxa"/>
            <w:vAlign w:val="center"/>
          </w:tcPr>
          <w:p w14:paraId="1B63A01D" w14:textId="13C922CC" w:rsidR="006B58BB" w:rsidRPr="0028434F" w:rsidRDefault="005C3340" w:rsidP="007719E0">
            <w:pPr>
              <w:spacing w:line="360" w:lineRule="auto"/>
              <w:jc w:val="center"/>
            </w:pPr>
            <w:r>
              <w:rPr>
                <w:rFonts w:hint="eastAsia"/>
              </w:rPr>
              <w:t>4</w:t>
            </w:r>
          </w:p>
        </w:tc>
        <w:tc>
          <w:tcPr>
            <w:tcW w:w="1909" w:type="dxa"/>
            <w:vAlign w:val="center"/>
          </w:tcPr>
          <w:p w14:paraId="58023E38" w14:textId="77777777" w:rsidR="006B58BB" w:rsidRDefault="006B58BB" w:rsidP="007719E0">
            <w:pPr>
              <w:spacing w:line="360" w:lineRule="auto"/>
              <w:jc w:val="both"/>
            </w:pPr>
            <w:r>
              <w:t>Revise</w:t>
            </w:r>
          </w:p>
        </w:tc>
        <w:tc>
          <w:tcPr>
            <w:tcW w:w="2448" w:type="dxa"/>
            <w:vAlign w:val="center"/>
          </w:tcPr>
          <w:p w14:paraId="6919C155" w14:textId="398A890B" w:rsidR="006B58BB" w:rsidRPr="00280D09" w:rsidRDefault="005C3340" w:rsidP="007719E0">
            <w:pPr>
              <w:spacing w:line="360" w:lineRule="auto"/>
            </w:pPr>
            <w:r w:rsidRPr="005C3340">
              <w:t>Edit the name of a book type</w:t>
            </w:r>
          </w:p>
        </w:tc>
        <w:tc>
          <w:tcPr>
            <w:tcW w:w="2133" w:type="dxa"/>
            <w:vAlign w:val="center"/>
          </w:tcPr>
          <w:p w14:paraId="1C1AD5AA" w14:textId="49A97349" w:rsidR="006B58BB" w:rsidRPr="00280D09" w:rsidRDefault="005C3340" w:rsidP="007719E0">
            <w:pPr>
              <w:spacing w:line="360" w:lineRule="auto"/>
            </w:pPr>
            <w:r w:rsidRPr="005C3340">
              <w:t>All information for book types has been modified in the database and interface</w:t>
            </w:r>
          </w:p>
        </w:tc>
        <w:tc>
          <w:tcPr>
            <w:tcW w:w="1142" w:type="dxa"/>
            <w:shd w:val="clear" w:color="auto" w:fill="92D050"/>
            <w:vAlign w:val="center"/>
          </w:tcPr>
          <w:p w14:paraId="4C8390EE" w14:textId="77777777" w:rsidR="006B58BB" w:rsidRPr="0028434F" w:rsidRDefault="006B58BB" w:rsidP="007719E0">
            <w:pPr>
              <w:spacing w:line="360" w:lineRule="auto"/>
              <w:jc w:val="center"/>
            </w:pPr>
            <w:r>
              <w:rPr>
                <w:rFonts w:hint="eastAsia"/>
              </w:rPr>
              <w:t>P</w:t>
            </w:r>
            <w:r>
              <w:t>ass</w:t>
            </w:r>
          </w:p>
        </w:tc>
      </w:tr>
    </w:tbl>
    <w:p w14:paraId="2B6FB0F7" w14:textId="76E4C1CD" w:rsidR="00F6601E" w:rsidRPr="006B58BB" w:rsidRDefault="00F6601E" w:rsidP="007719E0">
      <w:pPr>
        <w:widowControl w:val="0"/>
        <w:spacing w:line="360" w:lineRule="auto"/>
        <w:jc w:val="both"/>
      </w:pPr>
    </w:p>
    <w:p w14:paraId="40EBE004" w14:textId="39C36C94" w:rsidR="00F6601E" w:rsidRPr="00833271" w:rsidRDefault="005C3340"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 xml:space="preserve">.11 Test cases for </w:t>
      </w:r>
      <w:r w:rsidR="00C17AEF" w:rsidRPr="00833271">
        <w:rPr>
          <w:b/>
          <w:bCs/>
        </w:rPr>
        <w:t>Book Information Management</w:t>
      </w:r>
    </w:p>
    <w:p w14:paraId="2ACAFF7D" w14:textId="0311B286" w:rsidR="00F6601E" w:rsidRDefault="00C17AEF" w:rsidP="007719E0">
      <w:pPr>
        <w:widowControl w:val="0"/>
        <w:spacing w:line="360" w:lineRule="auto"/>
        <w:jc w:val="both"/>
      </w:pPr>
      <w:r w:rsidRPr="00C17AEF">
        <w:t>The following test case ID 11 is used to test the functionality of the book information management page. All test scenarios in test case ID 11 passed.</w:t>
      </w:r>
    </w:p>
    <w:tbl>
      <w:tblPr>
        <w:tblStyle w:val="a6"/>
        <w:tblW w:w="0" w:type="auto"/>
        <w:tblLook w:val="04A0" w:firstRow="1" w:lastRow="0" w:firstColumn="1" w:lastColumn="0" w:noHBand="0" w:noVBand="1"/>
      </w:tblPr>
      <w:tblGrid>
        <w:gridCol w:w="667"/>
        <w:gridCol w:w="1909"/>
        <w:gridCol w:w="2448"/>
        <w:gridCol w:w="2133"/>
        <w:gridCol w:w="1142"/>
      </w:tblGrid>
      <w:tr w:rsidR="00C17AEF" w:rsidRPr="0028434F" w14:paraId="16F5C01D" w14:textId="77777777" w:rsidTr="00B640D0">
        <w:tc>
          <w:tcPr>
            <w:tcW w:w="8299" w:type="dxa"/>
            <w:gridSpan w:val="5"/>
            <w:vAlign w:val="center"/>
          </w:tcPr>
          <w:p w14:paraId="1A35A488" w14:textId="520D7822" w:rsidR="00C17AEF" w:rsidRPr="0028434F" w:rsidRDefault="00C17AEF" w:rsidP="007719E0">
            <w:pPr>
              <w:spacing w:line="360" w:lineRule="auto"/>
              <w:jc w:val="both"/>
            </w:pPr>
            <w:r w:rsidRPr="0028434F">
              <w:t xml:space="preserve">Test Case ID: </w:t>
            </w:r>
            <w:r>
              <w:t>11</w:t>
            </w:r>
          </w:p>
        </w:tc>
      </w:tr>
      <w:tr w:rsidR="00C17AEF" w:rsidRPr="0028434F" w14:paraId="66E4E637" w14:textId="77777777" w:rsidTr="00B640D0">
        <w:tc>
          <w:tcPr>
            <w:tcW w:w="8299" w:type="dxa"/>
            <w:gridSpan w:val="5"/>
            <w:vAlign w:val="center"/>
          </w:tcPr>
          <w:p w14:paraId="6CD7CFAE" w14:textId="77777777" w:rsidR="00C17AEF" w:rsidRPr="0028434F" w:rsidRDefault="00C17AEF"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2E473A6D" w14:textId="5315C83F" w:rsidR="00C17AEF" w:rsidRPr="0028434F" w:rsidRDefault="00C17AEF" w:rsidP="007719E0">
            <w:pPr>
              <w:spacing w:line="360" w:lineRule="auto"/>
              <w:jc w:val="both"/>
            </w:pPr>
            <w:r w:rsidRPr="0028434F">
              <w:t xml:space="preserve">(a) </w:t>
            </w:r>
            <w:r w:rsidRPr="00C17AEF">
              <w:t>Ensure that book information can be retrieved according to the set filter conditions, and the results are returned to the interface for display</w:t>
            </w:r>
          </w:p>
          <w:p w14:paraId="2C3F0CA0" w14:textId="77777777" w:rsidR="00C17AEF" w:rsidRDefault="00C17AEF" w:rsidP="007719E0">
            <w:pPr>
              <w:spacing w:line="360" w:lineRule="auto"/>
              <w:jc w:val="both"/>
            </w:pPr>
            <w:r w:rsidRPr="0028434F">
              <w:t xml:space="preserve">(b) </w:t>
            </w:r>
            <w:r w:rsidRPr="00C17AEF">
              <w:t xml:space="preserve">Make sure adding book information works well </w:t>
            </w:r>
          </w:p>
          <w:p w14:paraId="79DDC976" w14:textId="14DB77B4" w:rsidR="00C17AEF" w:rsidRDefault="00C17AEF" w:rsidP="007719E0">
            <w:pPr>
              <w:spacing w:line="360" w:lineRule="auto"/>
              <w:jc w:val="both"/>
            </w:pPr>
            <w:r>
              <w:lastRenderedPageBreak/>
              <w:t xml:space="preserve">(c) </w:t>
            </w:r>
            <w:r w:rsidRPr="00146EFB">
              <w:t xml:space="preserve">Make sure the functionality to modify </w:t>
            </w:r>
            <w:r w:rsidRPr="00C17AEF">
              <w:t>book</w:t>
            </w:r>
            <w:r w:rsidRPr="00146EFB">
              <w:t xml:space="preserve"> information works well</w:t>
            </w:r>
          </w:p>
          <w:p w14:paraId="4D9AB672" w14:textId="77777777" w:rsidR="00C17AEF" w:rsidRDefault="00C17AEF" w:rsidP="007719E0">
            <w:pPr>
              <w:spacing w:line="360" w:lineRule="auto"/>
              <w:jc w:val="both"/>
            </w:pPr>
            <w:r>
              <w:rPr>
                <w:rFonts w:hint="eastAsia"/>
              </w:rPr>
              <w:t>(</w:t>
            </w:r>
            <w:r>
              <w:t>d</w:t>
            </w:r>
            <w:r>
              <w:rPr>
                <w:rFonts w:hint="eastAsia"/>
              </w:rPr>
              <w:t>)</w:t>
            </w:r>
            <w:r>
              <w:t xml:space="preserve"> </w:t>
            </w:r>
            <w:r w:rsidRPr="00146EFB">
              <w:t>Make sure that the functionality to delete</w:t>
            </w:r>
            <w:r>
              <w:t xml:space="preserve"> </w:t>
            </w:r>
            <w:r w:rsidRPr="00C17AEF">
              <w:t>book</w:t>
            </w:r>
            <w:r>
              <w:t xml:space="preserve"> </w:t>
            </w:r>
            <w:r w:rsidRPr="00146EFB">
              <w:t>information works well</w:t>
            </w:r>
          </w:p>
          <w:p w14:paraId="4C86B545" w14:textId="1D49EBDB" w:rsidR="00C17AEF" w:rsidRPr="00294F99" w:rsidRDefault="00C17AEF" w:rsidP="007719E0">
            <w:pPr>
              <w:spacing w:line="360" w:lineRule="auto"/>
              <w:jc w:val="both"/>
            </w:pPr>
            <w:r>
              <w:rPr>
                <w:rFonts w:hint="eastAsia"/>
              </w:rPr>
              <w:t>(</w:t>
            </w:r>
            <w:r>
              <w:t>e)</w:t>
            </w:r>
            <w:r w:rsidR="000812F2">
              <w:t xml:space="preserve"> </w:t>
            </w:r>
            <w:r w:rsidR="000812F2" w:rsidRPr="000812F2">
              <w:t>Make sure the ability to view responses to book reviews works well</w:t>
            </w:r>
          </w:p>
        </w:tc>
      </w:tr>
      <w:tr w:rsidR="00C17AEF" w:rsidRPr="0028434F" w14:paraId="775E3D15" w14:textId="77777777" w:rsidTr="00B640D0">
        <w:tc>
          <w:tcPr>
            <w:tcW w:w="8299" w:type="dxa"/>
            <w:gridSpan w:val="5"/>
            <w:vAlign w:val="center"/>
          </w:tcPr>
          <w:p w14:paraId="7660B720" w14:textId="10412D2E" w:rsidR="00C17AEF" w:rsidRPr="0028434F" w:rsidRDefault="00C17AEF" w:rsidP="007719E0">
            <w:pPr>
              <w:spacing w:line="360" w:lineRule="auto"/>
              <w:jc w:val="both"/>
            </w:pPr>
            <w:r w:rsidRPr="0028434F">
              <w:lastRenderedPageBreak/>
              <w:t>Module/Interface:</w:t>
            </w:r>
            <w:r>
              <w:t xml:space="preserve"> </w:t>
            </w:r>
            <w:r w:rsidRPr="00C17AEF">
              <w:t>Book Information Management</w:t>
            </w:r>
            <w:r w:rsidRPr="0028434F">
              <w:t xml:space="preserve"> Interface</w:t>
            </w:r>
          </w:p>
        </w:tc>
      </w:tr>
      <w:tr w:rsidR="00C17AEF" w:rsidRPr="004410F5" w14:paraId="7B820958" w14:textId="77777777" w:rsidTr="00B640D0">
        <w:tc>
          <w:tcPr>
            <w:tcW w:w="667" w:type="dxa"/>
            <w:vAlign w:val="center"/>
          </w:tcPr>
          <w:p w14:paraId="755A5592" w14:textId="77777777" w:rsidR="00C17AEF" w:rsidRPr="004410F5" w:rsidRDefault="00C17AEF" w:rsidP="007719E0">
            <w:pPr>
              <w:spacing w:line="360" w:lineRule="auto"/>
              <w:jc w:val="center"/>
              <w:rPr>
                <w:b/>
                <w:bCs/>
              </w:rPr>
            </w:pPr>
            <w:r w:rsidRPr="004410F5">
              <w:rPr>
                <w:b/>
                <w:bCs/>
              </w:rPr>
              <w:t>No #</w:t>
            </w:r>
          </w:p>
        </w:tc>
        <w:tc>
          <w:tcPr>
            <w:tcW w:w="1909" w:type="dxa"/>
            <w:vAlign w:val="center"/>
          </w:tcPr>
          <w:p w14:paraId="2591C77D" w14:textId="77777777" w:rsidR="00C17AEF" w:rsidRPr="004410F5" w:rsidRDefault="00C17AEF" w:rsidP="007719E0">
            <w:pPr>
              <w:spacing w:line="360" w:lineRule="auto"/>
              <w:jc w:val="center"/>
              <w:rPr>
                <w:b/>
                <w:bCs/>
              </w:rPr>
            </w:pPr>
            <w:r w:rsidRPr="004410F5">
              <w:rPr>
                <w:b/>
                <w:bCs/>
              </w:rPr>
              <w:t>Item</w:t>
            </w:r>
          </w:p>
        </w:tc>
        <w:tc>
          <w:tcPr>
            <w:tcW w:w="2448" w:type="dxa"/>
            <w:vAlign w:val="center"/>
          </w:tcPr>
          <w:p w14:paraId="649ECD37" w14:textId="77777777" w:rsidR="00C17AEF" w:rsidRPr="004410F5" w:rsidRDefault="00C17AEF" w:rsidP="007719E0">
            <w:pPr>
              <w:spacing w:line="360" w:lineRule="auto"/>
              <w:jc w:val="center"/>
              <w:rPr>
                <w:b/>
                <w:bCs/>
              </w:rPr>
            </w:pPr>
            <w:r w:rsidRPr="004410F5">
              <w:rPr>
                <w:b/>
                <w:bCs/>
              </w:rPr>
              <w:t>Test Scenario</w:t>
            </w:r>
          </w:p>
        </w:tc>
        <w:tc>
          <w:tcPr>
            <w:tcW w:w="2133" w:type="dxa"/>
            <w:vAlign w:val="center"/>
          </w:tcPr>
          <w:p w14:paraId="3B33A9C5" w14:textId="77777777" w:rsidR="00C17AEF" w:rsidRPr="004410F5" w:rsidRDefault="00C17AEF" w:rsidP="007719E0">
            <w:pPr>
              <w:spacing w:line="360" w:lineRule="auto"/>
              <w:jc w:val="center"/>
              <w:rPr>
                <w:b/>
                <w:bCs/>
              </w:rPr>
            </w:pPr>
            <w:r w:rsidRPr="004410F5">
              <w:rPr>
                <w:b/>
                <w:bCs/>
              </w:rPr>
              <w:t>Expected Result</w:t>
            </w:r>
          </w:p>
        </w:tc>
        <w:tc>
          <w:tcPr>
            <w:tcW w:w="1142" w:type="dxa"/>
            <w:vAlign w:val="center"/>
          </w:tcPr>
          <w:p w14:paraId="4804CEE5" w14:textId="77777777" w:rsidR="00C17AEF" w:rsidRPr="004410F5" w:rsidRDefault="00C17AEF" w:rsidP="007719E0">
            <w:pPr>
              <w:spacing w:line="360" w:lineRule="auto"/>
              <w:jc w:val="center"/>
              <w:rPr>
                <w:b/>
                <w:bCs/>
              </w:rPr>
            </w:pPr>
            <w:r w:rsidRPr="004410F5">
              <w:rPr>
                <w:b/>
                <w:bCs/>
              </w:rPr>
              <w:t>Test Status</w:t>
            </w:r>
          </w:p>
        </w:tc>
      </w:tr>
      <w:tr w:rsidR="00C17AEF" w:rsidRPr="0028434F" w14:paraId="2A26AA7D" w14:textId="77777777" w:rsidTr="00B640D0">
        <w:trPr>
          <w:trHeight w:val="416"/>
        </w:trPr>
        <w:tc>
          <w:tcPr>
            <w:tcW w:w="667" w:type="dxa"/>
            <w:vAlign w:val="center"/>
          </w:tcPr>
          <w:p w14:paraId="46AD7339" w14:textId="77777777" w:rsidR="00C17AEF" w:rsidRPr="0028434F" w:rsidRDefault="00C17AEF" w:rsidP="007719E0">
            <w:pPr>
              <w:spacing w:line="360" w:lineRule="auto"/>
              <w:jc w:val="center"/>
            </w:pPr>
            <w:r w:rsidRPr="0028434F">
              <w:t>1</w:t>
            </w:r>
          </w:p>
        </w:tc>
        <w:tc>
          <w:tcPr>
            <w:tcW w:w="1909" w:type="dxa"/>
            <w:vAlign w:val="center"/>
          </w:tcPr>
          <w:p w14:paraId="072A2E19" w14:textId="393E6A10" w:rsidR="00C17AEF" w:rsidRPr="0028434F" w:rsidRDefault="000812F2" w:rsidP="007719E0">
            <w:pPr>
              <w:spacing w:line="360" w:lineRule="auto"/>
              <w:jc w:val="both"/>
            </w:pPr>
            <w:r w:rsidRPr="000812F2">
              <w:t>Book Title</w:t>
            </w:r>
          </w:p>
        </w:tc>
        <w:tc>
          <w:tcPr>
            <w:tcW w:w="2448" w:type="dxa"/>
            <w:vAlign w:val="center"/>
          </w:tcPr>
          <w:p w14:paraId="78372722" w14:textId="15FCFD98" w:rsidR="00C17AEF" w:rsidRPr="0028434F" w:rsidRDefault="000812F2" w:rsidP="007719E0">
            <w:pPr>
              <w:spacing w:line="360" w:lineRule="auto"/>
            </w:pPr>
            <w:r w:rsidRPr="000812F2">
              <w:t>Enter an existing book title and click the search button to view details for that book</w:t>
            </w:r>
          </w:p>
        </w:tc>
        <w:tc>
          <w:tcPr>
            <w:tcW w:w="2133" w:type="dxa"/>
            <w:vAlign w:val="center"/>
          </w:tcPr>
          <w:p w14:paraId="76E52A13" w14:textId="1A7E0F24" w:rsidR="00C17AEF" w:rsidRPr="0028434F" w:rsidRDefault="000812F2" w:rsidP="007719E0">
            <w:pPr>
              <w:spacing w:line="360" w:lineRule="auto"/>
            </w:pPr>
            <w:r w:rsidRPr="000812F2">
              <w:t>Filter the corresponding book details from the database and display them correctly and completely on the interface</w:t>
            </w:r>
          </w:p>
        </w:tc>
        <w:tc>
          <w:tcPr>
            <w:tcW w:w="1142" w:type="dxa"/>
            <w:shd w:val="clear" w:color="auto" w:fill="92D050"/>
            <w:vAlign w:val="center"/>
          </w:tcPr>
          <w:p w14:paraId="508C1C4E" w14:textId="77777777" w:rsidR="00C17AEF" w:rsidRPr="0028434F" w:rsidRDefault="00C17AEF" w:rsidP="007719E0">
            <w:pPr>
              <w:spacing w:line="360" w:lineRule="auto"/>
              <w:jc w:val="center"/>
            </w:pPr>
            <w:r w:rsidRPr="0028434F">
              <w:t>Pass</w:t>
            </w:r>
          </w:p>
        </w:tc>
      </w:tr>
      <w:tr w:rsidR="00C17AEF" w:rsidRPr="0028434F" w14:paraId="3E5B4A8C" w14:textId="77777777" w:rsidTr="00B640D0">
        <w:tc>
          <w:tcPr>
            <w:tcW w:w="667" w:type="dxa"/>
            <w:vAlign w:val="center"/>
          </w:tcPr>
          <w:p w14:paraId="28674232" w14:textId="77777777" w:rsidR="00C17AEF" w:rsidRPr="0028434F" w:rsidRDefault="00C17AEF" w:rsidP="007719E0">
            <w:pPr>
              <w:spacing w:line="360" w:lineRule="auto"/>
              <w:jc w:val="center"/>
            </w:pPr>
            <w:r w:rsidRPr="0028434F">
              <w:t>2</w:t>
            </w:r>
          </w:p>
        </w:tc>
        <w:tc>
          <w:tcPr>
            <w:tcW w:w="1909" w:type="dxa"/>
            <w:vAlign w:val="center"/>
          </w:tcPr>
          <w:p w14:paraId="1C634844" w14:textId="1ABE7852" w:rsidR="00C17AEF" w:rsidRPr="007B6BC2" w:rsidRDefault="000812F2" w:rsidP="007719E0">
            <w:pPr>
              <w:spacing w:line="360" w:lineRule="auto"/>
              <w:jc w:val="both"/>
            </w:pPr>
            <w:r w:rsidRPr="000812F2">
              <w:t>Book Type</w:t>
            </w:r>
          </w:p>
        </w:tc>
        <w:tc>
          <w:tcPr>
            <w:tcW w:w="2448" w:type="dxa"/>
            <w:vAlign w:val="center"/>
          </w:tcPr>
          <w:p w14:paraId="27D812D9" w14:textId="7E9A472D" w:rsidR="00C17AEF" w:rsidRPr="0028434F" w:rsidRDefault="000812F2" w:rsidP="007719E0">
            <w:pPr>
              <w:spacing w:line="360" w:lineRule="auto"/>
            </w:pPr>
            <w:r w:rsidRPr="000812F2">
              <w:t>Enter the type of book and click the search button to view details for that type of book</w:t>
            </w:r>
          </w:p>
        </w:tc>
        <w:tc>
          <w:tcPr>
            <w:tcW w:w="2133" w:type="dxa"/>
            <w:vAlign w:val="center"/>
          </w:tcPr>
          <w:p w14:paraId="2757E6E0" w14:textId="0FF62C51" w:rsidR="00C17AEF" w:rsidRPr="0028434F" w:rsidRDefault="000812F2" w:rsidP="007719E0">
            <w:pPr>
              <w:spacing w:line="360" w:lineRule="auto"/>
            </w:pPr>
            <w:r w:rsidRPr="000812F2">
              <w:t>Filter the corresponding book category information from the database and display it correctly and completely on the interface</w:t>
            </w:r>
          </w:p>
        </w:tc>
        <w:tc>
          <w:tcPr>
            <w:tcW w:w="1142" w:type="dxa"/>
            <w:shd w:val="clear" w:color="auto" w:fill="92D050"/>
            <w:vAlign w:val="center"/>
          </w:tcPr>
          <w:p w14:paraId="7240E342" w14:textId="77777777" w:rsidR="00C17AEF" w:rsidRPr="0028434F" w:rsidRDefault="00C17AEF" w:rsidP="007719E0">
            <w:pPr>
              <w:spacing w:line="360" w:lineRule="auto"/>
              <w:jc w:val="center"/>
            </w:pPr>
            <w:r w:rsidRPr="0028434F">
              <w:t>Pass</w:t>
            </w:r>
          </w:p>
        </w:tc>
      </w:tr>
      <w:tr w:rsidR="00C17AEF" w:rsidRPr="0028434F" w14:paraId="1021F05C" w14:textId="77777777" w:rsidTr="00B640D0">
        <w:tc>
          <w:tcPr>
            <w:tcW w:w="667" w:type="dxa"/>
            <w:vAlign w:val="center"/>
          </w:tcPr>
          <w:p w14:paraId="4F47A22B" w14:textId="77777777" w:rsidR="00C17AEF" w:rsidRPr="0028434F" w:rsidRDefault="00C17AEF" w:rsidP="007719E0">
            <w:pPr>
              <w:spacing w:line="360" w:lineRule="auto"/>
              <w:jc w:val="center"/>
            </w:pPr>
            <w:r w:rsidRPr="0028434F">
              <w:t>3</w:t>
            </w:r>
          </w:p>
        </w:tc>
        <w:tc>
          <w:tcPr>
            <w:tcW w:w="1909" w:type="dxa"/>
            <w:vAlign w:val="center"/>
          </w:tcPr>
          <w:p w14:paraId="0A252623" w14:textId="77777777" w:rsidR="00C17AEF" w:rsidRPr="0028434F" w:rsidRDefault="00C17AEF" w:rsidP="007719E0">
            <w:pPr>
              <w:spacing w:line="360" w:lineRule="auto"/>
              <w:jc w:val="both"/>
            </w:pPr>
            <w:r w:rsidRPr="0028434F">
              <w:t>Delete</w:t>
            </w:r>
          </w:p>
        </w:tc>
        <w:tc>
          <w:tcPr>
            <w:tcW w:w="2448" w:type="dxa"/>
            <w:vAlign w:val="center"/>
          </w:tcPr>
          <w:p w14:paraId="4E34D060" w14:textId="3EB32B55" w:rsidR="00C17AEF" w:rsidRPr="0028434F" w:rsidRDefault="0035313E" w:rsidP="007719E0">
            <w:pPr>
              <w:spacing w:line="360" w:lineRule="auto"/>
            </w:pPr>
            <w:r w:rsidRPr="0035313E">
              <w:t>Delete the book from the system, then check the interface and database (if the book has been deleted)</w:t>
            </w:r>
          </w:p>
        </w:tc>
        <w:tc>
          <w:tcPr>
            <w:tcW w:w="2133" w:type="dxa"/>
            <w:vAlign w:val="center"/>
          </w:tcPr>
          <w:p w14:paraId="5B2ACD89" w14:textId="0F39FF99" w:rsidR="00C17AEF" w:rsidRPr="0028434F" w:rsidRDefault="0035313E" w:rsidP="007719E0">
            <w:pPr>
              <w:spacing w:line="360" w:lineRule="auto"/>
            </w:pPr>
            <w:r w:rsidRPr="0035313E">
              <w:t>All information about the book has been removed from the database and interface</w:t>
            </w:r>
          </w:p>
        </w:tc>
        <w:tc>
          <w:tcPr>
            <w:tcW w:w="1142" w:type="dxa"/>
            <w:shd w:val="clear" w:color="auto" w:fill="92D050"/>
            <w:vAlign w:val="center"/>
          </w:tcPr>
          <w:p w14:paraId="141BF8BC" w14:textId="77777777" w:rsidR="00C17AEF" w:rsidRPr="0028434F" w:rsidRDefault="00C17AEF" w:rsidP="007719E0">
            <w:pPr>
              <w:spacing w:line="360" w:lineRule="auto"/>
              <w:jc w:val="center"/>
            </w:pPr>
            <w:r w:rsidRPr="0028434F">
              <w:t>Pass</w:t>
            </w:r>
          </w:p>
        </w:tc>
      </w:tr>
      <w:tr w:rsidR="00C17AEF" w:rsidRPr="0028434F" w14:paraId="6083D992" w14:textId="77777777" w:rsidTr="00B640D0">
        <w:tc>
          <w:tcPr>
            <w:tcW w:w="667" w:type="dxa"/>
            <w:vAlign w:val="center"/>
          </w:tcPr>
          <w:p w14:paraId="010EA569" w14:textId="77777777" w:rsidR="00C17AEF" w:rsidRPr="0028434F" w:rsidRDefault="00C17AEF" w:rsidP="007719E0">
            <w:pPr>
              <w:spacing w:line="360" w:lineRule="auto"/>
              <w:jc w:val="center"/>
            </w:pPr>
            <w:r w:rsidRPr="0028434F">
              <w:t>4</w:t>
            </w:r>
          </w:p>
        </w:tc>
        <w:tc>
          <w:tcPr>
            <w:tcW w:w="1909" w:type="dxa"/>
            <w:vAlign w:val="center"/>
          </w:tcPr>
          <w:p w14:paraId="29EC5229" w14:textId="77777777" w:rsidR="00C17AEF" w:rsidRPr="0028434F" w:rsidRDefault="00C17AEF" w:rsidP="007719E0">
            <w:pPr>
              <w:spacing w:line="360" w:lineRule="auto"/>
              <w:jc w:val="both"/>
            </w:pPr>
            <w:r>
              <w:t>New</w:t>
            </w:r>
          </w:p>
        </w:tc>
        <w:tc>
          <w:tcPr>
            <w:tcW w:w="2448" w:type="dxa"/>
            <w:vAlign w:val="center"/>
          </w:tcPr>
          <w:p w14:paraId="6A18BE64" w14:textId="2081F105" w:rsidR="00C17AEF" w:rsidRPr="0028434F" w:rsidRDefault="0035313E" w:rsidP="007719E0">
            <w:pPr>
              <w:spacing w:line="360" w:lineRule="auto"/>
            </w:pPr>
            <w:r w:rsidRPr="0035313E">
              <w:t>Add book information in the system, then check the interface and database (if book information has been added)</w:t>
            </w:r>
          </w:p>
        </w:tc>
        <w:tc>
          <w:tcPr>
            <w:tcW w:w="2133" w:type="dxa"/>
            <w:vAlign w:val="center"/>
          </w:tcPr>
          <w:p w14:paraId="524D0351" w14:textId="1BDF30B1" w:rsidR="00C17AEF" w:rsidRPr="0028434F" w:rsidRDefault="0035313E" w:rsidP="007719E0">
            <w:pPr>
              <w:spacing w:line="360" w:lineRule="auto"/>
            </w:pPr>
            <w:r w:rsidRPr="0035313E">
              <w:t>All information about the book has been added to the database and interface</w:t>
            </w:r>
          </w:p>
        </w:tc>
        <w:tc>
          <w:tcPr>
            <w:tcW w:w="1142" w:type="dxa"/>
            <w:shd w:val="clear" w:color="auto" w:fill="92D050"/>
            <w:vAlign w:val="center"/>
          </w:tcPr>
          <w:p w14:paraId="6F851BAE" w14:textId="77777777" w:rsidR="00C17AEF" w:rsidRPr="0028434F" w:rsidRDefault="00C17AEF" w:rsidP="007719E0">
            <w:pPr>
              <w:spacing w:line="360" w:lineRule="auto"/>
              <w:jc w:val="center"/>
            </w:pPr>
            <w:r w:rsidRPr="0028434F">
              <w:t>Pass</w:t>
            </w:r>
          </w:p>
        </w:tc>
      </w:tr>
      <w:tr w:rsidR="00C17AEF" w:rsidRPr="0028434F" w14:paraId="6691F547" w14:textId="77777777" w:rsidTr="00B640D0">
        <w:tc>
          <w:tcPr>
            <w:tcW w:w="667" w:type="dxa"/>
            <w:vAlign w:val="center"/>
          </w:tcPr>
          <w:p w14:paraId="3D3E9D84" w14:textId="77777777" w:rsidR="00C17AEF" w:rsidRPr="0028434F" w:rsidRDefault="00C17AEF" w:rsidP="007719E0">
            <w:pPr>
              <w:spacing w:line="360" w:lineRule="auto"/>
              <w:jc w:val="center"/>
            </w:pPr>
            <w:r>
              <w:rPr>
                <w:rFonts w:hint="eastAsia"/>
              </w:rPr>
              <w:lastRenderedPageBreak/>
              <w:t>5</w:t>
            </w:r>
          </w:p>
        </w:tc>
        <w:tc>
          <w:tcPr>
            <w:tcW w:w="1909" w:type="dxa"/>
            <w:vAlign w:val="center"/>
          </w:tcPr>
          <w:p w14:paraId="262DA4E0" w14:textId="77777777" w:rsidR="00C17AEF" w:rsidRDefault="00C17AEF" w:rsidP="007719E0">
            <w:pPr>
              <w:spacing w:line="360" w:lineRule="auto"/>
              <w:jc w:val="both"/>
            </w:pPr>
            <w:r>
              <w:t>Revise</w:t>
            </w:r>
          </w:p>
        </w:tc>
        <w:tc>
          <w:tcPr>
            <w:tcW w:w="2448" w:type="dxa"/>
            <w:vAlign w:val="center"/>
          </w:tcPr>
          <w:p w14:paraId="401AE9A3" w14:textId="0C842002" w:rsidR="00C17AEF" w:rsidRPr="00280D09" w:rsidRDefault="00C80C9A" w:rsidP="007719E0">
            <w:pPr>
              <w:spacing w:line="360" w:lineRule="auto"/>
            </w:pPr>
            <w:r w:rsidRPr="00C80C9A">
              <w:t>Modify book information, including book name, genre, cover, author, publisher, publication date, rating, and introduction.</w:t>
            </w:r>
          </w:p>
        </w:tc>
        <w:tc>
          <w:tcPr>
            <w:tcW w:w="2133" w:type="dxa"/>
            <w:vAlign w:val="center"/>
          </w:tcPr>
          <w:p w14:paraId="6381D7E5" w14:textId="19E03FE0" w:rsidR="00C17AEF" w:rsidRPr="00280D09" w:rsidRDefault="00C80C9A" w:rsidP="007719E0">
            <w:pPr>
              <w:spacing w:line="360" w:lineRule="auto"/>
            </w:pPr>
            <w:r w:rsidRPr="00C80C9A">
              <w:t>All information of the book has been modified in the database and interface</w:t>
            </w:r>
          </w:p>
        </w:tc>
        <w:tc>
          <w:tcPr>
            <w:tcW w:w="1142" w:type="dxa"/>
            <w:shd w:val="clear" w:color="auto" w:fill="92D050"/>
            <w:vAlign w:val="center"/>
          </w:tcPr>
          <w:p w14:paraId="0744698D" w14:textId="77777777" w:rsidR="00C17AEF" w:rsidRPr="0028434F" w:rsidRDefault="00C17AEF" w:rsidP="007719E0">
            <w:pPr>
              <w:spacing w:line="360" w:lineRule="auto"/>
              <w:jc w:val="center"/>
            </w:pPr>
            <w:r>
              <w:rPr>
                <w:rFonts w:hint="eastAsia"/>
              </w:rPr>
              <w:t>P</w:t>
            </w:r>
            <w:r>
              <w:t>ass</w:t>
            </w:r>
          </w:p>
        </w:tc>
      </w:tr>
      <w:tr w:rsidR="000812F2" w:rsidRPr="0028434F" w14:paraId="4B12ED55" w14:textId="77777777" w:rsidTr="00B640D0">
        <w:tc>
          <w:tcPr>
            <w:tcW w:w="667" w:type="dxa"/>
            <w:vAlign w:val="center"/>
          </w:tcPr>
          <w:p w14:paraId="6EFDC17E" w14:textId="06C6A8CD" w:rsidR="000812F2" w:rsidRDefault="000812F2" w:rsidP="007719E0">
            <w:pPr>
              <w:spacing w:line="360" w:lineRule="auto"/>
              <w:jc w:val="center"/>
            </w:pPr>
            <w:r>
              <w:rPr>
                <w:rFonts w:hint="eastAsia"/>
              </w:rPr>
              <w:t>6</w:t>
            </w:r>
          </w:p>
        </w:tc>
        <w:tc>
          <w:tcPr>
            <w:tcW w:w="1909" w:type="dxa"/>
            <w:vAlign w:val="center"/>
          </w:tcPr>
          <w:p w14:paraId="17F50114" w14:textId="5CF8D0A0" w:rsidR="000812F2" w:rsidRDefault="000812F2" w:rsidP="007719E0">
            <w:pPr>
              <w:spacing w:line="360" w:lineRule="auto"/>
              <w:jc w:val="both"/>
            </w:pPr>
            <w:r w:rsidRPr="000812F2">
              <w:t>Author</w:t>
            </w:r>
          </w:p>
        </w:tc>
        <w:tc>
          <w:tcPr>
            <w:tcW w:w="2448" w:type="dxa"/>
            <w:vAlign w:val="center"/>
          </w:tcPr>
          <w:p w14:paraId="2D370AF3" w14:textId="4C09EF87" w:rsidR="000812F2" w:rsidRPr="00114475" w:rsidRDefault="0035313E" w:rsidP="007719E0">
            <w:pPr>
              <w:spacing w:line="360" w:lineRule="auto"/>
            </w:pPr>
            <w:r w:rsidRPr="0035313E">
              <w:t>Enter an author's name and click the search button to view all books by that author</w:t>
            </w:r>
          </w:p>
        </w:tc>
        <w:tc>
          <w:tcPr>
            <w:tcW w:w="2133" w:type="dxa"/>
            <w:vAlign w:val="center"/>
          </w:tcPr>
          <w:p w14:paraId="33ABC5F9" w14:textId="55311908" w:rsidR="000812F2" w:rsidRPr="00114475" w:rsidRDefault="0035313E" w:rsidP="007719E0">
            <w:pPr>
              <w:spacing w:line="360" w:lineRule="auto"/>
            </w:pPr>
            <w:r w:rsidRPr="0035313E">
              <w:t>Filter the corresponding author information from the database and display it correctly and completely on the interface</w:t>
            </w:r>
          </w:p>
        </w:tc>
        <w:tc>
          <w:tcPr>
            <w:tcW w:w="1142" w:type="dxa"/>
            <w:shd w:val="clear" w:color="auto" w:fill="92D050"/>
            <w:vAlign w:val="center"/>
          </w:tcPr>
          <w:p w14:paraId="5FD6B60D" w14:textId="3D7DAF9A" w:rsidR="000812F2" w:rsidRDefault="0035313E" w:rsidP="007719E0">
            <w:pPr>
              <w:spacing w:line="360" w:lineRule="auto"/>
              <w:jc w:val="center"/>
            </w:pPr>
            <w:r>
              <w:rPr>
                <w:rFonts w:hint="eastAsia"/>
              </w:rPr>
              <w:t>P</w:t>
            </w:r>
            <w:r>
              <w:t>ass</w:t>
            </w:r>
          </w:p>
        </w:tc>
      </w:tr>
      <w:tr w:rsidR="000812F2" w:rsidRPr="0028434F" w14:paraId="47C9F22C" w14:textId="77777777" w:rsidTr="00B640D0">
        <w:tc>
          <w:tcPr>
            <w:tcW w:w="667" w:type="dxa"/>
            <w:vAlign w:val="center"/>
          </w:tcPr>
          <w:p w14:paraId="3027C333" w14:textId="579A2BC9" w:rsidR="000812F2" w:rsidRDefault="0035313E" w:rsidP="007719E0">
            <w:pPr>
              <w:spacing w:line="360" w:lineRule="auto"/>
              <w:jc w:val="center"/>
            </w:pPr>
            <w:r>
              <w:rPr>
                <w:rFonts w:hint="eastAsia"/>
              </w:rPr>
              <w:t>7</w:t>
            </w:r>
          </w:p>
        </w:tc>
        <w:tc>
          <w:tcPr>
            <w:tcW w:w="1909" w:type="dxa"/>
            <w:vAlign w:val="center"/>
          </w:tcPr>
          <w:p w14:paraId="007855E5" w14:textId="74EC1780" w:rsidR="000812F2" w:rsidRDefault="0035313E" w:rsidP="007719E0">
            <w:pPr>
              <w:spacing w:line="360" w:lineRule="auto"/>
              <w:jc w:val="both"/>
            </w:pPr>
            <w:r w:rsidRPr="0035313E">
              <w:t>Check Comment</w:t>
            </w:r>
          </w:p>
        </w:tc>
        <w:tc>
          <w:tcPr>
            <w:tcW w:w="2448" w:type="dxa"/>
            <w:vAlign w:val="center"/>
          </w:tcPr>
          <w:p w14:paraId="2383E7EB" w14:textId="023EF78C" w:rsidR="000812F2" w:rsidRPr="00114475" w:rsidRDefault="00C80C9A" w:rsidP="007719E0">
            <w:pPr>
              <w:spacing w:line="360" w:lineRule="auto"/>
            </w:pPr>
            <w:r w:rsidRPr="00C80C9A">
              <w:t>View and reply to book reviews, or delete book reviews</w:t>
            </w:r>
          </w:p>
        </w:tc>
        <w:tc>
          <w:tcPr>
            <w:tcW w:w="2133" w:type="dxa"/>
            <w:vAlign w:val="center"/>
          </w:tcPr>
          <w:p w14:paraId="1664DEEB" w14:textId="6A0799D3" w:rsidR="000812F2" w:rsidRPr="00114475" w:rsidRDefault="00C80C9A" w:rsidP="007719E0">
            <w:pPr>
              <w:spacing w:line="360" w:lineRule="auto"/>
            </w:pPr>
            <w:r w:rsidRPr="00C80C9A">
              <w:t>All information for this review has been modified in the database and interface</w:t>
            </w:r>
          </w:p>
        </w:tc>
        <w:tc>
          <w:tcPr>
            <w:tcW w:w="1142" w:type="dxa"/>
            <w:shd w:val="clear" w:color="auto" w:fill="92D050"/>
            <w:vAlign w:val="center"/>
          </w:tcPr>
          <w:p w14:paraId="36C8935C" w14:textId="1F5E801D" w:rsidR="000812F2" w:rsidRDefault="00C80C9A" w:rsidP="007719E0">
            <w:pPr>
              <w:spacing w:line="360" w:lineRule="auto"/>
              <w:jc w:val="center"/>
            </w:pPr>
            <w:r>
              <w:rPr>
                <w:rFonts w:hint="eastAsia"/>
              </w:rPr>
              <w:t>P</w:t>
            </w:r>
            <w:r>
              <w:t>ass</w:t>
            </w:r>
          </w:p>
        </w:tc>
      </w:tr>
    </w:tbl>
    <w:p w14:paraId="5DF6C50F" w14:textId="5EF2BA9F" w:rsidR="00F6601E" w:rsidRDefault="00F6601E" w:rsidP="007719E0">
      <w:pPr>
        <w:widowControl w:val="0"/>
        <w:spacing w:line="360" w:lineRule="auto"/>
        <w:jc w:val="both"/>
      </w:pPr>
    </w:p>
    <w:p w14:paraId="20EE4E5D" w14:textId="71410F23" w:rsidR="00F6601E" w:rsidRDefault="00F6601E" w:rsidP="007719E0">
      <w:pPr>
        <w:widowControl w:val="0"/>
        <w:spacing w:line="360" w:lineRule="auto"/>
        <w:jc w:val="both"/>
      </w:pPr>
    </w:p>
    <w:p w14:paraId="67EEAB3F" w14:textId="4A2C81B4" w:rsidR="00F6601E" w:rsidRDefault="00F6601E" w:rsidP="007719E0">
      <w:pPr>
        <w:widowControl w:val="0"/>
        <w:spacing w:line="360" w:lineRule="auto"/>
        <w:jc w:val="both"/>
      </w:pPr>
    </w:p>
    <w:p w14:paraId="2878ACDC" w14:textId="388C3EED" w:rsidR="00F6601E" w:rsidRDefault="00F6601E" w:rsidP="007719E0">
      <w:pPr>
        <w:widowControl w:val="0"/>
        <w:spacing w:line="360" w:lineRule="auto"/>
        <w:jc w:val="both"/>
      </w:pPr>
    </w:p>
    <w:p w14:paraId="7756DD1D" w14:textId="5CE5BC11" w:rsidR="00F6601E" w:rsidRPr="00833271" w:rsidRDefault="00C80C9A"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12 Test cases for Book reservation management</w:t>
      </w:r>
    </w:p>
    <w:p w14:paraId="3C5E1056" w14:textId="342F1812" w:rsidR="00F6601E" w:rsidRDefault="00C80C9A" w:rsidP="007719E0">
      <w:pPr>
        <w:widowControl w:val="0"/>
        <w:spacing w:line="360" w:lineRule="auto"/>
        <w:jc w:val="both"/>
      </w:pPr>
      <w:r w:rsidRPr="00C80C9A">
        <w:t>The following test case ID 12 is used to test the functionality of the book reservation management page. All test scenarios in test case ID 12 passed.</w:t>
      </w:r>
    </w:p>
    <w:tbl>
      <w:tblPr>
        <w:tblStyle w:val="a6"/>
        <w:tblW w:w="0" w:type="auto"/>
        <w:tblLook w:val="04A0" w:firstRow="1" w:lastRow="0" w:firstColumn="1" w:lastColumn="0" w:noHBand="0" w:noVBand="1"/>
      </w:tblPr>
      <w:tblGrid>
        <w:gridCol w:w="667"/>
        <w:gridCol w:w="1909"/>
        <w:gridCol w:w="2448"/>
        <w:gridCol w:w="2133"/>
        <w:gridCol w:w="1142"/>
      </w:tblGrid>
      <w:tr w:rsidR="00C80C9A" w:rsidRPr="0028434F" w14:paraId="11D06843" w14:textId="77777777" w:rsidTr="00B640D0">
        <w:tc>
          <w:tcPr>
            <w:tcW w:w="8299" w:type="dxa"/>
            <w:gridSpan w:val="5"/>
            <w:vAlign w:val="center"/>
          </w:tcPr>
          <w:p w14:paraId="25859C78" w14:textId="1D3F541D" w:rsidR="00C80C9A" w:rsidRPr="0028434F" w:rsidRDefault="00C80C9A" w:rsidP="007719E0">
            <w:pPr>
              <w:spacing w:line="360" w:lineRule="auto"/>
              <w:jc w:val="both"/>
            </w:pPr>
            <w:r w:rsidRPr="0028434F">
              <w:t xml:space="preserve">Test Case ID: </w:t>
            </w:r>
            <w:r>
              <w:t>12</w:t>
            </w:r>
          </w:p>
        </w:tc>
      </w:tr>
      <w:tr w:rsidR="00C80C9A" w:rsidRPr="0028434F" w14:paraId="166D449A" w14:textId="77777777" w:rsidTr="00B640D0">
        <w:tc>
          <w:tcPr>
            <w:tcW w:w="8299" w:type="dxa"/>
            <w:gridSpan w:val="5"/>
            <w:vAlign w:val="center"/>
          </w:tcPr>
          <w:p w14:paraId="033C7C74" w14:textId="77777777" w:rsidR="00C80C9A" w:rsidRPr="0028434F" w:rsidRDefault="00C80C9A"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6946E2FF" w14:textId="77777777" w:rsidR="009469E8" w:rsidRDefault="00C80C9A" w:rsidP="007719E0">
            <w:pPr>
              <w:spacing w:line="360" w:lineRule="auto"/>
              <w:jc w:val="both"/>
            </w:pPr>
            <w:r w:rsidRPr="0028434F">
              <w:t xml:space="preserve">(a) </w:t>
            </w:r>
            <w:r w:rsidR="009469E8" w:rsidRPr="009469E8">
              <w:t xml:space="preserve">Ensure that book reservation information can be retrieved according to the set filter conditions, and the results are returned to the interface for display </w:t>
            </w:r>
          </w:p>
          <w:p w14:paraId="6A915FC9" w14:textId="77777777" w:rsidR="009469E8" w:rsidRDefault="00C80C9A" w:rsidP="007719E0">
            <w:pPr>
              <w:spacing w:line="360" w:lineRule="auto"/>
              <w:jc w:val="both"/>
            </w:pPr>
            <w:r>
              <w:t>(</w:t>
            </w:r>
            <w:r w:rsidR="009469E8">
              <w:t>b</w:t>
            </w:r>
            <w:r>
              <w:t xml:space="preserve">) </w:t>
            </w:r>
            <w:r w:rsidR="009469E8" w:rsidRPr="009469E8">
              <w:t>Make sure the ability to modify book reservations works well</w:t>
            </w:r>
            <w:r w:rsidR="009469E8" w:rsidRPr="009469E8">
              <w:rPr>
                <w:rFonts w:hint="eastAsia"/>
              </w:rPr>
              <w:t xml:space="preserve"> </w:t>
            </w:r>
          </w:p>
          <w:p w14:paraId="3839A49F" w14:textId="2BD86C4C" w:rsidR="00C80C9A" w:rsidRPr="00294F99" w:rsidRDefault="00C80C9A" w:rsidP="007719E0">
            <w:pPr>
              <w:spacing w:line="360" w:lineRule="auto"/>
              <w:jc w:val="both"/>
            </w:pPr>
            <w:r>
              <w:rPr>
                <w:rFonts w:hint="eastAsia"/>
              </w:rPr>
              <w:t>(</w:t>
            </w:r>
            <w:r w:rsidR="009469E8">
              <w:t>c</w:t>
            </w:r>
            <w:r>
              <w:rPr>
                <w:rFonts w:hint="eastAsia"/>
              </w:rPr>
              <w:t>)</w:t>
            </w:r>
            <w:r>
              <w:t xml:space="preserve"> </w:t>
            </w:r>
            <w:r w:rsidR="009469E8" w:rsidRPr="009469E8">
              <w:t>Make sure the ability to delete book reservations works well</w:t>
            </w:r>
            <w:r w:rsidR="009469E8" w:rsidRPr="009469E8">
              <w:rPr>
                <w:rFonts w:hint="eastAsia"/>
              </w:rPr>
              <w:t xml:space="preserve"> </w:t>
            </w:r>
          </w:p>
        </w:tc>
      </w:tr>
      <w:tr w:rsidR="00C80C9A" w:rsidRPr="0028434F" w14:paraId="49F24C6A" w14:textId="77777777" w:rsidTr="00B640D0">
        <w:tc>
          <w:tcPr>
            <w:tcW w:w="8299" w:type="dxa"/>
            <w:gridSpan w:val="5"/>
            <w:vAlign w:val="center"/>
          </w:tcPr>
          <w:p w14:paraId="78ED7D71" w14:textId="018443FC" w:rsidR="00C80C9A" w:rsidRPr="0028434F" w:rsidRDefault="00C80C9A" w:rsidP="007719E0">
            <w:pPr>
              <w:spacing w:line="360" w:lineRule="auto"/>
              <w:jc w:val="both"/>
            </w:pPr>
            <w:r w:rsidRPr="0028434F">
              <w:lastRenderedPageBreak/>
              <w:t>Module/Interface:</w:t>
            </w:r>
            <w:r>
              <w:t xml:space="preserve"> </w:t>
            </w:r>
            <w:r w:rsidR="009469E8" w:rsidRPr="00C80C9A">
              <w:t>Book reservation management</w:t>
            </w:r>
            <w:r w:rsidRPr="0028434F">
              <w:t xml:space="preserve"> Interface</w:t>
            </w:r>
          </w:p>
        </w:tc>
      </w:tr>
      <w:tr w:rsidR="00C80C9A" w:rsidRPr="004410F5" w14:paraId="438F2118" w14:textId="77777777" w:rsidTr="00B640D0">
        <w:tc>
          <w:tcPr>
            <w:tcW w:w="667" w:type="dxa"/>
            <w:vAlign w:val="center"/>
          </w:tcPr>
          <w:p w14:paraId="6F6A5BCA" w14:textId="77777777" w:rsidR="00C80C9A" w:rsidRPr="004410F5" w:rsidRDefault="00C80C9A" w:rsidP="007719E0">
            <w:pPr>
              <w:spacing w:line="360" w:lineRule="auto"/>
              <w:jc w:val="center"/>
              <w:rPr>
                <w:b/>
                <w:bCs/>
              </w:rPr>
            </w:pPr>
            <w:r w:rsidRPr="004410F5">
              <w:rPr>
                <w:b/>
                <w:bCs/>
              </w:rPr>
              <w:t>No #</w:t>
            </w:r>
          </w:p>
        </w:tc>
        <w:tc>
          <w:tcPr>
            <w:tcW w:w="1909" w:type="dxa"/>
            <w:vAlign w:val="center"/>
          </w:tcPr>
          <w:p w14:paraId="5E505A0E" w14:textId="77777777" w:rsidR="00C80C9A" w:rsidRPr="004410F5" w:rsidRDefault="00C80C9A" w:rsidP="007719E0">
            <w:pPr>
              <w:spacing w:line="360" w:lineRule="auto"/>
              <w:jc w:val="center"/>
              <w:rPr>
                <w:b/>
                <w:bCs/>
              </w:rPr>
            </w:pPr>
            <w:r w:rsidRPr="004410F5">
              <w:rPr>
                <w:b/>
                <w:bCs/>
              </w:rPr>
              <w:t>Item</w:t>
            </w:r>
          </w:p>
        </w:tc>
        <w:tc>
          <w:tcPr>
            <w:tcW w:w="2448" w:type="dxa"/>
            <w:vAlign w:val="center"/>
          </w:tcPr>
          <w:p w14:paraId="4B9BA6B9" w14:textId="77777777" w:rsidR="00C80C9A" w:rsidRPr="004410F5" w:rsidRDefault="00C80C9A" w:rsidP="007719E0">
            <w:pPr>
              <w:spacing w:line="360" w:lineRule="auto"/>
              <w:jc w:val="center"/>
              <w:rPr>
                <w:b/>
                <w:bCs/>
              </w:rPr>
            </w:pPr>
            <w:r w:rsidRPr="004410F5">
              <w:rPr>
                <w:b/>
                <w:bCs/>
              </w:rPr>
              <w:t>Test Scenario</w:t>
            </w:r>
          </w:p>
        </w:tc>
        <w:tc>
          <w:tcPr>
            <w:tcW w:w="2133" w:type="dxa"/>
            <w:vAlign w:val="center"/>
          </w:tcPr>
          <w:p w14:paraId="2D57E6AB" w14:textId="77777777" w:rsidR="00C80C9A" w:rsidRPr="004410F5" w:rsidRDefault="00C80C9A" w:rsidP="007719E0">
            <w:pPr>
              <w:spacing w:line="360" w:lineRule="auto"/>
              <w:jc w:val="center"/>
              <w:rPr>
                <w:b/>
                <w:bCs/>
              </w:rPr>
            </w:pPr>
            <w:r w:rsidRPr="004410F5">
              <w:rPr>
                <w:b/>
                <w:bCs/>
              </w:rPr>
              <w:t>Expected Result</w:t>
            </w:r>
          </w:p>
        </w:tc>
        <w:tc>
          <w:tcPr>
            <w:tcW w:w="1142" w:type="dxa"/>
            <w:vAlign w:val="center"/>
          </w:tcPr>
          <w:p w14:paraId="2038F156" w14:textId="77777777" w:rsidR="00C80C9A" w:rsidRPr="004410F5" w:rsidRDefault="00C80C9A" w:rsidP="007719E0">
            <w:pPr>
              <w:spacing w:line="360" w:lineRule="auto"/>
              <w:jc w:val="center"/>
              <w:rPr>
                <w:b/>
                <w:bCs/>
              </w:rPr>
            </w:pPr>
            <w:r w:rsidRPr="004410F5">
              <w:rPr>
                <w:b/>
                <w:bCs/>
              </w:rPr>
              <w:t>Test Status</w:t>
            </w:r>
          </w:p>
        </w:tc>
      </w:tr>
      <w:tr w:rsidR="00C80C9A" w:rsidRPr="0028434F" w14:paraId="6C94BFCE" w14:textId="77777777" w:rsidTr="00B640D0">
        <w:trPr>
          <w:trHeight w:val="416"/>
        </w:trPr>
        <w:tc>
          <w:tcPr>
            <w:tcW w:w="667" w:type="dxa"/>
            <w:vAlign w:val="center"/>
          </w:tcPr>
          <w:p w14:paraId="64F5800A" w14:textId="77777777" w:rsidR="00C80C9A" w:rsidRPr="0028434F" w:rsidRDefault="00C80C9A" w:rsidP="007719E0">
            <w:pPr>
              <w:spacing w:line="360" w:lineRule="auto"/>
              <w:jc w:val="center"/>
            </w:pPr>
            <w:r w:rsidRPr="0028434F">
              <w:t>1</w:t>
            </w:r>
          </w:p>
        </w:tc>
        <w:tc>
          <w:tcPr>
            <w:tcW w:w="1909" w:type="dxa"/>
            <w:vAlign w:val="center"/>
          </w:tcPr>
          <w:p w14:paraId="393DF62C" w14:textId="77777777" w:rsidR="00C80C9A" w:rsidRPr="0028434F" w:rsidRDefault="00C80C9A" w:rsidP="007719E0">
            <w:pPr>
              <w:spacing w:line="360" w:lineRule="auto"/>
              <w:jc w:val="both"/>
            </w:pPr>
            <w:r w:rsidRPr="000812F2">
              <w:t>Book Title</w:t>
            </w:r>
          </w:p>
        </w:tc>
        <w:tc>
          <w:tcPr>
            <w:tcW w:w="2448" w:type="dxa"/>
            <w:vAlign w:val="center"/>
          </w:tcPr>
          <w:p w14:paraId="1919B71A" w14:textId="2D05B78D" w:rsidR="00C80C9A" w:rsidRPr="0028434F" w:rsidRDefault="00E44B7D" w:rsidP="007719E0">
            <w:pPr>
              <w:spacing w:line="360" w:lineRule="auto"/>
            </w:pPr>
            <w:r w:rsidRPr="00E44B7D">
              <w:t>Enter an existing book title and click the search button to view reservations for that book</w:t>
            </w:r>
          </w:p>
        </w:tc>
        <w:tc>
          <w:tcPr>
            <w:tcW w:w="2133" w:type="dxa"/>
            <w:vAlign w:val="center"/>
          </w:tcPr>
          <w:p w14:paraId="0A920E01" w14:textId="1A24F4E8" w:rsidR="00C80C9A" w:rsidRPr="0028434F" w:rsidRDefault="00E44B7D" w:rsidP="007719E0">
            <w:pPr>
              <w:spacing w:line="360" w:lineRule="auto"/>
            </w:pPr>
            <w:r w:rsidRPr="00E44B7D">
              <w:t>Filter the corresponding appointment information from the database and display it correctly and completely on the interface</w:t>
            </w:r>
          </w:p>
        </w:tc>
        <w:tc>
          <w:tcPr>
            <w:tcW w:w="1142" w:type="dxa"/>
            <w:shd w:val="clear" w:color="auto" w:fill="92D050"/>
            <w:vAlign w:val="center"/>
          </w:tcPr>
          <w:p w14:paraId="203000A0" w14:textId="77777777" w:rsidR="00C80C9A" w:rsidRPr="0028434F" w:rsidRDefault="00C80C9A" w:rsidP="007719E0">
            <w:pPr>
              <w:spacing w:line="360" w:lineRule="auto"/>
              <w:jc w:val="center"/>
            </w:pPr>
            <w:r w:rsidRPr="0028434F">
              <w:t>Pass</w:t>
            </w:r>
          </w:p>
        </w:tc>
      </w:tr>
      <w:tr w:rsidR="00C80C9A" w:rsidRPr="0028434F" w14:paraId="57BA5930" w14:textId="77777777" w:rsidTr="00B640D0">
        <w:tc>
          <w:tcPr>
            <w:tcW w:w="667" w:type="dxa"/>
            <w:vAlign w:val="center"/>
          </w:tcPr>
          <w:p w14:paraId="218F3F31" w14:textId="77777777" w:rsidR="00C80C9A" w:rsidRPr="0028434F" w:rsidRDefault="00C80C9A" w:rsidP="007719E0">
            <w:pPr>
              <w:spacing w:line="360" w:lineRule="auto"/>
              <w:jc w:val="center"/>
            </w:pPr>
            <w:r w:rsidRPr="0028434F">
              <w:t>2</w:t>
            </w:r>
          </w:p>
        </w:tc>
        <w:tc>
          <w:tcPr>
            <w:tcW w:w="1909" w:type="dxa"/>
            <w:vAlign w:val="center"/>
          </w:tcPr>
          <w:p w14:paraId="0F78104C" w14:textId="77777777" w:rsidR="00C80C9A" w:rsidRPr="007B6BC2" w:rsidRDefault="00C80C9A" w:rsidP="007719E0">
            <w:pPr>
              <w:spacing w:line="360" w:lineRule="auto"/>
              <w:jc w:val="both"/>
            </w:pPr>
            <w:r w:rsidRPr="000812F2">
              <w:t>Book Type</w:t>
            </w:r>
          </w:p>
        </w:tc>
        <w:tc>
          <w:tcPr>
            <w:tcW w:w="2448" w:type="dxa"/>
            <w:vAlign w:val="center"/>
          </w:tcPr>
          <w:p w14:paraId="0C15F0C1" w14:textId="51F2EDA7" w:rsidR="00C80C9A" w:rsidRPr="0028434F" w:rsidRDefault="00E44B7D" w:rsidP="007719E0">
            <w:pPr>
              <w:spacing w:line="360" w:lineRule="auto"/>
            </w:pPr>
            <w:r w:rsidRPr="00E44B7D">
              <w:t>Enter a book type and click the search button to view reservations for that book type</w:t>
            </w:r>
          </w:p>
        </w:tc>
        <w:tc>
          <w:tcPr>
            <w:tcW w:w="2133" w:type="dxa"/>
            <w:vAlign w:val="center"/>
          </w:tcPr>
          <w:p w14:paraId="40C1D7FB" w14:textId="283305E3" w:rsidR="00C80C9A" w:rsidRPr="0028434F" w:rsidRDefault="00E44B7D" w:rsidP="007719E0">
            <w:pPr>
              <w:spacing w:line="360" w:lineRule="auto"/>
            </w:pPr>
            <w:r w:rsidRPr="00E44B7D">
              <w:t>Filter the corresponding book reservation information from the database and display it correctly and completely on the interface</w:t>
            </w:r>
          </w:p>
        </w:tc>
        <w:tc>
          <w:tcPr>
            <w:tcW w:w="1142" w:type="dxa"/>
            <w:shd w:val="clear" w:color="auto" w:fill="92D050"/>
            <w:vAlign w:val="center"/>
          </w:tcPr>
          <w:p w14:paraId="6787970A" w14:textId="77777777" w:rsidR="00C80C9A" w:rsidRPr="0028434F" w:rsidRDefault="00C80C9A" w:rsidP="007719E0">
            <w:pPr>
              <w:spacing w:line="360" w:lineRule="auto"/>
              <w:jc w:val="center"/>
            </w:pPr>
            <w:r w:rsidRPr="0028434F">
              <w:t>Pass</w:t>
            </w:r>
          </w:p>
        </w:tc>
      </w:tr>
      <w:tr w:rsidR="00C80C9A" w:rsidRPr="0028434F" w14:paraId="4C3943BF" w14:textId="77777777" w:rsidTr="00B640D0">
        <w:tc>
          <w:tcPr>
            <w:tcW w:w="667" w:type="dxa"/>
            <w:vAlign w:val="center"/>
          </w:tcPr>
          <w:p w14:paraId="22FC5843" w14:textId="77777777" w:rsidR="00C80C9A" w:rsidRPr="0028434F" w:rsidRDefault="00C80C9A" w:rsidP="007719E0">
            <w:pPr>
              <w:spacing w:line="360" w:lineRule="auto"/>
              <w:jc w:val="center"/>
            </w:pPr>
            <w:r w:rsidRPr="0028434F">
              <w:t>3</w:t>
            </w:r>
          </w:p>
        </w:tc>
        <w:tc>
          <w:tcPr>
            <w:tcW w:w="1909" w:type="dxa"/>
            <w:vAlign w:val="center"/>
          </w:tcPr>
          <w:p w14:paraId="45D2C34D" w14:textId="77777777" w:rsidR="00C80C9A" w:rsidRPr="0028434F" w:rsidRDefault="00C80C9A" w:rsidP="007719E0">
            <w:pPr>
              <w:spacing w:line="360" w:lineRule="auto"/>
              <w:jc w:val="both"/>
            </w:pPr>
            <w:r w:rsidRPr="0028434F">
              <w:t>Delete</w:t>
            </w:r>
          </w:p>
        </w:tc>
        <w:tc>
          <w:tcPr>
            <w:tcW w:w="2448" w:type="dxa"/>
            <w:vAlign w:val="center"/>
          </w:tcPr>
          <w:p w14:paraId="419B4D52" w14:textId="1A17B4DB" w:rsidR="00C80C9A" w:rsidRPr="0028434F" w:rsidRDefault="00E44B7D" w:rsidP="007719E0">
            <w:pPr>
              <w:spacing w:line="360" w:lineRule="auto"/>
            </w:pPr>
            <w:r w:rsidRPr="00E44B7D">
              <w:t>Delete the reservation book from the system, then check the interface and database (if the reservation book has been deleted)</w:t>
            </w:r>
          </w:p>
        </w:tc>
        <w:tc>
          <w:tcPr>
            <w:tcW w:w="2133" w:type="dxa"/>
            <w:vAlign w:val="center"/>
          </w:tcPr>
          <w:p w14:paraId="7DF20F4A" w14:textId="410008E6" w:rsidR="00C80C9A" w:rsidRPr="0028434F" w:rsidRDefault="00E44B7D" w:rsidP="007719E0">
            <w:pPr>
              <w:spacing w:line="360" w:lineRule="auto"/>
            </w:pPr>
            <w:r w:rsidRPr="00E44B7D">
              <w:t>All information about this reservation book has been removed from the database and interface</w:t>
            </w:r>
          </w:p>
        </w:tc>
        <w:tc>
          <w:tcPr>
            <w:tcW w:w="1142" w:type="dxa"/>
            <w:shd w:val="clear" w:color="auto" w:fill="92D050"/>
            <w:vAlign w:val="center"/>
          </w:tcPr>
          <w:p w14:paraId="4A41752E" w14:textId="77777777" w:rsidR="00C80C9A" w:rsidRPr="0028434F" w:rsidRDefault="00C80C9A" w:rsidP="007719E0">
            <w:pPr>
              <w:spacing w:line="360" w:lineRule="auto"/>
              <w:jc w:val="center"/>
            </w:pPr>
            <w:r w:rsidRPr="0028434F">
              <w:t>Pass</w:t>
            </w:r>
          </w:p>
        </w:tc>
      </w:tr>
      <w:tr w:rsidR="00C80C9A" w:rsidRPr="0028434F" w14:paraId="6DD7D5AA" w14:textId="77777777" w:rsidTr="00B640D0">
        <w:tc>
          <w:tcPr>
            <w:tcW w:w="667" w:type="dxa"/>
            <w:vAlign w:val="center"/>
          </w:tcPr>
          <w:p w14:paraId="4BE8CEA7" w14:textId="77777777" w:rsidR="00C80C9A" w:rsidRPr="0028434F" w:rsidRDefault="00C80C9A" w:rsidP="007719E0">
            <w:pPr>
              <w:spacing w:line="360" w:lineRule="auto"/>
              <w:jc w:val="center"/>
            </w:pPr>
            <w:r w:rsidRPr="0028434F">
              <w:t>4</w:t>
            </w:r>
          </w:p>
        </w:tc>
        <w:tc>
          <w:tcPr>
            <w:tcW w:w="1909" w:type="dxa"/>
            <w:vAlign w:val="center"/>
          </w:tcPr>
          <w:p w14:paraId="3D4CB575" w14:textId="47F3DAE8" w:rsidR="00C80C9A" w:rsidRPr="0028434F" w:rsidRDefault="00E44B7D" w:rsidP="007719E0">
            <w:pPr>
              <w:spacing w:line="360" w:lineRule="auto"/>
              <w:jc w:val="both"/>
            </w:pPr>
            <w:r w:rsidRPr="00E44B7D">
              <w:t>Booking time</w:t>
            </w:r>
          </w:p>
        </w:tc>
        <w:tc>
          <w:tcPr>
            <w:tcW w:w="2448" w:type="dxa"/>
            <w:vAlign w:val="center"/>
          </w:tcPr>
          <w:p w14:paraId="42DA2CB6" w14:textId="5A026A6B" w:rsidR="00C80C9A" w:rsidRPr="0028434F" w:rsidRDefault="00474F77" w:rsidP="007719E0">
            <w:pPr>
              <w:spacing w:line="360" w:lineRule="auto"/>
            </w:pPr>
            <w:r w:rsidRPr="00474F77">
              <w:t>Enter an appointment time and click the search button to view books for that appointment time</w:t>
            </w:r>
          </w:p>
        </w:tc>
        <w:tc>
          <w:tcPr>
            <w:tcW w:w="2133" w:type="dxa"/>
            <w:vAlign w:val="center"/>
          </w:tcPr>
          <w:p w14:paraId="46F2087A" w14:textId="2510E551" w:rsidR="00C80C9A" w:rsidRPr="0028434F" w:rsidRDefault="00EC6243" w:rsidP="007719E0">
            <w:pPr>
              <w:spacing w:line="360" w:lineRule="auto"/>
            </w:pPr>
            <w:r w:rsidRPr="00EC6243">
              <w:t>Filter the corresponding reservation time information from the database and display it correctly and completely on the interface</w:t>
            </w:r>
          </w:p>
        </w:tc>
        <w:tc>
          <w:tcPr>
            <w:tcW w:w="1142" w:type="dxa"/>
            <w:shd w:val="clear" w:color="auto" w:fill="92D050"/>
            <w:vAlign w:val="center"/>
          </w:tcPr>
          <w:p w14:paraId="4E3BF94D" w14:textId="77777777" w:rsidR="00C80C9A" w:rsidRPr="0028434F" w:rsidRDefault="00C80C9A" w:rsidP="007719E0">
            <w:pPr>
              <w:spacing w:line="360" w:lineRule="auto"/>
              <w:jc w:val="center"/>
            </w:pPr>
            <w:r w:rsidRPr="0028434F">
              <w:t>Pass</w:t>
            </w:r>
          </w:p>
        </w:tc>
      </w:tr>
      <w:tr w:rsidR="00C80C9A" w:rsidRPr="0028434F" w14:paraId="78B8AE11" w14:textId="77777777" w:rsidTr="00B640D0">
        <w:tc>
          <w:tcPr>
            <w:tcW w:w="667" w:type="dxa"/>
            <w:vAlign w:val="center"/>
          </w:tcPr>
          <w:p w14:paraId="0C2CBAAB" w14:textId="77777777" w:rsidR="00C80C9A" w:rsidRPr="0028434F" w:rsidRDefault="00C80C9A" w:rsidP="007719E0">
            <w:pPr>
              <w:spacing w:line="360" w:lineRule="auto"/>
              <w:jc w:val="center"/>
            </w:pPr>
            <w:r>
              <w:rPr>
                <w:rFonts w:hint="eastAsia"/>
              </w:rPr>
              <w:lastRenderedPageBreak/>
              <w:t>5</w:t>
            </w:r>
          </w:p>
        </w:tc>
        <w:tc>
          <w:tcPr>
            <w:tcW w:w="1909" w:type="dxa"/>
            <w:vAlign w:val="center"/>
          </w:tcPr>
          <w:p w14:paraId="2B01F8C8" w14:textId="77777777" w:rsidR="00C80C9A" w:rsidRDefault="00C80C9A" w:rsidP="007719E0">
            <w:pPr>
              <w:spacing w:line="360" w:lineRule="auto"/>
              <w:jc w:val="both"/>
            </w:pPr>
            <w:r>
              <w:t>Revise</w:t>
            </w:r>
          </w:p>
        </w:tc>
        <w:tc>
          <w:tcPr>
            <w:tcW w:w="2448" w:type="dxa"/>
            <w:vAlign w:val="center"/>
          </w:tcPr>
          <w:p w14:paraId="05B1CF26" w14:textId="7B6843B9" w:rsidR="00C80C9A" w:rsidRPr="00280D09" w:rsidRDefault="00EC6243" w:rsidP="007719E0">
            <w:pPr>
              <w:spacing w:line="360" w:lineRule="auto"/>
            </w:pPr>
            <w:r w:rsidRPr="00EC6243">
              <w:t>Modify book reservation information, including book name, genre, cover, reservation time, reservation account number, reservation name</w:t>
            </w:r>
          </w:p>
        </w:tc>
        <w:tc>
          <w:tcPr>
            <w:tcW w:w="2133" w:type="dxa"/>
            <w:vAlign w:val="center"/>
          </w:tcPr>
          <w:p w14:paraId="1164AB04" w14:textId="4C6B4443" w:rsidR="00C80C9A" w:rsidRPr="00280D09" w:rsidRDefault="00EC6243" w:rsidP="007719E0">
            <w:pPr>
              <w:spacing w:line="360" w:lineRule="auto"/>
            </w:pPr>
            <w:r w:rsidRPr="00EC6243">
              <w:t>The appointment information has been modified in the database and interface</w:t>
            </w:r>
          </w:p>
        </w:tc>
        <w:tc>
          <w:tcPr>
            <w:tcW w:w="1142" w:type="dxa"/>
            <w:shd w:val="clear" w:color="auto" w:fill="92D050"/>
            <w:vAlign w:val="center"/>
          </w:tcPr>
          <w:p w14:paraId="5E01737F" w14:textId="77777777" w:rsidR="00C80C9A" w:rsidRPr="0028434F" w:rsidRDefault="00C80C9A" w:rsidP="007719E0">
            <w:pPr>
              <w:spacing w:line="360" w:lineRule="auto"/>
              <w:jc w:val="center"/>
            </w:pPr>
            <w:r>
              <w:rPr>
                <w:rFonts w:hint="eastAsia"/>
              </w:rPr>
              <w:t>P</w:t>
            </w:r>
            <w:r>
              <w:t>ass</w:t>
            </w:r>
          </w:p>
        </w:tc>
      </w:tr>
      <w:tr w:rsidR="00C80C9A" w:rsidRPr="0028434F" w14:paraId="2C4C0DE9" w14:textId="77777777" w:rsidTr="00B640D0">
        <w:tc>
          <w:tcPr>
            <w:tcW w:w="667" w:type="dxa"/>
            <w:vAlign w:val="center"/>
          </w:tcPr>
          <w:p w14:paraId="4531A47F" w14:textId="77777777" w:rsidR="00C80C9A" w:rsidRDefault="00C80C9A" w:rsidP="007719E0">
            <w:pPr>
              <w:spacing w:line="360" w:lineRule="auto"/>
              <w:jc w:val="center"/>
            </w:pPr>
            <w:r>
              <w:rPr>
                <w:rFonts w:hint="eastAsia"/>
              </w:rPr>
              <w:t>7</w:t>
            </w:r>
          </w:p>
        </w:tc>
        <w:tc>
          <w:tcPr>
            <w:tcW w:w="1909" w:type="dxa"/>
            <w:vAlign w:val="center"/>
          </w:tcPr>
          <w:p w14:paraId="1C808437" w14:textId="37B1EEA7" w:rsidR="00C80C9A" w:rsidRDefault="00EC6243" w:rsidP="007719E0">
            <w:pPr>
              <w:spacing w:line="360" w:lineRule="auto"/>
              <w:jc w:val="both"/>
            </w:pPr>
            <w:r w:rsidRPr="00EC6243">
              <w:t>Pass Status</w:t>
            </w:r>
          </w:p>
        </w:tc>
        <w:tc>
          <w:tcPr>
            <w:tcW w:w="2448" w:type="dxa"/>
            <w:vAlign w:val="center"/>
          </w:tcPr>
          <w:p w14:paraId="095CF0ED" w14:textId="5E798A5F" w:rsidR="00C80C9A" w:rsidRPr="00114475" w:rsidRDefault="00EC6243" w:rsidP="007719E0">
            <w:pPr>
              <w:spacing w:line="360" w:lineRule="auto"/>
            </w:pPr>
            <w:r w:rsidRPr="00EC6243">
              <w:t>Select a book pass status and click the search button to view pre-order information for that status</w:t>
            </w:r>
          </w:p>
        </w:tc>
        <w:tc>
          <w:tcPr>
            <w:tcW w:w="2133" w:type="dxa"/>
            <w:vAlign w:val="center"/>
          </w:tcPr>
          <w:p w14:paraId="4D935763" w14:textId="25D7DB33" w:rsidR="00C80C9A" w:rsidRPr="00114475" w:rsidRDefault="00EC6243" w:rsidP="007719E0">
            <w:pPr>
              <w:spacing w:line="360" w:lineRule="auto"/>
            </w:pPr>
            <w:r w:rsidRPr="00EC6243">
              <w:t>Filter the corresponding booking status from the database and display it correctly and completely on the interface</w:t>
            </w:r>
          </w:p>
        </w:tc>
        <w:tc>
          <w:tcPr>
            <w:tcW w:w="1142" w:type="dxa"/>
            <w:shd w:val="clear" w:color="auto" w:fill="92D050"/>
            <w:vAlign w:val="center"/>
          </w:tcPr>
          <w:p w14:paraId="288C6003" w14:textId="77777777" w:rsidR="00C80C9A" w:rsidRDefault="00C80C9A" w:rsidP="007719E0">
            <w:pPr>
              <w:spacing w:line="360" w:lineRule="auto"/>
              <w:jc w:val="center"/>
            </w:pPr>
            <w:r>
              <w:rPr>
                <w:rFonts w:hint="eastAsia"/>
              </w:rPr>
              <w:t>P</w:t>
            </w:r>
            <w:r>
              <w:t>ass</w:t>
            </w:r>
          </w:p>
        </w:tc>
      </w:tr>
      <w:tr w:rsidR="00152383" w:rsidRPr="0028434F" w14:paraId="6C3E431E" w14:textId="77777777" w:rsidTr="00B640D0">
        <w:tc>
          <w:tcPr>
            <w:tcW w:w="667" w:type="dxa"/>
            <w:vAlign w:val="center"/>
          </w:tcPr>
          <w:p w14:paraId="52FC8AF0" w14:textId="5765B3F0" w:rsidR="00152383" w:rsidRDefault="00152383" w:rsidP="007719E0">
            <w:pPr>
              <w:spacing w:line="360" w:lineRule="auto"/>
              <w:jc w:val="center"/>
            </w:pPr>
            <w:r>
              <w:rPr>
                <w:rFonts w:hint="eastAsia"/>
              </w:rPr>
              <w:t>8</w:t>
            </w:r>
          </w:p>
        </w:tc>
        <w:tc>
          <w:tcPr>
            <w:tcW w:w="1909" w:type="dxa"/>
            <w:vAlign w:val="center"/>
          </w:tcPr>
          <w:p w14:paraId="3D6AEEE8" w14:textId="485ADC99" w:rsidR="00152383" w:rsidRPr="00EC6243" w:rsidRDefault="00152383" w:rsidP="007719E0">
            <w:pPr>
              <w:spacing w:line="360" w:lineRule="auto"/>
              <w:jc w:val="both"/>
            </w:pPr>
            <w:r>
              <w:rPr>
                <w:rFonts w:hint="eastAsia"/>
              </w:rPr>
              <w:t>A</w:t>
            </w:r>
            <w:r>
              <w:t>udit</w:t>
            </w:r>
          </w:p>
        </w:tc>
        <w:tc>
          <w:tcPr>
            <w:tcW w:w="2448" w:type="dxa"/>
            <w:vAlign w:val="center"/>
          </w:tcPr>
          <w:p w14:paraId="4A5C0C54" w14:textId="5686BE8F" w:rsidR="00152383" w:rsidRPr="00EC6243" w:rsidRDefault="00152383" w:rsidP="007719E0">
            <w:pPr>
              <w:spacing w:line="360" w:lineRule="auto"/>
            </w:pPr>
            <w:r w:rsidRPr="00152383">
              <w:t>Select the review status of the book</w:t>
            </w:r>
          </w:p>
        </w:tc>
        <w:tc>
          <w:tcPr>
            <w:tcW w:w="2133" w:type="dxa"/>
            <w:vAlign w:val="center"/>
          </w:tcPr>
          <w:p w14:paraId="4851C862" w14:textId="2E6D9410" w:rsidR="00152383" w:rsidRPr="00EC6243" w:rsidRDefault="00152383" w:rsidP="007719E0">
            <w:pPr>
              <w:spacing w:line="360" w:lineRule="auto"/>
            </w:pPr>
            <w:r w:rsidRPr="00152383">
              <w:t>All status information about this reservation will be displayed in all interfaces</w:t>
            </w:r>
          </w:p>
        </w:tc>
        <w:tc>
          <w:tcPr>
            <w:tcW w:w="1142" w:type="dxa"/>
            <w:shd w:val="clear" w:color="auto" w:fill="92D050"/>
            <w:vAlign w:val="center"/>
          </w:tcPr>
          <w:p w14:paraId="04813797" w14:textId="1163068E" w:rsidR="00152383" w:rsidRDefault="00152383" w:rsidP="007719E0">
            <w:pPr>
              <w:spacing w:line="360" w:lineRule="auto"/>
              <w:jc w:val="center"/>
            </w:pPr>
            <w:r>
              <w:rPr>
                <w:rFonts w:hint="eastAsia"/>
              </w:rPr>
              <w:t>P</w:t>
            </w:r>
            <w:r>
              <w:t>ass</w:t>
            </w:r>
          </w:p>
        </w:tc>
      </w:tr>
    </w:tbl>
    <w:p w14:paraId="0D13D0F3" w14:textId="4C43C1FC" w:rsidR="00F6601E" w:rsidRDefault="00F6601E" w:rsidP="007719E0">
      <w:pPr>
        <w:widowControl w:val="0"/>
        <w:spacing w:line="360" w:lineRule="auto"/>
        <w:jc w:val="both"/>
      </w:pPr>
    </w:p>
    <w:p w14:paraId="5E75B3DE" w14:textId="648224E3" w:rsidR="00F6601E" w:rsidRDefault="00F6601E" w:rsidP="007719E0">
      <w:pPr>
        <w:widowControl w:val="0"/>
        <w:spacing w:line="360" w:lineRule="auto"/>
        <w:jc w:val="both"/>
      </w:pPr>
    </w:p>
    <w:p w14:paraId="6FCDFF1D" w14:textId="0DB8DE4B" w:rsidR="00F6601E" w:rsidRPr="00833271" w:rsidRDefault="00B931CF"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13 Test cases for Book Borrowing Management</w:t>
      </w:r>
    </w:p>
    <w:p w14:paraId="21A61D7F" w14:textId="0C7E47B7" w:rsidR="00F6601E" w:rsidRDefault="00B931CF" w:rsidP="007719E0">
      <w:pPr>
        <w:widowControl w:val="0"/>
        <w:spacing w:line="360" w:lineRule="auto"/>
        <w:jc w:val="both"/>
      </w:pPr>
      <w:r w:rsidRPr="00B931CF">
        <w:t>The following test case ID 13 is used to test the functionality of the book lending management page. All test scenarios in test case ID 13 passed.</w:t>
      </w:r>
    </w:p>
    <w:tbl>
      <w:tblPr>
        <w:tblStyle w:val="a6"/>
        <w:tblW w:w="0" w:type="auto"/>
        <w:tblLook w:val="04A0" w:firstRow="1" w:lastRow="0" w:firstColumn="1" w:lastColumn="0" w:noHBand="0" w:noVBand="1"/>
      </w:tblPr>
      <w:tblGrid>
        <w:gridCol w:w="667"/>
        <w:gridCol w:w="1909"/>
        <w:gridCol w:w="2448"/>
        <w:gridCol w:w="2133"/>
        <w:gridCol w:w="1142"/>
      </w:tblGrid>
      <w:tr w:rsidR="00B931CF" w:rsidRPr="0028434F" w14:paraId="4CE3FDAC" w14:textId="77777777" w:rsidTr="00B640D0">
        <w:tc>
          <w:tcPr>
            <w:tcW w:w="8299" w:type="dxa"/>
            <w:gridSpan w:val="5"/>
            <w:vAlign w:val="center"/>
          </w:tcPr>
          <w:p w14:paraId="366B4933" w14:textId="66A7DB4A" w:rsidR="00B931CF" w:rsidRPr="0028434F" w:rsidRDefault="00B931CF" w:rsidP="007719E0">
            <w:pPr>
              <w:spacing w:line="360" w:lineRule="auto"/>
              <w:jc w:val="both"/>
            </w:pPr>
            <w:r w:rsidRPr="0028434F">
              <w:t xml:space="preserve">Test Case ID: </w:t>
            </w:r>
            <w:r>
              <w:t>13</w:t>
            </w:r>
          </w:p>
        </w:tc>
      </w:tr>
      <w:tr w:rsidR="00B931CF" w:rsidRPr="0028434F" w14:paraId="28743E24" w14:textId="77777777" w:rsidTr="00B640D0">
        <w:tc>
          <w:tcPr>
            <w:tcW w:w="8299" w:type="dxa"/>
            <w:gridSpan w:val="5"/>
            <w:vAlign w:val="center"/>
          </w:tcPr>
          <w:p w14:paraId="618788A6" w14:textId="77777777" w:rsidR="00B931CF" w:rsidRPr="0028434F" w:rsidRDefault="00B931CF"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4246DBF0" w14:textId="77777777" w:rsidR="00B931CF" w:rsidRDefault="00B931CF" w:rsidP="007719E0">
            <w:pPr>
              <w:spacing w:line="360" w:lineRule="auto"/>
              <w:jc w:val="both"/>
            </w:pPr>
            <w:r w:rsidRPr="0028434F">
              <w:t xml:space="preserve">(a) </w:t>
            </w:r>
            <w:r w:rsidRPr="00B931CF">
              <w:t xml:space="preserve">Ensure that book borrowing information can be retrieved according to the set filter conditions, and return the results to the interface for display </w:t>
            </w:r>
          </w:p>
          <w:p w14:paraId="2D14ED07" w14:textId="1260FDED" w:rsidR="00B931CF" w:rsidRDefault="00B931CF" w:rsidP="007719E0">
            <w:pPr>
              <w:spacing w:line="360" w:lineRule="auto"/>
              <w:jc w:val="both"/>
            </w:pPr>
            <w:r>
              <w:t xml:space="preserve">(b) </w:t>
            </w:r>
            <w:r w:rsidRPr="00B931CF">
              <w:t>Make sure the functionality to modify borrowed books works well</w:t>
            </w:r>
            <w:r w:rsidRPr="009469E8">
              <w:rPr>
                <w:rFonts w:hint="eastAsia"/>
              </w:rPr>
              <w:t xml:space="preserve"> </w:t>
            </w:r>
          </w:p>
          <w:p w14:paraId="16D5F066" w14:textId="3DFE006E" w:rsidR="00B931CF" w:rsidRPr="00294F99" w:rsidRDefault="00B931CF" w:rsidP="007719E0">
            <w:pPr>
              <w:spacing w:line="360" w:lineRule="auto"/>
              <w:jc w:val="both"/>
            </w:pPr>
            <w:r>
              <w:rPr>
                <w:rFonts w:hint="eastAsia"/>
              </w:rPr>
              <w:t>(</w:t>
            </w:r>
            <w:r>
              <w:t>c</w:t>
            </w:r>
            <w:r>
              <w:rPr>
                <w:rFonts w:hint="eastAsia"/>
              </w:rPr>
              <w:t>)</w:t>
            </w:r>
            <w:r>
              <w:t xml:space="preserve"> </w:t>
            </w:r>
            <w:r w:rsidRPr="00B931CF">
              <w:t>Make sure that the feature to delete borrowed book information works well</w:t>
            </w:r>
          </w:p>
        </w:tc>
      </w:tr>
      <w:tr w:rsidR="00B931CF" w:rsidRPr="0028434F" w14:paraId="7A071FF5" w14:textId="77777777" w:rsidTr="00B640D0">
        <w:tc>
          <w:tcPr>
            <w:tcW w:w="8299" w:type="dxa"/>
            <w:gridSpan w:val="5"/>
            <w:vAlign w:val="center"/>
          </w:tcPr>
          <w:p w14:paraId="0E80B0B1" w14:textId="6D7068D1" w:rsidR="00B931CF" w:rsidRPr="0028434F" w:rsidRDefault="00B931CF" w:rsidP="007719E0">
            <w:pPr>
              <w:spacing w:line="360" w:lineRule="auto"/>
              <w:jc w:val="both"/>
            </w:pPr>
            <w:r w:rsidRPr="0028434F">
              <w:t>Module/Interface:</w:t>
            </w:r>
            <w:r>
              <w:t xml:space="preserve"> </w:t>
            </w:r>
            <w:r w:rsidRPr="00B931CF">
              <w:t>Book Borrowing</w:t>
            </w:r>
            <w:r w:rsidRPr="00C80C9A">
              <w:t xml:space="preserve"> management</w:t>
            </w:r>
            <w:r w:rsidRPr="0028434F">
              <w:t xml:space="preserve"> Interface</w:t>
            </w:r>
          </w:p>
        </w:tc>
      </w:tr>
      <w:tr w:rsidR="00B931CF" w:rsidRPr="004410F5" w14:paraId="3F29A018" w14:textId="77777777" w:rsidTr="00B640D0">
        <w:tc>
          <w:tcPr>
            <w:tcW w:w="667" w:type="dxa"/>
            <w:vAlign w:val="center"/>
          </w:tcPr>
          <w:p w14:paraId="7E61F9E7" w14:textId="77777777" w:rsidR="00B931CF" w:rsidRPr="004410F5" w:rsidRDefault="00B931CF" w:rsidP="007719E0">
            <w:pPr>
              <w:spacing w:line="360" w:lineRule="auto"/>
              <w:jc w:val="center"/>
              <w:rPr>
                <w:b/>
                <w:bCs/>
              </w:rPr>
            </w:pPr>
            <w:r w:rsidRPr="004410F5">
              <w:rPr>
                <w:b/>
                <w:bCs/>
              </w:rPr>
              <w:lastRenderedPageBreak/>
              <w:t>No #</w:t>
            </w:r>
          </w:p>
        </w:tc>
        <w:tc>
          <w:tcPr>
            <w:tcW w:w="1909" w:type="dxa"/>
            <w:vAlign w:val="center"/>
          </w:tcPr>
          <w:p w14:paraId="0FBD1585" w14:textId="77777777" w:rsidR="00B931CF" w:rsidRPr="004410F5" w:rsidRDefault="00B931CF" w:rsidP="007719E0">
            <w:pPr>
              <w:spacing w:line="360" w:lineRule="auto"/>
              <w:jc w:val="center"/>
              <w:rPr>
                <w:b/>
                <w:bCs/>
              </w:rPr>
            </w:pPr>
            <w:r w:rsidRPr="004410F5">
              <w:rPr>
                <w:b/>
                <w:bCs/>
              </w:rPr>
              <w:t>Item</w:t>
            </w:r>
          </w:p>
        </w:tc>
        <w:tc>
          <w:tcPr>
            <w:tcW w:w="2448" w:type="dxa"/>
            <w:vAlign w:val="center"/>
          </w:tcPr>
          <w:p w14:paraId="63EF59DE" w14:textId="77777777" w:rsidR="00B931CF" w:rsidRPr="004410F5" w:rsidRDefault="00B931CF" w:rsidP="007719E0">
            <w:pPr>
              <w:spacing w:line="360" w:lineRule="auto"/>
              <w:jc w:val="center"/>
              <w:rPr>
                <w:b/>
                <w:bCs/>
              </w:rPr>
            </w:pPr>
            <w:r w:rsidRPr="004410F5">
              <w:rPr>
                <w:b/>
                <w:bCs/>
              </w:rPr>
              <w:t>Test Scenario</w:t>
            </w:r>
          </w:p>
        </w:tc>
        <w:tc>
          <w:tcPr>
            <w:tcW w:w="2133" w:type="dxa"/>
            <w:vAlign w:val="center"/>
          </w:tcPr>
          <w:p w14:paraId="70578F95" w14:textId="77777777" w:rsidR="00B931CF" w:rsidRPr="004410F5" w:rsidRDefault="00B931CF" w:rsidP="007719E0">
            <w:pPr>
              <w:spacing w:line="360" w:lineRule="auto"/>
              <w:jc w:val="center"/>
              <w:rPr>
                <w:b/>
                <w:bCs/>
              </w:rPr>
            </w:pPr>
            <w:r w:rsidRPr="004410F5">
              <w:rPr>
                <w:b/>
                <w:bCs/>
              </w:rPr>
              <w:t>Expected Result</w:t>
            </w:r>
          </w:p>
        </w:tc>
        <w:tc>
          <w:tcPr>
            <w:tcW w:w="1142" w:type="dxa"/>
            <w:vAlign w:val="center"/>
          </w:tcPr>
          <w:p w14:paraId="6A2C4395" w14:textId="77777777" w:rsidR="00B931CF" w:rsidRPr="004410F5" w:rsidRDefault="00B931CF" w:rsidP="007719E0">
            <w:pPr>
              <w:spacing w:line="360" w:lineRule="auto"/>
              <w:jc w:val="center"/>
              <w:rPr>
                <w:b/>
                <w:bCs/>
              </w:rPr>
            </w:pPr>
            <w:r w:rsidRPr="004410F5">
              <w:rPr>
                <w:b/>
                <w:bCs/>
              </w:rPr>
              <w:t>Test Status</w:t>
            </w:r>
          </w:p>
        </w:tc>
      </w:tr>
      <w:tr w:rsidR="00B931CF" w:rsidRPr="0028434F" w14:paraId="531A3C60" w14:textId="77777777" w:rsidTr="00B640D0">
        <w:trPr>
          <w:trHeight w:val="416"/>
        </w:trPr>
        <w:tc>
          <w:tcPr>
            <w:tcW w:w="667" w:type="dxa"/>
            <w:vAlign w:val="center"/>
          </w:tcPr>
          <w:p w14:paraId="3AEF80F3" w14:textId="77777777" w:rsidR="00B931CF" w:rsidRPr="0028434F" w:rsidRDefault="00B931CF" w:rsidP="007719E0">
            <w:pPr>
              <w:spacing w:line="360" w:lineRule="auto"/>
              <w:jc w:val="center"/>
            </w:pPr>
            <w:r w:rsidRPr="0028434F">
              <w:t>1</w:t>
            </w:r>
          </w:p>
        </w:tc>
        <w:tc>
          <w:tcPr>
            <w:tcW w:w="1909" w:type="dxa"/>
            <w:vAlign w:val="center"/>
          </w:tcPr>
          <w:p w14:paraId="1132C804" w14:textId="77777777" w:rsidR="00B931CF" w:rsidRPr="0028434F" w:rsidRDefault="00B931CF" w:rsidP="007719E0">
            <w:pPr>
              <w:spacing w:line="360" w:lineRule="auto"/>
              <w:jc w:val="both"/>
            </w:pPr>
            <w:r w:rsidRPr="000812F2">
              <w:t>Book Title</w:t>
            </w:r>
          </w:p>
        </w:tc>
        <w:tc>
          <w:tcPr>
            <w:tcW w:w="2448" w:type="dxa"/>
            <w:vAlign w:val="center"/>
          </w:tcPr>
          <w:p w14:paraId="642FFDD8" w14:textId="6DDDB377" w:rsidR="00B931CF" w:rsidRPr="0028434F" w:rsidRDefault="002A1495" w:rsidP="007719E0">
            <w:pPr>
              <w:spacing w:line="360" w:lineRule="auto"/>
            </w:pPr>
            <w:r w:rsidRPr="002A1495">
              <w:t>Enter the title of the borrowed book and click the search button to view the borrowed book information</w:t>
            </w:r>
          </w:p>
        </w:tc>
        <w:tc>
          <w:tcPr>
            <w:tcW w:w="2133" w:type="dxa"/>
            <w:vAlign w:val="center"/>
          </w:tcPr>
          <w:p w14:paraId="202A30BF" w14:textId="0B421A13" w:rsidR="00B931CF" w:rsidRPr="0028434F" w:rsidRDefault="00A047EC" w:rsidP="007719E0">
            <w:pPr>
              <w:spacing w:line="360" w:lineRule="auto"/>
            </w:pPr>
            <w:r w:rsidRPr="00A047EC">
              <w:t>Filter the corresponding borrowing information from the database and display it correctly and completely on the interface</w:t>
            </w:r>
          </w:p>
        </w:tc>
        <w:tc>
          <w:tcPr>
            <w:tcW w:w="1142" w:type="dxa"/>
            <w:shd w:val="clear" w:color="auto" w:fill="92D050"/>
            <w:vAlign w:val="center"/>
          </w:tcPr>
          <w:p w14:paraId="0D9CCABC" w14:textId="77777777" w:rsidR="00B931CF" w:rsidRPr="0028434F" w:rsidRDefault="00B931CF" w:rsidP="007719E0">
            <w:pPr>
              <w:spacing w:line="360" w:lineRule="auto"/>
              <w:jc w:val="center"/>
            </w:pPr>
            <w:r w:rsidRPr="0028434F">
              <w:t>Pass</w:t>
            </w:r>
          </w:p>
        </w:tc>
      </w:tr>
      <w:tr w:rsidR="00B931CF" w:rsidRPr="0028434F" w14:paraId="74DC4975" w14:textId="77777777" w:rsidTr="00B640D0">
        <w:tc>
          <w:tcPr>
            <w:tcW w:w="667" w:type="dxa"/>
            <w:vAlign w:val="center"/>
          </w:tcPr>
          <w:p w14:paraId="308B23EA" w14:textId="77777777" w:rsidR="00B931CF" w:rsidRPr="0028434F" w:rsidRDefault="00B931CF" w:rsidP="007719E0">
            <w:pPr>
              <w:spacing w:line="360" w:lineRule="auto"/>
              <w:jc w:val="center"/>
            </w:pPr>
            <w:r w:rsidRPr="0028434F">
              <w:t>2</w:t>
            </w:r>
          </w:p>
        </w:tc>
        <w:tc>
          <w:tcPr>
            <w:tcW w:w="1909" w:type="dxa"/>
            <w:vAlign w:val="center"/>
          </w:tcPr>
          <w:p w14:paraId="64ED9735" w14:textId="77777777" w:rsidR="00B931CF" w:rsidRPr="007B6BC2" w:rsidRDefault="00B931CF" w:rsidP="007719E0">
            <w:pPr>
              <w:spacing w:line="360" w:lineRule="auto"/>
              <w:jc w:val="both"/>
            </w:pPr>
            <w:r w:rsidRPr="000812F2">
              <w:t>Book Type</w:t>
            </w:r>
          </w:p>
        </w:tc>
        <w:tc>
          <w:tcPr>
            <w:tcW w:w="2448" w:type="dxa"/>
            <w:vAlign w:val="center"/>
          </w:tcPr>
          <w:p w14:paraId="09CEA5DF" w14:textId="7993520A" w:rsidR="00B931CF" w:rsidRPr="0028434F" w:rsidRDefault="00A047EC" w:rsidP="007719E0">
            <w:pPr>
              <w:spacing w:line="360" w:lineRule="auto"/>
            </w:pPr>
            <w:r w:rsidRPr="00A047EC">
              <w:t>Enter a book type and click the search button to see borrowings for that book type</w:t>
            </w:r>
          </w:p>
        </w:tc>
        <w:tc>
          <w:tcPr>
            <w:tcW w:w="2133" w:type="dxa"/>
            <w:vAlign w:val="center"/>
          </w:tcPr>
          <w:p w14:paraId="57BE18C7" w14:textId="3012C6D0" w:rsidR="00B931CF" w:rsidRPr="0028434F" w:rsidRDefault="00A047EC" w:rsidP="007719E0">
            <w:pPr>
              <w:spacing w:line="360" w:lineRule="auto"/>
            </w:pPr>
            <w:r w:rsidRPr="00A047EC">
              <w:t>Filter the corresponding borrowing information from the database and display it correctly and completely on the interface</w:t>
            </w:r>
          </w:p>
        </w:tc>
        <w:tc>
          <w:tcPr>
            <w:tcW w:w="1142" w:type="dxa"/>
            <w:shd w:val="clear" w:color="auto" w:fill="92D050"/>
            <w:vAlign w:val="center"/>
          </w:tcPr>
          <w:p w14:paraId="32C9700C" w14:textId="77777777" w:rsidR="00B931CF" w:rsidRPr="0028434F" w:rsidRDefault="00B931CF" w:rsidP="007719E0">
            <w:pPr>
              <w:spacing w:line="360" w:lineRule="auto"/>
              <w:jc w:val="center"/>
            </w:pPr>
            <w:r w:rsidRPr="0028434F">
              <w:t>Pass</w:t>
            </w:r>
          </w:p>
        </w:tc>
      </w:tr>
      <w:tr w:rsidR="00B931CF" w:rsidRPr="0028434F" w14:paraId="4C185482" w14:textId="77777777" w:rsidTr="00B640D0">
        <w:tc>
          <w:tcPr>
            <w:tcW w:w="667" w:type="dxa"/>
            <w:vAlign w:val="center"/>
          </w:tcPr>
          <w:p w14:paraId="41FB0A2F" w14:textId="77777777" w:rsidR="00B931CF" w:rsidRPr="0028434F" w:rsidRDefault="00B931CF" w:rsidP="007719E0">
            <w:pPr>
              <w:spacing w:line="360" w:lineRule="auto"/>
              <w:jc w:val="center"/>
            </w:pPr>
            <w:r w:rsidRPr="0028434F">
              <w:t>3</w:t>
            </w:r>
          </w:p>
        </w:tc>
        <w:tc>
          <w:tcPr>
            <w:tcW w:w="1909" w:type="dxa"/>
            <w:vAlign w:val="center"/>
          </w:tcPr>
          <w:p w14:paraId="56C29081" w14:textId="77777777" w:rsidR="00B931CF" w:rsidRPr="0028434F" w:rsidRDefault="00B931CF" w:rsidP="007719E0">
            <w:pPr>
              <w:spacing w:line="360" w:lineRule="auto"/>
              <w:jc w:val="both"/>
            </w:pPr>
            <w:r w:rsidRPr="0028434F">
              <w:t>Delete</w:t>
            </w:r>
          </w:p>
        </w:tc>
        <w:tc>
          <w:tcPr>
            <w:tcW w:w="2448" w:type="dxa"/>
            <w:vAlign w:val="center"/>
          </w:tcPr>
          <w:p w14:paraId="012E8021" w14:textId="73AA33A0" w:rsidR="00B931CF" w:rsidRPr="0028434F" w:rsidRDefault="00455C5B" w:rsidP="007719E0">
            <w:pPr>
              <w:spacing w:line="360" w:lineRule="auto"/>
            </w:pPr>
            <w:r w:rsidRPr="00455C5B">
              <w:t>Delete the borrowed book from the system, then check the interface and database (if the borrowed book has been deleted)</w:t>
            </w:r>
          </w:p>
        </w:tc>
        <w:tc>
          <w:tcPr>
            <w:tcW w:w="2133" w:type="dxa"/>
            <w:vAlign w:val="center"/>
          </w:tcPr>
          <w:p w14:paraId="6FF62E9A" w14:textId="3E76F2A1" w:rsidR="00B931CF" w:rsidRPr="0028434F" w:rsidRDefault="00455C5B" w:rsidP="007719E0">
            <w:pPr>
              <w:spacing w:line="360" w:lineRule="auto"/>
            </w:pPr>
            <w:r w:rsidRPr="00455C5B">
              <w:t>All information about this borrowed book has been removed from the database and interface</w:t>
            </w:r>
          </w:p>
        </w:tc>
        <w:tc>
          <w:tcPr>
            <w:tcW w:w="1142" w:type="dxa"/>
            <w:shd w:val="clear" w:color="auto" w:fill="92D050"/>
            <w:vAlign w:val="center"/>
          </w:tcPr>
          <w:p w14:paraId="5266C820" w14:textId="77777777" w:rsidR="00B931CF" w:rsidRPr="0028434F" w:rsidRDefault="00B931CF" w:rsidP="007719E0">
            <w:pPr>
              <w:spacing w:line="360" w:lineRule="auto"/>
              <w:jc w:val="center"/>
            </w:pPr>
            <w:r w:rsidRPr="0028434F">
              <w:t>Pass</w:t>
            </w:r>
          </w:p>
        </w:tc>
      </w:tr>
      <w:tr w:rsidR="00B931CF" w:rsidRPr="0028434F" w14:paraId="1D97B742" w14:textId="77777777" w:rsidTr="00B640D0">
        <w:tc>
          <w:tcPr>
            <w:tcW w:w="667" w:type="dxa"/>
            <w:vAlign w:val="center"/>
          </w:tcPr>
          <w:p w14:paraId="5C6ED3BF" w14:textId="77777777" w:rsidR="00B931CF" w:rsidRPr="0028434F" w:rsidRDefault="00B931CF" w:rsidP="007719E0">
            <w:pPr>
              <w:spacing w:line="360" w:lineRule="auto"/>
              <w:jc w:val="center"/>
            </w:pPr>
            <w:r w:rsidRPr="0028434F">
              <w:t>4</w:t>
            </w:r>
          </w:p>
        </w:tc>
        <w:tc>
          <w:tcPr>
            <w:tcW w:w="1909" w:type="dxa"/>
            <w:vAlign w:val="center"/>
          </w:tcPr>
          <w:p w14:paraId="22BE1C08" w14:textId="3EE9D319" w:rsidR="00B931CF" w:rsidRPr="0028434F" w:rsidRDefault="00524B3C" w:rsidP="007719E0">
            <w:pPr>
              <w:spacing w:line="360" w:lineRule="auto"/>
              <w:jc w:val="both"/>
            </w:pPr>
            <w:r w:rsidRPr="00524B3C">
              <w:t>Borrowing</w:t>
            </w:r>
            <w:r w:rsidR="00B931CF" w:rsidRPr="00E44B7D">
              <w:t xml:space="preserve"> time</w:t>
            </w:r>
          </w:p>
        </w:tc>
        <w:tc>
          <w:tcPr>
            <w:tcW w:w="2448" w:type="dxa"/>
            <w:vAlign w:val="center"/>
          </w:tcPr>
          <w:p w14:paraId="724629FB" w14:textId="445C6FF2" w:rsidR="00B931CF" w:rsidRPr="0028434F" w:rsidRDefault="00524B3C" w:rsidP="007719E0">
            <w:pPr>
              <w:spacing w:line="360" w:lineRule="auto"/>
            </w:pPr>
            <w:r w:rsidRPr="00524B3C">
              <w:t>Enter a borrowing time and click the search button to view books for that borrowing time</w:t>
            </w:r>
          </w:p>
        </w:tc>
        <w:tc>
          <w:tcPr>
            <w:tcW w:w="2133" w:type="dxa"/>
            <w:vAlign w:val="center"/>
          </w:tcPr>
          <w:p w14:paraId="08C5828A" w14:textId="595AADB6" w:rsidR="00B931CF" w:rsidRPr="0028434F" w:rsidRDefault="00524B3C" w:rsidP="007719E0">
            <w:pPr>
              <w:spacing w:line="360" w:lineRule="auto"/>
            </w:pPr>
            <w:r w:rsidRPr="00524B3C">
              <w:t>Filter the corresponding borrowing time information from the database and display it correctly and completely on the interface</w:t>
            </w:r>
          </w:p>
        </w:tc>
        <w:tc>
          <w:tcPr>
            <w:tcW w:w="1142" w:type="dxa"/>
            <w:shd w:val="clear" w:color="auto" w:fill="92D050"/>
            <w:vAlign w:val="center"/>
          </w:tcPr>
          <w:p w14:paraId="1C2DA175" w14:textId="77777777" w:rsidR="00B931CF" w:rsidRPr="0028434F" w:rsidRDefault="00B931CF" w:rsidP="007719E0">
            <w:pPr>
              <w:spacing w:line="360" w:lineRule="auto"/>
              <w:jc w:val="center"/>
            </w:pPr>
            <w:r w:rsidRPr="0028434F">
              <w:t>Pass</w:t>
            </w:r>
          </w:p>
        </w:tc>
      </w:tr>
      <w:tr w:rsidR="00B931CF" w:rsidRPr="0028434F" w14:paraId="6579C534" w14:textId="77777777" w:rsidTr="00B640D0">
        <w:tc>
          <w:tcPr>
            <w:tcW w:w="667" w:type="dxa"/>
            <w:vAlign w:val="center"/>
          </w:tcPr>
          <w:p w14:paraId="605E29D4" w14:textId="77777777" w:rsidR="00B931CF" w:rsidRPr="0028434F" w:rsidRDefault="00B931CF" w:rsidP="007719E0">
            <w:pPr>
              <w:spacing w:line="360" w:lineRule="auto"/>
              <w:jc w:val="center"/>
            </w:pPr>
            <w:r>
              <w:rPr>
                <w:rFonts w:hint="eastAsia"/>
              </w:rPr>
              <w:lastRenderedPageBreak/>
              <w:t>5</w:t>
            </w:r>
          </w:p>
        </w:tc>
        <w:tc>
          <w:tcPr>
            <w:tcW w:w="1909" w:type="dxa"/>
            <w:vAlign w:val="center"/>
          </w:tcPr>
          <w:p w14:paraId="17779577" w14:textId="77777777" w:rsidR="00B931CF" w:rsidRDefault="00B931CF" w:rsidP="007719E0">
            <w:pPr>
              <w:spacing w:line="360" w:lineRule="auto"/>
              <w:jc w:val="both"/>
            </w:pPr>
            <w:r>
              <w:t>Revise</w:t>
            </w:r>
          </w:p>
        </w:tc>
        <w:tc>
          <w:tcPr>
            <w:tcW w:w="2448" w:type="dxa"/>
            <w:vAlign w:val="center"/>
          </w:tcPr>
          <w:p w14:paraId="61ADBBD6" w14:textId="23BF4DD7" w:rsidR="00B931CF" w:rsidRPr="00280D09" w:rsidRDefault="00455C5B" w:rsidP="007719E0">
            <w:pPr>
              <w:spacing w:line="360" w:lineRule="auto"/>
            </w:pPr>
            <w:r w:rsidRPr="00455C5B">
              <w:t>Modify borrowing information, including booking name, type, cover, borrowing time, booking account number, booking name, quantity, and return status</w:t>
            </w:r>
          </w:p>
        </w:tc>
        <w:tc>
          <w:tcPr>
            <w:tcW w:w="2133" w:type="dxa"/>
            <w:vAlign w:val="center"/>
          </w:tcPr>
          <w:p w14:paraId="610BF721" w14:textId="79D24F1B" w:rsidR="00B931CF" w:rsidRPr="00280D09" w:rsidRDefault="00455C5B" w:rsidP="007719E0">
            <w:pPr>
              <w:spacing w:line="360" w:lineRule="auto"/>
            </w:pPr>
            <w:r w:rsidRPr="00455C5B">
              <w:t>Modified borrowing information in the database and interface</w:t>
            </w:r>
          </w:p>
        </w:tc>
        <w:tc>
          <w:tcPr>
            <w:tcW w:w="1142" w:type="dxa"/>
            <w:shd w:val="clear" w:color="auto" w:fill="92D050"/>
            <w:vAlign w:val="center"/>
          </w:tcPr>
          <w:p w14:paraId="23148688" w14:textId="77777777" w:rsidR="00B931CF" w:rsidRPr="0028434F" w:rsidRDefault="00B931CF" w:rsidP="007719E0">
            <w:pPr>
              <w:spacing w:line="360" w:lineRule="auto"/>
              <w:jc w:val="center"/>
            </w:pPr>
            <w:r>
              <w:rPr>
                <w:rFonts w:hint="eastAsia"/>
              </w:rPr>
              <w:t>P</w:t>
            </w:r>
            <w:r>
              <w:t>ass</w:t>
            </w:r>
          </w:p>
        </w:tc>
      </w:tr>
      <w:tr w:rsidR="00B931CF" w:rsidRPr="0028434F" w14:paraId="41FBF51B" w14:textId="77777777" w:rsidTr="00B640D0">
        <w:tc>
          <w:tcPr>
            <w:tcW w:w="667" w:type="dxa"/>
            <w:vAlign w:val="center"/>
          </w:tcPr>
          <w:p w14:paraId="0B8F45C5" w14:textId="77777777" w:rsidR="00B931CF" w:rsidRDefault="00B931CF" w:rsidP="007719E0">
            <w:pPr>
              <w:spacing w:line="360" w:lineRule="auto"/>
              <w:jc w:val="center"/>
            </w:pPr>
            <w:r>
              <w:rPr>
                <w:rFonts w:hint="eastAsia"/>
              </w:rPr>
              <w:t>7</w:t>
            </w:r>
          </w:p>
        </w:tc>
        <w:tc>
          <w:tcPr>
            <w:tcW w:w="1909" w:type="dxa"/>
            <w:vAlign w:val="center"/>
          </w:tcPr>
          <w:p w14:paraId="12743CEF" w14:textId="77777777" w:rsidR="00B931CF" w:rsidRDefault="00B931CF" w:rsidP="007719E0">
            <w:pPr>
              <w:spacing w:line="360" w:lineRule="auto"/>
              <w:jc w:val="both"/>
            </w:pPr>
            <w:r w:rsidRPr="00EC6243">
              <w:t>Pass Status</w:t>
            </w:r>
          </w:p>
        </w:tc>
        <w:tc>
          <w:tcPr>
            <w:tcW w:w="2448" w:type="dxa"/>
            <w:vAlign w:val="center"/>
          </w:tcPr>
          <w:p w14:paraId="1052504E" w14:textId="14513810" w:rsidR="00B931CF" w:rsidRPr="00114475" w:rsidRDefault="00524B3C" w:rsidP="007719E0">
            <w:pPr>
              <w:spacing w:line="360" w:lineRule="auto"/>
            </w:pPr>
            <w:r w:rsidRPr="00524B3C">
              <w:t>Select a book pass status and click the search button to view borrowing information for that status</w:t>
            </w:r>
          </w:p>
        </w:tc>
        <w:tc>
          <w:tcPr>
            <w:tcW w:w="2133" w:type="dxa"/>
            <w:vAlign w:val="center"/>
          </w:tcPr>
          <w:p w14:paraId="40DF6BA5" w14:textId="58F2E762" w:rsidR="00B931CF" w:rsidRPr="00114475" w:rsidRDefault="00524B3C" w:rsidP="007719E0">
            <w:pPr>
              <w:spacing w:line="360" w:lineRule="auto"/>
            </w:pPr>
            <w:r w:rsidRPr="00524B3C">
              <w:t>Filter the corresponding borrowing status from the database and display it correctly and completely on the interface</w:t>
            </w:r>
          </w:p>
        </w:tc>
        <w:tc>
          <w:tcPr>
            <w:tcW w:w="1142" w:type="dxa"/>
            <w:shd w:val="clear" w:color="auto" w:fill="92D050"/>
            <w:vAlign w:val="center"/>
          </w:tcPr>
          <w:p w14:paraId="56317254" w14:textId="77777777" w:rsidR="00B931CF" w:rsidRDefault="00B931CF" w:rsidP="007719E0">
            <w:pPr>
              <w:spacing w:line="360" w:lineRule="auto"/>
              <w:jc w:val="center"/>
            </w:pPr>
            <w:r>
              <w:rPr>
                <w:rFonts w:hint="eastAsia"/>
              </w:rPr>
              <w:t>P</w:t>
            </w:r>
            <w:r>
              <w:t>ass</w:t>
            </w:r>
          </w:p>
        </w:tc>
      </w:tr>
      <w:tr w:rsidR="00B931CF" w:rsidRPr="0028434F" w14:paraId="5EA4E2AD" w14:textId="77777777" w:rsidTr="00B640D0">
        <w:tc>
          <w:tcPr>
            <w:tcW w:w="667" w:type="dxa"/>
            <w:vAlign w:val="center"/>
          </w:tcPr>
          <w:p w14:paraId="79F6D88F" w14:textId="77777777" w:rsidR="00B931CF" w:rsidRDefault="00B931CF" w:rsidP="007719E0">
            <w:pPr>
              <w:spacing w:line="360" w:lineRule="auto"/>
              <w:jc w:val="center"/>
            </w:pPr>
            <w:r>
              <w:rPr>
                <w:rFonts w:hint="eastAsia"/>
              </w:rPr>
              <w:t>8</w:t>
            </w:r>
          </w:p>
        </w:tc>
        <w:tc>
          <w:tcPr>
            <w:tcW w:w="1909" w:type="dxa"/>
            <w:vAlign w:val="center"/>
          </w:tcPr>
          <w:p w14:paraId="0DDED84B" w14:textId="77777777" w:rsidR="00B931CF" w:rsidRPr="00EC6243" w:rsidRDefault="00B931CF" w:rsidP="007719E0">
            <w:pPr>
              <w:spacing w:line="360" w:lineRule="auto"/>
              <w:jc w:val="both"/>
            </w:pPr>
            <w:r>
              <w:rPr>
                <w:rFonts w:hint="eastAsia"/>
              </w:rPr>
              <w:t>A</w:t>
            </w:r>
            <w:r>
              <w:t>udit</w:t>
            </w:r>
          </w:p>
        </w:tc>
        <w:tc>
          <w:tcPr>
            <w:tcW w:w="2448" w:type="dxa"/>
            <w:vAlign w:val="center"/>
          </w:tcPr>
          <w:p w14:paraId="391C6FEA" w14:textId="77777777" w:rsidR="00B931CF" w:rsidRPr="00EC6243" w:rsidRDefault="00B931CF" w:rsidP="007719E0">
            <w:pPr>
              <w:spacing w:line="360" w:lineRule="auto"/>
            </w:pPr>
            <w:r w:rsidRPr="00152383">
              <w:t>Select the review status of the book</w:t>
            </w:r>
          </w:p>
        </w:tc>
        <w:tc>
          <w:tcPr>
            <w:tcW w:w="2133" w:type="dxa"/>
            <w:vAlign w:val="center"/>
          </w:tcPr>
          <w:p w14:paraId="12FE4677" w14:textId="20CE65A8" w:rsidR="00B931CF" w:rsidRPr="00EC6243" w:rsidRDefault="00455C5B" w:rsidP="007719E0">
            <w:pPr>
              <w:spacing w:line="360" w:lineRule="auto"/>
            </w:pPr>
            <w:r w:rsidRPr="00455C5B">
              <w:t>All status information about this borrowing will be displayed in all interfaces</w:t>
            </w:r>
          </w:p>
        </w:tc>
        <w:tc>
          <w:tcPr>
            <w:tcW w:w="1142" w:type="dxa"/>
            <w:shd w:val="clear" w:color="auto" w:fill="92D050"/>
            <w:vAlign w:val="center"/>
          </w:tcPr>
          <w:p w14:paraId="3FE210A2" w14:textId="25A98D3D" w:rsidR="00B931CF" w:rsidRDefault="00524B3C" w:rsidP="007719E0">
            <w:pPr>
              <w:spacing w:line="360" w:lineRule="auto"/>
              <w:jc w:val="center"/>
            </w:pPr>
            <w:r>
              <w:rPr>
                <w:rFonts w:hint="eastAsia"/>
              </w:rPr>
              <w:t>P</w:t>
            </w:r>
            <w:r>
              <w:t>ass</w:t>
            </w:r>
          </w:p>
        </w:tc>
      </w:tr>
      <w:tr w:rsidR="00524B3C" w:rsidRPr="0028434F" w14:paraId="17A7F36C" w14:textId="77777777" w:rsidTr="00B640D0">
        <w:tc>
          <w:tcPr>
            <w:tcW w:w="667" w:type="dxa"/>
            <w:vAlign w:val="center"/>
          </w:tcPr>
          <w:p w14:paraId="256CD122" w14:textId="25D7180B" w:rsidR="00524B3C" w:rsidRDefault="00524B3C" w:rsidP="007719E0">
            <w:pPr>
              <w:spacing w:line="360" w:lineRule="auto"/>
              <w:jc w:val="center"/>
            </w:pPr>
            <w:r>
              <w:rPr>
                <w:rFonts w:hint="eastAsia"/>
              </w:rPr>
              <w:t>9</w:t>
            </w:r>
          </w:p>
        </w:tc>
        <w:tc>
          <w:tcPr>
            <w:tcW w:w="1909" w:type="dxa"/>
            <w:vAlign w:val="center"/>
          </w:tcPr>
          <w:p w14:paraId="5A9FDC7E" w14:textId="7F61AFD2" w:rsidR="00524B3C" w:rsidRDefault="00524B3C" w:rsidP="007719E0">
            <w:pPr>
              <w:spacing w:line="360" w:lineRule="auto"/>
              <w:jc w:val="both"/>
            </w:pPr>
            <w:r w:rsidRPr="00EC6243">
              <w:t>Status</w:t>
            </w:r>
          </w:p>
        </w:tc>
        <w:tc>
          <w:tcPr>
            <w:tcW w:w="2448" w:type="dxa"/>
            <w:vAlign w:val="center"/>
          </w:tcPr>
          <w:p w14:paraId="41DAB121" w14:textId="147D1CC2" w:rsidR="00524B3C" w:rsidRPr="00152383" w:rsidRDefault="00524B3C" w:rsidP="007719E0">
            <w:pPr>
              <w:spacing w:line="360" w:lineRule="auto"/>
            </w:pPr>
            <w:r w:rsidRPr="00524B3C">
              <w:t>Select the book return status and click the search button to view borrowing information for that status</w:t>
            </w:r>
          </w:p>
        </w:tc>
        <w:tc>
          <w:tcPr>
            <w:tcW w:w="2133" w:type="dxa"/>
            <w:vAlign w:val="center"/>
          </w:tcPr>
          <w:p w14:paraId="7DCA1347" w14:textId="68C2DD47" w:rsidR="00524B3C" w:rsidRPr="00152383" w:rsidRDefault="00524B3C" w:rsidP="007719E0">
            <w:pPr>
              <w:spacing w:line="360" w:lineRule="auto"/>
            </w:pPr>
            <w:r w:rsidRPr="00524B3C">
              <w:t>Filter the corresponding borrowing status from the database and display it correctly and completely on the interface</w:t>
            </w:r>
          </w:p>
        </w:tc>
        <w:tc>
          <w:tcPr>
            <w:tcW w:w="1142" w:type="dxa"/>
            <w:shd w:val="clear" w:color="auto" w:fill="92D050"/>
            <w:vAlign w:val="center"/>
          </w:tcPr>
          <w:p w14:paraId="4C529842" w14:textId="749C1AF9" w:rsidR="00524B3C" w:rsidRDefault="00524B3C" w:rsidP="007719E0">
            <w:pPr>
              <w:spacing w:line="360" w:lineRule="auto"/>
              <w:jc w:val="center"/>
            </w:pPr>
            <w:r>
              <w:rPr>
                <w:rFonts w:hint="eastAsia"/>
              </w:rPr>
              <w:t>P</w:t>
            </w:r>
            <w:r>
              <w:t>ass</w:t>
            </w:r>
          </w:p>
        </w:tc>
      </w:tr>
    </w:tbl>
    <w:p w14:paraId="606AC85D" w14:textId="7B95907E" w:rsidR="00F6601E" w:rsidRDefault="00F6601E" w:rsidP="007719E0">
      <w:pPr>
        <w:widowControl w:val="0"/>
        <w:spacing w:line="360" w:lineRule="auto"/>
        <w:jc w:val="both"/>
      </w:pPr>
    </w:p>
    <w:p w14:paraId="33D52384" w14:textId="12C04E9B" w:rsidR="00F6601E" w:rsidRDefault="00F6601E" w:rsidP="007719E0">
      <w:pPr>
        <w:widowControl w:val="0"/>
        <w:spacing w:line="360" w:lineRule="auto"/>
        <w:jc w:val="both"/>
      </w:pPr>
    </w:p>
    <w:p w14:paraId="76944701" w14:textId="67166B64" w:rsidR="00F6601E" w:rsidRPr="00833271" w:rsidRDefault="00455C5B"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14 Test cases for Book Return Management</w:t>
      </w:r>
    </w:p>
    <w:p w14:paraId="6C13F410" w14:textId="44772D6B" w:rsidR="00F6601E" w:rsidRDefault="002A1495" w:rsidP="007719E0">
      <w:pPr>
        <w:widowControl w:val="0"/>
        <w:spacing w:line="360" w:lineRule="auto"/>
        <w:jc w:val="both"/>
      </w:pPr>
      <w:r w:rsidRPr="002A1495">
        <w:t xml:space="preserve">The following test case ID 14 is used to test the functionality of the book return </w:t>
      </w:r>
      <w:r w:rsidRPr="002A1495">
        <w:lastRenderedPageBreak/>
        <w:t>management page. All test scenarios in test case ID 14 passed.</w:t>
      </w:r>
    </w:p>
    <w:tbl>
      <w:tblPr>
        <w:tblStyle w:val="a6"/>
        <w:tblW w:w="0" w:type="auto"/>
        <w:tblLook w:val="04A0" w:firstRow="1" w:lastRow="0" w:firstColumn="1" w:lastColumn="0" w:noHBand="0" w:noVBand="1"/>
      </w:tblPr>
      <w:tblGrid>
        <w:gridCol w:w="667"/>
        <w:gridCol w:w="1909"/>
        <w:gridCol w:w="2448"/>
        <w:gridCol w:w="2133"/>
        <w:gridCol w:w="1142"/>
      </w:tblGrid>
      <w:tr w:rsidR="002A1495" w:rsidRPr="0028434F" w14:paraId="3E9592B0" w14:textId="77777777" w:rsidTr="00B640D0">
        <w:tc>
          <w:tcPr>
            <w:tcW w:w="8299" w:type="dxa"/>
            <w:gridSpan w:val="5"/>
            <w:vAlign w:val="center"/>
          </w:tcPr>
          <w:p w14:paraId="06B73C6B" w14:textId="2176B4BC" w:rsidR="002A1495" w:rsidRPr="0028434F" w:rsidRDefault="002A1495" w:rsidP="007719E0">
            <w:pPr>
              <w:spacing w:line="360" w:lineRule="auto"/>
              <w:jc w:val="both"/>
            </w:pPr>
            <w:r w:rsidRPr="0028434F">
              <w:t xml:space="preserve">Test Case ID: </w:t>
            </w:r>
            <w:r>
              <w:t>14</w:t>
            </w:r>
          </w:p>
        </w:tc>
      </w:tr>
      <w:tr w:rsidR="002A1495" w:rsidRPr="0028434F" w14:paraId="6A8A9C7C" w14:textId="77777777" w:rsidTr="00B640D0">
        <w:tc>
          <w:tcPr>
            <w:tcW w:w="8299" w:type="dxa"/>
            <w:gridSpan w:val="5"/>
            <w:vAlign w:val="center"/>
          </w:tcPr>
          <w:p w14:paraId="0B293E29" w14:textId="77777777" w:rsidR="002A1495" w:rsidRPr="0028434F" w:rsidRDefault="002A1495"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76D60F0F" w14:textId="77777777" w:rsidR="002A1495" w:rsidRDefault="002A1495" w:rsidP="007719E0">
            <w:pPr>
              <w:spacing w:line="360" w:lineRule="auto"/>
              <w:jc w:val="both"/>
            </w:pPr>
            <w:r w:rsidRPr="0028434F">
              <w:t xml:space="preserve">(a) </w:t>
            </w:r>
            <w:r w:rsidRPr="002A1495">
              <w:t xml:space="preserve">Ensure that the book return information can be retrieved according to the set filter conditions, and return the results to the interface for display </w:t>
            </w:r>
          </w:p>
          <w:p w14:paraId="361CA952" w14:textId="166E69AA" w:rsidR="002A1495" w:rsidRDefault="002A1495" w:rsidP="007719E0">
            <w:pPr>
              <w:spacing w:line="360" w:lineRule="auto"/>
              <w:jc w:val="both"/>
            </w:pPr>
            <w:r>
              <w:t xml:space="preserve">(b) </w:t>
            </w:r>
            <w:r w:rsidRPr="002A1495">
              <w:t>Make sure the functionality to modify returned books works well</w:t>
            </w:r>
          </w:p>
          <w:p w14:paraId="04988749" w14:textId="04F641C6" w:rsidR="002A1495" w:rsidRPr="00294F99" w:rsidRDefault="002A1495" w:rsidP="007719E0">
            <w:pPr>
              <w:spacing w:line="360" w:lineRule="auto"/>
              <w:jc w:val="both"/>
            </w:pPr>
            <w:r>
              <w:rPr>
                <w:rFonts w:hint="eastAsia"/>
              </w:rPr>
              <w:t>(</w:t>
            </w:r>
            <w:r>
              <w:t>c</w:t>
            </w:r>
            <w:r>
              <w:rPr>
                <w:rFonts w:hint="eastAsia"/>
              </w:rPr>
              <w:t>)</w:t>
            </w:r>
            <w:r>
              <w:t xml:space="preserve"> </w:t>
            </w:r>
            <w:r w:rsidRPr="002A1495">
              <w:t>Make sure that the functionality to delete returned book information works well</w:t>
            </w:r>
          </w:p>
        </w:tc>
      </w:tr>
      <w:tr w:rsidR="002A1495" w:rsidRPr="0028434F" w14:paraId="053B0B19" w14:textId="77777777" w:rsidTr="00B640D0">
        <w:tc>
          <w:tcPr>
            <w:tcW w:w="8299" w:type="dxa"/>
            <w:gridSpan w:val="5"/>
            <w:vAlign w:val="center"/>
          </w:tcPr>
          <w:p w14:paraId="62A23E40" w14:textId="11744014" w:rsidR="002A1495" w:rsidRPr="0028434F" w:rsidRDefault="002A1495" w:rsidP="007719E0">
            <w:pPr>
              <w:spacing w:line="360" w:lineRule="auto"/>
              <w:jc w:val="both"/>
            </w:pPr>
            <w:r w:rsidRPr="0028434F">
              <w:t>Module/Interface:</w:t>
            </w:r>
            <w:r>
              <w:t xml:space="preserve"> </w:t>
            </w:r>
            <w:r w:rsidRPr="00455C5B">
              <w:t>Book Return</w:t>
            </w:r>
            <w:r w:rsidRPr="00C80C9A">
              <w:t xml:space="preserve"> management</w:t>
            </w:r>
            <w:r w:rsidRPr="0028434F">
              <w:t xml:space="preserve"> Interface</w:t>
            </w:r>
          </w:p>
        </w:tc>
      </w:tr>
      <w:tr w:rsidR="002A1495" w:rsidRPr="004410F5" w14:paraId="28EF42BC" w14:textId="77777777" w:rsidTr="00B640D0">
        <w:tc>
          <w:tcPr>
            <w:tcW w:w="667" w:type="dxa"/>
            <w:vAlign w:val="center"/>
          </w:tcPr>
          <w:p w14:paraId="45257C7F" w14:textId="77777777" w:rsidR="002A1495" w:rsidRPr="004410F5" w:rsidRDefault="002A1495" w:rsidP="007719E0">
            <w:pPr>
              <w:spacing w:line="360" w:lineRule="auto"/>
              <w:jc w:val="center"/>
              <w:rPr>
                <w:b/>
                <w:bCs/>
              </w:rPr>
            </w:pPr>
            <w:r w:rsidRPr="004410F5">
              <w:rPr>
                <w:b/>
                <w:bCs/>
              </w:rPr>
              <w:t>No #</w:t>
            </w:r>
          </w:p>
        </w:tc>
        <w:tc>
          <w:tcPr>
            <w:tcW w:w="1909" w:type="dxa"/>
            <w:vAlign w:val="center"/>
          </w:tcPr>
          <w:p w14:paraId="4A25F9BD" w14:textId="77777777" w:rsidR="002A1495" w:rsidRPr="004410F5" w:rsidRDefault="002A1495" w:rsidP="007719E0">
            <w:pPr>
              <w:spacing w:line="360" w:lineRule="auto"/>
              <w:jc w:val="center"/>
              <w:rPr>
                <w:b/>
                <w:bCs/>
              </w:rPr>
            </w:pPr>
            <w:r w:rsidRPr="004410F5">
              <w:rPr>
                <w:b/>
                <w:bCs/>
              </w:rPr>
              <w:t>Item</w:t>
            </w:r>
          </w:p>
        </w:tc>
        <w:tc>
          <w:tcPr>
            <w:tcW w:w="2448" w:type="dxa"/>
            <w:vAlign w:val="center"/>
          </w:tcPr>
          <w:p w14:paraId="2DEAAD30" w14:textId="77777777" w:rsidR="002A1495" w:rsidRPr="004410F5" w:rsidRDefault="002A1495" w:rsidP="007719E0">
            <w:pPr>
              <w:spacing w:line="360" w:lineRule="auto"/>
              <w:jc w:val="center"/>
              <w:rPr>
                <w:b/>
                <w:bCs/>
              </w:rPr>
            </w:pPr>
            <w:r w:rsidRPr="004410F5">
              <w:rPr>
                <w:b/>
                <w:bCs/>
              </w:rPr>
              <w:t>Test Scenario</w:t>
            </w:r>
          </w:p>
        </w:tc>
        <w:tc>
          <w:tcPr>
            <w:tcW w:w="2133" w:type="dxa"/>
            <w:vAlign w:val="center"/>
          </w:tcPr>
          <w:p w14:paraId="1F02E900" w14:textId="77777777" w:rsidR="002A1495" w:rsidRPr="004410F5" w:rsidRDefault="002A1495" w:rsidP="007719E0">
            <w:pPr>
              <w:spacing w:line="360" w:lineRule="auto"/>
              <w:jc w:val="center"/>
              <w:rPr>
                <w:b/>
                <w:bCs/>
              </w:rPr>
            </w:pPr>
            <w:r w:rsidRPr="004410F5">
              <w:rPr>
                <w:b/>
                <w:bCs/>
              </w:rPr>
              <w:t>Expected Result</w:t>
            </w:r>
          </w:p>
        </w:tc>
        <w:tc>
          <w:tcPr>
            <w:tcW w:w="1142" w:type="dxa"/>
            <w:vAlign w:val="center"/>
          </w:tcPr>
          <w:p w14:paraId="4DB16151" w14:textId="77777777" w:rsidR="002A1495" w:rsidRPr="004410F5" w:rsidRDefault="002A1495" w:rsidP="007719E0">
            <w:pPr>
              <w:spacing w:line="360" w:lineRule="auto"/>
              <w:jc w:val="center"/>
              <w:rPr>
                <w:b/>
                <w:bCs/>
              </w:rPr>
            </w:pPr>
            <w:r w:rsidRPr="004410F5">
              <w:rPr>
                <w:b/>
                <w:bCs/>
              </w:rPr>
              <w:t>Test Status</w:t>
            </w:r>
          </w:p>
        </w:tc>
      </w:tr>
      <w:tr w:rsidR="002A1495" w:rsidRPr="0028434F" w14:paraId="5A9C6ABE" w14:textId="77777777" w:rsidTr="00B640D0">
        <w:trPr>
          <w:trHeight w:val="416"/>
        </w:trPr>
        <w:tc>
          <w:tcPr>
            <w:tcW w:w="667" w:type="dxa"/>
            <w:vAlign w:val="center"/>
          </w:tcPr>
          <w:p w14:paraId="7DDFE5C2" w14:textId="77777777" w:rsidR="002A1495" w:rsidRPr="0028434F" w:rsidRDefault="002A1495" w:rsidP="007719E0">
            <w:pPr>
              <w:spacing w:line="360" w:lineRule="auto"/>
              <w:jc w:val="center"/>
            </w:pPr>
            <w:r w:rsidRPr="0028434F">
              <w:t>1</w:t>
            </w:r>
          </w:p>
        </w:tc>
        <w:tc>
          <w:tcPr>
            <w:tcW w:w="1909" w:type="dxa"/>
            <w:vAlign w:val="center"/>
          </w:tcPr>
          <w:p w14:paraId="117E3DEA" w14:textId="77777777" w:rsidR="002A1495" w:rsidRPr="0028434F" w:rsidRDefault="002A1495" w:rsidP="007719E0">
            <w:pPr>
              <w:spacing w:line="360" w:lineRule="auto"/>
              <w:jc w:val="both"/>
            </w:pPr>
            <w:r w:rsidRPr="000812F2">
              <w:t>Book Title</w:t>
            </w:r>
          </w:p>
        </w:tc>
        <w:tc>
          <w:tcPr>
            <w:tcW w:w="2448" w:type="dxa"/>
            <w:vAlign w:val="center"/>
          </w:tcPr>
          <w:p w14:paraId="3319E5FE" w14:textId="1B820252" w:rsidR="002A1495" w:rsidRPr="0028434F" w:rsidRDefault="002A1495" w:rsidP="007719E0">
            <w:pPr>
              <w:spacing w:line="360" w:lineRule="auto"/>
            </w:pPr>
            <w:r w:rsidRPr="002A1495">
              <w:t>Enter the title of an existing returned book and click the search button to view information on that returned book</w:t>
            </w:r>
          </w:p>
        </w:tc>
        <w:tc>
          <w:tcPr>
            <w:tcW w:w="2133" w:type="dxa"/>
            <w:vAlign w:val="center"/>
          </w:tcPr>
          <w:p w14:paraId="03990CA8" w14:textId="6ECA2BCE" w:rsidR="002A1495" w:rsidRPr="0028434F" w:rsidRDefault="002A1495" w:rsidP="007719E0">
            <w:pPr>
              <w:spacing w:line="360" w:lineRule="auto"/>
            </w:pPr>
            <w:r w:rsidRPr="002A1495">
              <w:t>Filter the corresponding return information from the database and display it correctly and completely on the interface</w:t>
            </w:r>
          </w:p>
        </w:tc>
        <w:tc>
          <w:tcPr>
            <w:tcW w:w="1142" w:type="dxa"/>
            <w:shd w:val="clear" w:color="auto" w:fill="92D050"/>
            <w:vAlign w:val="center"/>
          </w:tcPr>
          <w:p w14:paraId="2187322B" w14:textId="77777777" w:rsidR="002A1495" w:rsidRPr="0028434F" w:rsidRDefault="002A1495" w:rsidP="007719E0">
            <w:pPr>
              <w:spacing w:line="360" w:lineRule="auto"/>
              <w:jc w:val="center"/>
            </w:pPr>
            <w:r w:rsidRPr="0028434F">
              <w:t>Pass</w:t>
            </w:r>
          </w:p>
        </w:tc>
      </w:tr>
      <w:tr w:rsidR="002A1495" w:rsidRPr="0028434F" w14:paraId="72410AAE" w14:textId="77777777" w:rsidTr="00B640D0">
        <w:tc>
          <w:tcPr>
            <w:tcW w:w="667" w:type="dxa"/>
            <w:vAlign w:val="center"/>
          </w:tcPr>
          <w:p w14:paraId="3DB7F408" w14:textId="77777777" w:rsidR="002A1495" w:rsidRPr="0028434F" w:rsidRDefault="002A1495" w:rsidP="007719E0">
            <w:pPr>
              <w:spacing w:line="360" w:lineRule="auto"/>
              <w:jc w:val="center"/>
            </w:pPr>
            <w:r w:rsidRPr="0028434F">
              <w:t>2</w:t>
            </w:r>
          </w:p>
        </w:tc>
        <w:tc>
          <w:tcPr>
            <w:tcW w:w="1909" w:type="dxa"/>
            <w:vAlign w:val="center"/>
          </w:tcPr>
          <w:p w14:paraId="5519BE28" w14:textId="77777777" w:rsidR="002A1495" w:rsidRPr="007B6BC2" w:rsidRDefault="002A1495" w:rsidP="007719E0">
            <w:pPr>
              <w:spacing w:line="360" w:lineRule="auto"/>
              <w:jc w:val="both"/>
            </w:pPr>
            <w:r w:rsidRPr="000812F2">
              <w:t>Book Type</w:t>
            </w:r>
          </w:p>
        </w:tc>
        <w:tc>
          <w:tcPr>
            <w:tcW w:w="2448" w:type="dxa"/>
            <w:vAlign w:val="center"/>
          </w:tcPr>
          <w:p w14:paraId="57A0E9E8" w14:textId="3A4BC941" w:rsidR="002A1495" w:rsidRPr="0028434F" w:rsidRDefault="00204033" w:rsidP="007719E0">
            <w:pPr>
              <w:spacing w:line="360" w:lineRule="auto"/>
            </w:pPr>
            <w:r w:rsidRPr="00204033">
              <w:t>Enter a book type and click the search button to view returns for that book type</w:t>
            </w:r>
          </w:p>
        </w:tc>
        <w:tc>
          <w:tcPr>
            <w:tcW w:w="2133" w:type="dxa"/>
            <w:vAlign w:val="center"/>
          </w:tcPr>
          <w:p w14:paraId="533A6044" w14:textId="44ADDA87" w:rsidR="002A1495" w:rsidRPr="0028434F" w:rsidRDefault="00204033" w:rsidP="007719E0">
            <w:pPr>
              <w:spacing w:line="360" w:lineRule="auto"/>
            </w:pPr>
            <w:r w:rsidRPr="00204033">
              <w:t>Filter the corresponding return information from the database and display it correctly and completely on the interface</w:t>
            </w:r>
          </w:p>
        </w:tc>
        <w:tc>
          <w:tcPr>
            <w:tcW w:w="1142" w:type="dxa"/>
            <w:shd w:val="clear" w:color="auto" w:fill="92D050"/>
            <w:vAlign w:val="center"/>
          </w:tcPr>
          <w:p w14:paraId="018BFBA1" w14:textId="77777777" w:rsidR="002A1495" w:rsidRPr="0028434F" w:rsidRDefault="002A1495" w:rsidP="007719E0">
            <w:pPr>
              <w:spacing w:line="360" w:lineRule="auto"/>
              <w:jc w:val="center"/>
            </w:pPr>
            <w:r w:rsidRPr="0028434F">
              <w:t>Pass</w:t>
            </w:r>
          </w:p>
        </w:tc>
      </w:tr>
      <w:tr w:rsidR="002A1495" w:rsidRPr="0028434F" w14:paraId="6A308C40" w14:textId="77777777" w:rsidTr="00B640D0">
        <w:tc>
          <w:tcPr>
            <w:tcW w:w="667" w:type="dxa"/>
            <w:vAlign w:val="center"/>
          </w:tcPr>
          <w:p w14:paraId="4443A215" w14:textId="77777777" w:rsidR="002A1495" w:rsidRPr="0028434F" w:rsidRDefault="002A1495" w:rsidP="007719E0">
            <w:pPr>
              <w:spacing w:line="360" w:lineRule="auto"/>
              <w:jc w:val="center"/>
            </w:pPr>
            <w:r w:rsidRPr="0028434F">
              <w:t>3</w:t>
            </w:r>
          </w:p>
        </w:tc>
        <w:tc>
          <w:tcPr>
            <w:tcW w:w="1909" w:type="dxa"/>
            <w:vAlign w:val="center"/>
          </w:tcPr>
          <w:p w14:paraId="71ADE228" w14:textId="77777777" w:rsidR="002A1495" w:rsidRPr="0028434F" w:rsidRDefault="002A1495" w:rsidP="007719E0">
            <w:pPr>
              <w:spacing w:line="360" w:lineRule="auto"/>
              <w:jc w:val="both"/>
            </w:pPr>
            <w:r w:rsidRPr="0028434F">
              <w:t>Delete</w:t>
            </w:r>
          </w:p>
        </w:tc>
        <w:tc>
          <w:tcPr>
            <w:tcW w:w="2448" w:type="dxa"/>
            <w:vAlign w:val="center"/>
          </w:tcPr>
          <w:p w14:paraId="36CA1344" w14:textId="09D7ABB8" w:rsidR="002A1495" w:rsidRPr="0028434F" w:rsidRDefault="00204033" w:rsidP="007719E0">
            <w:pPr>
              <w:spacing w:line="360" w:lineRule="auto"/>
            </w:pPr>
            <w:r w:rsidRPr="00204033">
              <w:t>Delete the returned book from the system, then check the interface and database (if the returned book has been deleted)</w:t>
            </w:r>
          </w:p>
        </w:tc>
        <w:tc>
          <w:tcPr>
            <w:tcW w:w="2133" w:type="dxa"/>
            <w:vAlign w:val="center"/>
          </w:tcPr>
          <w:p w14:paraId="0151DF90" w14:textId="0B55741C" w:rsidR="002A1495" w:rsidRPr="0028434F" w:rsidRDefault="00204033" w:rsidP="007719E0">
            <w:pPr>
              <w:spacing w:line="360" w:lineRule="auto"/>
            </w:pPr>
            <w:r w:rsidRPr="00204033">
              <w:t>All information about this returned book has been removed from the database and interface</w:t>
            </w:r>
          </w:p>
        </w:tc>
        <w:tc>
          <w:tcPr>
            <w:tcW w:w="1142" w:type="dxa"/>
            <w:shd w:val="clear" w:color="auto" w:fill="92D050"/>
            <w:vAlign w:val="center"/>
          </w:tcPr>
          <w:p w14:paraId="3CFA5235" w14:textId="77777777" w:rsidR="002A1495" w:rsidRPr="0028434F" w:rsidRDefault="002A1495" w:rsidP="007719E0">
            <w:pPr>
              <w:spacing w:line="360" w:lineRule="auto"/>
              <w:jc w:val="center"/>
            </w:pPr>
            <w:r w:rsidRPr="0028434F">
              <w:t>Pass</w:t>
            </w:r>
          </w:p>
        </w:tc>
      </w:tr>
      <w:tr w:rsidR="002A1495" w:rsidRPr="0028434F" w14:paraId="1100EBF1" w14:textId="77777777" w:rsidTr="00B640D0">
        <w:tc>
          <w:tcPr>
            <w:tcW w:w="667" w:type="dxa"/>
            <w:vAlign w:val="center"/>
          </w:tcPr>
          <w:p w14:paraId="6381661D" w14:textId="77777777" w:rsidR="002A1495" w:rsidRPr="0028434F" w:rsidRDefault="002A1495" w:rsidP="007719E0">
            <w:pPr>
              <w:spacing w:line="360" w:lineRule="auto"/>
              <w:jc w:val="center"/>
            </w:pPr>
            <w:r w:rsidRPr="0028434F">
              <w:lastRenderedPageBreak/>
              <w:t>4</w:t>
            </w:r>
          </w:p>
        </w:tc>
        <w:tc>
          <w:tcPr>
            <w:tcW w:w="1909" w:type="dxa"/>
            <w:vAlign w:val="center"/>
          </w:tcPr>
          <w:p w14:paraId="763751D4" w14:textId="44523967" w:rsidR="002A1495" w:rsidRPr="0028434F" w:rsidRDefault="00204033" w:rsidP="007719E0">
            <w:pPr>
              <w:spacing w:line="360" w:lineRule="auto"/>
              <w:jc w:val="both"/>
            </w:pPr>
            <w:r w:rsidRPr="00204033">
              <w:t>Return</w:t>
            </w:r>
            <w:r w:rsidR="002A1495" w:rsidRPr="00E44B7D">
              <w:t xml:space="preserve"> time</w:t>
            </w:r>
          </w:p>
        </w:tc>
        <w:tc>
          <w:tcPr>
            <w:tcW w:w="2448" w:type="dxa"/>
            <w:vAlign w:val="center"/>
          </w:tcPr>
          <w:p w14:paraId="434B366A" w14:textId="59C43B7F" w:rsidR="002A1495" w:rsidRPr="0028434F" w:rsidRDefault="00204033" w:rsidP="007719E0">
            <w:pPr>
              <w:spacing w:line="360" w:lineRule="auto"/>
            </w:pPr>
            <w:r w:rsidRPr="00204033">
              <w:t>Enter a return time and click the search button to view books for that return time</w:t>
            </w:r>
          </w:p>
        </w:tc>
        <w:tc>
          <w:tcPr>
            <w:tcW w:w="2133" w:type="dxa"/>
            <w:vAlign w:val="center"/>
          </w:tcPr>
          <w:p w14:paraId="377358D9" w14:textId="7476A03F" w:rsidR="002A1495" w:rsidRPr="0028434F" w:rsidRDefault="00C32ED8" w:rsidP="007719E0">
            <w:pPr>
              <w:spacing w:line="360" w:lineRule="auto"/>
            </w:pPr>
            <w:r w:rsidRPr="00C32ED8">
              <w:t>Filter the corresponding return time information from the database and display it correctly and completely on the interface</w:t>
            </w:r>
          </w:p>
        </w:tc>
        <w:tc>
          <w:tcPr>
            <w:tcW w:w="1142" w:type="dxa"/>
            <w:shd w:val="clear" w:color="auto" w:fill="92D050"/>
            <w:vAlign w:val="center"/>
          </w:tcPr>
          <w:p w14:paraId="5F245C97" w14:textId="77777777" w:rsidR="002A1495" w:rsidRPr="0028434F" w:rsidRDefault="002A1495" w:rsidP="007719E0">
            <w:pPr>
              <w:spacing w:line="360" w:lineRule="auto"/>
              <w:jc w:val="center"/>
            </w:pPr>
            <w:r w:rsidRPr="0028434F">
              <w:t>Pass</w:t>
            </w:r>
          </w:p>
        </w:tc>
      </w:tr>
      <w:tr w:rsidR="002A1495" w:rsidRPr="0028434F" w14:paraId="6DCD0AA4" w14:textId="77777777" w:rsidTr="00B640D0">
        <w:tc>
          <w:tcPr>
            <w:tcW w:w="667" w:type="dxa"/>
            <w:vAlign w:val="center"/>
          </w:tcPr>
          <w:p w14:paraId="6B684348" w14:textId="77777777" w:rsidR="002A1495" w:rsidRPr="0028434F" w:rsidRDefault="002A1495" w:rsidP="007719E0">
            <w:pPr>
              <w:spacing w:line="360" w:lineRule="auto"/>
              <w:jc w:val="center"/>
            </w:pPr>
            <w:r>
              <w:rPr>
                <w:rFonts w:hint="eastAsia"/>
              </w:rPr>
              <w:t>5</w:t>
            </w:r>
          </w:p>
        </w:tc>
        <w:tc>
          <w:tcPr>
            <w:tcW w:w="1909" w:type="dxa"/>
            <w:vAlign w:val="center"/>
          </w:tcPr>
          <w:p w14:paraId="19EA0CFB" w14:textId="77777777" w:rsidR="002A1495" w:rsidRDefault="002A1495" w:rsidP="007719E0">
            <w:pPr>
              <w:spacing w:line="360" w:lineRule="auto"/>
              <w:jc w:val="both"/>
            </w:pPr>
            <w:r>
              <w:t>Revise</w:t>
            </w:r>
          </w:p>
        </w:tc>
        <w:tc>
          <w:tcPr>
            <w:tcW w:w="2448" w:type="dxa"/>
            <w:vAlign w:val="center"/>
          </w:tcPr>
          <w:p w14:paraId="4300BB58" w14:textId="0EBDA744" w:rsidR="002A1495" w:rsidRPr="00280D09" w:rsidRDefault="00C32ED8" w:rsidP="007719E0">
            <w:pPr>
              <w:spacing w:line="360" w:lineRule="auto"/>
            </w:pPr>
            <w:r w:rsidRPr="00C32ED8">
              <w:t>Modify return information, including return name, type, cover, return time, return account number, and quantity</w:t>
            </w:r>
          </w:p>
        </w:tc>
        <w:tc>
          <w:tcPr>
            <w:tcW w:w="2133" w:type="dxa"/>
            <w:vAlign w:val="center"/>
          </w:tcPr>
          <w:p w14:paraId="0E2007B9" w14:textId="47CEF003" w:rsidR="002A1495" w:rsidRPr="00280D09" w:rsidRDefault="00C32ED8" w:rsidP="007719E0">
            <w:pPr>
              <w:spacing w:line="360" w:lineRule="auto"/>
            </w:pPr>
            <w:r w:rsidRPr="00C32ED8">
              <w:t>Modify the return information in the database and interface</w:t>
            </w:r>
          </w:p>
        </w:tc>
        <w:tc>
          <w:tcPr>
            <w:tcW w:w="1142" w:type="dxa"/>
            <w:shd w:val="clear" w:color="auto" w:fill="92D050"/>
            <w:vAlign w:val="center"/>
          </w:tcPr>
          <w:p w14:paraId="7DD4F522" w14:textId="77777777" w:rsidR="002A1495" w:rsidRPr="0028434F" w:rsidRDefault="002A1495" w:rsidP="007719E0">
            <w:pPr>
              <w:spacing w:line="360" w:lineRule="auto"/>
              <w:jc w:val="center"/>
            </w:pPr>
            <w:r>
              <w:rPr>
                <w:rFonts w:hint="eastAsia"/>
              </w:rPr>
              <w:t>P</w:t>
            </w:r>
            <w:r>
              <w:t>ass</w:t>
            </w:r>
          </w:p>
        </w:tc>
      </w:tr>
      <w:tr w:rsidR="002A1495" w:rsidRPr="0028434F" w14:paraId="552FAFF2" w14:textId="77777777" w:rsidTr="00B640D0">
        <w:tc>
          <w:tcPr>
            <w:tcW w:w="667" w:type="dxa"/>
            <w:vAlign w:val="center"/>
          </w:tcPr>
          <w:p w14:paraId="6E1E27FE" w14:textId="77777777" w:rsidR="002A1495" w:rsidRDefault="002A1495" w:rsidP="007719E0">
            <w:pPr>
              <w:spacing w:line="360" w:lineRule="auto"/>
              <w:jc w:val="center"/>
            </w:pPr>
            <w:r>
              <w:rPr>
                <w:rFonts w:hint="eastAsia"/>
              </w:rPr>
              <w:t>7</w:t>
            </w:r>
          </w:p>
        </w:tc>
        <w:tc>
          <w:tcPr>
            <w:tcW w:w="1909" w:type="dxa"/>
            <w:vAlign w:val="center"/>
          </w:tcPr>
          <w:p w14:paraId="15F12334" w14:textId="77777777" w:rsidR="002A1495" w:rsidRDefault="002A1495" w:rsidP="007719E0">
            <w:pPr>
              <w:spacing w:line="360" w:lineRule="auto"/>
              <w:jc w:val="both"/>
            </w:pPr>
            <w:r w:rsidRPr="00EC6243">
              <w:t>Pass Status</w:t>
            </w:r>
          </w:p>
        </w:tc>
        <w:tc>
          <w:tcPr>
            <w:tcW w:w="2448" w:type="dxa"/>
            <w:vAlign w:val="center"/>
          </w:tcPr>
          <w:p w14:paraId="5EE032F8" w14:textId="1073F5D8" w:rsidR="002A1495" w:rsidRPr="00114475" w:rsidRDefault="00C32ED8" w:rsidP="007719E0">
            <w:pPr>
              <w:spacing w:line="360" w:lineRule="auto"/>
            </w:pPr>
            <w:r w:rsidRPr="00C32ED8">
              <w:t>Select a Book Pass state and click the search button to view return information for that state</w:t>
            </w:r>
          </w:p>
        </w:tc>
        <w:tc>
          <w:tcPr>
            <w:tcW w:w="2133" w:type="dxa"/>
            <w:vAlign w:val="center"/>
          </w:tcPr>
          <w:p w14:paraId="5A102CF5" w14:textId="0E7A5FD0" w:rsidR="002A1495" w:rsidRPr="00114475" w:rsidRDefault="00C32ED8" w:rsidP="007719E0">
            <w:pPr>
              <w:spacing w:line="360" w:lineRule="auto"/>
            </w:pPr>
            <w:r w:rsidRPr="00C32ED8">
              <w:t>Filter the corresponding return status from the database and display it correctly and completely on the interface</w:t>
            </w:r>
          </w:p>
        </w:tc>
        <w:tc>
          <w:tcPr>
            <w:tcW w:w="1142" w:type="dxa"/>
            <w:shd w:val="clear" w:color="auto" w:fill="92D050"/>
            <w:vAlign w:val="center"/>
          </w:tcPr>
          <w:p w14:paraId="39999D2E" w14:textId="77777777" w:rsidR="002A1495" w:rsidRDefault="002A1495" w:rsidP="007719E0">
            <w:pPr>
              <w:spacing w:line="360" w:lineRule="auto"/>
              <w:jc w:val="center"/>
            </w:pPr>
            <w:r>
              <w:rPr>
                <w:rFonts w:hint="eastAsia"/>
              </w:rPr>
              <w:t>P</w:t>
            </w:r>
            <w:r>
              <w:t>ass</w:t>
            </w:r>
          </w:p>
        </w:tc>
      </w:tr>
      <w:tr w:rsidR="002A1495" w:rsidRPr="0028434F" w14:paraId="539F0E40" w14:textId="77777777" w:rsidTr="00B640D0">
        <w:tc>
          <w:tcPr>
            <w:tcW w:w="667" w:type="dxa"/>
            <w:vAlign w:val="center"/>
          </w:tcPr>
          <w:p w14:paraId="217DC6A2" w14:textId="77777777" w:rsidR="002A1495" w:rsidRDefault="002A1495" w:rsidP="007719E0">
            <w:pPr>
              <w:spacing w:line="360" w:lineRule="auto"/>
              <w:jc w:val="center"/>
            </w:pPr>
            <w:r>
              <w:rPr>
                <w:rFonts w:hint="eastAsia"/>
              </w:rPr>
              <w:t>8</w:t>
            </w:r>
          </w:p>
        </w:tc>
        <w:tc>
          <w:tcPr>
            <w:tcW w:w="1909" w:type="dxa"/>
            <w:vAlign w:val="center"/>
          </w:tcPr>
          <w:p w14:paraId="713A0805" w14:textId="77777777" w:rsidR="002A1495" w:rsidRPr="00EC6243" w:rsidRDefault="002A1495" w:rsidP="007719E0">
            <w:pPr>
              <w:spacing w:line="360" w:lineRule="auto"/>
              <w:jc w:val="both"/>
            </w:pPr>
            <w:r>
              <w:rPr>
                <w:rFonts w:hint="eastAsia"/>
              </w:rPr>
              <w:t>A</w:t>
            </w:r>
            <w:r>
              <w:t>udit</w:t>
            </w:r>
          </w:p>
        </w:tc>
        <w:tc>
          <w:tcPr>
            <w:tcW w:w="2448" w:type="dxa"/>
            <w:vAlign w:val="center"/>
          </w:tcPr>
          <w:p w14:paraId="5A52997B" w14:textId="77777777" w:rsidR="002A1495" w:rsidRPr="00EC6243" w:rsidRDefault="002A1495" w:rsidP="007719E0">
            <w:pPr>
              <w:spacing w:line="360" w:lineRule="auto"/>
            </w:pPr>
            <w:r w:rsidRPr="00152383">
              <w:t>Select the review status of the book</w:t>
            </w:r>
          </w:p>
        </w:tc>
        <w:tc>
          <w:tcPr>
            <w:tcW w:w="2133" w:type="dxa"/>
            <w:vAlign w:val="center"/>
          </w:tcPr>
          <w:p w14:paraId="2DD6F2A7" w14:textId="37736A91" w:rsidR="002A1495" w:rsidRPr="00EC6243" w:rsidRDefault="00C32ED8" w:rsidP="007719E0">
            <w:pPr>
              <w:spacing w:line="360" w:lineRule="auto"/>
            </w:pPr>
            <w:r w:rsidRPr="00C32ED8">
              <w:t>All status information about this returned book will be displayed in all interfaces</w:t>
            </w:r>
          </w:p>
        </w:tc>
        <w:tc>
          <w:tcPr>
            <w:tcW w:w="1142" w:type="dxa"/>
            <w:shd w:val="clear" w:color="auto" w:fill="92D050"/>
            <w:vAlign w:val="center"/>
          </w:tcPr>
          <w:p w14:paraId="2A27CAE2" w14:textId="77777777" w:rsidR="002A1495" w:rsidRDefault="002A1495" w:rsidP="007719E0">
            <w:pPr>
              <w:spacing w:line="360" w:lineRule="auto"/>
              <w:jc w:val="center"/>
            </w:pPr>
            <w:r>
              <w:rPr>
                <w:rFonts w:hint="eastAsia"/>
              </w:rPr>
              <w:t>P</w:t>
            </w:r>
            <w:r>
              <w:t>ass</w:t>
            </w:r>
          </w:p>
        </w:tc>
      </w:tr>
      <w:tr w:rsidR="002A1495" w:rsidRPr="0028434F" w14:paraId="2103288F" w14:textId="77777777" w:rsidTr="00B640D0">
        <w:tc>
          <w:tcPr>
            <w:tcW w:w="667" w:type="dxa"/>
            <w:vAlign w:val="center"/>
          </w:tcPr>
          <w:p w14:paraId="17F29866" w14:textId="77777777" w:rsidR="002A1495" w:rsidRDefault="002A1495" w:rsidP="007719E0">
            <w:pPr>
              <w:spacing w:line="360" w:lineRule="auto"/>
              <w:jc w:val="center"/>
            </w:pPr>
            <w:r>
              <w:rPr>
                <w:rFonts w:hint="eastAsia"/>
              </w:rPr>
              <w:t>9</w:t>
            </w:r>
          </w:p>
        </w:tc>
        <w:tc>
          <w:tcPr>
            <w:tcW w:w="1909" w:type="dxa"/>
            <w:vAlign w:val="center"/>
          </w:tcPr>
          <w:p w14:paraId="50CD5127" w14:textId="77777777" w:rsidR="002A1495" w:rsidRDefault="002A1495" w:rsidP="007719E0">
            <w:pPr>
              <w:spacing w:line="360" w:lineRule="auto"/>
              <w:jc w:val="both"/>
            </w:pPr>
            <w:r w:rsidRPr="00EC6243">
              <w:t>Status</w:t>
            </w:r>
          </w:p>
        </w:tc>
        <w:tc>
          <w:tcPr>
            <w:tcW w:w="2448" w:type="dxa"/>
            <w:vAlign w:val="center"/>
          </w:tcPr>
          <w:p w14:paraId="6FAF25AC" w14:textId="77777777" w:rsidR="002A1495" w:rsidRPr="00152383" w:rsidRDefault="002A1495" w:rsidP="007719E0">
            <w:pPr>
              <w:spacing w:line="360" w:lineRule="auto"/>
            </w:pPr>
            <w:r w:rsidRPr="00524B3C">
              <w:t>Select the book return status and click the search button to view borrowing information for that status</w:t>
            </w:r>
          </w:p>
        </w:tc>
        <w:tc>
          <w:tcPr>
            <w:tcW w:w="2133" w:type="dxa"/>
            <w:vAlign w:val="center"/>
          </w:tcPr>
          <w:p w14:paraId="2D4535E4" w14:textId="77777777" w:rsidR="002A1495" w:rsidRPr="00152383" w:rsidRDefault="002A1495" w:rsidP="007719E0">
            <w:pPr>
              <w:spacing w:line="360" w:lineRule="auto"/>
            </w:pPr>
            <w:r w:rsidRPr="00524B3C">
              <w:t xml:space="preserve">Filter the corresponding borrowing status from the database and display it correctly and </w:t>
            </w:r>
            <w:r w:rsidRPr="00524B3C">
              <w:lastRenderedPageBreak/>
              <w:t>completely on the interface</w:t>
            </w:r>
          </w:p>
        </w:tc>
        <w:tc>
          <w:tcPr>
            <w:tcW w:w="1142" w:type="dxa"/>
            <w:shd w:val="clear" w:color="auto" w:fill="92D050"/>
            <w:vAlign w:val="center"/>
          </w:tcPr>
          <w:p w14:paraId="53312FCA" w14:textId="77777777" w:rsidR="002A1495" w:rsidRDefault="002A1495" w:rsidP="007719E0">
            <w:pPr>
              <w:spacing w:line="360" w:lineRule="auto"/>
              <w:jc w:val="center"/>
            </w:pPr>
            <w:r>
              <w:rPr>
                <w:rFonts w:hint="eastAsia"/>
              </w:rPr>
              <w:lastRenderedPageBreak/>
              <w:t>P</w:t>
            </w:r>
            <w:r>
              <w:t>ass</w:t>
            </w:r>
          </w:p>
        </w:tc>
      </w:tr>
    </w:tbl>
    <w:p w14:paraId="57901B8D" w14:textId="4E7DDF44" w:rsidR="00F6601E" w:rsidRDefault="00F6601E" w:rsidP="007719E0">
      <w:pPr>
        <w:widowControl w:val="0"/>
        <w:spacing w:line="360" w:lineRule="auto"/>
        <w:jc w:val="both"/>
      </w:pPr>
    </w:p>
    <w:p w14:paraId="4DEB14E2" w14:textId="4E8D127E" w:rsidR="00F6601E" w:rsidRDefault="00F6601E" w:rsidP="007719E0">
      <w:pPr>
        <w:widowControl w:val="0"/>
        <w:spacing w:line="360" w:lineRule="auto"/>
        <w:jc w:val="both"/>
      </w:pPr>
    </w:p>
    <w:p w14:paraId="150B574C" w14:textId="6B672371" w:rsidR="00F6601E" w:rsidRPr="00833271" w:rsidRDefault="00C32ED8"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15 Test cases for Lo</w:t>
      </w:r>
      <w:r w:rsidR="00EB2868" w:rsidRPr="00833271">
        <w:rPr>
          <w:b/>
          <w:bCs/>
        </w:rPr>
        <w:t>st</w:t>
      </w:r>
      <w:r w:rsidRPr="00833271">
        <w:rPr>
          <w:b/>
          <w:bCs/>
        </w:rPr>
        <w:t xml:space="preserve"> report management</w:t>
      </w:r>
    </w:p>
    <w:p w14:paraId="581FBC57" w14:textId="54006BB1" w:rsidR="00F6601E" w:rsidRDefault="00EB2868" w:rsidP="007719E0">
      <w:pPr>
        <w:widowControl w:val="0"/>
        <w:spacing w:line="360" w:lineRule="auto"/>
        <w:jc w:val="both"/>
      </w:pPr>
      <w:r w:rsidRPr="00EB2868">
        <w:t>The following test case ID 15 is used to test the functionality of the missing report management page. All test scenarios in test case ID 15 passed.</w:t>
      </w:r>
    </w:p>
    <w:tbl>
      <w:tblPr>
        <w:tblStyle w:val="a6"/>
        <w:tblW w:w="0" w:type="auto"/>
        <w:tblLook w:val="04A0" w:firstRow="1" w:lastRow="0" w:firstColumn="1" w:lastColumn="0" w:noHBand="0" w:noVBand="1"/>
      </w:tblPr>
      <w:tblGrid>
        <w:gridCol w:w="667"/>
        <w:gridCol w:w="1909"/>
        <w:gridCol w:w="2448"/>
        <w:gridCol w:w="2133"/>
        <w:gridCol w:w="1142"/>
      </w:tblGrid>
      <w:tr w:rsidR="00EB2868" w:rsidRPr="0028434F" w14:paraId="0176F582" w14:textId="77777777" w:rsidTr="00B640D0">
        <w:tc>
          <w:tcPr>
            <w:tcW w:w="8299" w:type="dxa"/>
            <w:gridSpan w:val="5"/>
            <w:vAlign w:val="center"/>
          </w:tcPr>
          <w:p w14:paraId="77F4B2A9" w14:textId="247D087F" w:rsidR="00EB2868" w:rsidRPr="0028434F" w:rsidRDefault="00EB2868" w:rsidP="007719E0">
            <w:pPr>
              <w:spacing w:line="360" w:lineRule="auto"/>
              <w:jc w:val="both"/>
            </w:pPr>
            <w:r w:rsidRPr="0028434F">
              <w:t xml:space="preserve">Test Case ID: </w:t>
            </w:r>
            <w:r>
              <w:t>15</w:t>
            </w:r>
          </w:p>
        </w:tc>
      </w:tr>
      <w:tr w:rsidR="00EB2868" w:rsidRPr="0028434F" w14:paraId="35511566" w14:textId="77777777" w:rsidTr="00B640D0">
        <w:tc>
          <w:tcPr>
            <w:tcW w:w="8299" w:type="dxa"/>
            <w:gridSpan w:val="5"/>
            <w:vAlign w:val="center"/>
          </w:tcPr>
          <w:p w14:paraId="4BB5364C" w14:textId="77777777" w:rsidR="00EB2868" w:rsidRPr="0028434F" w:rsidRDefault="00EB2868"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01F0D2B0" w14:textId="4F978797" w:rsidR="00EB2868" w:rsidRDefault="00EB2868" w:rsidP="007719E0">
            <w:pPr>
              <w:spacing w:line="360" w:lineRule="auto"/>
              <w:jc w:val="both"/>
            </w:pPr>
            <w:r w:rsidRPr="0028434F">
              <w:t xml:space="preserve">(a) </w:t>
            </w:r>
            <w:r w:rsidRPr="00EB2868">
              <w:t>Ensure that the missing report information can be retrieved according to the set filter conditions, and the results are returned to the interface for display</w:t>
            </w:r>
            <w:r w:rsidRPr="002A1495">
              <w:t xml:space="preserve"> </w:t>
            </w:r>
          </w:p>
          <w:p w14:paraId="72F8032D" w14:textId="77777777" w:rsidR="00EB2868" w:rsidRDefault="00EB2868" w:rsidP="007719E0">
            <w:pPr>
              <w:spacing w:line="360" w:lineRule="auto"/>
              <w:jc w:val="both"/>
            </w:pPr>
            <w:r>
              <w:t xml:space="preserve">(b) </w:t>
            </w:r>
            <w:r w:rsidRPr="00EB2868">
              <w:t>Make sure the functionality to edit lost report books works well</w:t>
            </w:r>
            <w:r w:rsidRPr="00EB2868">
              <w:rPr>
                <w:rFonts w:hint="eastAsia"/>
              </w:rPr>
              <w:t xml:space="preserve"> </w:t>
            </w:r>
          </w:p>
          <w:p w14:paraId="434B282D" w14:textId="4C86D7F2" w:rsidR="00EB2868" w:rsidRPr="00294F99" w:rsidRDefault="00EB2868" w:rsidP="007719E0">
            <w:pPr>
              <w:spacing w:line="360" w:lineRule="auto"/>
              <w:jc w:val="both"/>
            </w:pPr>
            <w:r>
              <w:rPr>
                <w:rFonts w:hint="eastAsia"/>
              </w:rPr>
              <w:t>(</w:t>
            </w:r>
            <w:r>
              <w:t>c</w:t>
            </w:r>
            <w:r>
              <w:rPr>
                <w:rFonts w:hint="eastAsia"/>
              </w:rPr>
              <w:t>)</w:t>
            </w:r>
            <w:r>
              <w:t xml:space="preserve"> </w:t>
            </w:r>
            <w:r w:rsidRPr="00EB2868">
              <w:t>Make sure that the functionality to delete missing reported book information works well</w:t>
            </w:r>
          </w:p>
        </w:tc>
      </w:tr>
      <w:tr w:rsidR="00EB2868" w:rsidRPr="0028434F" w14:paraId="037EB24F" w14:textId="77777777" w:rsidTr="00B640D0">
        <w:tc>
          <w:tcPr>
            <w:tcW w:w="8299" w:type="dxa"/>
            <w:gridSpan w:val="5"/>
            <w:vAlign w:val="center"/>
          </w:tcPr>
          <w:p w14:paraId="02AEB5BD" w14:textId="571F710A" w:rsidR="00EB2868" w:rsidRPr="0028434F" w:rsidRDefault="00EB2868" w:rsidP="007719E0">
            <w:pPr>
              <w:spacing w:line="360" w:lineRule="auto"/>
              <w:jc w:val="both"/>
            </w:pPr>
            <w:r w:rsidRPr="0028434F">
              <w:t>Module/Interface:</w:t>
            </w:r>
            <w:r>
              <w:t xml:space="preserve"> </w:t>
            </w:r>
            <w:r w:rsidRPr="00455C5B">
              <w:t xml:space="preserve">Book </w:t>
            </w:r>
            <w:r w:rsidRPr="00C32ED8">
              <w:t>Lo</w:t>
            </w:r>
            <w:r>
              <w:t>st</w:t>
            </w:r>
            <w:r w:rsidRPr="00C32ED8">
              <w:t xml:space="preserve"> report</w:t>
            </w:r>
            <w:r w:rsidRPr="00C80C9A">
              <w:t xml:space="preserve"> management</w:t>
            </w:r>
            <w:r w:rsidRPr="0028434F">
              <w:t xml:space="preserve"> Interface</w:t>
            </w:r>
          </w:p>
        </w:tc>
      </w:tr>
      <w:tr w:rsidR="00EB2868" w:rsidRPr="004410F5" w14:paraId="181EF513" w14:textId="77777777" w:rsidTr="00B640D0">
        <w:tc>
          <w:tcPr>
            <w:tcW w:w="667" w:type="dxa"/>
            <w:vAlign w:val="center"/>
          </w:tcPr>
          <w:p w14:paraId="2E8B3F58" w14:textId="77777777" w:rsidR="00EB2868" w:rsidRPr="004410F5" w:rsidRDefault="00EB2868" w:rsidP="007719E0">
            <w:pPr>
              <w:spacing w:line="360" w:lineRule="auto"/>
              <w:jc w:val="center"/>
              <w:rPr>
                <w:b/>
                <w:bCs/>
              </w:rPr>
            </w:pPr>
            <w:r w:rsidRPr="004410F5">
              <w:rPr>
                <w:b/>
                <w:bCs/>
              </w:rPr>
              <w:t>No #</w:t>
            </w:r>
          </w:p>
        </w:tc>
        <w:tc>
          <w:tcPr>
            <w:tcW w:w="1909" w:type="dxa"/>
            <w:vAlign w:val="center"/>
          </w:tcPr>
          <w:p w14:paraId="2F09D7BF" w14:textId="77777777" w:rsidR="00EB2868" w:rsidRPr="004410F5" w:rsidRDefault="00EB2868" w:rsidP="007719E0">
            <w:pPr>
              <w:spacing w:line="360" w:lineRule="auto"/>
              <w:jc w:val="center"/>
              <w:rPr>
                <w:b/>
                <w:bCs/>
              </w:rPr>
            </w:pPr>
            <w:r w:rsidRPr="004410F5">
              <w:rPr>
                <w:b/>
                <w:bCs/>
              </w:rPr>
              <w:t>Item</w:t>
            </w:r>
          </w:p>
        </w:tc>
        <w:tc>
          <w:tcPr>
            <w:tcW w:w="2448" w:type="dxa"/>
            <w:vAlign w:val="center"/>
          </w:tcPr>
          <w:p w14:paraId="27A67B3D" w14:textId="77777777" w:rsidR="00EB2868" w:rsidRPr="004410F5" w:rsidRDefault="00EB2868" w:rsidP="007719E0">
            <w:pPr>
              <w:spacing w:line="360" w:lineRule="auto"/>
              <w:jc w:val="center"/>
              <w:rPr>
                <w:b/>
                <w:bCs/>
              </w:rPr>
            </w:pPr>
            <w:r w:rsidRPr="004410F5">
              <w:rPr>
                <w:b/>
                <w:bCs/>
              </w:rPr>
              <w:t>Test Scenario</w:t>
            </w:r>
          </w:p>
        </w:tc>
        <w:tc>
          <w:tcPr>
            <w:tcW w:w="2133" w:type="dxa"/>
            <w:vAlign w:val="center"/>
          </w:tcPr>
          <w:p w14:paraId="38D2A1E0" w14:textId="77777777" w:rsidR="00EB2868" w:rsidRPr="004410F5" w:rsidRDefault="00EB2868" w:rsidP="007719E0">
            <w:pPr>
              <w:spacing w:line="360" w:lineRule="auto"/>
              <w:jc w:val="center"/>
              <w:rPr>
                <w:b/>
                <w:bCs/>
              </w:rPr>
            </w:pPr>
            <w:r w:rsidRPr="004410F5">
              <w:rPr>
                <w:b/>
                <w:bCs/>
              </w:rPr>
              <w:t>Expected Result</w:t>
            </w:r>
          </w:p>
        </w:tc>
        <w:tc>
          <w:tcPr>
            <w:tcW w:w="1142" w:type="dxa"/>
            <w:vAlign w:val="center"/>
          </w:tcPr>
          <w:p w14:paraId="0398CDE1" w14:textId="77777777" w:rsidR="00EB2868" w:rsidRPr="004410F5" w:rsidRDefault="00EB2868" w:rsidP="007719E0">
            <w:pPr>
              <w:spacing w:line="360" w:lineRule="auto"/>
              <w:jc w:val="center"/>
              <w:rPr>
                <w:b/>
                <w:bCs/>
              </w:rPr>
            </w:pPr>
            <w:r w:rsidRPr="004410F5">
              <w:rPr>
                <w:b/>
                <w:bCs/>
              </w:rPr>
              <w:t>Test Status</w:t>
            </w:r>
          </w:p>
        </w:tc>
      </w:tr>
      <w:tr w:rsidR="00EB2868" w:rsidRPr="0028434F" w14:paraId="38AC84C7" w14:textId="77777777" w:rsidTr="00B640D0">
        <w:trPr>
          <w:trHeight w:val="416"/>
        </w:trPr>
        <w:tc>
          <w:tcPr>
            <w:tcW w:w="667" w:type="dxa"/>
            <w:vAlign w:val="center"/>
          </w:tcPr>
          <w:p w14:paraId="76ACA68D" w14:textId="77777777" w:rsidR="00EB2868" w:rsidRPr="0028434F" w:rsidRDefault="00EB2868" w:rsidP="007719E0">
            <w:pPr>
              <w:spacing w:line="360" w:lineRule="auto"/>
              <w:jc w:val="center"/>
            </w:pPr>
            <w:r w:rsidRPr="0028434F">
              <w:t>1</w:t>
            </w:r>
          </w:p>
        </w:tc>
        <w:tc>
          <w:tcPr>
            <w:tcW w:w="1909" w:type="dxa"/>
            <w:vAlign w:val="center"/>
          </w:tcPr>
          <w:p w14:paraId="587E6875" w14:textId="77777777" w:rsidR="00EB2868" w:rsidRPr="0028434F" w:rsidRDefault="00EB2868" w:rsidP="007719E0">
            <w:pPr>
              <w:spacing w:line="360" w:lineRule="auto"/>
              <w:jc w:val="both"/>
            </w:pPr>
            <w:r w:rsidRPr="000812F2">
              <w:t>Book Title</w:t>
            </w:r>
          </w:p>
        </w:tc>
        <w:tc>
          <w:tcPr>
            <w:tcW w:w="2448" w:type="dxa"/>
            <w:vAlign w:val="center"/>
          </w:tcPr>
          <w:p w14:paraId="047A2673" w14:textId="1FAC95FA" w:rsidR="00EB2868" w:rsidRPr="0028434F" w:rsidRDefault="00EB2868" w:rsidP="007719E0">
            <w:pPr>
              <w:spacing w:line="360" w:lineRule="auto"/>
            </w:pPr>
            <w:r w:rsidRPr="00EB2868">
              <w:t>Enter the title of an existing Loss Report book and click the Search button to view information for that Lost Report book</w:t>
            </w:r>
          </w:p>
        </w:tc>
        <w:tc>
          <w:tcPr>
            <w:tcW w:w="2133" w:type="dxa"/>
            <w:vAlign w:val="center"/>
          </w:tcPr>
          <w:p w14:paraId="5D21CA5D" w14:textId="2194A681" w:rsidR="00EB2868" w:rsidRPr="0028434F" w:rsidRDefault="00EB2868" w:rsidP="007719E0">
            <w:pPr>
              <w:spacing w:line="360" w:lineRule="auto"/>
            </w:pPr>
            <w:r w:rsidRPr="00EB2868">
              <w:t>Filter out the corresponding loss report information from the database and display it correctly and completely on the interface</w:t>
            </w:r>
          </w:p>
        </w:tc>
        <w:tc>
          <w:tcPr>
            <w:tcW w:w="1142" w:type="dxa"/>
            <w:shd w:val="clear" w:color="auto" w:fill="92D050"/>
            <w:vAlign w:val="center"/>
          </w:tcPr>
          <w:p w14:paraId="745D41A6" w14:textId="77777777" w:rsidR="00EB2868" w:rsidRPr="0028434F" w:rsidRDefault="00EB2868" w:rsidP="007719E0">
            <w:pPr>
              <w:spacing w:line="360" w:lineRule="auto"/>
              <w:jc w:val="center"/>
            </w:pPr>
            <w:r w:rsidRPr="0028434F">
              <w:t>Pass</w:t>
            </w:r>
          </w:p>
        </w:tc>
      </w:tr>
      <w:tr w:rsidR="00EB2868" w:rsidRPr="0028434F" w14:paraId="4A0BB8FF" w14:textId="77777777" w:rsidTr="00B640D0">
        <w:tc>
          <w:tcPr>
            <w:tcW w:w="667" w:type="dxa"/>
            <w:vAlign w:val="center"/>
          </w:tcPr>
          <w:p w14:paraId="4D6E895A" w14:textId="77777777" w:rsidR="00EB2868" w:rsidRPr="0028434F" w:rsidRDefault="00EB2868" w:rsidP="007719E0">
            <w:pPr>
              <w:spacing w:line="360" w:lineRule="auto"/>
              <w:jc w:val="center"/>
            </w:pPr>
            <w:r w:rsidRPr="0028434F">
              <w:t>2</w:t>
            </w:r>
          </w:p>
        </w:tc>
        <w:tc>
          <w:tcPr>
            <w:tcW w:w="1909" w:type="dxa"/>
            <w:vAlign w:val="center"/>
          </w:tcPr>
          <w:p w14:paraId="24983157" w14:textId="77777777" w:rsidR="00EB2868" w:rsidRPr="007B6BC2" w:rsidRDefault="00EB2868" w:rsidP="007719E0">
            <w:pPr>
              <w:spacing w:line="360" w:lineRule="auto"/>
              <w:jc w:val="both"/>
            </w:pPr>
            <w:r w:rsidRPr="000812F2">
              <w:t>Book Type</w:t>
            </w:r>
          </w:p>
        </w:tc>
        <w:tc>
          <w:tcPr>
            <w:tcW w:w="2448" w:type="dxa"/>
            <w:vAlign w:val="center"/>
          </w:tcPr>
          <w:p w14:paraId="7DA9A2CE" w14:textId="1D452203" w:rsidR="00EB2868" w:rsidRPr="0028434F" w:rsidRDefault="00EB2868" w:rsidP="007719E0">
            <w:pPr>
              <w:spacing w:line="360" w:lineRule="auto"/>
            </w:pPr>
            <w:r w:rsidRPr="00EB2868">
              <w:t>Enter a book type and click the search button to view missing reports for that book type</w:t>
            </w:r>
          </w:p>
        </w:tc>
        <w:tc>
          <w:tcPr>
            <w:tcW w:w="2133" w:type="dxa"/>
            <w:vAlign w:val="center"/>
          </w:tcPr>
          <w:p w14:paraId="6FD7AE9F" w14:textId="6B853147" w:rsidR="00EB2868" w:rsidRPr="0028434F" w:rsidRDefault="00EB2868" w:rsidP="007719E0">
            <w:pPr>
              <w:spacing w:line="360" w:lineRule="auto"/>
            </w:pPr>
            <w:r w:rsidRPr="00EB2868">
              <w:t>Filter the corresponding missing report information from the database and display it correctly and completely on the interface</w:t>
            </w:r>
          </w:p>
        </w:tc>
        <w:tc>
          <w:tcPr>
            <w:tcW w:w="1142" w:type="dxa"/>
            <w:shd w:val="clear" w:color="auto" w:fill="92D050"/>
            <w:vAlign w:val="center"/>
          </w:tcPr>
          <w:p w14:paraId="4052F848" w14:textId="77777777" w:rsidR="00EB2868" w:rsidRPr="0028434F" w:rsidRDefault="00EB2868" w:rsidP="007719E0">
            <w:pPr>
              <w:spacing w:line="360" w:lineRule="auto"/>
              <w:jc w:val="center"/>
            </w:pPr>
            <w:r w:rsidRPr="0028434F">
              <w:t>Pass</w:t>
            </w:r>
          </w:p>
        </w:tc>
      </w:tr>
      <w:tr w:rsidR="00EB2868" w:rsidRPr="0028434F" w14:paraId="13F48DF9" w14:textId="77777777" w:rsidTr="00B640D0">
        <w:tc>
          <w:tcPr>
            <w:tcW w:w="667" w:type="dxa"/>
            <w:vAlign w:val="center"/>
          </w:tcPr>
          <w:p w14:paraId="3EC4FC7B" w14:textId="77777777" w:rsidR="00EB2868" w:rsidRPr="0028434F" w:rsidRDefault="00EB2868" w:rsidP="007719E0">
            <w:pPr>
              <w:spacing w:line="360" w:lineRule="auto"/>
              <w:jc w:val="center"/>
            </w:pPr>
            <w:r w:rsidRPr="0028434F">
              <w:lastRenderedPageBreak/>
              <w:t>3</w:t>
            </w:r>
          </w:p>
        </w:tc>
        <w:tc>
          <w:tcPr>
            <w:tcW w:w="1909" w:type="dxa"/>
            <w:vAlign w:val="center"/>
          </w:tcPr>
          <w:p w14:paraId="2616DF77" w14:textId="77777777" w:rsidR="00EB2868" w:rsidRPr="0028434F" w:rsidRDefault="00EB2868" w:rsidP="007719E0">
            <w:pPr>
              <w:spacing w:line="360" w:lineRule="auto"/>
              <w:jc w:val="both"/>
            </w:pPr>
            <w:r w:rsidRPr="0028434F">
              <w:t>Delete</w:t>
            </w:r>
          </w:p>
        </w:tc>
        <w:tc>
          <w:tcPr>
            <w:tcW w:w="2448" w:type="dxa"/>
            <w:vAlign w:val="center"/>
          </w:tcPr>
          <w:p w14:paraId="56879778" w14:textId="5EDF9EEF" w:rsidR="00EB2868" w:rsidRPr="0028434F" w:rsidRDefault="00EB2868" w:rsidP="007719E0">
            <w:pPr>
              <w:spacing w:line="360" w:lineRule="auto"/>
            </w:pPr>
            <w:r w:rsidRPr="00EB2868">
              <w:t>Delete the Lost Reported Book from the system, then check the interface and database (if the Lost Reported Book has been deleted)</w:t>
            </w:r>
          </w:p>
        </w:tc>
        <w:tc>
          <w:tcPr>
            <w:tcW w:w="2133" w:type="dxa"/>
            <w:vAlign w:val="center"/>
          </w:tcPr>
          <w:p w14:paraId="2ACABC20" w14:textId="5E7C5660" w:rsidR="00EB2868" w:rsidRPr="0028434F" w:rsidRDefault="009B18EE" w:rsidP="007719E0">
            <w:pPr>
              <w:spacing w:line="360" w:lineRule="auto"/>
            </w:pPr>
            <w:r w:rsidRPr="009B18EE">
              <w:t>All information about this missing reported book has been removed from the database and interface</w:t>
            </w:r>
          </w:p>
        </w:tc>
        <w:tc>
          <w:tcPr>
            <w:tcW w:w="1142" w:type="dxa"/>
            <w:shd w:val="clear" w:color="auto" w:fill="92D050"/>
            <w:vAlign w:val="center"/>
          </w:tcPr>
          <w:p w14:paraId="3E9FCFD2" w14:textId="77777777" w:rsidR="00EB2868" w:rsidRPr="0028434F" w:rsidRDefault="00EB2868" w:rsidP="007719E0">
            <w:pPr>
              <w:spacing w:line="360" w:lineRule="auto"/>
              <w:jc w:val="center"/>
            </w:pPr>
            <w:r w:rsidRPr="0028434F">
              <w:t>Pass</w:t>
            </w:r>
          </w:p>
        </w:tc>
      </w:tr>
      <w:tr w:rsidR="00EB2868" w:rsidRPr="0028434F" w14:paraId="7C946AB1" w14:textId="77777777" w:rsidTr="00B640D0">
        <w:tc>
          <w:tcPr>
            <w:tcW w:w="667" w:type="dxa"/>
            <w:vAlign w:val="center"/>
          </w:tcPr>
          <w:p w14:paraId="27F74567" w14:textId="77777777" w:rsidR="00EB2868" w:rsidRPr="0028434F" w:rsidRDefault="00EB2868" w:rsidP="007719E0">
            <w:pPr>
              <w:spacing w:line="360" w:lineRule="auto"/>
              <w:jc w:val="center"/>
            </w:pPr>
            <w:r w:rsidRPr="0028434F">
              <w:t>4</w:t>
            </w:r>
          </w:p>
        </w:tc>
        <w:tc>
          <w:tcPr>
            <w:tcW w:w="1909" w:type="dxa"/>
            <w:vAlign w:val="center"/>
          </w:tcPr>
          <w:p w14:paraId="542E3FE2" w14:textId="7479E17F" w:rsidR="00EB2868" w:rsidRPr="0028434F" w:rsidRDefault="009B18EE" w:rsidP="007719E0">
            <w:pPr>
              <w:spacing w:line="360" w:lineRule="auto"/>
              <w:jc w:val="both"/>
            </w:pPr>
            <w:r>
              <w:t>T</w:t>
            </w:r>
            <w:r w:rsidR="00EB2868" w:rsidRPr="00E44B7D">
              <w:t>ime</w:t>
            </w:r>
          </w:p>
        </w:tc>
        <w:tc>
          <w:tcPr>
            <w:tcW w:w="2448" w:type="dxa"/>
            <w:vAlign w:val="center"/>
          </w:tcPr>
          <w:p w14:paraId="0D55952D" w14:textId="15A52D12" w:rsidR="00EB2868" w:rsidRPr="0028434F" w:rsidRDefault="009B18EE" w:rsidP="007719E0">
            <w:pPr>
              <w:spacing w:line="360" w:lineRule="auto"/>
            </w:pPr>
            <w:r w:rsidRPr="009B18EE">
              <w:t>Enter the time of the lost report and click the search button to view the books for that time of the lost report</w:t>
            </w:r>
          </w:p>
        </w:tc>
        <w:tc>
          <w:tcPr>
            <w:tcW w:w="2133" w:type="dxa"/>
            <w:vAlign w:val="center"/>
          </w:tcPr>
          <w:p w14:paraId="27488B2F" w14:textId="2061071C" w:rsidR="00EB2868" w:rsidRPr="0028434F" w:rsidRDefault="009B18EE" w:rsidP="007719E0">
            <w:pPr>
              <w:spacing w:line="360" w:lineRule="auto"/>
            </w:pPr>
            <w:r w:rsidRPr="009B18EE">
              <w:t>Filter the corresponding missing report time information from the database and display it correctly and completely on the interface</w:t>
            </w:r>
          </w:p>
        </w:tc>
        <w:tc>
          <w:tcPr>
            <w:tcW w:w="1142" w:type="dxa"/>
            <w:shd w:val="clear" w:color="auto" w:fill="92D050"/>
            <w:vAlign w:val="center"/>
          </w:tcPr>
          <w:p w14:paraId="25104784" w14:textId="77777777" w:rsidR="00EB2868" w:rsidRPr="0028434F" w:rsidRDefault="00EB2868" w:rsidP="007719E0">
            <w:pPr>
              <w:spacing w:line="360" w:lineRule="auto"/>
              <w:jc w:val="center"/>
            </w:pPr>
            <w:r w:rsidRPr="0028434F">
              <w:t>Pass</w:t>
            </w:r>
          </w:p>
        </w:tc>
      </w:tr>
      <w:tr w:rsidR="00EB2868" w:rsidRPr="0028434F" w14:paraId="4F2A427B" w14:textId="77777777" w:rsidTr="00B640D0">
        <w:tc>
          <w:tcPr>
            <w:tcW w:w="667" w:type="dxa"/>
            <w:vAlign w:val="center"/>
          </w:tcPr>
          <w:p w14:paraId="64CDFD0A" w14:textId="77777777" w:rsidR="00EB2868" w:rsidRPr="0028434F" w:rsidRDefault="00EB2868" w:rsidP="007719E0">
            <w:pPr>
              <w:spacing w:line="360" w:lineRule="auto"/>
              <w:jc w:val="center"/>
            </w:pPr>
            <w:r>
              <w:rPr>
                <w:rFonts w:hint="eastAsia"/>
              </w:rPr>
              <w:t>5</w:t>
            </w:r>
          </w:p>
        </w:tc>
        <w:tc>
          <w:tcPr>
            <w:tcW w:w="1909" w:type="dxa"/>
            <w:vAlign w:val="center"/>
          </w:tcPr>
          <w:p w14:paraId="4D714279" w14:textId="77777777" w:rsidR="00EB2868" w:rsidRDefault="00EB2868" w:rsidP="007719E0">
            <w:pPr>
              <w:spacing w:line="360" w:lineRule="auto"/>
              <w:jc w:val="both"/>
            </w:pPr>
            <w:r>
              <w:t>Revise</w:t>
            </w:r>
          </w:p>
        </w:tc>
        <w:tc>
          <w:tcPr>
            <w:tcW w:w="2448" w:type="dxa"/>
            <w:vAlign w:val="center"/>
          </w:tcPr>
          <w:p w14:paraId="0D0FEDA2" w14:textId="6B85ED31" w:rsidR="00EB2868" w:rsidRPr="00280D09" w:rsidRDefault="009B18EE" w:rsidP="007719E0">
            <w:pPr>
              <w:spacing w:line="360" w:lineRule="auto"/>
            </w:pPr>
            <w:r w:rsidRPr="009B18EE">
              <w:t>Modify loss report information, including loss report name, type, cover, loss report time, loss report account number</w:t>
            </w:r>
          </w:p>
        </w:tc>
        <w:tc>
          <w:tcPr>
            <w:tcW w:w="2133" w:type="dxa"/>
            <w:vAlign w:val="center"/>
          </w:tcPr>
          <w:p w14:paraId="371C12E1" w14:textId="17068EA4" w:rsidR="00EB2868" w:rsidRPr="00280D09" w:rsidRDefault="009B18EE" w:rsidP="007719E0">
            <w:pPr>
              <w:spacing w:line="360" w:lineRule="auto"/>
            </w:pPr>
            <w:r w:rsidRPr="009B18EE">
              <w:t>Modify missing report information in database and interface</w:t>
            </w:r>
          </w:p>
        </w:tc>
        <w:tc>
          <w:tcPr>
            <w:tcW w:w="1142" w:type="dxa"/>
            <w:shd w:val="clear" w:color="auto" w:fill="92D050"/>
            <w:vAlign w:val="center"/>
          </w:tcPr>
          <w:p w14:paraId="4B0D0FF7" w14:textId="77777777" w:rsidR="00EB2868" w:rsidRPr="0028434F" w:rsidRDefault="00EB2868" w:rsidP="007719E0">
            <w:pPr>
              <w:spacing w:line="360" w:lineRule="auto"/>
              <w:jc w:val="center"/>
            </w:pPr>
            <w:r>
              <w:rPr>
                <w:rFonts w:hint="eastAsia"/>
              </w:rPr>
              <w:t>P</w:t>
            </w:r>
            <w:r>
              <w:t>ass</w:t>
            </w:r>
          </w:p>
        </w:tc>
      </w:tr>
      <w:tr w:rsidR="00EB2868" w:rsidRPr="0028434F" w14:paraId="1908699E" w14:textId="77777777" w:rsidTr="00B640D0">
        <w:tc>
          <w:tcPr>
            <w:tcW w:w="667" w:type="dxa"/>
            <w:vAlign w:val="center"/>
          </w:tcPr>
          <w:p w14:paraId="23455B07" w14:textId="77777777" w:rsidR="00EB2868" w:rsidRDefault="00EB2868" w:rsidP="007719E0">
            <w:pPr>
              <w:spacing w:line="360" w:lineRule="auto"/>
              <w:jc w:val="center"/>
            </w:pPr>
            <w:r>
              <w:rPr>
                <w:rFonts w:hint="eastAsia"/>
              </w:rPr>
              <w:t>7</w:t>
            </w:r>
          </w:p>
        </w:tc>
        <w:tc>
          <w:tcPr>
            <w:tcW w:w="1909" w:type="dxa"/>
            <w:vAlign w:val="center"/>
          </w:tcPr>
          <w:p w14:paraId="36C1D610" w14:textId="77777777" w:rsidR="00EB2868" w:rsidRDefault="00EB2868" w:rsidP="007719E0">
            <w:pPr>
              <w:spacing w:line="360" w:lineRule="auto"/>
              <w:jc w:val="both"/>
            </w:pPr>
            <w:r w:rsidRPr="00EC6243">
              <w:t>Pass Status</w:t>
            </w:r>
          </w:p>
        </w:tc>
        <w:tc>
          <w:tcPr>
            <w:tcW w:w="2448" w:type="dxa"/>
            <w:vAlign w:val="center"/>
          </w:tcPr>
          <w:p w14:paraId="453DF855" w14:textId="3E1AFFD7" w:rsidR="00EB2868" w:rsidRPr="00114475" w:rsidRDefault="009B18EE" w:rsidP="007719E0">
            <w:pPr>
              <w:spacing w:line="360" w:lineRule="auto"/>
            </w:pPr>
            <w:r w:rsidRPr="009B18EE">
              <w:t>Select the book pass status and click the search button to view lost report information for that book</w:t>
            </w:r>
          </w:p>
        </w:tc>
        <w:tc>
          <w:tcPr>
            <w:tcW w:w="2133" w:type="dxa"/>
            <w:vAlign w:val="center"/>
          </w:tcPr>
          <w:p w14:paraId="756CAA85" w14:textId="46C069CC" w:rsidR="00EB2868" w:rsidRPr="00114475" w:rsidRDefault="009B18EE" w:rsidP="007719E0">
            <w:pPr>
              <w:spacing w:line="360" w:lineRule="auto"/>
            </w:pPr>
            <w:r w:rsidRPr="009B18EE">
              <w:t>Filter the corresponding missing report status from the database and display it correctly and completely on the interface</w:t>
            </w:r>
          </w:p>
        </w:tc>
        <w:tc>
          <w:tcPr>
            <w:tcW w:w="1142" w:type="dxa"/>
            <w:shd w:val="clear" w:color="auto" w:fill="92D050"/>
            <w:vAlign w:val="center"/>
          </w:tcPr>
          <w:p w14:paraId="64D6A1C2" w14:textId="77777777" w:rsidR="00EB2868" w:rsidRDefault="00EB2868" w:rsidP="007719E0">
            <w:pPr>
              <w:spacing w:line="360" w:lineRule="auto"/>
              <w:jc w:val="center"/>
            </w:pPr>
            <w:r>
              <w:rPr>
                <w:rFonts w:hint="eastAsia"/>
              </w:rPr>
              <w:t>P</w:t>
            </w:r>
            <w:r>
              <w:t>ass</w:t>
            </w:r>
          </w:p>
        </w:tc>
      </w:tr>
      <w:tr w:rsidR="00EB2868" w:rsidRPr="0028434F" w14:paraId="25EB720E" w14:textId="77777777" w:rsidTr="00B640D0">
        <w:tc>
          <w:tcPr>
            <w:tcW w:w="667" w:type="dxa"/>
            <w:vAlign w:val="center"/>
          </w:tcPr>
          <w:p w14:paraId="72C89994" w14:textId="77777777" w:rsidR="00EB2868" w:rsidRDefault="00EB2868" w:rsidP="007719E0">
            <w:pPr>
              <w:spacing w:line="360" w:lineRule="auto"/>
              <w:jc w:val="center"/>
            </w:pPr>
            <w:r>
              <w:rPr>
                <w:rFonts w:hint="eastAsia"/>
              </w:rPr>
              <w:t>8</w:t>
            </w:r>
          </w:p>
        </w:tc>
        <w:tc>
          <w:tcPr>
            <w:tcW w:w="1909" w:type="dxa"/>
            <w:vAlign w:val="center"/>
          </w:tcPr>
          <w:p w14:paraId="14B8B20A" w14:textId="77777777" w:rsidR="00EB2868" w:rsidRPr="00EC6243" w:rsidRDefault="00EB2868" w:rsidP="007719E0">
            <w:pPr>
              <w:spacing w:line="360" w:lineRule="auto"/>
              <w:jc w:val="both"/>
            </w:pPr>
            <w:r>
              <w:rPr>
                <w:rFonts w:hint="eastAsia"/>
              </w:rPr>
              <w:t>A</w:t>
            </w:r>
            <w:r>
              <w:t>udit</w:t>
            </w:r>
          </w:p>
        </w:tc>
        <w:tc>
          <w:tcPr>
            <w:tcW w:w="2448" w:type="dxa"/>
            <w:vAlign w:val="center"/>
          </w:tcPr>
          <w:p w14:paraId="0C92D312" w14:textId="77777777" w:rsidR="00EB2868" w:rsidRPr="00EC6243" w:rsidRDefault="00EB2868" w:rsidP="007719E0">
            <w:pPr>
              <w:spacing w:line="360" w:lineRule="auto"/>
            </w:pPr>
            <w:r w:rsidRPr="00152383">
              <w:t>Select the review status of the book</w:t>
            </w:r>
          </w:p>
        </w:tc>
        <w:tc>
          <w:tcPr>
            <w:tcW w:w="2133" w:type="dxa"/>
            <w:vAlign w:val="center"/>
          </w:tcPr>
          <w:p w14:paraId="77B81E2C" w14:textId="2583983A" w:rsidR="00EB2868" w:rsidRPr="00EC6243" w:rsidRDefault="009B18EE" w:rsidP="007719E0">
            <w:pPr>
              <w:spacing w:line="360" w:lineRule="auto"/>
            </w:pPr>
            <w:r w:rsidRPr="009B18EE">
              <w:t xml:space="preserve">All status information about this lost report book will be </w:t>
            </w:r>
            <w:r w:rsidRPr="009B18EE">
              <w:lastRenderedPageBreak/>
              <w:t>displayed in all interfaces</w:t>
            </w:r>
          </w:p>
        </w:tc>
        <w:tc>
          <w:tcPr>
            <w:tcW w:w="1142" w:type="dxa"/>
            <w:shd w:val="clear" w:color="auto" w:fill="92D050"/>
            <w:vAlign w:val="center"/>
          </w:tcPr>
          <w:p w14:paraId="6D6A6682" w14:textId="77777777" w:rsidR="00EB2868" w:rsidRDefault="00EB2868" w:rsidP="007719E0">
            <w:pPr>
              <w:spacing w:line="360" w:lineRule="auto"/>
              <w:jc w:val="center"/>
            </w:pPr>
            <w:r>
              <w:rPr>
                <w:rFonts w:hint="eastAsia"/>
              </w:rPr>
              <w:lastRenderedPageBreak/>
              <w:t>P</w:t>
            </w:r>
            <w:r>
              <w:t>ass</w:t>
            </w:r>
          </w:p>
        </w:tc>
      </w:tr>
    </w:tbl>
    <w:p w14:paraId="2DF3B9D4" w14:textId="7A2CCB29" w:rsidR="00F6601E" w:rsidRDefault="00F6601E" w:rsidP="007719E0">
      <w:pPr>
        <w:widowControl w:val="0"/>
        <w:spacing w:line="360" w:lineRule="auto"/>
        <w:jc w:val="both"/>
      </w:pPr>
    </w:p>
    <w:p w14:paraId="237AD93C" w14:textId="3AEC97A8" w:rsidR="00F6601E" w:rsidRDefault="00F6601E" w:rsidP="007719E0">
      <w:pPr>
        <w:widowControl w:val="0"/>
        <w:spacing w:line="360" w:lineRule="auto"/>
        <w:jc w:val="both"/>
      </w:pPr>
    </w:p>
    <w:p w14:paraId="2182DF1A" w14:textId="7A8CF104" w:rsidR="00F6601E" w:rsidRPr="00833271" w:rsidRDefault="009B18EE" w:rsidP="007719E0">
      <w:pPr>
        <w:spacing w:line="360" w:lineRule="auto"/>
        <w:rPr>
          <w:b/>
          <w:bCs/>
        </w:rPr>
      </w:pPr>
      <w:r w:rsidRPr="00833271">
        <w:rPr>
          <w:rFonts w:hint="eastAsia"/>
          <w:b/>
          <w:bCs/>
        </w:rPr>
        <w:t>5</w:t>
      </w:r>
      <w:r w:rsidRPr="00833271">
        <w:rPr>
          <w:b/>
          <w:bCs/>
        </w:rPr>
        <w:t>.</w:t>
      </w:r>
      <w:r w:rsidR="00E50163" w:rsidRPr="00833271">
        <w:rPr>
          <w:b/>
          <w:bCs/>
        </w:rPr>
        <w:t>2</w:t>
      </w:r>
      <w:r w:rsidRPr="00833271">
        <w:rPr>
          <w:b/>
          <w:bCs/>
        </w:rPr>
        <w:t>.16 Test cases for</w:t>
      </w:r>
      <w:r w:rsidR="00F970A4" w:rsidRPr="00833271">
        <w:rPr>
          <w:b/>
          <w:bCs/>
        </w:rPr>
        <w:t xml:space="preserve"> Book Score management</w:t>
      </w:r>
    </w:p>
    <w:p w14:paraId="368D3A03" w14:textId="4A8300EF" w:rsidR="00F6601E" w:rsidRDefault="00F970A4" w:rsidP="007719E0">
      <w:pPr>
        <w:widowControl w:val="0"/>
        <w:spacing w:line="360" w:lineRule="auto"/>
        <w:jc w:val="both"/>
      </w:pPr>
      <w:r w:rsidRPr="00F970A4">
        <w:t>The following test case ID 16 is used to test the functionality of the book rating management page. All test scenarios in test case ID 16 passed.</w:t>
      </w:r>
    </w:p>
    <w:tbl>
      <w:tblPr>
        <w:tblStyle w:val="a6"/>
        <w:tblW w:w="0" w:type="auto"/>
        <w:tblLook w:val="04A0" w:firstRow="1" w:lastRow="0" w:firstColumn="1" w:lastColumn="0" w:noHBand="0" w:noVBand="1"/>
      </w:tblPr>
      <w:tblGrid>
        <w:gridCol w:w="667"/>
        <w:gridCol w:w="1909"/>
        <w:gridCol w:w="2448"/>
        <w:gridCol w:w="2133"/>
        <w:gridCol w:w="1142"/>
      </w:tblGrid>
      <w:tr w:rsidR="00F970A4" w:rsidRPr="0028434F" w14:paraId="5052F577" w14:textId="77777777" w:rsidTr="00B640D0">
        <w:tc>
          <w:tcPr>
            <w:tcW w:w="8299" w:type="dxa"/>
            <w:gridSpan w:val="5"/>
            <w:vAlign w:val="center"/>
          </w:tcPr>
          <w:p w14:paraId="12C951C7" w14:textId="0DA4DAB4" w:rsidR="00F970A4" w:rsidRPr="0028434F" w:rsidRDefault="00F970A4" w:rsidP="007719E0">
            <w:pPr>
              <w:spacing w:line="360" w:lineRule="auto"/>
              <w:jc w:val="both"/>
            </w:pPr>
            <w:r w:rsidRPr="0028434F">
              <w:t xml:space="preserve">Test Case ID: </w:t>
            </w:r>
            <w:r>
              <w:t>16</w:t>
            </w:r>
          </w:p>
        </w:tc>
      </w:tr>
      <w:tr w:rsidR="00F970A4" w:rsidRPr="0028434F" w14:paraId="59B6CA04" w14:textId="77777777" w:rsidTr="00B640D0">
        <w:tc>
          <w:tcPr>
            <w:tcW w:w="8299" w:type="dxa"/>
            <w:gridSpan w:val="5"/>
            <w:vAlign w:val="center"/>
          </w:tcPr>
          <w:p w14:paraId="199FBC96" w14:textId="77777777" w:rsidR="00F970A4" w:rsidRPr="0028434F" w:rsidRDefault="00F970A4" w:rsidP="007719E0">
            <w:pPr>
              <w:spacing w:line="360" w:lineRule="auto"/>
              <w:jc w:val="both"/>
            </w:pPr>
            <w:r w:rsidRPr="0028434F">
              <w:t xml:space="preserve">Test </w:t>
            </w:r>
            <w:r>
              <w:rPr>
                <w:rFonts w:hint="eastAsia"/>
              </w:rPr>
              <w:t>C</w:t>
            </w:r>
            <w:r w:rsidRPr="0028434F">
              <w:t xml:space="preserve">ase </w:t>
            </w:r>
            <w:r>
              <w:rPr>
                <w:rFonts w:hint="eastAsia"/>
              </w:rPr>
              <w:t>D</w:t>
            </w:r>
            <w:r w:rsidRPr="0028434F">
              <w:t xml:space="preserve">escription: </w:t>
            </w:r>
          </w:p>
          <w:p w14:paraId="20127E9E" w14:textId="2A6D0D31" w:rsidR="00F970A4" w:rsidRDefault="00F970A4" w:rsidP="007719E0">
            <w:pPr>
              <w:spacing w:line="360" w:lineRule="auto"/>
              <w:jc w:val="both"/>
            </w:pPr>
            <w:r w:rsidRPr="0028434F">
              <w:t xml:space="preserve">(a) </w:t>
            </w:r>
            <w:r w:rsidRPr="00F970A4">
              <w:t>Make sure that the book rating information can be retrieved according to the set filter conditions, and the results are returned to the interface for display</w:t>
            </w:r>
            <w:r w:rsidRPr="002A1495">
              <w:t xml:space="preserve"> </w:t>
            </w:r>
          </w:p>
          <w:p w14:paraId="009028C0" w14:textId="6A5E1497" w:rsidR="00F970A4" w:rsidRDefault="00F970A4" w:rsidP="007719E0">
            <w:pPr>
              <w:spacing w:line="360" w:lineRule="auto"/>
              <w:jc w:val="both"/>
            </w:pPr>
            <w:r>
              <w:t xml:space="preserve">(b) </w:t>
            </w:r>
            <w:r w:rsidRPr="00F970A4">
              <w:t>Ensuring the ability to edit book ratings works well</w:t>
            </w:r>
            <w:r w:rsidRPr="00EB2868">
              <w:rPr>
                <w:rFonts w:hint="eastAsia"/>
              </w:rPr>
              <w:t xml:space="preserve"> </w:t>
            </w:r>
          </w:p>
          <w:p w14:paraId="35780DD1" w14:textId="00CE5C34" w:rsidR="00F970A4" w:rsidRPr="00294F99" w:rsidRDefault="00F970A4" w:rsidP="007719E0">
            <w:pPr>
              <w:spacing w:line="360" w:lineRule="auto"/>
              <w:jc w:val="both"/>
            </w:pPr>
            <w:r>
              <w:rPr>
                <w:rFonts w:hint="eastAsia"/>
              </w:rPr>
              <w:t>(</w:t>
            </w:r>
            <w:r>
              <w:t>c</w:t>
            </w:r>
            <w:r>
              <w:rPr>
                <w:rFonts w:hint="eastAsia"/>
              </w:rPr>
              <w:t>)</w:t>
            </w:r>
            <w:r>
              <w:t xml:space="preserve"> </w:t>
            </w:r>
            <w:r w:rsidR="00397594" w:rsidRPr="00397594">
              <w:t>Make sure the functionality to delete book rating information works well</w:t>
            </w:r>
          </w:p>
        </w:tc>
      </w:tr>
      <w:tr w:rsidR="00F970A4" w:rsidRPr="0028434F" w14:paraId="09150004" w14:textId="77777777" w:rsidTr="00B640D0">
        <w:tc>
          <w:tcPr>
            <w:tcW w:w="8299" w:type="dxa"/>
            <w:gridSpan w:val="5"/>
            <w:vAlign w:val="center"/>
          </w:tcPr>
          <w:p w14:paraId="5470DE82" w14:textId="676A9B96" w:rsidR="00F970A4" w:rsidRPr="0028434F" w:rsidRDefault="00F970A4" w:rsidP="007719E0">
            <w:pPr>
              <w:spacing w:line="360" w:lineRule="auto"/>
              <w:jc w:val="both"/>
            </w:pPr>
            <w:r w:rsidRPr="0028434F">
              <w:t>Module/Interface:</w:t>
            </w:r>
            <w:r>
              <w:t xml:space="preserve"> </w:t>
            </w:r>
            <w:r w:rsidR="00397594" w:rsidRPr="00F970A4">
              <w:t>Book Score</w:t>
            </w:r>
            <w:r w:rsidRPr="00C80C9A">
              <w:t xml:space="preserve"> management</w:t>
            </w:r>
            <w:r w:rsidRPr="0028434F">
              <w:t xml:space="preserve"> Interface</w:t>
            </w:r>
          </w:p>
        </w:tc>
      </w:tr>
      <w:tr w:rsidR="00F970A4" w:rsidRPr="004410F5" w14:paraId="520EC6F8" w14:textId="77777777" w:rsidTr="00B640D0">
        <w:tc>
          <w:tcPr>
            <w:tcW w:w="667" w:type="dxa"/>
            <w:vAlign w:val="center"/>
          </w:tcPr>
          <w:p w14:paraId="05AE4451" w14:textId="77777777" w:rsidR="00F970A4" w:rsidRPr="004410F5" w:rsidRDefault="00F970A4" w:rsidP="007719E0">
            <w:pPr>
              <w:spacing w:line="360" w:lineRule="auto"/>
              <w:jc w:val="center"/>
              <w:rPr>
                <w:b/>
                <w:bCs/>
              </w:rPr>
            </w:pPr>
            <w:r w:rsidRPr="004410F5">
              <w:rPr>
                <w:b/>
                <w:bCs/>
              </w:rPr>
              <w:t>No #</w:t>
            </w:r>
          </w:p>
        </w:tc>
        <w:tc>
          <w:tcPr>
            <w:tcW w:w="1909" w:type="dxa"/>
            <w:vAlign w:val="center"/>
          </w:tcPr>
          <w:p w14:paraId="097F8702" w14:textId="77777777" w:rsidR="00F970A4" w:rsidRPr="004410F5" w:rsidRDefault="00F970A4" w:rsidP="007719E0">
            <w:pPr>
              <w:spacing w:line="360" w:lineRule="auto"/>
              <w:jc w:val="center"/>
              <w:rPr>
                <w:b/>
                <w:bCs/>
              </w:rPr>
            </w:pPr>
            <w:r w:rsidRPr="004410F5">
              <w:rPr>
                <w:b/>
                <w:bCs/>
              </w:rPr>
              <w:t>Item</w:t>
            </w:r>
          </w:p>
        </w:tc>
        <w:tc>
          <w:tcPr>
            <w:tcW w:w="2448" w:type="dxa"/>
            <w:vAlign w:val="center"/>
          </w:tcPr>
          <w:p w14:paraId="7C6B1850" w14:textId="77777777" w:rsidR="00F970A4" w:rsidRPr="004410F5" w:rsidRDefault="00F970A4" w:rsidP="007719E0">
            <w:pPr>
              <w:spacing w:line="360" w:lineRule="auto"/>
              <w:jc w:val="center"/>
              <w:rPr>
                <w:b/>
                <w:bCs/>
              </w:rPr>
            </w:pPr>
            <w:r w:rsidRPr="004410F5">
              <w:rPr>
                <w:b/>
                <w:bCs/>
              </w:rPr>
              <w:t>Test Scenario</w:t>
            </w:r>
          </w:p>
        </w:tc>
        <w:tc>
          <w:tcPr>
            <w:tcW w:w="2133" w:type="dxa"/>
            <w:vAlign w:val="center"/>
          </w:tcPr>
          <w:p w14:paraId="3390A4EE" w14:textId="77777777" w:rsidR="00F970A4" w:rsidRPr="004410F5" w:rsidRDefault="00F970A4" w:rsidP="007719E0">
            <w:pPr>
              <w:spacing w:line="360" w:lineRule="auto"/>
              <w:jc w:val="center"/>
              <w:rPr>
                <w:b/>
                <w:bCs/>
              </w:rPr>
            </w:pPr>
            <w:r w:rsidRPr="004410F5">
              <w:rPr>
                <w:b/>
                <w:bCs/>
              </w:rPr>
              <w:t>Expected Result</w:t>
            </w:r>
          </w:p>
        </w:tc>
        <w:tc>
          <w:tcPr>
            <w:tcW w:w="1142" w:type="dxa"/>
            <w:vAlign w:val="center"/>
          </w:tcPr>
          <w:p w14:paraId="4F141FA4" w14:textId="77777777" w:rsidR="00F970A4" w:rsidRPr="004410F5" w:rsidRDefault="00F970A4" w:rsidP="007719E0">
            <w:pPr>
              <w:spacing w:line="360" w:lineRule="auto"/>
              <w:jc w:val="center"/>
              <w:rPr>
                <w:b/>
                <w:bCs/>
              </w:rPr>
            </w:pPr>
            <w:r w:rsidRPr="004410F5">
              <w:rPr>
                <w:b/>
                <w:bCs/>
              </w:rPr>
              <w:t>Test Status</w:t>
            </w:r>
          </w:p>
        </w:tc>
      </w:tr>
      <w:tr w:rsidR="00F970A4" w:rsidRPr="0028434F" w14:paraId="2FDC8B14" w14:textId="77777777" w:rsidTr="00B640D0">
        <w:trPr>
          <w:trHeight w:val="416"/>
        </w:trPr>
        <w:tc>
          <w:tcPr>
            <w:tcW w:w="667" w:type="dxa"/>
            <w:vAlign w:val="center"/>
          </w:tcPr>
          <w:p w14:paraId="1BF4039E" w14:textId="77777777" w:rsidR="00F970A4" w:rsidRPr="0028434F" w:rsidRDefault="00F970A4" w:rsidP="007719E0">
            <w:pPr>
              <w:spacing w:line="360" w:lineRule="auto"/>
              <w:jc w:val="center"/>
            </w:pPr>
            <w:r w:rsidRPr="0028434F">
              <w:t>1</w:t>
            </w:r>
          </w:p>
        </w:tc>
        <w:tc>
          <w:tcPr>
            <w:tcW w:w="1909" w:type="dxa"/>
            <w:vAlign w:val="center"/>
          </w:tcPr>
          <w:p w14:paraId="7B3B90F9" w14:textId="77777777" w:rsidR="00F970A4" w:rsidRPr="0028434F" w:rsidRDefault="00F970A4" w:rsidP="007719E0">
            <w:pPr>
              <w:spacing w:line="360" w:lineRule="auto"/>
              <w:jc w:val="both"/>
            </w:pPr>
            <w:r w:rsidRPr="000812F2">
              <w:t>Book Title</w:t>
            </w:r>
          </w:p>
        </w:tc>
        <w:tc>
          <w:tcPr>
            <w:tcW w:w="2448" w:type="dxa"/>
            <w:vAlign w:val="center"/>
          </w:tcPr>
          <w:p w14:paraId="373592B9" w14:textId="294EE352" w:rsidR="00F970A4" w:rsidRPr="0028434F" w:rsidRDefault="00397594" w:rsidP="007719E0">
            <w:pPr>
              <w:spacing w:line="360" w:lineRule="auto"/>
            </w:pPr>
            <w:r w:rsidRPr="00397594">
              <w:t>Enter the title of an existing book rating and click the Search button to view information for that book rating</w:t>
            </w:r>
          </w:p>
        </w:tc>
        <w:tc>
          <w:tcPr>
            <w:tcW w:w="2133" w:type="dxa"/>
            <w:vAlign w:val="center"/>
          </w:tcPr>
          <w:p w14:paraId="1D4A9D33" w14:textId="7300357E" w:rsidR="00F970A4" w:rsidRPr="0028434F" w:rsidRDefault="00397594" w:rsidP="007719E0">
            <w:pPr>
              <w:spacing w:line="360" w:lineRule="auto"/>
            </w:pPr>
            <w:r w:rsidRPr="00397594">
              <w:t>Filter out the corresponding book rating information from the database and display it correctly and completely on the interface</w:t>
            </w:r>
          </w:p>
        </w:tc>
        <w:tc>
          <w:tcPr>
            <w:tcW w:w="1142" w:type="dxa"/>
            <w:shd w:val="clear" w:color="auto" w:fill="92D050"/>
            <w:vAlign w:val="center"/>
          </w:tcPr>
          <w:p w14:paraId="527D66C6" w14:textId="77777777" w:rsidR="00F970A4" w:rsidRPr="0028434F" w:rsidRDefault="00F970A4" w:rsidP="007719E0">
            <w:pPr>
              <w:spacing w:line="360" w:lineRule="auto"/>
              <w:jc w:val="center"/>
            </w:pPr>
            <w:r w:rsidRPr="0028434F">
              <w:t>Pass</w:t>
            </w:r>
          </w:p>
        </w:tc>
      </w:tr>
      <w:tr w:rsidR="00F970A4" w:rsidRPr="0028434F" w14:paraId="5BE6913F" w14:textId="77777777" w:rsidTr="00B640D0">
        <w:tc>
          <w:tcPr>
            <w:tcW w:w="667" w:type="dxa"/>
            <w:vAlign w:val="center"/>
          </w:tcPr>
          <w:p w14:paraId="4507BC7C" w14:textId="2321895F" w:rsidR="00F970A4" w:rsidRPr="0028434F" w:rsidRDefault="00F1082D" w:rsidP="007719E0">
            <w:pPr>
              <w:spacing w:line="360" w:lineRule="auto"/>
              <w:jc w:val="center"/>
            </w:pPr>
            <w:r>
              <w:rPr>
                <w:rFonts w:hint="eastAsia"/>
              </w:rPr>
              <w:t>2</w:t>
            </w:r>
          </w:p>
        </w:tc>
        <w:tc>
          <w:tcPr>
            <w:tcW w:w="1909" w:type="dxa"/>
            <w:vAlign w:val="center"/>
          </w:tcPr>
          <w:p w14:paraId="54D6CAC5" w14:textId="77777777" w:rsidR="00F970A4" w:rsidRPr="0028434F" w:rsidRDefault="00F970A4" w:rsidP="007719E0">
            <w:pPr>
              <w:spacing w:line="360" w:lineRule="auto"/>
              <w:jc w:val="both"/>
            </w:pPr>
            <w:r w:rsidRPr="0028434F">
              <w:t>Delete</w:t>
            </w:r>
          </w:p>
        </w:tc>
        <w:tc>
          <w:tcPr>
            <w:tcW w:w="2448" w:type="dxa"/>
            <w:vAlign w:val="center"/>
          </w:tcPr>
          <w:p w14:paraId="4F2DCCB8" w14:textId="15DFE270" w:rsidR="00F970A4" w:rsidRPr="0028434F" w:rsidRDefault="00397594" w:rsidP="007719E0">
            <w:pPr>
              <w:spacing w:line="360" w:lineRule="auto"/>
            </w:pPr>
            <w:r w:rsidRPr="00397594">
              <w:t>Remove the book rating information from the system, then check the interface and database (if the book rating information has been removed)</w:t>
            </w:r>
          </w:p>
        </w:tc>
        <w:tc>
          <w:tcPr>
            <w:tcW w:w="2133" w:type="dxa"/>
            <w:vAlign w:val="center"/>
          </w:tcPr>
          <w:p w14:paraId="2B1390ED" w14:textId="5776BD58" w:rsidR="00F970A4" w:rsidRPr="0028434F" w:rsidRDefault="00397594" w:rsidP="007719E0">
            <w:pPr>
              <w:spacing w:line="360" w:lineRule="auto"/>
            </w:pPr>
            <w:r w:rsidRPr="00397594">
              <w:t>All information about the rating of this book has been removed from the database and interface</w:t>
            </w:r>
          </w:p>
        </w:tc>
        <w:tc>
          <w:tcPr>
            <w:tcW w:w="1142" w:type="dxa"/>
            <w:shd w:val="clear" w:color="auto" w:fill="92D050"/>
            <w:vAlign w:val="center"/>
          </w:tcPr>
          <w:p w14:paraId="28ABA506" w14:textId="77777777" w:rsidR="00F970A4" w:rsidRPr="0028434F" w:rsidRDefault="00F970A4" w:rsidP="007719E0">
            <w:pPr>
              <w:spacing w:line="360" w:lineRule="auto"/>
              <w:jc w:val="center"/>
            </w:pPr>
            <w:r w:rsidRPr="0028434F">
              <w:t>Pass</w:t>
            </w:r>
          </w:p>
        </w:tc>
      </w:tr>
      <w:tr w:rsidR="00F970A4" w:rsidRPr="0028434F" w14:paraId="424F078E" w14:textId="77777777" w:rsidTr="00B640D0">
        <w:tc>
          <w:tcPr>
            <w:tcW w:w="667" w:type="dxa"/>
            <w:vAlign w:val="center"/>
          </w:tcPr>
          <w:p w14:paraId="1206D66C" w14:textId="050E3BA2" w:rsidR="00F970A4" w:rsidRPr="0028434F" w:rsidRDefault="00F1082D" w:rsidP="007719E0">
            <w:pPr>
              <w:spacing w:line="360" w:lineRule="auto"/>
              <w:jc w:val="center"/>
            </w:pPr>
            <w:r>
              <w:rPr>
                <w:rFonts w:hint="eastAsia"/>
              </w:rPr>
              <w:t>3</w:t>
            </w:r>
          </w:p>
        </w:tc>
        <w:tc>
          <w:tcPr>
            <w:tcW w:w="1909" w:type="dxa"/>
            <w:vAlign w:val="center"/>
          </w:tcPr>
          <w:p w14:paraId="2B5CB64B" w14:textId="77777777" w:rsidR="00F970A4" w:rsidRDefault="00F970A4" w:rsidP="007719E0">
            <w:pPr>
              <w:spacing w:line="360" w:lineRule="auto"/>
              <w:jc w:val="both"/>
            </w:pPr>
            <w:r>
              <w:t>Revise</w:t>
            </w:r>
          </w:p>
        </w:tc>
        <w:tc>
          <w:tcPr>
            <w:tcW w:w="2448" w:type="dxa"/>
            <w:vAlign w:val="center"/>
          </w:tcPr>
          <w:p w14:paraId="1ECA128C" w14:textId="04F7A896" w:rsidR="00F970A4" w:rsidRPr="00280D09" w:rsidRDefault="00397594" w:rsidP="007719E0">
            <w:pPr>
              <w:spacing w:line="360" w:lineRule="auto"/>
            </w:pPr>
            <w:r w:rsidRPr="00397594">
              <w:t xml:space="preserve">Modify book rating information, including </w:t>
            </w:r>
            <w:r w:rsidRPr="00397594">
              <w:lastRenderedPageBreak/>
              <w:t>book rating book name, type, book rating time, book rating account number</w:t>
            </w:r>
          </w:p>
        </w:tc>
        <w:tc>
          <w:tcPr>
            <w:tcW w:w="2133" w:type="dxa"/>
            <w:vAlign w:val="center"/>
          </w:tcPr>
          <w:p w14:paraId="49363A48" w14:textId="6E736F64" w:rsidR="00F970A4" w:rsidRPr="00280D09" w:rsidRDefault="00F1082D" w:rsidP="007719E0">
            <w:pPr>
              <w:spacing w:line="360" w:lineRule="auto"/>
            </w:pPr>
            <w:r w:rsidRPr="00F1082D">
              <w:lastRenderedPageBreak/>
              <w:t xml:space="preserve">Modify the book rating information </w:t>
            </w:r>
            <w:r w:rsidRPr="00F1082D">
              <w:lastRenderedPageBreak/>
              <w:t>in the database and interface</w:t>
            </w:r>
          </w:p>
        </w:tc>
        <w:tc>
          <w:tcPr>
            <w:tcW w:w="1142" w:type="dxa"/>
            <w:shd w:val="clear" w:color="auto" w:fill="92D050"/>
            <w:vAlign w:val="center"/>
          </w:tcPr>
          <w:p w14:paraId="4066C98D" w14:textId="77777777" w:rsidR="00F970A4" w:rsidRPr="0028434F" w:rsidRDefault="00F970A4" w:rsidP="007719E0">
            <w:pPr>
              <w:spacing w:line="360" w:lineRule="auto"/>
              <w:jc w:val="center"/>
            </w:pPr>
            <w:r>
              <w:rPr>
                <w:rFonts w:hint="eastAsia"/>
              </w:rPr>
              <w:lastRenderedPageBreak/>
              <w:t>P</w:t>
            </w:r>
            <w:r>
              <w:t>ass</w:t>
            </w:r>
          </w:p>
        </w:tc>
      </w:tr>
    </w:tbl>
    <w:p w14:paraId="58E20E40" w14:textId="77777777" w:rsidR="00A27889" w:rsidRDefault="00A27889" w:rsidP="007719E0">
      <w:pPr>
        <w:widowControl w:val="0"/>
        <w:spacing w:line="360" w:lineRule="auto"/>
        <w:jc w:val="both"/>
      </w:pPr>
    </w:p>
    <w:p w14:paraId="236E2411" w14:textId="7B58ECDB" w:rsidR="00A42377" w:rsidRPr="00635512" w:rsidRDefault="00A42377" w:rsidP="007719E0">
      <w:pPr>
        <w:pStyle w:val="2"/>
        <w:numPr>
          <w:ilvl w:val="1"/>
          <w:numId w:val="29"/>
        </w:numPr>
        <w:spacing w:line="360" w:lineRule="auto"/>
        <w:rPr>
          <w:rFonts w:ascii="Times New Roman" w:hAnsi="Times New Roman" w:cs="Times New Roman"/>
          <w:sz w:val="24"/>
          <w:szCs w:val="24"/>
        </w:rPr>
      </w:pPr>
      <w:bookmarkStart w:id="81" w:name="_Toc108949923"/>
      <w:bookmarkStart w:id="82" w:name="_Toc109850207"/>
      <w:r w:rsidRPr="00D63241">
        <w:rPr>
          <w:rFonts w:ascii="Times New Roman" w:hAnsi="Times New Roman" w:cs="Times New Roman"/>
          <w:sz w:val="24"/>
          <w:szCs w:val="24"/>
        </w:rPr>
        <w:t>Performance Evaluation &amp; User Experience Survey</w:t>
      </w:r>
      <w:bookmarkEnd w:id="81"/>
      <w:bookmarkEnd w:id="82"/>
    </w:p>
    <w:p w14:paraId="32B4BF26" w14:textId="72791F66" w:rsidR="00F6601E" w:rsidRDefault="00410791" w:rsidP="007719E0">
      <w:pPr>
        <w:widowControl w:val="0"/>
        <w:spacing w:line="360" w:lineRule="auto"/>
        <w:jc w:val="both"/>
      </w:pPr>
      <w:r w:rsidRPr="00410791">
        <w:t>To evaluate the performance of this mobile book inventory management system, we will conduct a post-development survey that will help improve the overall acceptance rate of the application. The survey will be conducted through the UTAUT model.</w:t>
      </w:r>
      <w:r w:rsidR="00CA14AC" w:rsidRPr="00CA14AC">
        <w:t xml:space="preserve"> A total of 15 users will be invited to participate in the user experience survey. Questionnaires will be distributed via Google Forms to each participant who has used the system for a period of time, and users will be asked to fill out the form based on their own experience after testing and using the suggested app.</w:t>
      </w:r>
    </w:p>
    <w:p w14:paraId="7459D723" w14:textId="75D77297" w:rsidR="00F6601E" w:rsidRDefault="00410791" w:rsidP="007719E0">
      <w:pPr>
        <w:widowControl w:val="0"/>
        <w:spacing w:line="360" w:lineRule="auto"/>
        <w:jc w:val="both"/>
      </w:pPr>
      <w:r>
        <w:rPr>
          <w:noProof/>
        </w:rPr>
        <w:drawing>
          <wp:inline distT="0" distB="0" distL="0" distR="0" wp14:anchorId="6554086F" wp14:editId="4C4908AF">
            <wp:extent cx="5372100" cy="1952625"/>
            <wp:effectExtent l="0" t="0" r="0" b="9525"/>
            <wp:docPr id="73"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89"/>
                    <a:stretch>
                      <a:fillRect/>
                    </a:stretch>
                  </pic:blipFill>
                  <pic:spPr>
                    <a:xfrm>
                      <a:off x="0" y="0"/>
                      <a:ext cx="5388676" cy="1958650"/>
                    </a:xfrm>
                    <a:prstGeom prst="rect">
                      <a:avLst/>
                    </a:prstGeom>
                  </pic:spPr>
                </pic:pic>
              </a:graphicData>
            </a:graphic>
          </wp:inline>
        </w:drawing>
      </w:r>
    </w:p>
    <w:p w14:paraId="29538FB9" w14:textId="284AE3FB" w:rsidR="00410791" w:rsidRPr="008F56F0" w:rsidRDefault="00410791" w:rsidP="007719E0">
      <w:pPr>
        <w:spacing w:line="360" w:lineRule="auto"/>
        <w:jc w:val="center"/>
        <w:rPr>
          <w:sz w:val="20"/>
          <w:szCs w:val="20"/>
        </w:rPr>
      </w:pPr>
      <w:r w:rsidRPr="008F56F0">
        <w:rPr>
          <w:sz w:val="20"/>
          <w:szCs w:val="20"/>
        </w:rPr>
        <w:t>Figure 47: UTAUT model</w:t>
      </w:r>
    </w:p>
    <w:p w14:paraId="29F90EF7" w14:textId="0FFE3FCF" w:rsidR="00F6601E" w:rsidRDefault="00CA14AC" w:rsidP="007719E0">
      <w:pPr>
        <w:widowControl w:val="0"/>
        <w:spacing w:line="360" w:lineRule="auto"/>
        <w:jc w:val="both"/>
      </w:pPr>
      <w:r w:rsidRPr="00CA14AC">
        <w:t>The UTAUT model identifies behavioral intentions and uses behaviors by observing and analyzing the effects of individual differences, including gender, age, experience, and perceived willingness to use.</w:t>
      </w:r>
    </w:p>
    <w:p w14:paraId="24191174" w14:textId="455CF011" w:rsidR="00F6601E" w:rsidRPr="001F5E0A" w:rsidRDefault="00422945" w:rsidP="007719E0">
      <w:pPr>
        <w:pStyle w:val="3"/>
        <w:numPr>
          <w:ilvl w:val="2"/>
          <w:numId w:val="29"/>
        </w:numPr>
        <w:spacing w:line="360" w:lineRule="auto"/>
        <w:jc w:val="both"/>
        <w:rPr>
          <w:sz w:val="24"/>
          <w:szCs w:val="24"/>
        </w:rPr>
      </w:pPr>
      <w:bookmarkStart w:id="83" w:name="_Toc108949924"/>
      <w:bookmarkStart w:id="84" w:name="_Toc109850208"/>
      <w:r w:rsidRPr="00422945">
        <w:rPr>
          <w:sz w:val="24"/>
          <w:szCs w:val="24"/>
        </w:rPr>
        <w:t>Performance Expectancy Data Collection</w:t>
      </w:r>
      <w:bookmarkEnd w:id="83"/>
      <w:bookmarkEnd w:id="84"/>
    </w:p>
    <w:p w14:paraId="7612060E" w14:textId="210FF03E" w:rsidR="00F6601E" w:rsidRDefault="00A27889" w:rsidP="007719E0">
      <w:pPr>
        <w:widowControl w:val="0"/>
        <w:spacing w:line="360" w:lineRule="auto"/>
        <w:jc w:val="both"/>
      </w:pPr>
      <w:r w:rsidRPr="00A27889">
        <w:t>There are two sections to this questionnaire. The first section will contain demographic data, while the second section will identify the influence of UTAUT.</w:t>
      </w:r>
    </w:p>
    <w:p w14:paraId="2B03E671" w14:textId="4FAC38B1" w:rsidR="00F6601E" w:rsidRDefault="00F6601E" w:rsidP="007719E0">
      <w:pPr>
        <w:widowControl w:val="0"/>
        <w:spacing w:line="360" w:lineRule="auto"/>
        <w:jc w:val="both"/>
      </w:pPr>
    </w:p>
    <w:tbl>
      <w:tblPr>
        <w:tblStyle w:val="a6"/>
        <w:tblpPr w:leftFromText="180" w:rightFromText="180" w:vertAnchor="text" w:horzAnchor="margin" w:tblpY="-53"/>
        <w:tblW w:w="8298" w:type="dxa"/>
        <w:tblLook w:val="04A0" w:firstRow="1" w:lastRow="0" w:firstColumn="1" w:lastColumn="0" w:noHBand="0" w:noVBand="1"/>
      </w:tblPr>
      <w:tblGrid>
        <w:gridCol w:w="4149"/>
        <w:gridCol w:w="4149"/>
      </w:tblGrid>
      <w:tr w:rsidR="00A27889" w14:paraId="09EC5940" w14:textId="77777777" w:rsidTr="00D10CAC">
        <w:trPr>
          <w:trHeight w:val="1080"/>
        </w:trPr>
        <w:tc>
          <w:tcPr>
            <w:tcW w:w="8298" w:type="dxa"/>
            <w:gridSpan w:val="2"/>
          </w:tcPr>
          <w:p w14:paraId="48F569E5" w14:textId="7B7FBB3A" w:rsidR="00A27889" w:rsidRDefault="00A27889" w:rsidP="007719E0">
            <w:pPr>
              <w:spacing w:line="360" w:lineRule="auto"/>
              <w:jc w:val="center"/>
            </w:pPr>
            <w:r w:rsidRPr="004355D7">
              <w:rPr>
                <w:b/>
                <w:bCs/>
              </w:rPr>
              <w:lastRenderedPageBreak/>
              <w:t xml:space="preserve">PE (Performance Expectancy): </w:t>
            </w:r>
            <w:r>
              <w:t xml:space="preserve"> </w:t>
            </w:r>
            <w:r w:rsidRPr="00A27889">
              <w:rPr>
                <w:b/>
                <w:bCs/>
              </w:rPr>
              <w:t>PE is used to gauge how much people believe that utilizing this system will enhance their ability to accomplish their jobs. PE prioritizes completing quests and is heavily influenced by Man.</w:t>
            </w:r>
          </w:p>
        </w:tc>
      </w:tr>
      <w:tr w:rsidR="00A27889" w14:paraId="129394B3" w14:textId="77777777" w:rsidTr="00D10CAC">
        <w:trPr>
          <w:trHeight w:val="630"/>
        </w:trPr>
        <w:tc>
          <w:tcPr>
            <w:tcW w:w="4149" w:type="dxa"/>
          </w:tcPr>
          <w:p w14:paraId="4B28A4AC" w14:textId="77777777" w:rsidR="00A27889" w:rsidRDefault="00A27889" w:rsidP="007719E0">
            <w:pPr>
              <w:spacing w:line="360" w:lineRule="auto"/>
              <w:jc w:val="center"/>
            </w:pPr>
            <w:r>
              <w:t>PE01:</w:t>
            </w:r>
          </w:p>
        </w:tc>
        <w:tc>
          <w:tcPr>
            <w:tcW w:w="4149" w:type="dxa"/>
          </w:tcPr>
          <w:p w14:paraId="71422BB4" w14:textId="75367A2B" w:rsidR="00A27889" w:rsidRDefault="00924F41" w:rsidP="007719E0">
            <w:pPr>
              <w:spacing w:line="360" w:lineRule="auto"/>
              <w:jc w:val="center"/>
            </w:pPr>
            <w:r w:rsidRPr="00DC52A6">
              <w:t>I find the mobile library management system very useful, through booking books and borrowing books and so on.</w:t>
            </w:r>
          </w:p>
        </w:tc>
      </w:tr>
      <w:tr w:rsidR="00A27889" w14:paraId="2A5415EB" w14:textId="77777777" w:rsidTr="00D10CAC">
        <w:trPr>
          <w:trHeight w:val="962"/>
        </w:trPr>
        <w:tc>
          <w:tcPr>
            <w:tcW w:w="4149" w:type="dxa"/>
          </w:tcPr>
          <w:p w14:paraId="42BC57B1" w14:textId="77777777" w:rsidR="00A27889" w:rsidRDefault="00A27889" w:rsidP="007719E0">
            <w:pPr>
              <w:spacing w:line="360" w:lineRule="auto"/>
              <w:jc w:val="center"/>
            </w:pPr>
            <w:r>
              <w:t>PE02:</w:t>
            </w:r>
          </w:p>
        </w:tc>
        <w:tc>
          <w:tcPr>
            <w:tcW w:w="4149" w:type="dxa"/>
          </w:tcPr>
          <w:p w14:paraId="4E7CF1C6" w14:textId="2BD51222" w:rsidR="00A27889" w:rsidRDefault="00924F41" w:rsidP="007719E0">
            <w:pPr>
              <w:spacing w:line="360" w:lineRule="auto"/>
              <w:jc w:val="center"/>
            </w:pPr>
            <w:r w:rsidRPr="00F42AAE">
              <w:rPr>
                <w:rFonts w:eastAsia="Yu Mincho"/>
                <w:lang w:eastAsia="ja-JP"/>
              </w:rPr>
              <w:t xml:space="preserve">By using </w:t>
            </w:r>
            <w:r>
              <w:rPr>
                <w:rFonts w:eastAsia="Yu Mincho"/>
                <w:lang w:eastAsia="ja-JP"/>
              </w:rPr>
              <w:t>the</w:t>
            </w:r>
            <w:r w:rsidRPr="00F42AAE">
              <w:rPr>
                <w:rFonts w:eastAsia="Yu Mincho"/>
                <w:lang w:eastAsia="ja-JP"/>
              </w:rPr>
              <w:t xml:space="preserve"> mobile library management system I can enjoy the convenience of a book review program.</w:t>
            </w:r>
          </w:p>
        </w:tc>
      </w:tr>
      <w:tr w:rsidR="00A27889" w14:paraId="4C0B19E6" w14:textId="77777777" w:rsidTr="00D10CAC">
        <w:trPr>
          <w:trHeight w:val="962"/>
        </w:trPr>
        <w:tc>
          <w:tcPr>
            <w:tcW w:w="4149" w:type="dxa"/>
          </w:tcPr>
          <w:p w14:paraId="76D99BCE" w14:textId="77777777" w:rsidR="00A27889" w:rsidRDefault="00A27889" w:rsidP="007719E0">
            <w:pPr>
              <w:spacing w:line="360" w:lineRule="auto"/>
              <w:jc w:val="center"/>
            </w:pPr>
            <w:r>
              <w:t>PE03:</w:t>
            </w:r>
          </w:p>
        </w:tc>
        <w:tc>
          <w:tcPr>
            <w:tcW w:w="4149" w:type="dxa"/>
          </w:tcPr>
          <w:p w14:paraId="175FAA0B" w14:textId="6D4FC96D" w:rsidR="00A27889" w:rsidRDefault="00924F41" w:rsidP="007719E0">
            <w:pPr>
              <w:spacing w:line="360" w:lineRule="auto"/>
              <w:jc w:val="center"/>
            </w:pPr>
            <w:r w:rsidRPr="00F42AAE">
              <w:rPr>
                <w:rFonts w:eastAsia="Yu Mincho"/>
                <w:lang w:eastAsia="ja-JP"/>
              </w:rPr>
              <w:t>I can borrow books efficiently using the mobile library management system application</w:t>
            </w:r>
            <w:r w:rsidR="00631C43">
              <w:rPr>
                <w:rFonts w:eastAsia="Yu Mincho"/>
                <w:lang w:eastAsia="ja-JP"/>
              </w:rPr>
              <w:t>.</w:t>
            </w:r>
          </w:p>
        </w:tc>
      </w:tr>
      <w:tr w:rsidR="00A27889" w14:paraId="25E1C0BC" w14:textId="77777777" w:rsidTr="00D10CAC">
        <w:trPr>
          <w:trHeight w:val="945"/>
        </w:trPr>
        <w:tc>
          <w:tcPr>
            <w:tcW w:w="4149" w:type="dxa"/>
          </w:tcPr>
          <w:p w14:paraId="60ED6558" w14:textId="77777777" w:rsidR="00A27889" w:rsidRDefault="00A27889" w:rsidP="007719E0">
            <w:pPr>
              <w:spacing w:line="360" w:lineRule="auto"/>
              <w:jc w:val="center"/>
            </w:pPr>
            <w:r>
              <w:t>PE04:</w:t>
            </w:r>
          </w:p>
        </w:tc>
        <w:tc>
          <w:tcPr>
            <w:tcW w:w="4149" w:type="dxa"/>
          </w:tcPr>
          <w:p w14:paraId="0B53B8B5" w14:textId="0F94E92A" w:rsidR="00A27889" w:rsidRDefault="00924F41" w:rsidP="007719E0">
            <w:pPr>
              <w:spacing w:line="360" w:lineRule="auto"/>
              <w:jc w:val="center"/>
            </w:pPr>
            <w:r w:rsidRPr="00F97E50">
              <w:rPr>
                <w:rFonts w:eastAsia="Yu Mincho"/>
                <w:lang w:eastAsia="ja-JP"/>
              </w:rPr>
              <w:t xml:space="preserve">The books section information </w:t>
            </w:r>
            <w:r w:rsidRPr="000B0044">
              <w:rPr>
                <w:rFonts w:eastAsia="Yu Mincho"/>
                <w:lang w:eastAsia="ja-JP"/>
              </w:rPr>
              <w:t>motivates</w:t>
            </w:r>
            <w:r w:rsidRPr="00F97E50">
              <w:rPr>
                <w:rFonts w:eastAsia="Yu Mincho"/>
                <w:lang w:eastAsia="ja-JP"/>
              </w:rPr>
              <w:t xml:space="preserve"> me to use the mobile Library Management System application.</w:t>
            </w:r>
          </w:p>
        </w:tc>
      </w:tr>
      <w:tr w:rsidR="00A27889" w14:paraId="54A749C4" w14:textId="77777777" w:rsidTr="00D10CAC">
        <w:trPr>
          <w:trHeight w:val="962"/>
        </w:trPr>
        <w:tc>
          <w:tcPr>
            <w:tcW w:w="4149" w:type="dxa"/>
          </w:tcPr>
          <w:p w14:paraId="60ABC2FD" w14:textId="77777777" w:rsidR="00A27889" w:rsidRDefault="00A27889" w:rsidP="007719E0">
            <w:pPr>
              <w:spacing w:line="360" w:lineRule="auto"/>
              <w:jc w:val="center"/>
            </w:pPr>
            <w:r>
              <w:t>PE05:</w:t>
            </w:r>
          </w:p>
        </w:tc>
        <w:tc>
          <w:tcPr>
            <w:tcW w:w="4149" w:type="dxa"/>
          </w:tcPr>
          <w:p w14:paraId="798A95F1" w14:textId="517269A7" w:rsidR="00A27889" w:rsidRDefault="00924F41" w:rsidP="007719E0">
            <w:pPr>
              <w:spacing w:line="360" w:lineRule="auto"/>
              <w:jc w:val="center"/>
            </w:pPr>
            <w:r w:rsidRPr="00F97E50">
              <w:rPr>
                <w:rFonts w:eastAsia="Yu Mincho"/>
                <w:lang w:eastAsia="ja-JP"/>
              </w:rPr>
              <w:t xml:space="preserve">I believe that using the mobile library management system application can improve my </w:t>
            </w:r>
            <w:r w:rsidRPr="000B0044">
              <w:rPr>
                <w:rFonts w:eastAsia="Yu Mincho"/>
                <w:lang w:eastAsia="ja-JP"/>
              </w:rPr>
              <w:t>reservation</w:t>
            </w:r>
            <w:r w:rsidRPr="00F97E50">
              <w:rPr>
                <w:rFonts w:eastAsia="Yu Mincho"/>
                <w:lang w:eastAsia="ja-JP"/>
              </w:rPr>
              <w:t xml:space="preserve"> and borrowing progress.</w:t>
            </w:r>
          </w:p>
        </w:tc>
      </w:tr>
    </w:tbl>
    <w:p w14:paraId="2536CC57" w14:textId="0AF7387E" w:rsidR="00F6601E" w:rsidRDefault="00A27889" w:rsidP="007719E0">
      <w:pPr>
        <w:spacing w:line="360" w:lineRule="auto"/>
        <w:jc w:val="center"/>
      </w:pPr>
      <w:r>
        <w:rPr>
          <w:rFonts w:hint="eastAsia"/>
        </w:rPr>
        <w:t>Table</w:t>
      </w:r>
      <w:r>
        <w:t xml:space="preserve"> </w:t>
      </w:r>
      <w:r w:rsidR="00924F41">
        <w:t>3</w:t>
      </w:r>
      <w:r>
        <w:t>: Performance Expectancy Evaluation</w:t>
      </w:r>
    </w:p>
    <w:tbl>
      <w:tblPr>
        <w:tblStyle w:val="a6"/>
        <w:tblW w:w="0" w:type="auto"/>
        <w:tblLook w:val="04A0" w:firstRow="1" w:lastRow="0" w:firstColumn="1" w:lastColumn="0" w:noHBand="0" w:noVBand="1"/>
      </w:tblPr>
      <w:tblGrid>
        <w:gridCol w:w="4117"/>
        <w:gridCol w:w="4182"/>
      </w:tblGrid>
      <w:tr w:rsidR="00924F41" w14:paraId="68602B2F" w14:textId="77777777" w:rsidTr="00924F41">
        <w:trPr>
          <w:trHeight w:val="728"/>
        </w:trPr>
        <w:tc>
          <w:tcPr>
            <w:tcW w:w="8299" w:type="dxa"/>
            <w:gridSpan w:val="2"/>
          </w:tcPr>
          <w:p w14:paraId="46D4AF91" w14:textId="2D629E40" w:rsidR="00924F41" w:rsidRDefault="00924F41" w:rsidP="007719E0">
            <w:pPr>
              <w:spacing w:line="360" w:lineRule="auto"/>
              <w:jc w:val="center"/>
            </w:pPr>
            <w:r w:rsidRPr="004355D7">
              <w:rPr>
                <w:b/>
                <w:bCs/>
              </w:rPr>
              <w:t xml:space="preserve">EE (Effort Expectancy): </w:t>
            </w:r>
            <w:r w:rsidRPr="00924F41">
              <w:rPr>
                <w:b/>
                <w:bCs/>
              </w:rPr>
              <w:t>EE is used to explore how to make systems that people use and accept simpler.</w:t>
            </w:r>
          </w:p>
        </w:tc>
      </w:tr>
      <w:tr w:rsidR="00924F41" w14:paraId="5E03E69E" w14:textId="77777777" w:rsidTr="00924F41">
        <w:trPr>
          <w:trHeight w:val="979"/>
        </w:trPr>
        <w:tc>
          <w:tcPr>
            <w:tcW w:w="4117" w:type="dxa"/>
          </w:tcPr>
          <w:p w14:paraId="4C659E4A" w14:textId="77777777" w:rsidR="00924F41" w:rsidRDefault="00924F41" w:rsidP="007719E0">
            <w:pPr>
              <w:spacing w:line="360" w:lineRule="auto"/>
              <w:jc w:val="center"/>
            </w:pPr>
            <w:r>
              <w:t>EE01:</w:t>
            </w:r>
          </w:p>
        </w:tc>
        <w:tc>
          <w:tcPr>
            <w:tcW w:w="4182" w:type="dxa"/>
          </w:tcPr>
          <w:p w14:paraId="62547B1D" w14:textId="3C73A71C" w:rsidR="00924F41" w:rsidRDefault="00924F41" w:rsidP="007719E0">
            <w:pPr>
              <w:spacing w:line="360" w:lineRule="auto"/>
              <w:jc w:val="center"/>
            </w:pPr>
            <w:r w:rsidRPr="000B0044">
              <w:rPr>
                <w:rFonts w:eastAsia="Yu Mincho"/>
                <w:lang w:eastAsia="ja-JP"/>
              </w:rPr>
              <w:t xml:space="preserve">The use of </w:t>
            </w:r>
            <w:r>
              <w:rPr>
                <w:rFonts w:eastAsia="Yu Mincho"/>
                <w:lang w:eastAsia="ja-JP"/>
              </w:rPr>
              <w:t xml:space="preserve">the </w:t>
            </w:r>
            <w:r w:rsidRPr="00F97E50">
              <w:rPr>
                <w:rFonts w:eastAsia="Yu Mincho"/>
                <w:lang w:eastAsia="ja-JP"/>
              </w:rPr>
              <w:t>mobile library management system application</w:t>
            </w:r>
            <w:r w:rsidRPr="000B0044">
              <w:rPr>
                <w:rFonts w:eastAsia="Yu Mincho"/>
                <w:lang w:eastAsia="ja-JP"/>
              </w:rPr>
              <w:t xml:space="preserve"> is not characterized </w:t>
            </w:r>
            <w:r>
              <w:rPr>
                <w:rFonts w:eastAsia="Yu Mincho"/>
                <w:lang w:eastAsia="ja-JP"/>
              </w:rPr>
              <w:t>by</w:t>
            </w:r>
            <w:r w:rsidRPr="000B0044">
              <w:rPr>
                <w:rFonts w:eastAsia="Yu Mincho"/>
                <w:lang w:eastAsia="ja-JP"/>
              </w:rPr>
              <w:t xml:space="preserve"> stress.</w:t>
            </w:r>
          </w:p>
        </w:tc>
      </w:tr>
      <w:tr w:rsidR="00924F41" w14:paraId="5D5190AB" w14:textId="77777777" w:rsidTr="00924F41">
        <w:trPr>
          <w:trHeight w:val="669"/>
        </w:trPr>
        <w:tc>
          <w:tcPr>
            <w:tcW w:w="4117" w:type="dxa"/>
          </w:tcPr>
          <w:p w14:paraId="56B3287E" w14:textId="77777777" w:rsidR="00924F41" w:rsidRDefault="00924F41" w:rsidP="007719E0">
            <w:pPr>
              <w:spacing w:line="360" w:lineRule="auto"/>
              <w:jc w:val="center"/>
            </w:pPr>
            <w:r>
              <w:t>EE02:</w:t>
            </w:r>
          </w:p>
        </w:tc>
        <w:tc>
          <w:tcPr>
            <w:tcW w:w="4182" w:type="dxa"/>
          </w:tcPr>
          <w:p w14:paraId="32255599" w14:textId="478B8BFC" w:rsidR="00924F41" w:rsidRDefault="00924F41" w:rsidP="007719E0">
            <w:pPr>
              <w:spacing w:line="360" w:lineRule="auto"/>
              <w:jc w:val="center"/>
            </w:pPr>
            <w:r w:rsidRPr="000B0044">
              <w:rPr>
                <w:rFonts w:eastAsia="Yu Mincho"/>
                <w:lang w:eastAsia="ja-JP"/>
              </w:rPr>
              <w:t xml:space="preserve">I do not require much technical knowledge to use </w:t>
            </w:r>
            <w:r>
              <w:rPr>
                <w:rFonts w:eastAsia="Yu Mincho"/>
                <w:lang w:eastAsia="ja-JP"/>
              </w:rPr>
              <w:t xml:space="preserve">the </w:t>
            </w:r>
            <w:r w:rsidRPr="00D1613F">
              <w:rPr>
                <w:rFonts w:eastAsia="Yu Mincho"/>
                <w:lang w:eastAsia="ja-JP"/>
              </w:rPr>
              <w:t>mobile library management system</w:t>
            </w:r>
            <w:r>
              <w:rPr>
                <w:rFonts w:eastAsia="Yu Mincho"/>
                <w:lang w:eastAsia="ja-JP"/>
              </w:rPr>
              <w:t xml:space="preserve"> </w:t>
            </w:r>
            <w:r w:rsidRPr="000B0044">
              <w:rPr>
                <w:rFonts w:eastAsia="Yu Mincho"/>
                <w:lang w:eastAsia="ja-JP"/>
              </w:rPr>
              <w:t>application.</w:t>
            </w:r>
          </w:p>
        </w:tc>
      </w:tr>
      <w:tr w:rsidR="00924F41" w14:paraId="591792E6" w14:textId="77777777" w:rsidTr="00924F41">
        <w:trPr>
          <w:trHeight w:val="979"/>
        </w:trPr>
        <w:tc>
          <w:tcPr>
            <w:tcW w:w="4117" w:type="dxa"/>
          </w:tcPr>
          <w:p w14:paraId="1D27D1E8" w14:textId="77777777" w:rsidR="00924F41" w:rsidRDefault="00924F41" w:rsidP="007719E0">
            <w:pPr>
              <w:spacing w:line="360" w:lineRule="auto"/>
              <w:jc w:val="center"/>
            </w:pPr>
            <w:r>
              <w:t>EE03:</w:t>
            </w:r>
          </w:p>
        </w:tc>
        <w:tc>
          <w:tcPr>
            <w:tcW w:w="4182" w:type="dxa"/>
          </w:tcPr>
          <w:p w14:paraId="3FDE956F" w14:textId="7E33ED84" w:rsidR="00924F41" w:rsidRDefault="00924F41" w:rsidP="007719E0">
            <w:pPr>
              <w:spacing w:line="360" w:lineRule="auto"/>
              <w:jc w:val="center"/>
            </w:pPr>
            <w:r w:rsidRPr="000B0044">
              <w:rPr>
                <w:rFonts w:eastAsia="Yu Mincho"/>
                <w:lang w:eastAsia="ja-JP"/>
              </w:rPr>
              <w:t xml:space="preserve">The use of </w:t>
            </w:r>
            <w:r>
              <w:rPr>
                <w:rFonts w:eastAsia="Yu Mincho"/>
                <w:lang w:eastAsia="ja-JP"/>
              </w:rPr>
              <w:t xml:space="preserve">the </w:t>
            </w:r>
            <w:r w:rsidRPr="00D1613F">
              <w:rPr>
                <w:rFonts w:eastAsia="Yu Mincho"/>
                <w:lang w:eastAsia="ja-JP"/>
              </w:rPr>
              <w:t>mobile library management system</w:t>
            </w:r>
            <w:r w:rsidRPr="000B0044">
              <w:rPr>
                <w:rFonts w:eastAsia="Yu Mincho"/>
                <w:lang w:eastAsia="ja-JP"/>
              </w:rPr>
              <w:t xml:space="preserve"> application reduces time</w:t>
            </w:r>
            <w:r>
              <w:rPr>
                <w:rFonts w:eastAsia="Yu Mincho"/>
                <w:lang w:eastAsia="ja-JP"/>
              </w:rPr>
              <w:t xml:space="preserve"> </w:t>
            </w:r>
            <w:r w:rsidRPr="000B0044">
              <w:rPr>
                <w:rFonts w:eastAsia="Yu Mincho"/>
                <w:lang w:eastAsia="ja-JP"/>
              </w:rPr>
              <w:t>and effort.</w:t>
            </w:r>
          </w:p>
        </w:tc>
      </w:tr>
      <w:tr w:rsidR="00924F41" w14:paraId="443331A4" w14:textId="77777777" w:rsidTr="00924F41">
        <w:trPr>
          <w:trHeight w:val="669"/>
        </w:trPr>
        <w:tc>
          <w:tcPr>
            <w:tcW w:w="4117" w:type="dxa"/>
          </w:tcPr>
          <w:p w14:paraId="786B57A5" w14:textId="77777777" w:rsidR="00924F41" w:rsidRDefault="00924F41" w:rsidP="007719E0">
            <w:pPr>
              <w:spacing w:line="360" w:lineRule="auto"/>
              <w:jc w:val="center"/>
            </w:pPr>
            <w:r>
              <w:lastRenderedPageBreak/>
              <w:t>EE04:</w:t>
            </w:r>
          </w:p>
        </w:tc>
        <w:tc>
          <w:tcPr>
            <w:tcW w:w="4182" w:type="dxa"/>
          </w:tcPr>
          <w:p w14:paraId="5ECF8314" w14:textId="77777777" w:rsidR="00924F41" w:rsidRDefault="00924F41" w:rsidP="007719E0">
            <w:pPr>
              <w:spacing w:line="360" w:lineRule="auto"/>
              <w:jc w:val="both"/>
              <w:rPr>
                <w:rFonts w:eastAsia="Yu Mincho"/>
                <w:lang w:eastAsia="ja-JP"/>
              </w:rPr>
            </w:pPr>
            <w:r w:rsidRPr="000B0044">
              <w:rPr>
                <w:rFonts w:eastAsia="Yu Mincho"/>
                <w:lang w:eastAsia="ja-JP"/>
              </w:rPr>
              <w:t xml:space="preserve">The use of </w:t>
            </w:r>
            <w:r>
              <w:rPr>
                <w:rFonts w:eastAsia="Yu Mincho"/>
                <w:lang w:eastAsia="ja-JP"/>
              </w:rPr>
              <w:t xml:space="preserve">the </w:t>
            </w:r>
            <w:r w:rsidRPr="00D1613F">
              <w:rPr>
                <w:rFonts w:eastAsia="Yu Mincho"/>
                <w:lang w:eastAsia="ja-JP"/>
              </w:rPr>
              <w:t>mobile library management system</w:t>
            </w:r>
            <w:r w:rsidRPr="000B0044">
              <w:rPr>
                <w:rFonts w:eastAsia="Yu Mincho"/>
                <w:lang w:eastAsia="ja-JP"/>
              </w:rPr>
              <w:t xml:space="preserve"> application is not frustratin</w:t>
            </w:r>
            <w:r>
              <w:rPr>
                <w:rFonts w:eastAsia="Yu Mincho"/>
                <w:lang w:eastAsia="ja-JP"/>
              </w:rPr>
              <w:t>g.</w:t>
            </w:r>
          </w:p>
          <w:p w14:paraId="490E49D4" w14:textId="36D9DBBC" w:rsidR="00924F41" w:rsidRPr="00924F41" w:rsidRDefault="00924F41" w:rsidP="007719E0">
            <w:pPr>
              <w:spacing w:line="360" w:lineRule="auto"/>
              <w:jc w:val="center"/>
            </w:pPr>
          </w:p>
        </w:tc>
      </w:tr>
    </w:tbl>
    <w:p w14:paraId="29B482CA" w14:textId="2B5EDBE0" w:rsidR="00F6601E" w:rsidRPr="00924F41" w:rsidRDefault="00924F41" w:rsidP="007719E0">
      <w:pPr>
        <w:widowControl w:val="0"/>
        <w:spacing w:line="360" w:lineRule="auto"/>
        <w:jc w:val="center"/>
      </w:pPr>
      <w:r>
        <w:t>Table 4: Effort Expectancy Evaluation</w:t>
      </w:r>
    </w:p>
    <w:p w14:paraId="5E367219" w14:textId="69C4094A" w:rsidR="00F6601E" w:rsidRDefault="00F6601E" w:rsidP="007719E0">
      <w:pPr>
        <w:widowControl w:val="0"/>
        <w:spacing w:line="360" w:lineRule="auto"/>
        <w:jc w:val="both"/>
      </w:pPr>
    </w:p>
    <w:p w14:paraId="20A53E6A" w14:textId="7E583CE0" w:rsidR="00F6601E" w:rsidRDefault="00F6601E" w:rsidP="007719E0">
      <w:pPr>
        <w:widowControl w:val="0"/>
        <w:spacing w:line="360" w:lineRule="auto"/>
        <w:jc w:val="both"/>
      </w:pPr>
    </w:p>
    <w:tbl>
      <w:tblPr>
        <w:tblStyle w:val="a6"/>
        <w:tblW w:w="0" w:type="auto"/>
        <w:tblLook w:val="04A0" w:firstRow="1" w:lastRow="0" w:firstColumn="1" w:lastColumn="0" w:noHBand="0" w:noVBand="1"/>
      </w:tblPr>
      <w:tblGrid>
        <w:gridCol w:w="4123"/>
        <w:gridCol w:w="4176"/>
      </w:tblGrid>
      <w:tr w:rsidR="00924F41" w14:paraId="058851E4" w14:textId="77777777" w:rsidTr="00924F41">
        <w:tc>
          <w:tcPr>
            <w:tcW w:w="8299" w:type="dxa"/>
            <w:gridSpan w:val="2"/>
          </w:tcPr>
          <w:p w14:paraId="46C8BB28" w14:textId="4EFB53AA" w:rsidR="00924F41" w:rsidRPr="004355D7" w:rsidRDefault="00924F41" w:rsidP="007719E0">
            <w:pPr>
              <w:spacing w:line="360" w:lineRule="auto"/>
              <w:jc w:val="center"/>
              <w:rPr>
                <w:b/>
                <w:bCs/>
              </w:rPr>
            </w:pPr>
            <w:r w:rsidRPr="004355D7">
              <w:rPr>
                <w:b/>
                <w:bCs/>
              </w:rPr>
              <w:t xml:space="preserve">FC (Facilitating conditions): </w:t>
            </w:r>
            <w:r w:rsidR="00E0615F" w:rsidRPr="00E0615F">
              <w:rPr>
                <w:b/>
                <w:bCs/>
              </w:rPr>
              <w:t xml:space="preserve">It is crucial to aid and support </w:t>
            </w:r>
            <w:r w:rsidR="00427BE0" w:rsidRPr="00E0615F">
              <w:rPr>
                <w:b/>
                <w:bCs/>
              </w:rPr>
              <w:t>organizational</w:t>
            </w:r>
            <w:r w:rsidR="00E0615F" w:rsidRPr="00E0615F">
              <w:rPr>
                <w:b/>
                <w:bCs/>
              </w:rPr>
              <w:t xml:space="preserve"> management efforts by using FC to determine the influence on application usage.</w:t>
            </w:r>
          </w:p>
          <w:p w14:paraId="1DC0B910" w14:textId="77777777" w:rsidR="00924F41" w:rsidRDefault="00924F41" w:rsidP="007719E0">
            <w:pPr>
              <w:spacing w:line="360" w:lineRule="auto"/>
              <w:jc w:val="center"/>
            </w:pPr>
          </w:p>
        </w:tc>
      </w:tr>
      <w:tr w:rsidR="00924F41" w14:paraId="188460D4" w14:textId="77777777" w:rsidTr="00924F41">
        <w:tc>
          <w:tcPr>
            <w:tcW w:w="4123" w:type="dxa"/>
          </w:tcPr>
          <w:p w14:paraId="59BA3859" w14:textId="77777777" w:rsidR="00924F41" w:rsidRDefault="00924F41" w:rsidP="007719E0">
            <w:pPr>
              <w:spacing w:line="360" w:lineRule="auto"/>
              <w:jc w:val="center"/>
            </w:pPr>
            <w:r>
              <w:t>FC01:</w:t>
            </w:r>
          </w:p>
        </w:tc>
        <w:tc>
          <w:tcPr>
            <w:tcW w:w="4176" w:type="dxa"/>
          </w:tcPr>
          <w:p w14:paraId="0C4D9CC8" w14:textId="012B1264" w:rsidR="00924F41" w:rsidRDefault="00E0615F" w:rsidP="007719E0">
            <w:pPr>
              <w:spacing w:line="360" w:lineRule="auto"/>
              <w:jc w:val="center"/>
            </w:pPr>
            <w:r w:rsidRPr="00CB3F55">
              <w:rPr>
                <w:rFonts w:eastAsia="Yu Mincho"/>
                <w:lang w:eastAsia="ja-JP"/>
              </w:rPr>
              <w:t xml:space="preserve">The library encourages the use of mobile </w:t>
            </w:r>
            <w:r>
              <w:rPr>
                <w:rFonts w:eastAsia="Yu Mincho"/>
                <w:lang w:eastAsia="ja-JP"/>
              </w:rPr>
              <w:t>l</w:t>
            </w:r>
            <w:r w:rsidRPr="00CB3F55">
              <w:rPr>
                <w:rFonts w:eastAsia="Yu Mincho"/>
                <w:lang w:eastAsia="ja-JP"/>
              </w:rPr>
              <w:t xml:space="preserve">ibrary </w:t>
            </w:r>
            <w:r>
              <w:rPr>
                <w:rFonts w:eastAsia="Yu Mincho"/>
                <w:lang w:eastAsia="ja-JP"/>
              </w:rPr>
              <w:t>m</w:t>
            </w:r>
            <w:r w:rsidRPr="00CB3F55">
              <w:rPr>
                <w:rFonts w:eastAsia="Yu Mincho"/>
                <w:lang w:eastAsia="ja-JP"/>
              </w:rPr>
              <w:t xml:space="preserve">anagement </w:t>
            </w:r>
            <w:r>
              <w:rPr>
                <w:rFonts w:eastAsia="Yu Mincho"/>
                <w:lang w:eastAsia="ja-JP"/>
              </w:rPr>
              <w:t>s</w:t>
            </w:r>
            <w:r w:rsidRPr="00CB3F55">
              <w:rPr>
                <w:rFonts w:eastAsia="Yu Mincho"/>
                <w:lang w:eastAsia="ja-JP"/>
              </w:rPr>
              <w:t>ystem applications.</w:t>
            </w:r>
          </w:p>
        </w:tc>
      </w:tr>
      <w:tr w:rsidR="00924F41" w14:paraId="29F78743" w14:textId="77777777" w:rsidTr="00924F41">
        <w:tc>
          <w:tcPr>
            <w:tcW w:w="4123" w:type="dxa"/>
          </w:tcPr>
          <w:p w14:paraId="29835306" w14:textId="77777777" w:rsidR="00924F41" w:rsidRDefault="00924F41" w:rsidP="007719E0">
            <w:pPr>
              <w:spacing w:line="360" w:lineRule="auto"/>
              <w:jc w:val="center"/>
            </w:pPr>
            <w:r>
              <w:t>FC02:</w:t>
            </w:r>
          </w:p>
        </w:tc>
        <w:tc>
          <w:tcPr>
            <w:tcW w:w="4176" w:type="dxa"/>
          </w:tcPr>
          <w:p w14:paraId="2E14D4E3" w14:textId="7D4B0C88" w:rsidR="00924F41" w:rsidRDefault="00E0615F" w:rsidP="007719E0">
            <w:pPr>
              <w:spacing w:line="360" w:lineRule="auto"/>
              <w:jc w:val="center"/>
            </w:pPr>
            <w:r w:rsidRPr="000B0044">
              <w:rPr>
                <w:rFonts w:eastAsia="Yu Mincho"/>
                <w:lang w:eastAsia="ja-JP"/>
              </w:rPr>
              <w:t>Limited Internet connection and inadequate bandwidth in my university do not motivate me to use</w:t>
            </w:r>
            <w:r w:rsidRPr="00BB1C32">
              <w:rPr>
                <w:rFonts w:eastAsia="Yu Mincho"/>
                <w:lang w:eastAsia="ja-JP"/>
              </w:rPr>
              <w:t xml:space="preserve"> </w:t>
            </w:r>
            <w:r w:rsidRPr="00CB3F55">
              <w:rPr>
                <w:rFonts w:eastAsia="Yu Mincho"/>
                <w:lang w:eastAsia="ja-JP"/>
              </w:rPr>
              <w:t xml:space="preserve">mobile </w:t>
            </w:r>
            <w:r>
              <w:rPr>
                <w:rFonts w:eastAsia="Yu Mincho"/>
                <w:lang w:eastAsia="ja-JP"/>
              </w:rPr>
              <w:t>l</w:t>
            </w:r>
            <w:r w:rsidRPr="00CB3F55">
              <w:rPr>
                <w:rFonts w:eastAsia="Yu Mincho"/>
                <w:lang w:eastAsia="ja-JP"/>
              </w:rPr>
              <w:t xml:space="preserve">ibrary </w:t>
            </w:r>
            <w:r>
              <w:rPr>
                <w:rFonts w:eastAsia="Yu Mincho"/>
                <w:lang w:eastAsia="ja-JP"/>
              </w:rPr>
              <w:t>m</w:t>
            </w:r>
            <w:r w:rsidRPr="00CB3F55">
              <w:rPr>
                <w:rFonts w:eastAsia="Yu Mincho"/>
                <w:lang w:eastAsia="ja-JP"/>
              </w:rPr>
              <w:t xml:space="preserve">anagement </w:t>
            </w:r>
            <w:r>
              <w:rPr>
                <w:rFonts w:eastAsia="Yu Mincho"/>
                <w:lang w:eastAsia="ja-JP"/>
              </w:rPr>
              <w:t>s</w:t>
            </w:r>
            <w:r w:rsidRPr="00CB3F55">
              <w:rPr>
                <w:rFonts w:eastAsia="Yu Mincho"/>
                <w:lang w:eastAsia="ja-JP"/>
              </w:rPr>
              <w:t>ystem applications</w:t>
            </w:r>
            <w:r w:rsidR="00631C43">
              <w:rPr>
                <w:rFonts w:eastAsia="Yu Mincho"/>
                <w:lang w:eastAsia="ja-JP"/>
              </w:rPr>
              <w:t>.</w:t>
            </w:r>
          </w:p>
          <w:p w14:paraId="7037DBC8" w14:textId="77777777" w:rsidR="00924F41" w:rsidRDefault="00924F41" w:rsidP="007719E0">
            <w:pPr>
              <w:spacing w:line="360" w:lineRule="auto"/>
              <w:jc w:val="center"/>
            </w:pPr>
          </w:p>
        </w:tc>
      </w:tr>
      <w:tr w:rsidR="00924F41" w14:paraId="285EAB2B" w14:textId="77777777" w:rsidTr="00924F41">
        <w:tc>
          <w:tcPr>
            <w:tcW w:w="4123" w:type="dxa"/>
          </w:tcPr>
          <w:p w14:paraId="180CD5B5" w14:textId="77777777" w:rsidR="00924F41" w:rsidRDefault="00924F41" w:rsidP="007719E0">
            <w:pPr>
              <w:spacing w:line="360" w:lineRule="auto"/>
              <w:jc w:val="center"/>
            </w:pPr>
            <w:r>
              <w:t>FC03:</w:t>
            </w:r>
          </w:p>
        </w:tc>
        <w:tc>
          <w:tcPr>
            <w:tcW w:w="4176" w:type="dxa"/>
          </w:tcPr>
          <w:p w14:paraId="3F6F355B" w14:textId="2275B80B" w:rsidR="00924F41" w:rsidRDefault="00E0615F" w:rsidP="007719E0">
            <w:pPr>
              <w:spacing w:line="360" w:lineRule="auto"/>
              <w:jc w:val="center"/>
            </w:pPr>
            <w:r w:rsidRPr="00DC52A6">
              <w:rPr>
                <w:rFonts w:eastAsia="Yu Mincho"/>
                <w:lang w:eastAsia="ja-JP"/>
              </w:rPr>
              <w:t>I find it very convenient to use the mobile library management system to book and borrow books etc.</w:t>
            </w:r>
          </w:p>
        </w:tc>
      </w:tr>
    </w:tbl>
    <w:p w14:paraId="12E582BF" w14:textId="56BB5951" w:rsidR="00924F41" w:rsidRDefault="00924F41" w:rsidP="007719E0">
      <w:pPr>
        <w:spacing w:line="360" w:lineRule="auto"/>
        <w:jc w:val="center"/>
      </w:pPr>
      <w:r>
        <w:t>Table 5: Facilitating Conditions Evaluation</w:t>
      </w:r>
    </w:p>
    <w:p w14:paraId="1A244B73" w14:textId="7D6F27CE" w:rsidR="00F6601E" w:rsidRPr="00924F41" w:rsidRDefault="00F6601E" w:rsidP="007719E0">
      <w:pPr>
        <w:widowControl w:val="0"/>
        <w:spacing w:line="360" w:lineRule="auto"/>
        <w:jc w:val="both"/>
      </w:pPr>
    </w:p>
    <w:p w14:paraId="2C571069" w14:textId="66811E8B" w:rsidR="00F6601E" w:rsidRPr="00422945" w:rsidRDefault="00422945" w:rsidP="007719E0">
      <w:pPr>
        <w:pStyle w:val="3"/>
        <w:spacing w:line="360" w:lineRule="auto"/>
        <w:rPr>
          <w:sz w:val="24"/>
          <w:szCs w:val="24"/>
        </w:rPr>
      </w:pPr>
      <w:bookmarkStart w:id="85" w:name="_Toc109850209"/>
      <w:r w:rsidRPr="00422945">
        <w:rPr>
          <w:sz w:val="24"/>
          <w:szCs w:val="24"/>
        </w:rPr>
        <w:t>5.</w:t>
      </w:r>
      <w:r w:rsidR="0009599E">
        <w:rPr>
          <w:sz w:val="24"/>
          <w:szCs w:val="24"/>
        </w:rPr>
        <w:t>3</w:t>
      </w:r>
      <w:r w:rsidRPr="00422945">
        <w:rPr>
          <w:sz w:val="24"/>
          <w:szCs w:val="24"/>
        </w:rPr>
        <w:t xml:space="preserve">.2 </w:t>
      </w:r>
      <w:r w:rsidR="00427BE0" w:rsidRPr="00422945">
        <w:rPr>
          <w:sz w:val="24"/>
          <w:szCs w:val="24"/>
        </w:rPr>
        <w:t>Hypotheses Development</w:t>
      </w:r>
      <w:bookmarkEnd w:id="85"/>
    </w:p>
    <w:p w14:paraId="356BF96F" w14:textId="74755BA7" w:rsidR="00F6601E" w:rsidRDefault="00427BE0" w:rsidP="007719E0">
      <w:pPr>
        <w:widowControl w:val="0"/>
        <w:spacing w:line="360" w:lineRule="auto"/>
        <w:jc w:val="both"/>
      </w:pPr>
      <w:r w:rsidRPr="00427BE0">
        <w:rPr>
          <w:b/>
          <w:bCs/>
        </w:rPr>
        <w:t>H1</w:t>
      </w:r>
      <w:r w:rsidRPr="00427BE0">
        <w:t>: Performance expectations have a positive impact on user behavior in adopting a mobile library management system.</w:t>
      </w:r>
    </w:p>
    <w:p w14:paraId="4215093A" w14:textId="4619BAF4" w:rsidR="00F6601E" w:rsidRDefault="00427BE0" w:rsidP="007719E0">
      <w:pPr>
        <w:widowControl w:val="0"/>
        <w:spacing w:line="360" w:lineRule="auto"/>
        <w:jc w:val="both"/>
      </w:pPr>
      <w:r w:rsidRPr="00427BE0">
        <w:rPr>
          <w:b/>
          <w:bCs/>
        </w:rPr>
        <w:t>H2:</w:t>
      </w:r>
      <w:r w:rsidRPr="00427BE0">
        <w:t xml:space="preserve"> Efforts are expected to have a positive impact on user adoption of mobile library management systems.</w:t>
      </w:r>
    </w:p>
    <w:p w14:paraId="0B92D188" w14:textId="493EEF6C" w:rsidR="00F6601E" w:rsidRDefault="00422945" w:rsidP="007719E0">
      <w:pPr>
        <w:widowControl w:val="0"/>
        <w:spacing w:line="360" w:lineRule="auto"/>
        <w:jc w:val="both"/>
      </w:pPr>
      <w:r w:rsidRPr="00422945">
        <w:rPr>
          <w:b/>
          <w:bCs/>
        </w:rPr>
        <w:t>H3:</w:t>
      </w:r>
      <w:r w:rsidRPr="00422945">
        <w:t xml:space="preserve"> Facilitation conditions have a positive impact on users' behavior in adopting mobile library management systems.</w:t>
      </w:r>
    </w:p>
    <w:p w14:paraId="1567BB23" w14:textId="0E73DE2D" w:rsidR="00F6601E" w:rsidRDefault="000E6F9D" w:rsidP="007719E0">
      <w:pPr>
        <w:widowControl w:val="0"/>
        <w:spacing w:line="360" w:lineRule="auto"/>
        <w:jc w:val="both"/>
      </w:pPr>
      <w:r w:rsidRPr="000E6F9D">
        <w:t xml:space="preserve">Internal consistency reliability was determined using composite reliability (CR) and Cronbach's alpha. The measurement of various items on the same test is known as </w:t>
      </w:r>
      <w:r w:rsidRPr="000E6F9D">
        <w:lastRenderedPageBreak/>
        <w:t>internal consistency reliability. It calculates Cronbach's alpha to check if the findings produce similar scores by measuring all item variance. It is advised that both CR and Cronbach's alpha values be higher than 0.7.</w:t>
      </w:r>
    </w:p>
    <w:p w14:paraId="052DCDA5" w14:textId="296539C0" w:rsidR="00F6601E" w:rsidRPr="000E6F9D" w:rsidRDefault="000E6F9D" w:rsidP="007719E0">
      <w:pPr>
        <w:pStyle w:val="3"/>
        <w:spacing w:line="360" w:lineRule="auto"/>
        <w:rPr>
          <w:sz w:val="24"/>
          <w:szCs w:val="24"/>
        </w:rPr>
      </w:pPr>
      <w:bookmarkStart w:id="86" w:name="_Toc109850210"/>
      <w:r w:rsidRPr="000E6F9D">
        <w:rPr>
          <w:sz w:val="24"/>
          <w:szCs w:val="24"/>
        </w:rPr>
        <w:t>5.</w:t>
      </w:r>
      <w:r w:rsidR="0009599E">
        <w:rPr>
          <w:sz w:val="24"/>
          <w:szCs w:val="24"/>
        </w:rPr>
        <w:t>3</w:t>
      </w:r>
      <w:r w:rsidRPr="000E6F9D">
        <w:rPr>
          <w:sz w:val="24"/>
          <w:szCs w:val="24"/>
        </w:rPr>
        <w:t>.3 User Acceptance Test</w:t>
      </w:r>
      <w:bookmarkEnd w:id="86"/>
    </w:p>
    <w:p w14:paraId="5EAAE26D" w14:textId="77777777" w:rsidR="002A49BB" w:rsidRDefault="002A49BB" w:rsidP="007719E0">
      <w:pPr>
        <w:spacing w:line="360" w:lineRule="auto"/>
        <w:jc w:val="both"/>
      </w:pPr>
      <w:r>
        <w:t xml:space="preserve">This survey has been conducted through the UTAUT model. This survey aims to test user acceptance of the </w:t>
      </w:r>
      <w:r w:rsidRPr="00DC52A6">
        <w:rPr>
          <w:rFonts w:eastAsia="Yu Mincho"/>
          <w:lang w:eastAsia="ja-JP"/>
        </w:rPr>
        <w:t>mobile library management system</w:t>
      </w:r>
      <w:r>
        <w:t xml:space="preserve"> application and find out which part can be improved in future development. This study is carried out at UCSI University and took about 15 respondents to take part in this survey.</w:t>
      </w:r>
    </w:p>
    <w:p w14:paraId="5CBD4C6F" w14:textId="67DBED4C" w:rsidR="002A49BB" w:rsidRPr="008F5387" w:rsidRDefault="002A49BB" w:rsidP="007719E0">
      <w:pPr>
        <w:spacing w:line="360" w:lineRule="auto"/>
        <w:jc w:val="both"/>
      </w:pPr>
      <w:r>
        <w:t xml:space="preserve">Throughout the survey, there is 73.3% of the </w:t>
      </w:r>
      <w:r w:rsidR="00631C43">
        <w:t>respondents</w:t>
      </w:r>
      <w:r>
        <w:t xml:space="preserve"> are aged range 18 to 25, and 26.7% of the </w:t>
      </w:r>
      <w:r w:rsidR="00631C43">
        <w:t>respondents</w:t>
      </w:r>
      <w:r>
        <w:t xml:space="preserve"> are around 26 to 30. 60% of the respondents are Male and 40% are Female.</w:t>
      </w:r>
    </w:p>
    <w:p w14:paraId="652A1A2F" w14:textId="77777777" w:rsidR="002A49BB" w:rsidRPr="008F5387" w:rsidRDefault="002A49BB" w:rsidP="007719E0">
      <w:pPr>
        <w:spacing w:line="360" w:lineRule="auto"/>
        <w:jc w:val="both"/>
        <w:rPr>
          <w:rFonts w:ascii="Arial" w:hAnsi="Arial" w:cs="Arial"/>
          <w:color w:val="202124"/>
          <w:sz w:val="21"/>
          <w:szCs w:val="21"/>
          <w:shd w:val="clear" w:color="auto" w:fill="FFFFFF"/>
        </w:rPr>
      </w:pPr>
      <w:r>
        <w:t>Cronbach’s alpha (</w:t>
      </w:r>
      <w:r>
        <w:rPr>
          <w:rFonts w:ascii="Arial" w:hAnsi="Arial" w:cs="Arial"/>
          <w:color w:val="202124"/>
          <w:sz w:val="21"/>
          <w:szCs w:val="21"/>
          <w:shd w:val="clear" w:color="auto" w:fill="FFFFFF"/>
        </w:rPr>
        <w:t>α)</w:t>
      </w:r>
    </w:p>
    <w:p w14:paraId="5C49107D" w14:textId="25B15538" w:rsidR="00F6601E" w:rsidRPr="002A49BB" w:rsidRDefault="002A49BB" w:rsidP="007719E0">
      <w:pPr>
        <w:spacing w:line="360" w:lineRule="auto"/>
        <w:jc w:val="both"/>
      </w:pPr>
      <w:r>
        <w:t>The formula used to find Cronbach's alpha value is:</w:t>
      </w:r>
    </w:p>
    <w:p w14:paraId="7BE69967" w14:textId="15DA94F8" w:rsidR="00F6601E" w:rsidRDefault="002A49BB" w:rsidP="007719E0">
      <w:pPr>
        <w:widowControl w:val="0"/>
        <w:spacing w:line="360" w:lineRule="auto"/>
        <w:jc w:val="center"/>
      </w:pPr>
      <w:r>
        <w:rPr>
          <w:noProof/>
        </w:rPr>
        <w:drawing>
          <wp:inline distT="0" distB="0" distL="0" distR="0" wp14:anchorId="105C0D7C" wp14:editId="5BFD0CA2">
            <wp:extent cx="1359535" cy="628015"/>
            <wp:effectExtent l="0" t="0" r="0" b="63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359535" cy="628015"/>
                    </a:xfrm>
                    <a:prstGeom prst="rect">
                      <a:avLst/>
                    </a:prstGeom>
                    <a:noFill/>
                  </pic:spPr>
                </pic:pic>
              </a:graphicData>
            </a:graphic>
          </wp:inline>
        </w:drawing>
      </w:r>
    </w:p>
    <w:p w14:paraId="635A5B25" w14:textId="3E13BC44" w:rsidR="002A49BB" w:rsidRDefault="002A49BB" w:rsidP="007719E0">
      <w:pPr>
        <w:spacing w:line="360" w:lineRule="auto"/>
        <w:jc w:val="center"/>
        <w:rPr>
          <w:sz w:val="20"/>
          <w:szCs w:val="20"/>
        </w:rPr>
      </w:pPr>
      <w:r w:rsidRPr="008F5387">
        <w:rPr>
          <w:sz w:val="20"/>
          <w:szCs w:val="20"/>
        </w:rPr>
        <w:t xml:space="preserve">Figure </w:t>
      </w:r>
      <w:r>
        <w:rPr>
          <w:sz w:val="20"/>
          <w:szCs w:val="20"/>
        </w:rPr>
        <w:t>48</w:t>
      </w:r>
      <w:r w:rsidRPr="008F5387">
        <w:rPr>
          <w:sz w:val="20"/>
          <w:szCs w:val="20"/>
        </w:rPr>
        <w:t>: Cronbach’s Alpha Formula</w:t>
      </w:r>
    </w:p>
    <w:p w14:paraId="162A4FBA" w14:textId="77777777" w:rsidR="002A49BB" w:rsidRPr="008F5387" w:rsidRDefault="002A49BB" w:rsidP="007719E0">
      <w:pPr>
        <w:spacing w:line="360" w:lineRule="auto"/>
        <w:jc w:val="center"/>
        <w:rPr>
          <w:sz w:val="20"/>
          <w:szCs w:val="20"/>
        </w:rPr>
      </w:pPr>
    </w:p>
    <w:p w14:paraId="14A47AF7" w14:textId="2D191698" w:rsidR="002A49BB" w:rsidRDefault="002A49BB" w:rsidP="007719E0">
      <w:pPr>
        <w:spacing w:line="360" w:lineRule="auto"/>
        <w:jc w:val="both"/>
      </w:pPr>
      <w:r>
        <w:t>To find Cronbach's alpha value, first should find every question’s variance.</w:t>
      </w:r>
    </w:p>
    <w:p w14:paraId="5872367A" w14:textId="6F86920D" w:rsidR="00F6601E" w:rsidRPr="002A49BB" w:rsidRDefault="002A49BB" w:rsidP="007719E0">
      <w:pPr>
        <w:widowControl w:val="0"/>
        <w:spacing w:line="360" w:lineRule="auto"/>
        <w:jc w:val="center"/>
      </w:pPr>
      <w:r>
        <w:rPr>
          <w:noProof/>
        </w:rPr>
        <w:drawing>
          <wp:inline distT="0" distB="0" distL="0" distR="0" wp14:anchorId="189DEA1F" wp14:editId="7D2B623A">
            <wp:extent cx="1789797" cy="385483"/>
            <wp:effectExtent l="0" t="0" r="1270" b="0"/>
            <wp:docPr id="106" name="Picture 10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text&#10;&#10;Description automatically generated"/>
                    <pic:cNvPicPr/>
                  </pic:nvPicPr>
                  <pic:blipFill>
                    <a:blip r:embed="rId91"/>
                    <a:stretch>
                      <a:fillRect/>
                    </a:stretch>
                  </pic:blipFill>
                  <pic:spPr>
                    <a:xfrm>
                      <a:off x="0" y="0"/>
                      <a:ext cx="1842598" cy="396855"/>
                    </a:xfrm>
                    <a:prstGeom prst="rect">
                      <a:avLst/>
                    </a:prstGeom>
                  </pic:spPr>
                </pic:pic>
              </a:graphicData>
            </a:graphic>
          </wp:inline>
        </w:drawing>
      </w:r>
    </w:p>
    <w:p w14:paraId="234EC72E" w14:textId="285C4F26" w:rsidR="00F6601E" w:rsidRPr="002A49BB" w:rsidRDefault="002A49BB" w:rsidP="007719E0">
      <w:pPr>
        <w:spacing w:line="360" w:lineRule="auto"/>
        <w:jc w:val="center"/>
        <w:rPr>
          <w:sz w:val="20"/>
          <w:szCs w:val="20"/>
        </w:rPr>
      </w:pPr>
      <w:r w:rsidRPr="008F5387">
        <w:rPr>
          <w:sz w:val="20"/>
          <w:szCs w:val="20"/>
        </w:rPr>
        <w:t xml:space="preserve">Figure </w:t>
      </w:r>
      <w:r>
        <w:rPr>
          <w:sz w:val="20"/>
          <w:szCs w:val="20"/>
        </w:rPr>
        <w:t>49</w:t>
      </w:r>
      <w:r w:rsidRPr="008F5387">
        <w:rPr>
          <w:sz w:val="20"/>
          <w:szCs w:val="20"/>
        </w:rPr>
        <w:t>: Variance formula</w:t>
      </w:r>
    </w:p>
    <w:p w14:paraId="68960A36" w14:textId="77777777" w:rsidR="008A0ACA" w:rsidRDefault="008A0ACA" w:rsidP="007719E0">
      <w:pPr>
        <w:widowControl w:val="0"/>
        <w:spacing w:line="360" w:lineRule="auto"/>
        <w:jc w:val="both"/>
        <w:rPr>
          <w:b/>
          <w:bCs/>
        </w:rPr>
      </w:pPr>
    </w:p>
    <w:p w14:paraId="1BB310D5" w14:textId="086D6A5C" w:rsidR="00F6601E" w:rsidRDefault="002A49BB" w:rsidP="007719E0">
      <w:pPr>
        <w:widowControl w:val="0"/>
        <w:spacing w:line="360" w:lineRule="auto"/>
        <w:jc w:val="both"/>
      </w:pPr>
      <w:r w:rsidRPr="00E71A66">
        <w:rPr>
          <w:b/>
          <w:bCs/>
        </w:rPr>
        <w:t>Performance Expectancy section:</w:t>
      </w:r>
    </w:p>
    <w:tbl>
      <w:tblPr>
        <w:tblStyle w:val="a6"/>
        <w:tblW w:w="0" w:type="auto"/>
        <w:jc w:val="center"/>
        <w:tblLook w:val="04A0" w:firstRow="1" w:lastRow="0" w:firstColumn="1" w:lastColumn="0" w:noHBand="0" w:noVBand="1"/>
      </w:tblPr>
      <w:tblGrid>
        <w:gridCol w:w="2595"/>
        <w:gridCol w:w="2595"/>
      </w:tblGrid>
      <w:tr w:rsidR="002A49BB" w14:paraId="56302D88" w14:textId="77777777" w:rsidTr="00B640D0">
        <w:trPr>
          <w:trHeight w:val="418"/>
          <w:jc w:val="center"/>
        </w:trPr>
        <w:tc>
          <w:tcPr>
            <w:tcW w:w="2595" w:type="dxa"/>
          </w:tcPr>
          <w:p w14:paraId="0CCF04CF" w14:textId="77777777" w:rsidR="002A49BB" w:rsidRDefault="002A49BB" w:rsidP="007719E0">
            <w:pPr>
              <w:spacing w:line="360" w:lineRule="auto"/>
              <w:jc w:val="center"/>
            </w:pPr>
            <w:r>
              <w:t>Question</w:t>
            </w:r>
          </w:p>
        </w:tc>
        <w:tc>
          <w:tcPr>
            <w:tcW w:w="2595" w:type="dxa"/>
          </w:tcPr>
          <w:p w14:paraId="7CF821A8" w14:textId="77777777" w:rsidR="002A49BB" w:rsidRDefault="002A49BB" w:rsidP="007719E0">
            <w:pPr>
              <w:spacing w:line="360" w:lineRule="auto"/>
              <w:jc w:val="center"/>
            </w:pPr>
            <w:r>
              <w:t>Variance</w:t>
            </w:r>
          </w:p>
        </w:tc>
      </w:tr>
      <w:tr w:rsidR="002A49BB" w14:paraId="44F52196" w14:textId="77777777" w:rsidTr="00B640D0">
        <w:trPr>
          <w:trHeight w:val="403"/>
          <w:jc w:val="center"/>
        </w:trPr>
        <w:tc>
          <w:tcPr>
            <w:tcW w:w="2595" w:type="dxa"/>
          </w:tcPr>
          <w:p w14:paraId="114F8BDB" w14:textId="77777777" w:rsidR="002A49BB" w:rsidRDefault="002A49BB" w:rsidP="007719E0">
            <w:pPr>
              <w:spacing w:line="360" w:lineRule="auto"/>
              <w:jc w:val="center"/>
            </w:pPr>
            <w:r>
              <w:t>1</w:t>
            </w:r>
          </w:p>
        </w:tc>
        <w:tc>
          <w:tcPr>
            <w:tcW w:w="2595" w:type="dxa"/>
          </w:tcPr>
          <w:p w14:paraId="33B5150B" w14:textId="77777777" w:rsidR="002A49BB" w:rsidRDefault="002A49BB" w:rsidP="007719E0">
            <w:pPr>
              <w:spacing w:line="360" w:lineRule="auto"/>
              <w:jc w:val="center"/>
            </w:pPr>
            <w:r w:rsidRPr="000542F5">
              <w:t>0.4028</w:t>
            </w:r>
          </w:p>
        </w:tc>
      </w:tr>
      <w:tr w:rsidR="002A49BB" w14:paraId="69FB31CE" w14:textId="77777777" w:rsidTr="00B640D0">
        <w:trPr>
          <w:trHeight w:val="418"/>
          <w:jc w:val="center"/>
        </w:trPr>
        <w:tc>
          <w:tcPr>
            <w:tcW w:w="2595" w:type="dxa"/>
          </w:tcPr>
          <w:p w14:paraId="0B164220" w14:textId="77777777" w:rsidR="002A49BB" w:rsidRDefault="002A49BB" w:rsidP="007719E0">
            <w:pPr>
              <w:spacing w:line="360" w:lineRule="auto"/>
              <w:jc w:val="center"/>
            </w:pPr>
            <w:r>
              <w:t>2</w:t>
            </w:r>
          </w:p>
        </w:tc>
        <w:tc>
          <w:tcPr>
            <w:tcW w:w="2595" w:type="dxa"/>
          </w:tcPr>
          <w:p w14:paraId="6FF375CD" w14:textId="77777777" w:rsidR="002A49BB" w:rsidRDefault="002A49BB" w:rsidP="007719E0">
            <w:pPr>
              <w:spacing w:line="360" w:lineRule="auto"/>
              <w:jc w:val="center"/>
            </w:pPr>
            <w:r w:rsidRPr="000542F5">
              <w:t>0.8339</w:t>
            </w:r>
          </w:p>
        </w:tc>
      </w:tr>
      <w:tr w:rsidR="002A49BB" w14:paraId="54FB7278" w14:textId="77777777" w:rsidTr="00B640D0">
        <w:trPr>
          <w:trHeight w:val="403"/>
          <w:jc w:val="center"/>
        </w:trPr>
        <w:tc>
          <w:tcPr>
            <w:tcW w:w="2595" w:type="dxa"/>
          </w:tcPr>
          <w:p w14:paraId="64B2A13F" w14:textId="77777777" w:rsidR="002A49BB" w:rsidRDefault="002A49BB" w:rsidP="007719E0">
            <w:pPr>
              <w:spacing w:line="360" w:lineRule="auto"/>
              <w:jc w:val="center"/>
            </w:pPr>
            <w:r>
              <w:t>3</w:t>
            </w:r>
          </w:p>
        </w:tc>
        <w:tc>
          <w:tcPr>
            <w:tcW w:w="2595" w:type="dxa"/>
          </w:tcPr>
          <w:p w14:paraId="33E0DFEE" w14:textId="77777777" w:rsidR="002A49BB" w:rsidRDefault="002A49BB" w:rsidP="007719E0">
            <w:pPr>
              <w:spacing w:line="360" w:lineRule="auto"/>
              <w:jc w:val="center"/>
            </w:pPr>
            <w:r w:rsidRPr="000542F5">
              <w:t>0.4028</w:t>
            </w:r>
          </w:p>
        </w:tc>
      </w:tr>
      <w:tr w:rsidR="002A49BB" w14:paraId="0C62EFBD" w14:textId="77777777" w:rsidTr="00B640D0">
        <w:trPr>
          <w:trHeight w:val="418"/>
          <w:jc w:val="center"/>
        </w:trPr>
        <w:tc>
          <w:tcPr>
            <w:tcW w:w="2595" w:type="dxa"/>
          </w:tcPr>
          <w:p w14:paraId="4D634A99" w14:textId="77777777" w:rsidR="002A49BB" w:rsidRDefault="002A49BB" w:rsidP="007719E0">
            <w:pPr>
              <w:spacing w:line="360" w:lineRule="auto"/>
              <w:jc w:val="center"/>
            </w:pPr>
            <w:r>
              <w:t>4</w:t>
            </w:r>
          </w:p>
        </w:tc>
        <w:tc>
          <w:tcPr>
            <w:tcW w:w="2595" w:type="dxa"/>
          </w:tcPr>
          <w:p w14:paraId="7531A3B9" w14:textId="77777777" w:rsidR="002A49BB" w:rsidRDefault="002A49BB" w:rsidP="007719E0">
            <w:pPr>
              <w:spacing w:line="360" w:lineRule="auto"/>
              <w:jc w:val="center"/>
            </w:pPr>
            <w:r w:rsidRPr="000542F5">
              <w:t>1.1195</w:t>
            </w:r>
          </w:p>
        </w:tc>
      </w:tr>
      <w:tr w:rsidR="002A49BB" w14:paraId="3156F79C" w14:textId="77777777" w:rsidTr="00B640D0">
        <w:trPr>
          <w:trHeight w:val="418"/>
          <w:jc w:val="center"/>
        </w:trPr>
        <w:tc>
          <w:tcPr>
            <w:tcW w:w="2595" w:type="dxa"/>
          </w:tcPr>
          <w:p w14:paraId="4A93DF21" w14:textId="77777777" w:rsidR="002A49BB" w:rsidRDefault="002A49BB" w:rsidP="007719E0">
            <w:pPr>
              <w:spacing w:line="360" w:lineRule="auto"/>
              <w:jc w:val="center"/>
            </w:pPr>
            <w:r>
              <w:t>5</w:t>
            </w:r>
          </w:p>
        </w:tc>
        <w:tc>
          <w:tcPr>
            <w:tcW w:w="2595" w:type="dxa"/>
          </w:tcPr>
          <w:p w14:paraId="25E3DB0B" w14:textId="77777777" w:rsidR="002A49BB" w:rsidRDefault="002A49BB" w:rsidP="007719E0">
            <w:pPr>
              <w:spacing w:line="360" w:lineRule="auto"/>
              <w:jc w:val="center"/>
            </w:pPr>
            <w:r w:rsidRPr="000542F5">
              <w:t>0.6952</w:t>
            </w:r>
          </w:p>
        </w:tc>
      </w:tr>
    </w:tbl>
    <w:p w14:paraId="24FA109E" w14:textId="7F9735A4" w:rsidR="002A49BB" w:rsidRPr="002A49BB" w:rsidRDefault="002A49BB" w:rsidP="007719E0">
      <w:pPr>
        <w:spacing w:line="360" w:lineRule="auto"/>
        <w:jc w:val="center"/>
        <w:rPr>
          <w:sz w:val="20"/>
          <w:szCs w:val="20"/>
        </w:rPr>
      </w:pPr>
      <w:r w:rsidRPr="00E71A66">
        <w:rPr>
          <w:sz w:val="20"/>
          <w:szCs w:val="20"/>
        </w:rPr>
        <w:t xml:space="preserve">Table </w:t>
      </w:r>
      <w:r w:rsidR="001F5E0A">
        <w:rPr>
          <w:sz w:val="20"/>
          <w:szCs w:val="20"/>
        </w:rPr>
        <w:t>6</w:t>
      </w:r>
      <w:r w:rsidRPr="00E71A66">
        <w:rPr>
          <w:sz w:val="20"/>
          <w:szCs w:val="20"/>
        </w:rPr>
        <w:t>: Performance Expectancy variance</w:t>
      </w:r>
    </w:p>
    <w:p w14:paraId="6C98FD83" w14:textId="77777777" w:rsidR="008A0ACA" w:rsidRDefault="008A0ACA" w:rsidP="007719E0">
      <w:pPr>
        <w:spacing w:line="360" w:lineRule="auto"/>
        <w:rPr>
          <w:b/>
          <w:bCs/>
        </w:rPr>
      </w:pPr>
    </w:p>
    <w:p w14:paraId="10C8F50B" w14:textId="77777777" w:rsidR="008A0ACA" w:rsidRDefault="008A0ACA" w:rsidP="007719E0">
      <w:pPr>
        <w:spacing w:line="360" w:lineRule="auto"/>
        <w:rPr>
          <w:b/>
          <w:bCs/>
        </w:rPr>
      </w:pPr>
    </w:p>
    <w:p w14:paraId="6548737E" w14:textId="75C13987" w:rsidR="002A49BB" w:rsidRPr="008F56F0" w:rsidRDefault="002A49BB" w:rsidP="007719E0">
      <w:pPr>
        <w:spacing w:line="360" w:lineRule="auto"/>
        <w:rPr>
          <w:b/>
          <w:bCs/>
        </w:rPr>
      </w:pPr>
      <w:r w:rsidRPr="008F56F0">
        <w:rPr>
          <w:b/>
          <w:bCs/>
        </w:rPr>
        <w:lastRenderedPageBreak/>
        <w:t>The variance of the Performance Expectancy Section is: 15.5536</w:t>
      </w:r>
    </w:p>
    <w:p w14:paraId="5F4CF1D0" w14:textId="77777777" w:rsidR="002A49BB" w:rsidRPr="009009F4" w:rsidRDefault="002A49BB" w:rsidP="007719E0">
      <w:pPr>
        <w:spacing w:line="360" w:lineRule="auto"/>
      </w:pPr>
      <w:r w:rsidRPr="004C11B6">
        <w:rPr>
          <w:noProof/>
        </w:rPr>
        <w:drawing>
          <wp:inline distT="0" distB="0" distL="0" distR="0" wp14:anchorId="77CBB5EF" wp14:editId="60699CA8">
            <wp:extent cx="5876925" cy="2286000"/>
            <wp:effectExtent l="0" t="0" r="9525" b="0"/>
            <wp:docPr id="75" name="图片 75" descr="电脑屏幕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电脑屏幕截图&#10;&#10;中度可信度描述已自动生成"/>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876925" cy="2286000"/>
                    </a:xfrm>
                    <a:prstGeom prst="rect">
                      <a:avLst/>
                    </a:prstGeom>
                    <a:noFill/>
                    <a:ln>
                      <a:noFill/>
                    </a:ln>
                  </pic:spPr>
                </pic:pic>
              </a:graphicData>
            </a:graphic>
          </wp:inline>
        </w:drawing>
      </w:r>
    </w:p>
    <w:p w14:paraId="7C35F99D" w14:textId="7F869DB8" w:rsidR="00F6601E" w:rsidRPr="002A49BB" w:rsidRDefault="002A49BB" w:rsidP="007719E0">
      <w:pPr>
        <w:spacing w:line="360" w:lineRule="auto"/>
        <w:jc w:val="center"/>
        <w:rPr>
          <w:sz w:val="20"/>
          <w:szCs w:val="20"/>
        </w:rPr>
      </w:pPr>
      <w:r w:rsidRPr="00E71A66">
        <w:rPr>
          <w:sz w:val="20"/>
          <w:szCs w:val="20"/>
        </w:rPr>
        <w:t xml:space="preserve">Figure </w:t>
      </w:r>
      <w:r w:rsidR="001F5E0A">
        <w:rPr>
          <w:sz w:val="20"/>
          <w:szCs w:val="20"/>
        </w:rPr>
        <w:t>50</w:t>
      </w:r>
      <w:r w:rsidRPr="00E71A66">
        <w:rPr>
          <w:sz w:val="20"/>
          <w:szCs w:val="20"/>
        </w:rPr>
        <w:t>: Total Column Variance of Performance Expectancy</w:t>
      </w:r>
    </w:p>
    <w:p w14:paraId="1522FA87" w14:textId="77777777" w:rsidR="002A49BB" w:rsidRDefault="002A49BB" w:rsidP="007719E0">
      <w:pPr>
        <w:spacing w:line="360" w:lineRule="auto"/>
        <w:jc w:val="both"/>
      </w:pPr>
      <w:r>
        <w:t xml:space="preserve">The Cronbach’s alpha value of the Performance Expectancy is: </w:t>
      </w:r>
    </w:p>
    <w:p w14:paraId="79F1D8A4" w14:textId="77777777" w:rsidR="002A49BB" w:rsidRDefault="002A49BB" w:rsidP="007719E0">
      <w:pPr>
        <w:spacing w:line="360" w:lineRule="auto"/>
        <w:jc w:val="both"/>
      </w:pPr>
      <w:r>
        <w:t>a = ( 5 / 4) ( (15.5536 – 3.4542) / 15.5536),</w:t>
      </w:r>
    </w:p>
    <w:p w14:paraId="4E111658" w14:textId="77777777" w:rsidR="002A49BB" w:rsidRDefault="002A49BB" w:rsidP="007719E0">
      <w:pPr>
        <w:spacing w:line="360" w:lineRule="auto"/>
        <w:jc w:val="both"/>
      </w:pPr>
      <w:r>
        <w:t>a = 0.9724</w:t>
      </w:r>
    </w:p>
    <w:p w14:paraId="00931719" w14:textId="77777777" w:rsidR="002A49BB" w:rsidRDefault="002A49BB" w:rsidP="007719E0">
      <w:pPr>
        <w:spacing w:line="360" w:lineRule="auto"/>
        <w:jc w:val="both"/>
      </w:pPr>
      <w:r>
        <w:t>Fulfill the minimum acceptance requirement.</w:t>
      </w:r>
    </w:p>
    <w:p w14:paraId="0B638D6C" w14:textId="05352621" w:rsidR="00F6601E" w:rsidRPr="002A49BB" w:rsidRDefault="00F6601E" w:rsidP="007719E0">
      <w:pPr>
        <w:widowControl w:val="0"/>
        <w:spacing w:line="360" w:lineRule="auto"/>
        <w:jc w:val="both"/>
      </w:pPr>
    </w:p>
    <w:p w14:paraId="630474D0" w14:textId="3D022B93" w:rsidR="00F6601E" w:rsidRDefault="00F6601E" w:rsidP="007719E0">
      <w:pPr>
        <w:widowControl w:val="0"/>
        <w:spacing w:line="360" w:lineRule="auto"/>
        <w:jc w:val="both"/>
      </w:pPr>
    </w:p>
    <w:p w14:paraId="10B5CB9C" w14:textId="77777777" w:rsidR="008A0ACA" w:rsidRDefault="008A0ACA" w:rsidP="007719E0">
      <w:pPr>
        <w:spacing w:line="360" w:lineRule="auto"/>
        <w:rPr>
          <w:b/>
          <w:bCs/>
        </w:rPr>
      </w:pPr>
    </w:p>
    <w:p w14:paraId="1F99D9B2" w14:textId="77777777" w:rsidR="008A0ACA" w:rsidRDefault="008A0ACA" w:rsidP="007719E0">
      <w:pPr>
        <w:spacing w:line="360" w:lineRule="auto"/>
        <w:rPr>
          <w:b/>
          <w:bCs/>
        </w:rPr>
      </w:pPr>
    </w:p>
    <w:p w14:paraId="1E1A76BF" w14:textId="77777777" w:rsidR="008A0ACA" w:rsidRDefault="008A0ACA" w:rsidP="007719E0">
      <w:pPr>
        <w:spacing w:line="360" w:lineRule="auto"/>
        <w:rPr>
          <w:b/>
          <w:bCs/>
        </w:rPr>
      </w:pPr>
    </w:p>
    <w:p w14:paraId="535807E7" w14:textId="77777777" w:rsidR="008A0ACA" w:rsidRDefault="008A0ACA" w:rsidP="007719E0">
      <w:pPr>
        <w:spacing w:line="360" w:lineRule="auto"/>
        <w:rPr>
          <w:b/>
          <w:bCs/>
        </w:rPr>
      </w:pPr>
    </w:p>
    <w:p w14:paraId="2D661DA2" w14:textId="77777777" w:rsidR="008A0ACA" w:rsidRDefault="008A0ACA" w:rsidP="007719E0">
      <w:pPr>
        <w:spacing w:line="360" w:lineRule="auto"/>
        <w:rPr>
          <w:b/>
          <w:bCs/>
        </w:rPr>
      </w:pPr>
    </w:p>
    <w:p w14:paraId="2375D9F2" w14:textId="77777777" w:rsidR="008A0ACA" w:rsidRDefault="008A0ACA" w:rsidP="007719E0">
      <w:pPr>
        <w:spacing w:line="360" w:lineRule="auto"/>
        <w:rPr>
          <w:b/>
          <w:bCs/>
        </w:rPr>
      </w:pPr>
    </w:p>
    <w:p w14:paraId="2AAAAD54" w14:textId="418B98E8" w:rsidR="002A49BB" w:rsidRDefault="002A49BB" w:rsidP="007719E0">
      <w:pPr>
        <w:spacing w:line="360" w:lineRule="auto"/>
        <w:rPr>
          <w:b/>
          <w:bCs/>
        </w:rPr>
      </w:pPr>
      <w:r>
        <w:rPr>
          <w:b/>
          <w:bCs/>
        </w:rPr>
        <w:t>Effort</w:t>
      </w:r>
      <w:r w:rsidRPr="00E71A66">
        <w:rPr>
          <w:b/>
          <w:bCs/>
        </w:rPr>
        <w:t xml:space="preserve"> Expectancy section:</w:t>
      </w:r>
    </w:p>
    <w:p w14:paraId="174E8258" w14:textId="39EB1893" w:rsidR="00F6601E" w:rsidRDefault="00F6601E" w:rsidP="007719E0">
      <w:pPr>
        <w:widowControl w:val="0"/>
        <w:spacing w:line="360" w:lineRule="auto"/>
        <w:jc w:val="both"/>
      </w:pPr>
    </w:p>
    <w:tbl>
      <w:tblPr>
        <w:tblStyle w:val="a6"/>
        <w:tblW w:w="0" w:type="auto"/>
        <w:jc w:val="center"/>
        <w:tblLook w:val="04A0" w:firstRow="1" w:lastRow="0" w:firstColumn="1" w:lastColumn="0" w:noHBand="0" w:noVBand="1"/>
      </w:tblPr>
      <w:tblGrid>
        <w:gridCol w:w="3405"/>
        <w:gridCol w:w="3405"/>
      </w:tblGrid>
      <w:tr w:rsidR="002A49BB" w14:paraId="21899F87" w14:textId="77777777" w:rsidTr="00B640D0">
        <w:trPr>
          <w:trHeight w:val="528"/>
          <w:jc w:val="center"/>
        </w:trPr>
        <w:tc>
          <w:tcPr>
            <w:tcW w:w="3405" w:type="dxa"/>
          </w:tcPr>
          <w:p w14:paraId="3BA114CE" w14:textId="77777777" w:rsidR="002A49BB" w:rsidRDefault="002A49BB" w:rsidP="007719E0">
            <w:pPr>
              <w:spacing w:line="360" w:lineRule="auto"/>
              <w:jc w:val="center"/>
              <w:rPr>
                <w:b/>
                <w:bCs/>
              </w:rPr>
            </w:pPr>
            <w:r>
              <w:rPr>
                <w:b/>
                <w:bCs/>
              </w:rPr>
              <w:t>Question</w:t>
            </w:r>
          </w:p>
        </w:tc>
        <w:tc>
          <w:tcPr>
            <w:tcW w:w="3405" w:type="dxa"/>
          </w:tcPr>
          <w:p w14:paraId="2DA8030C" w14:textId="77777777" w:rsidR="002A49BB" w:rsidRDefault="002A49BB" w:rsidP="007719E0">
            <w:pPr>
              <w:spacing w:line="360" w:lineRule="auto"/>
              <w:jc w:val="center"/>
              <w:rPr>
                <w:b/>
                <w:bCs/>
              </w:rPr>
            </w:pPr>
            <w:r>
              <w:rPr>
                <w:b/>
                <w:bCs/>
              </w:rPr>
              <w:t>Variance</w:t>
            </w:r>
          </w:p>
        </w:tc>
      </w:tr>
      <w:tr w:rsidR="002A49BB" w14:paraId="54AAB54D" w14:textId="77777777" w:rsidTr="00B640D0">
        <w:trPr>
          <w:trHeight w:val="509"/>
          <w:jc w:val="center"/>
        </w:trPr>
        <w:tc>
          <w:tcPr>
            <w:tcW w:w="3405" w:type="dxa"/>
          </w:tcPr>
          <w:p w14:paraId="37B9D26A" w14:textId="77777777" w:rsidR="002A49BB" w:rsidRDefault="002A49BB" w:rsidP="007719E0">
            <w:pPr>
              <w:spacing w:line="360" w:lineRule="auto"/>
              <w:jc w:val="center"/>
              <w:rPr>
                <w:b/>
                <w:bCs/>
              </w:rPr>
            </w:pPr>
            <w:r>
              <w:rPr>
                <w:b/>
                <w:bCs/>
              </w:rPr>
              <w:t>1</w:t>
            </w:r>
          </w:p>
        </w:tc>
        <w:tc>
          <w:tcPr>
            <w:tcW w:w="3405" w:type="dxa"/>
          </w:tcPr>
          <w:p w14:paraId="6EC9F436" w14:textId="77777777" w:rsidR="002A49BB" w:rsidRDefault="002A49BB" w:rsidP="007719E0">
            <w:pPr>
              <w:spacing w:line="360" w:lineRule="auto"/>
              <w:jc w:val="center"/>
              <w:rPr>
                <w:b/>
                <w:bCs/>
              </w:rPr>
            </w:pPr>
            <w:r>
              <w:rPr>
                <w:b/>
                <w:bCs/>
              </w:rPr>
              <w:t>0.2095</w:t>
            </w:r>
          </w:p>
        </w:tc>
      </w:tr>
      <w:tr w:rsidR="002A49BB" w14:paraId="6765B50F" w14:textId="77777777" w:rsidTr="00B640D0">
        <w:trPr>
          <w:trHeight w:val="528"/>
          <w:jc w:val="center"/>
        </w:trPr>
        <w:tc>
          <w:tcPr>
            <w:tcW w:w="3405" w:type="dxa"/>
          </w:tcPr>
          <w:p w14:paraId="33FA2437" w14:textId="77777777" w:rsidR="002A49BB" w:rsidRDefault="002A49BB" w:rsidP="007719E0">
            <w:pPr>
              <w:spacing w:line="360" w:lineRule="auto"/>
              <w:jc w:val="center"/>
              <w:rPr>
                <w:b/>
                <w:bCs/>
              </w:rPr>
            </w:pPr>
            <w:r>
              <w:rPr>
                <w:b/>
                <w:bCs/>
              </w:rPr>
              <w:t>2</w:t>
            </w:r>
          </w:p>
        </w:tc>
        <w:tc>
          <w:tcPr>
            <w:tcW w:w="3405" w:type="dxa"/>
          </w:tcPr>
          <w:p w14:paraId="1E4C1245" w14:textId="77777777" w:rsidR="002A49BB" w:rsidRDefault="002A49BB" w:rsidP="007719E0">
            <w:pPr>
              <w:spacing w:line="360" w:lineRule="auto"/>
              <w:jc w:val="center"/>
              <w:rPr>
                <w:b/>
                <w:bCs/>
              </w:rPr>
            </w:pPr>
            <w:r>
              <w:rPr>
                <w:b/>
                <w:bCs/>
              </w:rPr>
              <w:t>0.4</w:t>
            </w:r>
          </w:p>
        </w:tc>
      </w:tr>
      <w:tr w:rsidR="002A49BB" w14:paraId="4126B251" w14:textId="77777777" w:rsidTr="00B640D0">
        <w:trPr>
          <w:trHeight w:val="509"/>
          <w:jc w:val="center"/>
        </w:trPr>
        <w:tc>
          <w:tcPr>
            <w:tcW w:w="3405" w:type="dxa"/>
          </w:tcPr>
          <w:p w14:paraId="43DFF20A" w14:textId="77777777" w:rsidR="002A49BB" w:rsidRDefault="002A49BB" w:rsidP="007719E0">
            <w:pPr>
              <w:spacing w:line="360" w:lineRule="auto"/>
              <w:jc w:val="center"/>
              <w:rPr>
                <w:b/>
                <w:bCs/>
              </w:rPr>
            </w:pPr>
            <w:r>
              <w:rPr>
                <w:b/>
                <w:bCs/>
              </w:rPr>
              <w:t>3</w:t>
            </w:r>
          </w:p>
        </w:tc>
        <w:tc>
          <w:tcPr>
            <w:tcW w:w="3405" w:type="dxa"/>
          </w:tcPr>
          <w:p w14:paraId="01555190" w14:textId="77777777" w:rsidR="002A49BB" w:rsidRDefault="002A49BB" w:rsidP="007719E0">
            <w:pPr>
              <w:spacing w:line="360" w:lineRule="auto"/>
              <w:jc w:val="center"/>
              <w:rPr>
                <w:b/>
                <w:bCs/>
              </w:rPr>
            </w:pPr>
            <w:r>
              <w:rPr>
                <w:b/>
                <w:bCs/>
              </w:rPr>
              <w:t>0.4094</w:t>
            </w:r>
          </w:p>
        </w:tc>
      </w:tr>
      <w:tr w:rsidR="002A49BB" w14:paraId="688C0911" w14:textId="77777777" w:rsidTr="00B640D0">
        <w:trPr>
          <w:trHeight w:val="528"/>
          <w:jc w:val="center"/>
        </w:trPr>
        <w:tc>
          <w:tcPr>
            <w:tcW w:w="3405" w:type="dxa"/>
          </w:tcPr>
          <w:p w14:paraId="04939F54" w14:textId="77777777" w:rsidR="002A49BB" w:rsidRDefault="002A49BB" w:rsidP="007719E0">
            <w:pPr>
              <w:spacing w:line="360" w:lineRule="auto"/>
              <w:jc w:val="center"/>
              <w:rPr>
                <w:b/>
                <w:bCs/>
              </w:rPr>
            </w:pPr>
            <w:r>
              <w:rPr>
                <w:b/>
                <w:bCs/>
              </w:rPr>
              <w:t>4</w:t>
            </w:r>
          </w:p>
        </w:tc>
        <w:tc>
          <w:tcPr>
            <w:tcW w:w="3405" w:type="dxa"/>
          </w:tcPr>
          <w:p w14:paraId="2E54068D" w14:textId="77777777" w:rsidR="002A49BB" w:rsidRDefault="002A49BB" w:rsidP="007719E0">
            <w:pPr>
              <w:spacing w:line="360" w:lineRule="auto"/>
              <w:jc w:val="center"/>
              <w:rPr>
                <w:b/>
                <w:bCs/>
              </w:rPr>
            </w:pPr>
            <w:r>
              <w:rPr>
                <w:rFonts w:hint="eastAsia"/>
                <w:b/>
                <w:bCs/>
              </w:rPr>
              <w:t>1</w:t>
            </w:r>
            <w:r>
              <w:rPr>
                <w:b/>
                <w:bCs/>
              </w:rPr>
              <w:t>.1143</w:t>
            </w:r>
          </w:p>
        </w:tc>
      </w:tr>
    </w:tbl>
    <w:p w14:paraId="5F44B3B4" w14:textId="6318B575" w:rsidR="002A49BB" w:rsidRPr="00E71A66" w:rsidRDefault="002A49BB" w:rsidP="007719E0">
      <w:pPr>
        <w:spacing w:line="360" w:lineRule="auto"/>
        <w:jc w:val="center"/>
        <w:rPr>
          <w:sz w:val="20"/>
          <w:szCs w:val="20"/>
        </w:rPr>
      </w:pPr>
      <w:r w:rsidRPr="00E71A66">
        <w:rPr>
          <w:sz w:val="20"/>
          <w:szCs w:val="20"/>
        </w:rPr>
        <w:t xml:space="preserve">Table </w:t>
      </w:r>
      <w:r w:rsidR="001F5E0A">
        <w:rPr>
          <w:sz w:val="20"/>
          <w:szCs w:val="20"/>
        </w:rPr>
        <w:t>7</w:t>
      </w:r>
      <w:r w:rsidRPr="00E71A66">
        <w:rPr>
          <w:sz w:val="20"/>
          <w:szCs w:val="20"/>
        </w:rPr>
        <w:t xml:space="preserve">: </w:t>
      </w:r>
      <w:r>
        <w:rPr>
          <w:sz w:val="20"/>
          <w:szCs w:val="20"/>
        </w:rPr>
        <w:t>Effort</w:t>
      </w:r>
      <w:r w:rsidRPr="00E71A66">
        <w:rPr>
          <w:sz w:val="20"/>
          <w:szCs w:val="20"/>
        </w:rPr>
        <w:t xml:space="preserve"> Expectancy variance</w:t>
      </w:r>
    </w:p>
    <w:p w14:paraId="0172F32A" w14:textId="77777777" w:rsidR="008A0ACA" w:rsidRDefault="008A0ACA" w:rsidP="007719E0">
      <w:pPr>
        <w:spacing w:line="360" w:lineRule="auto"/>
        <w:rPr>
          <w:b/>
          <w:bCs/>
        </w:rPr>
      </w:pPr>
    </w:p>
    <w:p w14:paraId="6D5B81A5" w14:textId="05C21381" w:rsidR="00F6601E" w:rsidRPr="008F56F0" w:rsidRDefault="001F5E0A" w:rsidP="007719E0">
      <w:pPr>
        <w:spacing w:line="360" w:lineRule="auto"/>
        <w:rPr>
          <w:b/>
          <w:bCs/>
        </w:rPr>
      </w:pPr>
      <w:r>
        <w:rPr>
          <w:b/>
          <w:bCs/>
        </w:rPr>
        <w:lastRenderedPageBreak/>
        <w:t>The variance of the Effort Expectancy: 6.9238</w:t>
      </w:r>
    </w:p>
    <w:p w14:paraId="09ED3F8F" w14:textId="77777777" w:rsidR="001F5E0A" w:rsidRPr="00E93AFC" w:rsidRDefault="001F5E0A" w:rsidP="007719E0">
      <w:pPr>
        <w:spacing w:line="360" w:lineRule="auto"/>
      </w:pPr>
      <w:r w:rsidRPr="00E93AFC">
        <w:rPr>
          <w:noProof/>
        </w:rPr>
        <w:drawing>
          <wp:inline distT="0" distB="0" distL="0" distR="0" wp14:anchorId="7CFBA6B4" wp14:editId="5D374425">
            <wp:extent cx="5657850" cy="2219325"/>
            <wp:effectExtent l="0" t="0" r="0" b="9525"/>
            <wp:docPr id="82" name="图片 82" descr="图形用户界面,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图形用户界面, 表格&#10;&#10;描述已自动生成"/>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57850" cy="2219325"/>
                    </a:xfrm>
                    <a:prstGeom prst="rect">
                      <a:avLst/>
                    </a:prstGeom>
                    <a:noFill/>
                    <a:ln>
                      <a:noFill/>
                    </a:ln>
                  </pic:spPr>
                </pic:pic>
              </a:graphicData>
            </a:graphic>
          </wp:inline>
        </w:drawing>
      </w:r>
    </w:p>
    <w:p w14:paraId="70E1B189" w14:textId="7B36CE56" w:rsidR="00F6601E" w:rsidRDefault="001F5E0A" w:rsidP="008A0ACA">
      <w:pPr>
        <w:spacing w:line="360" w:lineRule="auto"/>
        <w:jc w:val="center"/>
      </w:pPr>
      <w:r w:rsidRPr="00E71A66">
        <w:rPr>
          <w:sz w:val="20"/>
          <w:szCs w:val="20"/>
        </w:rPr>
        <w:t xml:space="preserve">Figure </w:t>
      </w:r>
      <w:r>
        <w:rPr>
          <w:sz w:val="20"/>
          <w:szCs w:val="20"/>
        </w:rPr>
        <w:t>51</w:t>
      </w:r>
      <w:r w:rsidRPr="00E71A66">
        <w:rPr>
          <w:sz w:val="20"/>
          <w:szCs w:val="20"/>
        </w:rPr>
        <w:t>: Total Column Variance of Effort Expectancy</w:t>
      </w:r>
    </w:p>
    <w:p w14:paraId="2AC8EBC9" w14:textId="77777777" w:rsidR="001F5E0A" w:rsidRDefault="001F5E0A" w:rsidP="007719E0">
      <w:pPr>
        <w:spacing w:line="360" w:lineRule="auto"/>
        <w:jc w:val="both"/>
      </w:pPr>
      <w:r>
        <w:t xml:space="preserve">The Cronbach’s alpha value of the Performance Expectancy is: </w:t>
      </w:r>
    </w:p>
    <w:p w14:paraId="790A43B3" w14:textId="77777777" w:rsidR="001F5E0A" w:rsidRDefault="001F5E0A" w:rsidP="007719E0">
      <w:pPr>
        <w:spacing w:line="360" w:lineRule="auto"/>
        <w:jc w:val="both"/>
      </w:pPr>
      <w:r>
        <w:t>a = ( 4 / 3) ( (6.9238 – 2.1332) / 6.9238),</w:t>
      </w:r>
    </w:p>
    <w:p w14:paraId="19D42763" w14:textId="77777777" w:rsidR="001F5E0A" w:rsidRDefault="001F5E0A" w:rsidP="007719E0">
      <w:pPr>
        <w:spacing w:line="360" w:lineRule="auto"/>
        <w:jc w:val="both"/>
      </w:pPr>
      <w:r>
        <w:t>a = 0.9225</w:t>
      </w:r>
    </w:p>
    <w:p w14:paraId="7AF7B017" w14:textId="77777777" w:rsidR="001F5E0A" w:rsidRDefault="001F5E0A" w:rsidP="007719E0">
      <w:pPr>
        <w:spacing w:line="360" w:lineRule="auto"/>
        <w:jc w:val="both"/>
      </w:pPr>
      <w:r>
        <w:t>Fulfill the minimum acceptance requirement.</w:t>
      </w:r>
    </w:p>
    <w:p w14:paraId="66FA0583" w14:textId="0096A6A4" w:rsidR="00F6601E" w:rsidRDefault="00F6601E" w:rsidP="007719E0">
      <w:pPr>
        <w:widowControl w:val="0"/>
        <w:spacing w:line="360" w:lineRule="auto"/>
        <w:jc w:val="both"/>
      </w:pPr>
    </w:p>
    <w:p w14:paraId="2E839C8C" w14:textId="0A197ED4" w:rsidR="008A0ACA" w:rsidRDefault="008A0ACA" w:rsidP="007719E0">
      <w:pPr>
        <w:widowControl w:val="0"/>
        <w:spacing w:line="360" w:lineRule="auto"/>
        <w:jc w:val="both"/>
      </w:pPr>
    </w:p>
    <w:p w14:paraId="0F235370" w14:textId="5944A54C" w:rsidR="008A0ACA" w:rsidRDefault="008A0ACA" w:rsidP="007719E0">
      <w:pPr>
        <w:widowControl w:val="0"/>
        <w:spacing w:line="360" w:lineRule="auto"/>
        <w:jc w:val="both"/>
      </w:pPr>
    </w:p>
    <w:p w14:paraId="3986403F" w14:textId="6E5B74C5" w:rsidR="008A0ACA" w:rsidRDefault="008A0ACA" w:rsidP="007719E0">
      <w:pPr>
        <w:widowControl w:val="0"/>
        <w:spacing w:line="360" w:lineRule="auto"/>
        <w:jc w:val="both"/>
      </w:pPr>
    </w:p>
    <w:p w14:paraId="459B9922" w14:textId="7D4E9905" w:rsidR="008A0ACA" w:rsidRDefault="008A0ACA" w:rsidP="007719E0">
      <w:pPr>
        <w:widowControl w:val="0"/>
        <w:spacing w:line="360" w:lineRule="auto"/>
        <w:jc w:val="both"/>
      </w:pPr>
    </w:p>
    <w:p w14:paraId="4B5155B1" w14:textId="0A515154" w:rsidR="008A0ACA" w:rsidRDefault="008A0ACA" w:rsidP="007719E0">
      <w:pPr>
        <w:widowControl w:val="0"/>
        <w:spacing w:line="360" w:lineRule="auto"/>
        <w:jc w:val="both"/>
      </w:pPr>
    </w:p>
    <w:p w14:paraId="6CA9B7D0" w14:textId="45FD9E86" w:rsidR="008A0ACA" w:rsidRDefault="008A0ACA" w:rsidP="007719E0">
      <w:pPr>
        <w:widowControl w:val="0"/>
        <w:spacing w:line="360" w:lineRule="auto"/>
        <w:jc w:val="both"/>
      </w:pPr>
    </w:p>
    <w:p w14:paraId="2DB74D2D" w14:textId="6C1890A9" w:rsidR="008A0ACA" w:rsidRDefault="008A0ACA" w:rsidP="007719E0">
      <w:pPr>
        <w:widowControl w:val="0"/>
        <w:spacing w:line="360" w:lineRule="auto"/>
        <w:jc w:val="both"/>
      </w:pPr>
    </w:p>
    <w:p w14:paraId="05729105" w14:textId="17321668" w:rsidR="008A0ACA" w:rsidRDefault="008A0ACA" w:rsidP="007719E0">
      <w:pPr>
        <w:widowControl w:val="0"/>
        <w:spacing w:line="360" w:lineRule="auto"/>
        <w:jc w:val="both"/>
      </w:pPr>
    </w:p>
    <w:p w14:paraId="77923FFC" w14:textId="77777777" w:rsidR="008A0ACA" w:rsidRDefault="008A0ACA" w:rsidP="007719E0">
      <w:pPr>
        <w:widowControl w:val="0"/>
        <w:spacing w:line="360" w:lineRule="auto"/>
        <w:jc w:val="both"/>
      </w:pPr>
    </w:p>
    <w:p w14:paraId="44F0176A" w14:textId="77777777" w:rsidR="001F5E0A" w:rsidRDefault="001F5E0A" w:rsidP="007719E0">
      <w:pPr>
        <w:spacing w:line="360" w:lineRule="auto"/>
        <w:rPr>
          <w:b/>
          <w:bCs/>
        </w:rPr>
      </w:pPr>
      <w:r>
        <w:rPr>
          <w:b/>
          <w:bCs/>
        </w:rPr>
        <w:t>Facilitating Conditions section:</w:t>
      </w:r>
    </w:p>
    <w:p w14:paraId="761927E0" w14:textId="3E1BBAB4" w:rsidR="00F6601E" w:rsidRDefault="00F6601E" w:rsidP="007719E0">
      <w:pPr>
        <w:widowControl w:val="0"/>
        <w:spacing w:line="360" w:lineRule="auto"/>
        <w:jc w:val="both"/>
      </w:pPr>
    </w:p>
    <w:tbl>
      <w:tblPr>
        <w:tblStyle w:val="a6"/>
        <w:tblW w:w="0" w:type="auto"/>
        <w:jc w:val="center"/>
        <w:tblLook w:val="04A0" w:firstRow="1" w:lastRow="0" w:firstColumn="1" w:lastColumn="0" w:noHBand="0" w:noVBand="1"/>
      </w:tblPr>
      <w:tblGrid>
        <w:gridCol w:w="2946"/>
        <w:gridCol w:w="2946"/>
      </w:tblGrid>
      <w:tr w:rsidR="001F5E0A" w14:paraId="3F238723" w14:textId="77777777" w:rsidTr="00B640D0">
        <w:trPr>
          <w:trHeight w:val="525"/>
          <w:jc w:val="center"/>
        </w:trPr>
        <w:tc>
          <w:tcPr>
            <w:tcW w:w="2946" w:type="dxa"/>
          </w:tcPr>
          <w:p w14:paraId="602C9124" w14:textId="77777777" w:rsidR="001F5E0A" w:rsidRDefault="001F5E0A" w:rsidP="007719E0">
            <w:pPr>
              <w:spacing w:line="360" w:lineRule="auto"/>
              <w:jc w:val="center"/>
              <w:rPr>
                <w:b/>
                <w:bCs/>
              </w:rPr>
            </w:pPr>
            <w:r>
              <w:rPr>
                <w:b/>
                <w:bCs/>
              </w:rPr>
              <w:t>Question</w:t>
            </w:r>
          </w:p>
        </w:tc>
        <w:tc>
          <w:tcPr>
            <w:tcW w:w="2946" w:type="dxa"/>
          </w:tcPr>
          <w:p w14:paraId="28C8EC72" w14:textId="77777777" w:rsidR="001F5E0A" w:rsidRDefault="001F5E0A" w:rsidP="007719E0">
            <w:pPr>
              <w:spacing w:line="360" w:lineRule="auto"/>
              <w:jc w:val="center"/>
              <w:rPr>
                <w:b/>
                <w:bCs/>
              </w:rPr>
            </w:pPr>
            <w:r>
              <w:rPr>
                <w:b/>
                <w:bCs/>
              </w:rPr>
              <w:t>Variance</w:t>
            </w:r>
          </w:p>
        </w:tc>
      </w:tr>
      <w:tr w:rsidR="001F5E0A" w14:paraId="6C8E5A22" w14:textId="77777777" w:rsidTr="00B640D0">
        <w:trPr>
          <w:trHeight w:val="506"/>
          <w:jc w:val="center"/>
        </w:trPr>
        <w:tc>
          <w:tcPr>
            <w:tcW w:w="2946" w:type="dxa"/>
          </w:tcPr>
          <w:p w14:paraId="51042C9F" w14:textId="77777777" w:rsidR="001F5E0A" w:rsidRDefault="001F5E0A" w:rsidP="007719E0">
            <w:pPr>
              <w:spacing w:line="360" w:lineRule="auto"/>
              <w:jc w:val="center"/>
              <w:rPr>
                <w:b/>
                <w:bCs/>
              </w:rPr>
            </w:pPr>
            <w:r>
              <w:rPr>
                <w:b/>
                <w:bCs/>
              </w:rPr>
              <w:t>1</w:t>
            </w:r>
          </w:p>
        </w:tc>
        <w:tc>
          <w:tcPr>
            <w:tcW w:w="2946" w:type="dxa"/>
          </w:tcPr>
          <w:p w14:paraId="2830A09C" w14:textId="77777777" w:rsidR="001F5E0A" w:rsidRDefault="001F5E0A" w:rsidP="007719E0">
            <w:pPr>
              <w:spacing w:line="360" w:lineRule="auto"/>
              <w:jc w:val="center"/>
              <w:rPr>
                <w:b/>
                <w:bCs/>
              </w:rPr>
            </w:pPr>
            <w:r>
              <w:rPr>
                <w:b/>
                <w:bCs/>
              </w:rPr>
              <w:t>0.5524</w:t>
            </w:r>
          </w:p>
        </w:tc>
      </w:tr>
      <w:tr w:rsidR="001F5E0A" w14:paraId="5929A704" w14:textId="77777777" w:rsidTr="00B640D0">
        <w:trPr>
          <w:trHeight w:val="525"/>
          <w:jc w:val="center"/>
        </w:trPr>
        <w:tc>
          <w:tcPr>
            <w:tcW w:w="2946" w:type="dxa"/>
          </w:tcPr>
          <w:p w14:paraId="2C24C5E9" w14:textId="77777777" w:rsidR="001F5E0A" w:rsidRDefault="001F5E0A" w:rsidP="007719E0">
            <w:pPr>
              <w:spacing w:line="360" w:lineRule="auto"/>
              <w:jc w:val="center"/>
              <w:rPr>
                <w:b/>
                <w:bCs/>
              </w:rPr>
            </w:pPr>
            <w:r>
              <w:rPr>
                <w:b/>
                <w:bCs/>
              </w:rPr>
              <w:t>2</w:t>
            </w:r>
          </w:p>
        </w:tc>
        <w:tc>
          <w:tcPr>
            <w:tcW w:w="2946" w:type="dxa"/>
          </w:tcPr>
          <w:p w14:paraId="19C9435B" w14:textId="77777777" w:rsidR="001F5E0A" w:rsidRDefault="001F5E0A" w:rsidP="007719E0">
            <w:pPr>
              <w:spacing w:line="360" w:lineRule="auto"/>
              <w:jc w:val="center"/>
              <w:rPr>
                <w:b/>
                <w:bCs/>
              </w:rPr>
            </w:pPr>
            <w:r>
              <w:rPr>
                <w:rFonts w:hint="eastAsia"/>
                <w:b/>
                <w:bCs/>
              </w:rPr>
              <w:t>0</w:t>
            </w:r>
            <w:r>
              <w:rPr>
                <w:b/>
                <w:bCs/>
              </w:rPr>
              <w:t>.8286</w:t>
            </w:r>
          </w:p>
        </w:tc>
      </w:tr>
      <w:tr w:rsidR="001F5E0A" w14:paraId="788C65A2" w14:textId="77777777" w:rsidTr="00B640D0">
        <w:trPr>
          <w:trHeight w:val="506"/>
          <w:jc w:val="center"/>
        </w:trPr>
        <w:tc>
          <w:tcPr>
            <w:tcW w:w="2946" w:type="dxa"/>
          </w:tcPr>
          <w:p w14:paraId="2DF91DB2" w14:textId="77777777" w:rsidR="001F5E0A" w:rsidRDefault="001F5E0A" w:rsidP="007719E0">
            <w:pPr>
              <w:spacing w:line="360" w:lineRule="auto"/>
              <w:jc w:val="center"/>
              <w:rPr>
                <w:b/>
                <w:bCs/>
              </w:rPr>
            </w:pPr>
            <w:r>
              <w:rPr>
                <w:b/>
                <w:bCs/>
              </w:rPr>
              <w:t>3</w:t>
            </w:r>
          </w:p>
        </w:tc>
        <w:tc>
          <w:tcPr>
            <w:tcW w:w="2946" w:type="dxa"/>
          </w:tcPr>
          <w:p w14:paraId="48F4F5F4" w14:textId="77777777" w:rsidR="001F5E0A" w:rsidRDefault="001F5E0A" w:rsidP="007719E0">
            <w:pPr>
              <w:spacing w:line="360" w:lineRule="auto"/>
              <w:jc w:val="center"/>
              <w:rPr>
                <w:b/>
                <w:bCs/>
              </w:rPr>
            </w:pPr>
            <w:r>
              <w:rPr>
                <w:b/>
                <w:bCs/>
              </w:rPr>
              <w:t>0.4095</w:t>
            </w:r>
          </w:p>
        </w:tc>
      </w:tr>
    </w:tbl>
    <w:p w14:paraId="3D23E971" w14:textId="5B9587C0" w:rsidR="001F5E0A" w:rsidRPr="00E71A66" w:rsidRDefault="001F5E0A" w:rsidP="007719E0">
      <w:pPr>
        <w:spacing w:line="360" w:lineRule="auto"/>
        <w:jc w:val="center"/>
        <w:rPr>
          <w:sz w:val="20"/>
          <w:szCs w:val="20"/>
        </w:rPr>
      </w:pPr>
      <w:r w:rsidRPr="00E71A66">
        <w:rPr>
          <w:sz w:val="20"/>
          <w:szCs w:val="20"/>
        </w:rPr>
        <w:t xml:space="preserve">Table </w:t>
      </w:r>
      <w:r>
        <w:rPr>
          <w:sz w:val="20"/>
          <w:szCs w:val="20"/>
        </w:rPr>
        <w:t>8</w:t>
      </w:r>
      <w:r w:rsidRPr="00E71A66">
        <w:rPr>
          <w:sz w:val="20"/>
          <w:szCs w:val="20"/>
        </w:rPr>
        <w:t xml:space="preserve">: </w:t>
      </w:r>
      <w:r>
        <w:rPr>
          <w:sz w:val="20"/>
          <w:szCs w:val="20"/>
        </w:rPr>
        <w:t>Effort</w:t>
      </w:r>
      <w:r w:rsidRPr="00E71A66">
        <w:rPr>
          <w:sz w:val="20"/>
          <w:szCs w:val="20"/>
        </w:rPr>
        <w:t xml:space="preserve"> Expectancy variance</w:t>
      </w:r>
    </w:p>
    <w:p w14:paraId="48D66ED2" w14:textId="6566498D" w:rsidR="00F6601E" w:rsidRDefault="00F6601E" w:rsidP="007719E0">
      <w:pPr>
        <w:widowControl w:val="0"/>
        <w:spacing w:line="360" w:lineRule="auto"/>
        <w:jc w:val="both"/>
      </w:pPr>
    </w:p>
    <w:p w14:paraId="03B873F4" w14:textId="77777777" w:rsidR="001F5E0A" w:rsidRPr="00924A7B" w:rsidRDefault="001F5E0A" w:rsidP="007719E0">
      <w:pPr>
        <w:spacing w:line="360" w:lineRule="auto"/>
        <w:rPr>
          <w:b/>
          <w:bCs/>
        </w:rPr>
      </w:pPr>
      <w:r>
        <w:rPr>
          <w:b/>
          <w:bCs/>
        </w:rPr>
        <w:lastRenderedPageBreak/>
        <w:t>The variance of the Facilitating Conditions: 5.1143</w:t>
      </w:r>
    </w:p>
    <w:p w14:paraId="5A0CF063" w14:textId="77777777" w:rsidR="001F5E0A" w:rsidRDefault="001F5E0A" w:rsidP="007719E0">
      <w:pPr>
        <w:spacing w:line="360" w:lineRule="auto"/>
      </w:pPr>
      <w:r w:rsidRPr="003404AF">
        <w:rPr>
          <w:noProof/>
        </w:rPr>
        <w:drawing>
          <wp:inline distT="0" distB="0" distL="0" distR="0" wp14:anchorId="6424B5A2" wp14:editId="6F58E85B">
            <wp:extent cx="6010275" cy="2371725"/>
            <wp:effectExtent l="0" t="0" r="9525" b="9525"/>
            <wp:docPr id="88" name="图片 88"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descr="图形用户界面, 应用程序&#10;&#10;描述已自动生成"/>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010275" cy="2371725"/>
                    </a:xfrm>
                    <a:prstGeom prst="rect">
                      <a:avLst/>
                    </a:prstGeom>
                    <a:noFill/>
                    <a:ln>
                      <a:noFill/>
                    </a:ln>
                  </pic:spPr>
                </pic:pic>
              </a:graphicData>
            </a:graphic>
          </wp:inline>
        </w:drawing>
      </w:r>
    </w:p>
    <w:p w14:paraId="3D6EF11D" w14:textId="219F63CF" w:rsidR="001F5E0A" w:rsidRDefault="001F5E0A" w:rsidP="007719E0">
      <w:pPr>
        <w:spacing w:line="360" w:lineRule="auto"/>
        <w:jc w:val="center"/>
        <w:rPr>
          <w:sz w:val="20"/>
          <w:szCs w:val="20"/>
        </w:rPr>
      </w:pPr>
      <w:r w:rsidRPr="00E71A66">
        <w:rPr>
          <w:sz w:val="20"/>
          <w:szCs w:val="20"/>
        </w:rPr>
        <w:t xml:space="preserve">Figure </w:t>
      </w:r>
      <w:r w:rsidR="008F56F0">
        <w:rPr>
          <w:sz w:val="20"/>
          <w:szCs w:val="20"/>
        </w:rPr>
        <w:t>52</w:t>
      </w:r>
      <w:r w:rsidRPr="00E71A66">
        <w:rPr>
          <w:sz w:val="20"/>
          <w:szCs w:val="20"/>
        </w:rPr>
        <w:t xml:space="preserve">: Total Column Variance of </w:t>
      </w:r>
      <w:r>
        <w:rPr>
          <w:sz w:val="20"/>
          <w:szCs w:val="20"/>
        </w:rPr>
        <w:t>Facilitating Conditions</w:t>
      </w:r>
    </w:p>
    <w:p w14:paraId="20208935" w14:textId="1B3C67B6" w:rsidR="00F6601E" w:rsidRPr="001F5E0A" w:rsidRDefault="00F6601E" w:rsidP="007719E0">
      <w:pPr>
        <w:widowControl w:val="0"/>
        <w:spacing w:line="360" w:lineRule="auto"/>
        <w:jc w:val="both"/>
      </w:pPr>
    </w:p>
    <w:p w14:paraId="02C6AC89" w14:textId="77777777" w:rsidR="001F5E0A" w:rsidRDefault="001F5E0A" w:rsidP="007719E0">
      <w:pPr>
        <w:spacing w:line="360" w:lineRule="auto"/>
        <w:jc w:val="both"/>
      </w:pPr>
      <w:r>
        <w:t xml:space="preserve">The Cronbach’s alpha value of the Performance Expectancy is: </w:t>
      </w:r>
    </w:p>
    <w:p w14:paraId="1AD5AE42" w14:textId="77777777" w:rsidR="001F5E0A" w:rsidRDefault="001F5E0A" w:rsidP="007719E0">
      <w:pPr>
        <w:spacing w:line="360" w:lineRule="auto"/>
        <w:jc w:val="both"/>
      </w:pPr>
      <w:r>
        <w:t>a = ( 3 / 2) ( (5.1143– 1.7905) / 5.1143),</w:t>
      </w:r>
    </w:p>
    <w:p w14:paraId="128ACD15" w14:textId="77777777" w:rsidR="001F5E0A" w:rsidRDefault="001F5E0A" w:rsidP="007719E0">
      <w:pPr>
        <w:spacing w:line="360" w:lineRule="auto"/>
        <w:jc w:val="both"/>
      </w:pPr>
      <w:r>
        <w:t>a = 0.9749</w:t>
      </w:r>
    </w:p>
    <w:p w14:paraId="71EA6476" w14:textId="4EABD2F0" w:rsidR="001F5E0A" w:rsidRDefault="001F5E0A" w:rsidP="007719E0">
      <w:pPr>
        <w:spacing w:line="360" w:lineRule="auto"/>
        <w:jc w:val="both"/>
      </w:pPr>
      <w:r>
        <w:t>Fulfill the minimum acceptance requirement.</w:t>
      </w:r>
    </w:p>
    <w:p w14:paraId="30C82F55" w14:textId="77777777" w:rsidR="008F56F0" w:rsidRDefault="008F56F0" w:rsidP="007719E0">
      <w:pPr>
        <w:spacing w:line="360" w:lineRule="auto"/>
        <w:jc w:val="both"/>
      </w:pPr>
    </w:p>
    <w:p w14:paraId="61DA1A5F" w14:textId="21450196" w:rsidR="008A0ACA" w:rsidRPr="001F5E0A" w:rsidRDefault="008A0ACA" w:rsidP="004C0417">
      <w:pPr>
        <w:spacing w:line="360" w:lineRule="auto"/>
        <w:jc w:val="both"/>
      </w:pPr>
      <w:r w:rsidRPr="008A0ACA">
        <w:t>Based on the above results, this application has been accepted by the majority of UCSI students and it is believed that this application will help the library and users and bring closer relationships.</w:t>
      </w:r>
    </w:p>
    <w:p w14:paraId="30788231" w14:textId="2DAA0090" w:rsidR="004C0417" w:rsidRPr="00CB6D0F" w:rsidRDefault="004C0417" w:rsidP="004C0417">
      <w:pPr>
        <w:pStyle w:val="2"/>
        <w:rPr>
          <w:rFonts w:ascii="Times New Roman" w:hAnsi="Times New Roman" w:cs="Times New Roman"/>
          <w:sz w:val="24"/>
          <w:szCs w:val="24"/>
        </w:rPr>
      </w:pPr>
      <w:bookmarkStart w:id="87" w:name="_Toc108949928"/>
      <w:bookmarkStart w:id="88" w:name="_Toc109850211"/>
      <w:r>
        <w:rPr>
          <w:rFonts w:ascii="Times New Roman" w:hAnsi="Times New Roman" w:cs="Times New Roman"/>
          <w:sz w:val="24"/>
          <w:szCs w:val="24"/>
        </w:rPr>
        <w:t xml:space="preserve">5.4 </w:t>
      </w:r>
      <w:r w:rsidRPr="00CB6D0F">
        <w:rPr>
          <w:rFonts w:ascii="Times New Roman" w:hAnsi="Times New Roman" w:cs="Times New Roman"/>
          <w:sz w:val="24"/>
          <w:szCs w:val="24"/>
        </w:rPr>
        <w:t>Chapter Summary</w:t>
      </w:r>
      <w:bookmarkEnd w:id="87"/>
      <w:bookmarkEnd w:id="88"/>
    </w:p>
    <w:p w14:paraId="2109EEEE" w14:textId="342524FD" w:rsidR="00F6601E" w:rsidRDefault="008A0ACA" w:rsidP="007719E0">
      <w:pPr>
        <w:widowControl w:val="0"/>
        <w:spacing w:line="360" w:lineRule="auto"/>
        <w:jc w:val="both"/>
      </w:pPr>
      <w:r w:rsidRPr="008A0ACA">
        <w:t>This chapter evaluates the work done to complete the project, and in system tests and test cases, all necessary tests are performed to ensure application quality. In the performance evaluation and user experience survey conducted through the UTAUT model, which was designed to test user acceptance of the mobile library management system, the results showed that the application has been accepted by the majority of UCSI students and is in future development Need to continue to improve to meet user expectations.</w:t>
      </w:r>
    </w:p>
    <w:p w14:paraId="03CCF070" w14:textId="6830A7BE" w:rsidR="00F6601E" w:rsidRDefault="00F6601E" w:rsidP="007719E0">
      <w:pPr>
        <w:widowControl w:val="0"/>
        <w:spacing w:line="360" w:lineRule="auto"/>
        <w:jc w:val="both"/>
      </w:pPr>
    </w:p>
    <w:p w14:paraId="2DA00090" w14:textId="6E42544C" w:rsidR="00F6601E" w:rsidRDefault="00F6601E" w:rsidP="007719E0">
      <w:pPr>
        <w:widowControl w:val="0"/>
        <w:spacing w:line="360" w:lineRule="auto"/>
        <w:jc w:val="both"/>
      </w:pPr>
    </w:p>
    <w:p w14:paraId="2FE14F72" w14:textId="77777777" w:rsidR="00D10CAC" w:rsidRDefault="00D10CAC" w:rsidP="007719E0">
      <w:pPr>
        <w:widowControl w:val="0"/>
        <w:spacing w:line="360" w:lineRule="auto"/>
        <w:jc w:val="both"/>
      </w:pPr>
    </w:p>
    <w:p w14:paraId="646B6DA2" w14:textId="77777777" w:rsidR="008F56F0" w:rsidRPr="00CB6D0F" w:rsidRDefault="008F56F0" w:rsidP="007719E0">
      <w:pPr>
        <w:pStyle w:val="1"/>
        <w:spacing w:line="360" w:lineRule="auto"/>
        <w:rPr>
          <w:sz w:val="24"/>
          <w:szCs w:val="24"/>
        </w:rPr>
      </w:pPr>
      <w:bookmarkStart w:id="89" w:name="_Toc108949929"/>
      <w:bookmarkStart w:id="90" w:name="_Toc109850212"/>
      <w:r w:rsidRPr="00CB6D0F">
        <w:rPr>
          <w:rFonts w:hint="eastAsia"/>
          <w:sz w:val="24"/>
          <w:szCs w:val="24"/>
        </w:rPr>
        <w:lastRenderedPageBreak/>
        <w:t>C</w:t>
      </w:r>
      <w:r w:rsidRPr="00CB6D0F">
        <w:rPr>
          <w:sz w:val="24"/>
          <w:szCs w:val="24"/>
        </w:rPr>
        <w:t>HAPTER 6: CONCLUSION AND RECOMMENDATION</w:t>
      </w:r>
      <w:bookmarkEnd w:id="89"/>
      <w:bookmarkEnd w:id="90"/>
    </w:p>
    <w:p w14:paraId="69466E91" w14:textId="5E57781E" w:rsidR="008F56F0" w:rsidRPr="0009599E" w:rsidRDefault="008F56F0" w:rsidP="007719E0">
      <w:pPr>
        <w:pStyle w:val="2"/>
        <w:numPr>
          <w:ilvl w:val="1"/>
          <w:numId w:val="23"/>
        </w:numPr>
        <w:tabs>
          <w:tab w:val="num" w:pos="360"/>
        </w:tabs>
        <w:spacing w:line="360" w:lineRule="auto"/>
        <w:ind w:left="0" w:firstLine="0"/>
        <w:rPr>
          <w:rFonts w:ascii="Times New Roman" w:hAnsi="Times New Roman" w:cs="Times New Roman"/>
          <w:sz w:val="24"/>
          <w:szCs w:val="24"/>
        </w:rPr>
      </w:pPr>
      <w:bookmarkStart w:id="91" w:name="_Toc108949930"/>
      <w:bookmarkStart w:id="92" w:name="_Toc109850213"/>
      <w:r w:rsidRPr="0009599E">
        <w:rPr>
          <w:rFonts w:ascii="Times New Roman" w:hAnsi="Times New Roman" w:cs="Times New Roman" w:hint="eastAsia"/>
          <w:sz w:val="24"/>
          <w:szCs w:val="24"/>
        </w:rPr>
        <w:t>C</w:t>
      </w:r>
      <w:r w:rsidRPr="0009599E">
        <w:rPr>
          <w:rFonts w:ascii="Times New Roman" w:hAnsi="Times New Roman" w:cs="Times New Roman"/>
          <w:sz w:val="24"/>
          <w:szCs w:val="24"/>
        </w:rPr>
        <w:t>hapter Introduction</w:t>
      </w:r>
      <w:bookmarkEnd w:id="91"/>
      <w:bookmarkEnd w:id="92"/>
    </w:p>
    <w:p w14:paraId="43D13FAC" w14:textId="44D3D8DD" w:rsidR="00780DA9" w:rsidRPr="00780DA9" w:rsidRDefault="00780DA9" w:rsidP="007719E0">
      <w:pPr>
        <w:spacing w:line="360" w:lineRule="auto"/>
      </w:pPr>
      <w:r>
        <w:t>This chapter summarizes the contributions of this project, the limitations of the study, and recommendations for future work. Conclusions are contained in Section 6.</w:t>
      </w:r>
      <w:r w:rsidR="007719E0">
        <w:t>2</w:t>
      </w:r>
      <w:r>
        <w:t>, while study limitations are contained in Section 6.</w:t>
      </w:r>
      <w:r w:rsidR="007719E0">
        <w:t>3</w:t>
      </w:r>
      <w:r>
        <w:t>. Section 6.</w:t>
      </w:r>
      <w:r w:rsidR="007719E0">
        <w:t xml:space="preserve">4 </w:t>
      </w:r>
      <w:r>
        <w:t>is future work, Section 6.</w:t>
      </w:r>
      <w:r w:rsidR="007719E0">
        <w:t>5</w:t>
      </w:r>
      <w:r>
        <w:t xml:space="preserve"> is Contribution to society, and Section 6.</w:t>
      </w:r>
      <w:r w:rsidR="007719E0">
        <w:t>6</w:t>
      </w:r>
      <w:r>
        <w:t xml:space="preserve"> is a summary of the chapters.</w:t>
      </w:r>
    </w:p>
    <w:p w14:paraId="3C333D5A" w14:textId="0A27B797" w:rsidR="00331F99" w:rsidRPr="00CB712D" w:rsidRDefault="00331F99" w:rsidP="007719E0">
      <w:pPr>
        <w:pStyle w:val="2"/>
        <w:numPr>
          <w:ilvl w:val="1"/>
          <w:numId w:val="23"/>
        </w:numPr>
        <w:tabs>
          <w:tab w:val="num" w:pos="360"/>
        </w:tabs>
        <w:spacing w:line="360" w:lineRule="auto"/>
        <w:ind w:left="0" w:firstLine="0"/>
        <w:rPr>
          <w:rFonts w:ascii="Times New Roman" w:hAnsi="Times New Roman" w:cs="Times New Roman"/>
          <w:sz w:val="24"/>
          <w:szCs w:val="24"/>
        </w:rPr>
      </w:pPr>
      <w:bookmarkStart w:id="93" w:name="_Toc109850214"/>
      <w:bookmarkStart w:id="94" w:name="_Toc108949931"/>
      <w:r w:rsidRPr="00530B4E">
        <w:rPr>
          <w:rFonts w:ascii="Times New Roman" w:hAnsi="Times New Roman" w:cs="Times New Roman"/>
          <w:sz w:val="24"/>
          <w:szCs w:val="24"/>
        </w:rPr>
        <w:t>Conclusion</w:t>
      </w:r>
      <w:bookmarkEnd w:id="93"/>
      <w:r w:rsidRPr="00530B4E">
        <w:rPr>
          <w:rFonts w:ascii="Times New Roman" w:hAnsi="Times New Roman" w:cs="Times New Roman"/>
          <w:sz w:val="24"/>
          <w:szCs w:val="24"/>
        </w:rPr>
        <w:t xml:space="preserve"> </w:t>
      </w:r>
      <w:bookmarkEnd w:id="94"/>
    </w:p>
    <w:p w14:paraId="1312B148" w14:textId="2912454D" w:rsidR="00F6601E" w:rsidRDefault="00DA4D07" w:rsidP="007719E0">
      <w:pPr>
        <w:widowControl w:val="0"/>
        <w:spacing w:line="360" w:lineRule="auto"/>
        <w:jc w:val="both"/>
      </w:pPr>
      <w:r w:rsidRPr="00DA4D07">
        <w:t xml:space="preserve">Nowadays, mobile devices have become the devices that almost every modern person owns, and they are used in all aspects of life, including work, entertainment, and communication. I believe that mobile library will become the future trend of the world because it brings a lot of </w:t>
      </w:r>
      <w:r w:rsidR="00631C43">
        <w:t>conveniences</w:t>
      </w:r>
      <w:r w:rsidRPr="00DA4D07">
        <w:t>. By using the mobile library management system, users can easily perform operations such as borrowing, making reservations, and reporting book loss, and librarians can easily track book-related information and properly handle the management process. Through the book review program, let users and administrators form interactive management. The system establishes the connection between the user and the library through the mobile device, establishes the connection between the user and the user, and establishes the connection between the user and the librarian. The interaction will be beneficial to the development of the entire mobile library management system.</w:t>
      </w:r>
    </w:p>
    <w:p w14:paraId="4433BEEC" w14:textId="10302FCA" w:rsidR="00F6601E" w:rsidRDefault="00F6601E" w:rsidP="007719E0">
      <w:pPr>
        <w:widowControl w:val="0"/>
        <w:spacing w:line="360" w:lineRule="auto"/>
        <w:jc w:val="both"/>
      </w:pPr>
    </w:p>
    <w:p w14:paraId="0BDD018D" w14:textId="19502205" w:rsidR="00DA4D07" w:rsidRDefault="00DA4D07" w:rsidP="007719E0">
      <w:pPr>
        <w:pStyle w:val="2"/>
        <w:numPr>
          <w:ilvl w:val="1"/>
          <w:numId w:val="23"/>
        </w:numPr>
        <w:tabs>
          <w:tab w:val="num" w:pos="360"/>
        </w:tabs>
        <w:spacing w:line="360" w:lineRule="auto"/>
        <w:ind w:left="0" w:firstLine="0"/>
        <w:rPr>
          <w:rFonts w:ascii="Times New Roman" w:hAnsi="Times New Roman" w:cs="Times New Roman"/>
          <w:sz w:val="24"/>
          <w:szCs w:val="24"/>
        </w:rPr>
      </w:pPr>
      <w:bookmarkStart w:id="95" w:name="_Toc108949932"/>
      <w:bookmarkStart w:id="96" w:name="_Toc109850215"/>
      <w:r>
        <w:rPr>
          <w:rFonts w:ascii="Times New Roman" w:hAnsi="Times New Roman" w:cs="Times New Roman" w:hint="eastAsia"/>
          <w:sz w:val="24"/>
          <w:szCs w:val="24"/>
        </w:rPr>
        <w:t>T</w:t>
      </w:r>
      <w:r w:rsidRPr="00187515">
        <w:rPr>
          <w:rFonts w:ascii="Times New Roman" w:hAnsi="Times New Roman" w:cs="Times New Roman"/>
          <w:sz w:val="24"/>
          <w:szCs w:val="24"/>
        </w:rPr>
        <w:t>he Limitations of The Study</w:t>
      </w:r>
      <w:bookmarkEnd w:id="95"/>
      <w:bookmarkEnd w:id="96"/>
    </w:p>
    <w:p w14:paraId="6201BF29" w14:textId="77777777" w:rsidR="00381C5F" w:rsidRDefault="00381C5F" w:rsidP="007719E0">
      <w:pPr>
        <w:spacing w:line="360" w:lineRule="auto"/>
      </w:pPr>
      <w:r>
        <w:t>Although most of the goals of this study have been achieved, there are still many deficiencies. The system design is somewhat simple. The book review function is not very perfect, and other users cannot directly participate in the discussion under a book review.</w:t>
      </w:r>
    </w:p>
    <w:p w14:paraId="3235CAAC" w14:textId="196811DA" w:rsidR="00381C5F" w:rsidRPr="00381C5F" w:rsidRDefault="00381C5F" w:rsidP="007719E0">
      <w:pPr>
        <w:spacing w:line="360" w:lineRule="auto"/>
      </w:pPr>
      <w:r>
        <w:t xml:space="preserve">In addition, due to cost constraints, the development of this project uses a basic server, which causes some page jumps to be delayed. When entering book information, librarians cannot import and upload book information in batches. There is no forgot password function in the background management interface, which may cause some </w:t>
      </w:r>
      <w:r w:rsidR="00631C43">
        <w:t>trouble</w:t>
      </w:r>
      <w:r>
        <w:t>.</w:t>
      </w:r>
    </w:p>
    <w:p w14:paraId="37176D1C" w14:textId="746317BC" w:rsidR="0011732E" w:rsidRPr="0070003B" w:rsidRDefault="0011732E" w:rsidP="007719E0">
      <w:pPr>
        <w:pStyle w:val="2"/>
        <w:numPr>
          <w:ilvl w:val="1"/>
          <w:numId w:val="23"/>
        </w:numPr>
        <w:tabs>
          <w:tab w:val="num" w:pos="360"/>
        </w:tabs>
        <w:spacing w:line="360" w:lineRule="auto"/>
        <w:ind w:left="0" w:firstLine="0"/>
        <w:rPr>
          <w:rFonts w:ascii="Times New Roman" w:hAnsi="Times New Roman" w:cs="Times New Roman"/>
          <w:sz w:val="24"/>
          <w:szCs w:val="24"/>
        </w:rPr>
      </w:pPr>
      <w:bookmarkStart w:id="97" w:name="_Toc108949933"/>
      <w:bookmarkStart w:id="98" w:name="_Toc109850216"/>
      <w:r w:rsidRPr="00636FBD">
        <w:rPr>
          <w:rFonts w:ascii="Times New Roman" w:hAnsi="Times New Roman" w:cs="Times New Roman" w:hint="eastAsia"/>
          <w:sz w:val="24"/>
          <w:szCs w:val="24"/>
        </w:rPr>
        <w:lastRenderedPageBreak/>
        <w:t>Future</w:t>
      </w:r>
      <w:r w:rsidRPr="00636FBD">
        <w:rPr>
          <w:rFonts w:ascii="Times New Roman" w:hAnsi="Times New Roman" w:cs="Times New Roman"/>
          <w:sz w:val="24"/>
          <w:szCs w:val="24"/>
        </w:rPr>
        <w:t xml:space="preserve"> </w:t>
      </w:r>
      <w:r w:rsidRPr="00636FBD">
        <w:rPr>
          <w:rFonts w:ascii="Times New Roman" w:hAnsi="Times New Roman" w:cs="Times New Roman" w:hint="eastAsia"/>
          <w:sz w:val="24"/>
          <w:szCs w:val="24"/>
        </w:rPr>
        <w:t>Works</w:t>
      </w:r>
      <w:bookmarkEnd w:id="97"/>
      <w:bookmarkEnd w:id="98"/>
    </w:p>
    <w:p w14:paraId="1C88A22A" w14:textId="2C56BCFA" w:rsidR="00F6601E" w:rsidRDefault="001F670D" w:rsidP="007719E0">
      <w:pPr>
        <w:widowControl w:val="0"/>
        <w:spacing w:line="360" w:lineRule="auto"/>
        <w:jc w:val="both"/>
      </w:pPr>
      <w:r w:rsidRPr="001F670D">
        <w:t>Although the system has been satisfied by most people, it still has a lot of room for improvement. The system will realize more and more perfect functions in the future. Its interface design will need to accommodate mobile devices of various sizes so that it can be more attractive to users. In the future, the language of the system may be multiple to suit the use of people in different countries and regions. In the future, librarians will be supported to upload book information in large quantities, and comments between users can be directly replied so that users can communicate directly.</w:t>
      </w:r>
    </w:p>
    <w:p w14:paraId="6AA6D34F" w14:textId="1D055F2F" w:rsidR="00F6601E" w:rsidRDefault="00F6601E" w:rsidP="007719E0">
      <w:pPr>
        <w:widowControl w:val="0"/>
        <w:spacing w:line="360" w:lineRule="auto"/>
        <w:jc w:val="both"/>
      </w:pPr>
    </w:p>
    <w:p w14:paraId="368EAA44" w14:textId="51DE2638" w:rsidR="001F670D" w:rsidRPr="001F670D" w:rsidRDefault="001F670D" w:rsidP="007719E0">
      <w:pPr>
        <w:pStyle w:val="2"/>
        <w:spacing w:line="360" w:lineRule="auto"/>
        <w:rPr>
          <w:rFonts w:ascii="Times New Roman" w:hAnsi="Times New Roman" w:cs="Times New Roman"/>
          <w:sz w:val="24"/>
          <w:szCs w:val="24"/>
        </w:rPr>
      </w:pPr>
      <w:bookmarkStart w:id="99" w:name="_Toc109850217"/>
      <w:r w:rsidRPr="001F670D">
        <w:rPr>
          <w:rFonts w:ascii="Times New Roman" w:hAnsi="Times New Roman" w:cs="Times New Roman"/>
          <w:sz w:val="24"/>
          <w:szCs w:val="24"/>
        </w:rPr>
        <w:t>6.</w:t>
      </w:r>
      <w:r w:rsidR="0009599E">
        <w:rPr>
          <w:rFonts w:ascii="Times New Roman" w:hAnsi="Times New Roman" w:cs="Times New Roman"/>
          <w:sz w:val="24"/>
          <w:szCs w:val="24"/>
        </w:rPr>
        <w:t>5</w:t>
      </w:r>
      <w:r w:rsidRPr="001F670D">
        <w:rPr>
          <w:rFonts w:ascii="Times New Roman" w:hAnsi="Times New Roman" w:cs="Times New Roman"/>
          <w:sz w:val="24"/>
          <w:szCs w:val="24"/>
        </w:rPr>
        <w:t xml:space="preserve"> Contribution to Society</w:t>
      </w:r>
      <w:bookmarkEnd w:id="99"/>
    </w:p>
    <w:p w14:paraId="72214D9C" w14:textId="5CAD27D1" w:rsidR="00F6601E" w:rsidRDefault="008A4858" w:rsidP="007719E0">
      <w:pPr>
        <w:widowControl w:val="0"/>
        <w:spacing w:line="360" w:lineRule="auto"/>
        <w:jc w:val="both"/>
      </w:pPr>
      <w:r w:rsidRPr="008A4858">
        <w:t>By using this system, users can borrow, reserve, return, report lost books and other operations using mobile devices at any place and at any time. They do not have to worry about the loss of relevant information, all data will be securely and quickly transferred to the database. In addition, users can track the information of favorite books through the system and check whether there are any more books. The administrator side can make changes to the system functions. For example, edit book categories, edit book information, edit announcements, etc. Administrators can perform all tasks of the system and save a lot of time.</w:t>
      </w:r>
    </w:p>
    <w:p w14:paraId="02D1B60E" w14:textId="4241FBDF" w:rsidR="00F6601E" w:rsidRDefault="00F6601E" w:rsidP="007719E0">
      <w:pPr>
        <w:widowControl w:val="0"/>
        <w:spacing w:line="360" w:lineRule="auto"/>
        <w:jc w:val="both"/>
      </w:pPr>
    </w:p>
    <w:p w14:paraId="33C1D6B9" w14:textId="65DF646C" w:rsidR="00A96A80" w:rsidRPr="002F2862" w:rsidRDefault="0009599E" w:rsidP="007719E0">
      <w:pPr>
        <w:pStyle w:val="2"/>
        <w:spacing w:line="360" w:lineRule="auto"/>
        <w:rPr>
          <w:rFonts w:ascii="Times New Roman" w:hAnsi="Times New Roman" w:cs="Times New Roman"/>
          <w:sz w:val="24"/>
          <w:szCs w:val="24"/>
        </w:rPr>
      </w:pPr>
      <w:bookmarkStart w:id="100" w:name="_Toc108949934"/>
      <w:bookmarkStart w:id="101" w:name="_Toc109850218"/>
      <w:r>
        <w:rPr>
          <w:rFonts w:ascii="Times New Roman" w:hAnsi="Times New Roman" w:cs="Times New Roman"/>
          <w:sz w:val="24"/>
          <w:szCs w:val="24"/>
        </w:rPr>
        <w:t xml:space="preserve">6.6 </w:t>
      </w:r>
      <w:r w:rsidR="00A96A80" w:rsidRPr="00CA75B7">
        <w:rPr>
          <w:rFonts w:ascii="Times New Roman" w:hAnsi="Times New Roman" w:cs="Times New Roman" w:hint="eastAsia"/>
          <w:sz w:val="24"/>
          <w:szCs w:val="24"/>
        </w:rPr>
        <w:t>Chapter</w:t>
      </w:r>
      <w:r w:rsidR="00A96A80" w:rsidRPr="00CA75B7">
        <w:rPr>
          <w:rFonts w:ascii="Times New Roman" w:hAnsi="Times New Roman" w:cs="Times New Roman"/>
          <w:sz w:val="24"/>
          <w:szCs w:val="24"/>
        </w:rPr>
        <w:t xml:space="preserve"> </w:t>
      </w:r>
      <w:r w:rsidR="00A96A80" w:rsidRPr="00CA75B7">
        <w:rPr>
          <w:rFonts w:ascii="Times New Roman" w:hAnsi="Times New Roman" w:cs="Times New Roman" w:hint="eastAsia"/>
          <w:sz w:val="24"/>
          <w:szCs w:val="24"/>
        </w:rPr>
        <w:t>Summary</w:t>
      </w:r>
      <w:bookmarkEnd w:id="100"/>
      <w:bookmarkEnd w:id="101"/>
    </w:p>
    <w:p w14:paraId="7868811B" w14:textId="5418301B" w:rsidR="00F6601E" w:rsidRDefault="00A96A80" w:rsidP="007719E0">
      <w:pPr>
        <w:widowControl w:val="0"/>
        <w:spacing w:line="360" w:lineRule="auto"/>
        <w:jc w:val="both"/>
      </w:pPr>
      <w:r w:rsidRPr="00A96A80">
        <w:t xml:space="preserve">This chapter summarizes the findings and contributions of the project. This chapter also examines some limitations of this study, which </w:t>
      </w:r>
      <w:r w:rsidR="00631C43">
        <w:t>provides</w:t>
      </w:r>
      <w:r w:rsidRPr="00A96A80">
        <w:t xml:space="preserve"> some ideas for future research, which will help researchers to further improve this system.</w:t>
      </w:r>
    </w:p>
    <w:p w14:paraId="66CFBB2A" w14:textId="4A4C29C0" w:rsidR="00F6601E" w:rsidRDefault="00F6601E" w:rsidP="007719E0">
      <w:pPr>
        <w:widowControl w:val="0"/>
        <w:spacing w:line="360" w:lineRule="auto"/>
        <w:jc w:val="both"/>
      </w:pPr>
    </w:p>
    <w:p w14:paraId="66EA8F60" w14:textId="4F8B53E7" w:rsidR="00F6601E" w:rsidRDefault="00F6601E" w:rsidP="007719E0">
      <w:pPr>
        <w:widowControl w:val="0"/>
        <w:spacing w:line="360" w:lineRule="auto"/>
        <w:jc w:val="both"/>
      </w:pPr>
    </w:p>
    <w:p w14:paraId="2F1EB2B0" w14:textId="47B9E7BF" w:rsidR="00F6601E" w:rsidRDefault="00F6601E" w:rsidP="007719E0">
      <w:pPr>
        <w:widowControl w:val="0"/>
        <w:spacing w:line="360" w:lineRule="auto"/>
        <w:jc w:val="both"/>
      </w:pPr>
    </w:p>
    <w:p w14:paraId="41FC741C" w14:textId="0CFF3B54" w:rsidR="00F6601E" w:rsidRDefault="00F6601E" w:rsidP="007719E0">
      <w:pPr>
        <w:widowControl w:val="0"/>
        <w:spacing w:line="360" w:lineRule="auto"/>
        <w:jc w:val="both"/>
      </w:pPr>
    </w:p>
    <w:p w14:paraId="3693C13C" w14:textId="5D68EBB8" w:rsidR="00F6601E" w:rsidRDefault="00F6601E" w:rsidP="007719E0">
      <w:pPr>
        <w:widowControl w:val="0"/>
        <w:spacing w:line="360" w:lineRule="auto"/>
        <w:jc w:val="both"/>
      </w:pPr>
    </w:p>
    <w:p w14:paraId="1D27D247" w14:textId="1BBABEDE" w:rsidR="00F6601E" w:rsidRDefault="00F6601E" w:rsidP="007719E0">
      <w:pPr>
        <w:widowControl w:val="0"/>
        <w:spacing w:line="360" w:lineRule="auto"/>
        <w:jc w:val="both"/>
      </w:pPr>
    </w:p>
    <w:p w14:paraId="1E9C58B2" w14:textId="6F035690" w:rsidR="00F6601E" w:rsidRPr="005F4023" w:rsidRDefault="00F6601E" w:rsidP="007719E0">
      <w:pPr>
        <w:widowControl w:val="0"/>
        <w:spacing w:line="360" w:lineRule="auto"/>
        <w:jc w:val="both"/>
      </w:pPr>
    </w:p>
    <w:p w14:paraId="549FE865" w14:textId="29A730E2" w:rsidR="00812AE3" w:rsidRPr="00E604FF" w:rsidRDefault="00484D77" w:rsidP="00E604FF">
      <w:pPr>
        <w:pStyle w:val="1"/>
        <w:rPr>
          <w:sz w:val="24"/>
          <w:szCs w:val="24"/>
        </w:rPr>
      </w:pPr>
      <w:r>
        <w:br w:type="page"/>
      </w:r>
      <w:bookmarkStart w:id="102" w:name="_Toc109850219"/>
      <w:r w:rsidR="009B39FD" w:rsidRPr="00E604FF">
        <w:rPr>
          <w:rFonts w:hint="eastAsia"/>
          <w:sz w:val="24"/>
          <w:szCs w:val="24"/>
        </w:rPr>
        <w:lastRenderedPageBreak/>
        <w:t>R</w:t>
      </w:r>
      <w:r w:rsidR="00E604FF" w:rsidRPr="00E604FF">
        <w:rPr>
          <w:sz w:val="24"/>
          <w:szCs w:val="24"/>
        </w:rPr>
        <w:t>EFERENCES</w:t>
      </w:r>
      <w:bookmarkEnd w:id="102"/>
    </w:p>
    <w:p w14:paraId="68344DF2" w14:textId="77777777" w:rsidR="00E208B2" w:rsidRPr="00E208B2" w:rsidRDefault="00812AE3" w:rsidP="00E208B2">
      <w:pPr>
        <w:pStyle w:val="EndNoteBibliography"/>
        <w:ind w:left="720" w:hanging="720"/>
      </w:pPr>
      <w:r w:rsidRPr="00812AE3">
        <w:fldChar w:fldCharType="begin"/>
      </w:r>
      <w:r w:rsidRPr="00812AE3">
        <w:instrText xml:space="preserve"> ADDIN EN.REFLIST </w:instrText>
      </w:r>
      <w:r w:rsidRPr="00812AE3">
        <w:fldChar w:fldCharType="separate"/>
      </w:r>
      <w:r w:rsidR="00E208B2" w:rsidRPr="00E208B2">
        <w:t>[1]</w:t>
      </w:r>
      <w:r w:rsidR="00E208B2" w:rsidRPr="00E208B2">
        <w:tab/>
        <w:t xml:space="preserve">G. Goggin, </w:t>
      </w:r>
      <w:r w:rsidR="00E208B2" w:rsidRPr="00E208B2">
        <w:rPr>
          <w:i/>
        </w:rPr>
        <w:t>Cell phone culture: Mobile technology in everyday life</w:t>
      </w:r>
      <w:r w:rsidR="00E208B2" w:rsidRPr="00E208B2">
        <w:t>. Routledge, 2006.</w:t>
      </w:r>
    </w:p>
    <w:p w14:paraId="632F6179" w14:textId="77777777" w:rsidR="00E208B2" w:rsidRPr="00E208B2" w:rsidRDefault="00E208B2" w:rsidP="00E208B2">
      <w:pPr>
        <w:pStyle w:val="EndNoteBibliography"/>
        <w:ind w:left="720" w:hanging="720"/>
      </w:pPr>
      <w:r w:rsidRPr="00E208B2">
        <w:t>[2]</w:t>
      </w:r>
      <w:r w:rsidRPr="00E208B2">
        <w:tab/>
        <w:t>J.-H. Valk, A. T. Rashid, L. J. I. R. o. R. i. O. Elder, and D. Learning, "Using mobile phones to improve educational outcomes: An analysis of evidence from Asia," vol. 11, no. 1, pp. 117-140, 2010.</w:t>
      </w:r>
    </w:p>
    <w:p w14:paraId="4A6D2589" w14:textId="77777777" w:rsidR="00E208B2" w:rsidRPr="00E208B2" w:rsidRDefault="00E208B2" w:rsidP="00E208B2">
      <w:pPr>
        <w:pStyle w:val="EndNoteBibliography"/>
        <w:ind w:left="720" w:hanging="720"/>
      </w:pPr>
      <w:r w:rsidRPr="00E208B2">
        <w:t>[3]</w:t>
      </w:r>
      <w:r w:rsidRPr="00E208B2">
        <w:tab/>
        <w:t>H. Heflin, J. Shewmaker, J. J. C. Nguyen, and education, "Impact of mobile technology on student attitudes, engagement, and learning," vol. 107, pp. 91-99, 2017.</w:t>
      </w:r>
    </w:p>
    <w:p w14:paraId="3B9874B6" w14:textId="77777777" w:rsidR="00E208B2" w:rsidRPr="00E208B2" w:rsidRDefault="00E208B2" w:rsidP="00E208B2">
      <w:pPr>
        <w:pStyle w:val="EndNoteBibliography"/>
        <w:ind w:left="720" w:hanging="720"/>
      </w:pPr>
      <w:r w:rsidRPr="00E208B2">
        <w:t>[4]</w:t>
      </w:r>
      <w:r w:rsidRPr="00E208B2">
        <w:tab/>
        <w:t>P. Thornton and C. J. J. o. c. a. l. Houser, "Using mobile phones in English education in Japan," vol. 21, no. 3, pp. 217-228, 2005.</w:t>
      </w:r>
    </w:p>
    <w:p w14:paraId="532E6EBC" w14:textId="77777777" w:rsidR="00E208B2" w:rsidRPr="00E208B2" w:rsidRDefault="00E208B2" w:rsidP="00E208B2">
      <w:pPr>
        <w:pStyle w:val="EndNoteBibliography"/>
        <w:ind w:left="720" w:hanging="720"/>
      </w:pPr>
      <w:r w:rsidRPr="00E208B2">
        <w:t>[5]</w:t>
      </w:r>
      <w:r w:rsidRPr="00E208B2">
        <w:tab/>
        <w:t>S. R. Nalluri and B. J. I. J. o. R. i. L. S. Gaddam, "Mobile library services and technologies: A study," vol. 2, no. 2, pp. 59-66, 2016.</w:t>
      </w:r>
    </w:p>
    <w:p w14:paraId="3FB3920E" w14:textId="77777777" w:rsidR="00E208B2" w:rsidRPr="00E208B2" w:rsidRDefault="00E208B2" w:rsidP="00E208B2">
      <w:pPr>
        <w:pStyle w:val="EndNoteBibliography"/>
        <w:ind w:left="720" w:hanging="720"/>
      </w:pPr>
      <w:r w:rsidRPr="00E208B2">
        <w:t>[6]</w:t>
      </w:r>
      <w:r w:rsidRPr="00E208B2">
        <w:tab/>
        <w:t>W. Stats, "World Internet Users Statistics And 2020 World Population Stats," 2020.</w:t>
      </w:r>
    </w:p>
    <w:p w14:paraId="2DEA0F68" w14:textId="77777777" w:rsidR="00E208B2" w:rsidRPr="00E208B2" w:rsidRDefault="00E208B2" w:rsidP="00E208B2">
      <w:pPr>
        <w:pStyle w:val="EndNoteBibliography"/>
        <w:ind w:left="720" w:hanging="720"/>
      </w:pPr>
      <w:r w:rsidRPr="00E208B2">
        <w:t>[7]</w:t>
      </w:r>
      <w:r w:rsidRPr="00E208B2">
        <w:tab/>
        <w:t>S. M. Isa, L. Kelly, S. J. I. J. o. P. M. Kiumarsi, and Benchmarking, "Brand switching through marketing mix: the role of brand effect on smartphone users," vol. 10, no. 3, pp. 419-438, 2020.</w:t>
      </w:r>
    </w:p>
    <w:p w14:paraId="09139D96" w14:textId="77777777" w:rsidR="00E208B2" w:rsidRPr="00E208B2" w:rsidRDefault="00E208B2" w:rsidP="00E208B2">
      <w:pPr>
        <w:pStyle w:val="EndNoteBibliography"/>
        <w:ind w:left="720" w:hanging="720"/>
      </w:pPr>
      <w:r w:rsidRPr="00E208B2">
        <w:t>[8]</w:t>
      </w:r>
      <w:r w:rsidRPr="00E208B2">
        <w:tab/>
        <w:t>A. Prabowo, U. Rahmawati, and R. P. J. I. J. o. E. M. E. Anggoro, "Android-based teaching material for statistics integrated with social media WhatsApp," vol. 3, no. 1, pp. 93-104, 2019.</w:t>
      </w:r>
    </w:p>
    <w:p w14:paraId="1271FAEE" w14:textId="77777777" w:rsidR="00E208B2" w:rsidRPr="00E208B2" w:rsidRDefault="00E208B2" w:rsidP="00E208B2">
      <w:pPr>
        <w:pStyle w:val="EndNoteBibliography"/>
        <w:ind w:left="720" w:hanging="720"/>
      </w:pPr>
      <w:r w:rsidRPr="00E208B2">
        <w:t>[9]</w:t>
      </w:r>
      <w:r w:rsidRPr="00E208B2">
        <w:tab/>
        <w:t xml:space="preserve">Q. Zhang, S. Yang, and R. Ren, "Research on Uni-app Based Cross-platform Digital Textbook System," in </w:t>
      </w:r>
      <w:r w:rsidRPr="00E208B2">
        <w:rPr>
          <w:i/>
        </w:rPr>
        <w:t>Proceedings of the 2020 3rd International Conference on Computer Science and Software Engineering</w:t>
      </w:r>
      <w:r w:rsidRPr="00E208B2">
        <w:t>, 2020, pp. 52-57.</w:t>
      </w:r>
    </w:p>
    <w:p w14:paraId="53C4B7A6" w14:textId="77777777" w:rsidR="00E208B2" w:rsidRPr="00E208B2" w:rsidRDefault="00E208B2" w:rsidP="00E208B2">
      <w:pPr>
        <w:pStyle w:val="EndNoteBibliography"/>
        <w:ind w:left="720" w:hanging="720"/>
      </w:pPr>
      <w:r w:rsidRPr="00E208B2">
        <w:t>[10]</w:t>
      </w:r>
      <w:r w:rsidRPr="00E208B2">
        <w:tab/>
        <w:t>B. J. G. t. K. V. j. Nelson, "Getting to Know Vue. js," 2018.</w:t>
      </w:r>
    </w:p>
    <w:p w14:paraId="71A490F4" w14:textId="77777777" w:rsidR="00E208B2" w:rsidRPr="00E208B2" w:rsidRDefault="00E208B2" w:rsidP="00E208B2">
      <w:pPr>
        <w:pStyle w:val="EndNoteBibliography"/>
        <w:ind w:left="720" w:hanging="720"/>
      </w:pPr>
      <w:r w:rsidRPr="00E208B2">
        <w:t>[11]</w:t>
      </w:r>
      <w:r w:rsidRPr="00E208B2">
        <w:tab/>
        <w:t xml:space="preserve">B. B. Moran and C. J. Morner, </w:t>
      </w:r>
      <w:r w:rsidRPr="00E208B2">
        <w:rPr>
          <w:i/>
        </w:rPr>
        <w:t>Library and information center management</w:t>
      </w:r>
      <w:r w:rsidRPr="00E208B2">
        <w:t>. ABC-CLIO, 2017.</w:t>
      </w:r>
    </w:p>
    <w:p w14:paraId="7BC0E214" w14:textId="77777777" w:rsidR="00E208B2" w:rsidRPr="00E208B2" w:rsidRDefault="00E208B2" w:rsidP="00E208B2">
      <w:pPr>
        <w:pStyle w:val="EndNoteBibliography"/>
        <w:ind w:left="720" w:hanging="720"/>
      </w:pPr>
      <w:r w:rsidRPr="00E208B2">
        <w:t>[12]</w:t>
      </w:r>
      <w:r w:rsidRPr="00E208B2">
        <w:tab/>
        <w:t>H. Lim, S. J. J. o. A. A. Kim, and B. Engineering, "Changes in spatial organization in French public libraries," vol. 8, no. 2, pp. 323-330, 2009.</w:t>
      </w:r>
    </w:p>
    <w:p w14:paraId="09E64221" w14:textId="77777777" w:rsidR="00E208B2" w:rsidRPr="00E208B2" w:rsidRDefault="00E208B2" w:rsidP="00E208B2">
      <w:pPr>
        <w:pStyle w:val="EndNoteBibliography"/>
        <w:ind w:left="720" w:hanging="720"/>
      </w:pPr>
      <w:r w:rsidRPr="00E208B2">
        <w:t>[13]</w:t>
      </w:r>
      <w:r w:rsidRPr="00E208B2">
        <w:tab/>
        <w:t>T.-T. J. N. e. t. Wu, "Using smart mobile devices in social-network-based health education practice: A learning behavior analysis," vol. 34, no. 6, pp. 958-963, 2014.</w:t>
      </w:r>
    </w:p>
    <w:p w14:paraId="44173A8F" w14:textId="77777777" w:rsidR="00E208B2" w:rsidRPr="00E208B2" w:rsidRDefault="00E208B2" w:rsidP="00E208B2">
      <w:pPr>
        <w:pStyle w:val="EndNoteBibliography"/>
        <w:ind w:left="720" w:hanging="720"/>
      </w:pPr>
      <w:r w:rsidRPr="00E208B2">
        <w:t>[14]</w:t>
      </w:r>
      <w:r w:rsidRPr="00E208B2">
        <w:tab/>
        <w:t xml:space="preserve">A. H. A. Al-Obaidi, "Design and Implementation of a Computerized Library Management System Using GUI," in </w:t>
      </w:r>
      <w:r w:rsidRPr="00E208B2">
        <w:rPr>
          <w:i/>
        </w:rPr>
        <w:t>Next Generation of Internet of Things</w:t>
      </w:r>
      <w:r w:rsidRPr="00E208B2">
        <w:t>: Springer, 2021, pp. 669-683.</w:t>
      </w:r>
    </w:p>
    <w:p w14:paraId="6E5FD5C0" w14:textId="77777777" w:rsidR="00E208B2" w:rsidRPr="00E208B2" w:rsidRDefault="00E208B2" w:rsidP="00E208B2">
      <w:pPr>
        <w:pStyle w:val="EndNoteBibliography"/>
        <w:ind w:left="720" w:hanging="720"/>
      </w:pPr>
      <w:r w:rsidRPr="00E208B2">
        <w:t>[15]</w:t>
      </w:r>
      <w:r w:rsidRPr="00E208B2">
        <w:tab/>
        <w:t xml:space="preserve">J. Rowley, </w:t>
      </w:r>
      <w:r w:rsidRPr="00E208B2">
        <w:rPr>
          <w:i/>
        </w:rPr>
        <w:t>The electronic library</w:t>
      </w:r>
      <w:r w:rsidRPr="00E208B2">
        <w:t>. Facet Publishing, 1998.</w:t>
      </w:r>
    </w:p>
    <w:p w14:paraId="737289C0" w14:textId="77777777" w:rsidR="00E208B2" w:rsidRPr="00E208B2" w:rsidRDefault="00E208B2" w:rsidP="00E208B2">
      <w:pPr>
        <w:pStyle w:val="EndNoteBibliography"/>
        <w:ind w:left="720" w:hanging="720"/>
      </w:pPr>
      <w:r w:rsidRPr="00E208B2">
        <w:t>[16]</w:t>
      </w:r>
      <w:r w:rsidRPr="00E208B2">
        <w:tab/>
        <w:t xml:space="preserve">H. Cheng, L. Huang, H. Xu, Y. Hu, and X. A. Wang, "Design and implementation of library books search and management system using RFID technology," in </w:t>
      </w:r>
      <w:r w:rsidRPr="00E208B2">
        <w:rPr>
          <w:i/>
        </w:rPr>
        <w:t>2016 International conference on intelligent networking and collaborative systems (INCoS)</w:t>
      </w:r>
      <w:r w:rsidRPr="00E208B2">
        <w:t>, 2016, pp. 392-397: IEEE.</w:t>
      </w:r>
    </w:p>
    <w:p w14:paraId="1123E2C5" w14:textId="77777777" w:rsidR="00E208B2" w:rsidRPr="00E208B2" w:rsidRDefault="00E208B2" w:rsidP="00E208B2">
      <w:pPr>
        <w:pStyle w:val="EndNoteBibliography"/>
        <w:ind w:left="720" w:hanging="720"/>
      </w:pPr>
      <w:r w:rsidRPr="00E208B2">
        <w:t>[17]</w:t>
      </w:r>
      <w:r w:rsidRPr="00E208B2">
        <w:tab/>
        <w:t>S. H. Choshaly and M. J. L. M. Mirabolghasemi, "Using SEM-PLS to assess users satisfaction of library service quality: Evidence from Malaysia," 2018.</w:t>
      </w:r>
    </w:p>
    <w:p w14:paraId="52513718" w14:textId="28EFD071" w:rsidR="00E208B2" w:rsidRPr="00E208B2" w:rsidRDefault="00E208B2" w:rsidP="00E208B2">
      <w:pPr>
        <w:pStyle w:val="EndNoteBibliography"/>
        <w:ind w:left="720" w:hanging="720"/>
      </w:pPr>
      <w:r w:rsidRPr="00E208B2">
        <w:t>[18]</w:t>
      </w:r>
      <w:r w:rsidRPr="00E208B2">
        <w:tab/>
        <w:t xml:space="preserve">Notebookcheck. </w:t>
      </w:r>
      <w:r w:rsidRPr="00E208B2">
        <w:rPr>
          <w:i/>
        </w:rPr>
        <w:t>Gartner report: Android dominates the smartphone market</w:t>
      </w:r>
      <w:r w:rsidRPr="00E208B2">
        <w:t xml:space="preserve">. Available: </w:t>
      </w:r>
      <w:hyperlink r:id="rId95" w:history="1">
        <w:r w:rsidRPr="00E208B2">
          <w:rPr>
            <w:rStyle w:val="a7"/>
          </w:rPr>
          <w:t>https://www.notebookcheck.net/Gartner-report-Android-dominates-the-smartphone-market.148354.0.html</w:t>
        </w:r>
      </w:hyperlink>
    </w:p>
    <w:p w14:paraId="3A11F697" w14:textId="77777777" w:rsidR="00E208B2" w:rsidRPr="00E208B2" w:rsidRDefault="00E208B2" w:rsidP="00E208B2">
      <w:pPr>
        <w:pStyle w:val="EndNoteBibliography"/>
        <w:ind w:left="720" w:hanging="720"/>
      </w:pPr>
      <w:r w:rsidRPr="00E208B2">
        <w:t>[19]</w:t>
      </w:r>
      <w:r w:rsidRPr="00E208B2">
        <w:tab/>
        <w:t>S. Malathy, P. J. D. J. o. L. Kantha, and I. Technology, "Application of mobile technologies to libraries," vol. 33, no. 5, 2013.</w:t>
      </w:r>
    </w:p>
    <w:p w14:paraId="40F18D13" w14:textId="77777777" w:rsidR="00E208B2" w:rsidRPr="00E208B2" w:rsidRDefault="00E208B2" w:rsidP="00E208B2">
      <w:pPr>
        <w:pStyle w:val="EndNoteBibliography"/>
        <w:ind w:left="720" w:hanging="720"/>
      </w:pPr>
      <w:r w:rsidRPr="00E208B2">
        <w:lastRenderedPageBreak/>
        <w:t>[20]</w:t>
      </w:r>
      <w:r w:rsidRPr="00E208B2">
        <w:tab/>
        <w:t>A. T. Sorensen and S. J. J. N. W. P. Rasmussen, Stanford University, "Is any publicity good publicity? A note on the impact of book reviews," 2004.</w:t>
      </w:r>
    </w:p>
    <w:p w14:paraId="4AD000C5" w14:textId="77777777" w:rsidR="00E208B2" w:rsidRPr="00E208B2" w:rsidRDefault="00E208B2" w:rsidP="00E208B2">
      <w:pPr>
        <w:pStyle w:val="EndNoteBibliography"/>
        <w:ind w:left="720" w:hanging="720"/>
      </w:pPr>
      <w:r w:rsidRPr="00E208B2">
        <w:t>[21]</w:t>
      </w:r>
      <w:r w:rsidRPr="00E208B2">
        <w:tab/>
        <w:t>R. J. N. S. Watson, "Quantitative research," vol. 29, no. 31, p. 44, 2015.</w:t>
      </w:r>
    </w:p>
    <w:p w14:paraId="143AE44E" w14:textId="77777777" w:rsidR="00E208B2" w:rsidRPr="00E208B2" w:rsidRDefault="00E208B2" w:rsidP="00E208B2">
      <w:pPr>
        <w:pStyle w:val="EndNoteBibliography"/>
        <w:ind w:left="720" w:hanging="720"/>
      </w:pPr>
      <w:r w:rsidRPr="00E208B2">
        <w:t>[22]</w:t>
      </w:r>
      <w:r w:rsidRPr="00E208B2">
        <w:tab/>
        <w:t>B. Gong, D. C. Yen, D. C. J. I. M. Chou, and D. Systems, "A manager’s guide to total quality software design," vol. 98, no. 3, pp. 100-107, 1998.</w:t>
      </w:r>
    </w:p>
    <w:p w14:paraId="61373875" w14:textId="77777777" w:rsidR="00E208B2" w:rsidRPr="00E208B2" w:rsidRDefault="00E208B2" w:rsidP="00E208B2">
      <w:pPr>
        <w:pStyle w:val="EndNoteBibliography"/>
        <w:ind w:left="720" w:hanging="720"/>
      </w:pPr>
      <w:r w:rsidRPr="00E208B2">
        <w:t>[23]</w:t>
      </w:r>
      <w:r w:rsidRPr="00E208B2">
        <w:tab/>
        <w:t xml:space="preserve">"UCSI University Object-Oriented Modeling," </w:t>
      </w:r>
      <w:r w:rsidRPr="00E208B2">
        <w:rPr>
          <w:i/>
        </w:rPr>
        <w:t xml:space="preserve">Object-Oriented Modeling Lecture Slide Chapter 2, </w:t>
      </w:r>
      <w:r w:rsidRPr="00E208B2">
        <w:t>pp. 1-24.</w:t>
      </w:r>
    </w:p>
    <w:p w14:paraId="0FBB5D41" w14:textId="77777777" w:rsidR="00E208B2" w:rsidRPr="00E208B2" w:rsidRDefault="00E208B2" w:rsidP="00E208B2">
      <w:pPr>
        <w:pStyle w:val="EndNoteBibliography"/>
        <w:ind w:left="720" w:hanging="720"/>
      </w:pPr>
      <w:r w:rsidRPr="00E208B2">
        <w:t>[24]</w:t>
      </w:r>
      <w:r w:rsidRPr="00E208B2">
        <w:tab/>
        <w:t xml:space="preserve">J. Noll, M. A. Razzak, J. M. Bass, and S. Beecham, "A study of the scrum master’s role," in </w:t>
      </w:r>
      <w:r w:rsidRPr="00E208B2">
        <w:rPr>
          <w:i/>
        </w:rPr>
        <w:t>International Conference on Product-Focused Software Process Improvement</w:t>
      </w:r>
      <w:r w:rsidRPr="00E208B2">
        <w:t>, 2017, pp. 307-323: Springer.</w:t>
      </w:r>
    </w:p>
    <w:p w14:paraId="5B854AB4" w14:textId="77777777" w:rsidR="00E208B2" w:rsidRPr="00E208B2" w:rsidRDefault="00E208B2" w:rsidP="00E208B2">
      <w:pPr>
        <w:pStyle w:val="EndNoteBibliography"/>
        <w:ind w:left="720" w:hanging="720"/>
      </w:pPr>
      <w:r w:rsidRPr="00E208B2">
        <w:t>[25]</w:t>
      </w:r>
      <w:r w:rsidRPr="00E208B2">
        <w:tab/>
        <w:t>R. J. M. T. Japenga, Inc, "How to write a software requirements specification," 2003.</w:t>
      </w:r>
    </w:p>
    <w:p w14:paraId="26C1D117" w14:textId="77777777" w:rsidR="00E208B2" w:rsidRPr="00E208B2" w:rsidRDefault="00E208B2" w:rsidP="00E208B2">
      <w:pPr>
        <w:pStyle w:val="EndNoteBibliography"/>
        <w:ind w:left="720" w:hanging="720"/>
      </w:pPr>
      <w:r w:rsidRPr="00E208B2">
        <w:t>[26]</w:t>
      </w:r>
      <w:r w:rsidRPr="00E208B2">
        <w:tab/>
        <w:t>B. Taraghi, A. Azmi, and O. Yusop, "Producing Software Engineering Documents through Software Reverse Engineering for Node. js Web Application."</w:t>
      </w:r>
    </w:p>
    <w:p w14:paraId="4E12D83C" w14:textId="77777777" w:rsidR="00E208B2" w:rsidRPr="00E208B2" w:rsidRDefault="00E208B2" w:rsidP="00E208B2">
      <w:pPr>
        <w:pStyle w:val="EndNoteBibliography"/>
        <w:ind w:left="720" w:hanging="720"/>
      </w:pPr>
      <w:r w:rsidRPr="00E208B2">
        <w:t>[27]</w:t>
      </w:r>
      <w:r w:rsidRPr="00E208B2">
        <w:tab/>
        <w:t>A. J. S. J. Rini, "Analisis Hasil Pemanfaatan Media Pembelajaran Interaktif Aljabar Logika Dengan User Acceptance Test (UAT)," vol. 8, no. 02, pp. 67-73, 2018.</w:t>
      </w:r>
    </w:p>
    <w:p w14:paraId="7936ED2A" w14:textId="77777777" w:rsidR="00E208B2" w:rsidRPr="00E208B2" w:rsidRDefault="00E208B2" w:rsidP="00E208B2">
      <w:pPr>
        <w:pStyle w:val="EndNoteBibliography"/>
        <w:ind w:left="720" w:hanging="720"/>
      </w:pPr>
      <w:r w:rsidRPr="00E208B2">
        <w:t>[28]</w:t>
      </w:r>
      <w:r w:rsidRPr="00E208B2">
        <w:tab/>
        <w:t>A. L. A. Brian, L. Arockiam, P. J. I. J. o. E. T. i. C. S. Malarchelvi, and Electronics, "An IOT based secured smart library system with NFC based book tracking," vol. 11, no. 5, pp. 18-21, 2014.</w:t>
      </w:r>
    </w:p>
    <w:p w14:paraId="5B89A6F5" w14:textId="77777777" w:rsidR="00E208B2" w:rsidRPr="00E208B2" w:rsidRDefault="00E208B2" w:rsidP="00E208B2">
      <w:pPr>
        <w:pStyle w:val="EndNoteBibliography"/>
        <w:ind w:left="720" w:hanging="720"/>
      </w:pPr>
      <w:r w:rsidRPr="00E208B2">
        <w:t>[29]</w:t>
      </w:r>
      <w:r w:rsidRPr="00E208B2">
        <w:tab/>
        <w:t>C. Srujana</w:t>
      </w:r>
      <w:r w:rsidRPr="00E208B2">
        <w:rPr>
          <w:i/>
        </w:rPr>
        <w:t xml:space="preserve"> et al.</w:t>
      </w:r>
      <w:r w:rsidRPr="00E208B2">
        <w:t>, "Development of RFID based library management system using MATLAB," vol. 2, no. 5, pp. 480-483, 2013.</w:t>
      </w:r>
    </w:p>
    <w:p w14:paraId="140F22C8" w14:textId="77777777" w:rsidR="00E208B2" w:rsidRPr="00E208B2" w:rsidRDefault="00E208B2" w:rsidP="00E208B2">
      <w:pPr>
        <w:pStyle w:val="EndNoteBibliography"/>
        <w:ind w:left="720" w:hanging="720"/>
      </w:pPr>
      <w:r w:rsidRPr="00E208B2">
        <w:t>[30]</w:t>
      </w:r>
      <w:r w:rsidRPr="00E208B2">
        <w:tab/>
        <w:t>M. J. I. E. S. Niqresh, "Digital Library and Intellectual Issues--Issues in Copyright and Intellectual Property," vol. 12, no. 1, pp. 114-127, 2019.</w:t>
      </w:r>
    </w:p>
    <w:p w14:paraId="69BFC202" w14:textId="77777777" w:rsidR="00E208B2" w:rsidRPr="00E208B2" w:rsidRDefault="00E208B2" w:rsidP="00E208B2">
      <w:pPr>
        <w:pStyle w:val="EndNoteBibliography"/>
        <w:ind w:left="720" w:hanging="720"/>
      </w:pPr>
      <w:r w:rsidRPr="00E208B2">
        <w:t>[31]</w:t>
      </w:r>
      <w:r w:rsidRPr="00E208B2">
        <w:tab/>
        <w:t>B. J. P. l. q. Kinney, "The internet, public libraries, and the digital divide," vol. 29, no. 2, pp. 104-161, 2010.</w:t>
      </w:r>
    </w:p>
    <w:p w14:paraId="3F8F5036" w14:textId="77777777" w:rsidR="00E208B2" w:rsidRPr="00E208B2" w:rsidRDefault="00E208B2" w:rsidP="00E208B2">
      <w:pPr>
        <w:pStyle w:val="EndNoteBibliography"/>
        <w:ind w:left="720" w:hanging="720"/>
      </w:pPr>
      <w:r w:rsidRPr="00E208B2">
        <w:t>[32]</w:t>
      </w:r>
      <w:r w:rsidRPr="00E208B2">
        <w:tab/>
        <w:t>M. J. J. o. W. L. Eaton, "Seeing library data: A prototype data visualization application for librarians," vol. 11, no. 1, pp. 69-78, 2017.</w:t>
      </w:r>
    </w:p>
    <w:p w14:paraId="40A158B3" w14:textId="77777777" w:rsidR="00E208B2" w:rsidRPr="00E208B2" w:rsidRDefault="00E208B2" w:rsidP="00E208B2">
      <w:pPr>
        <w:pStyle w:val="EndNoteBibliography"/>
        <w:ind w:left="720" w:hanging="720"/>
      </w:pPr>
      <w:r w:rsidRPr="00E208B2">
        <w:t>[33]</w:t>
      </w:r>
      <w:r w:rsidRPr="00E208B2">
        <w:tab/>
        <w:t xml:space="preserve">Z. Li, "The Design and Application of GIS Mathematical Model Database System with Meta-algorithm," in </w:t>
      </w:r>
      <w:r w:rsidRPr="00E208B2">
        <w:rPr>
          <w:i/>
        </w:rPr>
        <w:t>2015 4th National Conference on Electrical, Electronics and Computer Engineering</w:t>
      </w:r>
      <w:r w:rsidRPr="00E208B2">
        <w:t>, 2015, pp. 1166-1170: Atlantis Press.</w:t>
      </w:r>
    </w:p>
    <w:p w14:paraId="6241193F" w14:textId="77777777" w:rsidR="00E208B2" w:rsidRPr="00E208B2" w:rsidRDefault="00E208B2" w:rsidP="00E208B2">
      <w:pPr>
        <w:pStyle w:val="EndNoteBibliography"/>
        <w:ind w:left="720" w:hanging="720"/>
      </w:pPr>
      <w:r w:rsidRPr="00E208B2">
        <w:t>[34]</w:t>
      </w:r>
      <w:r w:rsidRPr="00E208B2">
        <w:tab/>
        <w:t>S. Liu and X.-L. J. L. H. T. Shen, "Library management and innovation in the Big Data Era," 2018.</w:t>
      </w:r>
    </w:p>
    <w:p w14:paraId="29F346A6" w14:textId="77777777" w:rsidR="00E208B2" w:rsidRPr="00E208B2" w:rsidRDefault="00E208B2" w:rsidP="00E208B2">
      <w:pPr>
        <w:pStyle w:val="EndNoteBibliography"/>
        <w:ind w:left="720" w:hanging="720"/>
      </w:pPr>
      <w:r w:rsidRPr="00E208B2">
        <w:t>[35]</w:t>
      </w:r>
      <w:r w:rsidRPr="00E208B2">
        <w:tab/>
        <w:t>O. K. Udem and B. J. n. A. Onwurah, "Digitization of Library Resources in University Libraries: A Practical Approach, Challenges and Prospects," 2019.</w:t>
      </w:r>
    </w:p>
    <w:p w14:paraId="63575F8A" w14:textId="77777777" w:rsidR="00E208B2" w:rsidRPr="00E208B2" w:rsidRDefault="00E208B2" w:rsidP="00E208B2">
      <w:pPr>
        <w:pStyle w:val="EndNoteBibliography"/>
        <w:ind w:left="720" w:hanging="720"/>
      </w:pPr>
      <w:r w:rsidRPr="00E208B2">
        <w:t>[36]</w:t>
      </w:r>
      <w:r w:rsidRPr="00E208B2">
        <w:tab/>
        <w:t>W. Yuan, M. Van Ballegooie, and J. L. J. C. M. Robertson, "Ebooks versus print books: Format preferences in an academic library," vol. 43, no. 1, pp. 28-48, 2018.</w:t>
      </w:r>
    </w:p>
    <w:p w14:paraId="557C7DB8" w14:textId="77777777" w:rsidR="00E208B2" w:rsidRPr="00E208B2" w:rsidRDefault="00E208B2" w:rsidP="00E208B2">
      <w:pPr>
        <w:pStyle w:val="EndNoteBibliography"/>
        <w:ind w:left="720" w:hanging="720"/>
      </w:pPr>
      <w:r w:rsidRPr="00E208B2">
        <w:t>[37]</w:t>
      </w:r>
      <w:r w:rsidRPr="00E208B2">
        <w:tab/>
        <w:t>J. E. J. J. o. L. Adkins and S. Communication, "Review of Along Came Google: A History of Library Digitization by Deanna Marcum and Roger C. Schonfeld," vol. 10, no. 1, 2022.</w:t>
      </w:r>
    </w:p>
    <w:p w14:paraId="7C4A4F92" w14:textId="77777777" w:rsidR="00E208B2" w:rsidRPr="00E208B2" w:rsidRDefault="00E208B2" w:rsidP="00E208B2">
      <w:pPr>
        <w:pStyle w:val="EndNoteBibliography"/>
        <w:ind w:left="720" w:hanging="720"/>
      </w:pPr>
      <w:r w:rsidRPr="00E208B2">
        <w:t>[38]</w:t>
      </w:r>
      <w:r w:rsidRPr="00E208B2">
        <w:tab/>
        <w:t xml:space="preserve">G. E. Evans, </w:t>
      </w:r>
      <w:r w:rsidRPr="00E208B2">
        <w:rPr>
          <w:i/>
        </w:rPr>
        <w:t>Developing Library and Information Center Collections. Library Science Text Series</w:t>
      </w:r>
      <w:r w:rsidRPr="00E208B2">
        <w:t>. ERIC, 1995.</w:t>
      </w:r>
    </w:p>
    <w:p w14:paraId="187368DE" w14:textId="77777777" w:rsidR="00E208B2" w:rsidRPr="00E208B2" w:rsidRDefault="00E208B2" w:rsidP="00E208B2">
      <w:pPr>
        <w:pStyle w:val="EndNoteBibliography"/>
        <w:ind w:left="720" w:hanging="720"/>
      </w:pPr>
      <w:r w:rsidRPr="00E208B2">
        <w:t>[39]</w:t>
      </w:r>
      <w:r w:rsidRPr="00E208B2">
        <w:tab/>
        <w:t>M. J. J. o. A. i. L. Singh and I. Science, "A snapshot of traditional library to modern library using bar code technology: an experience of central library GNDEC, Ludhiana," vol. 3, no. 2, pp. 146-149, 2014.</w:t>
      </w:r>
    </w:p>
    <w:p w14:paraId="4CFC11A8" w14:textId="77777777" w:rsidR="00E208B2" w:rsidRPr="00E208B2" w:rsidRDefault="00E208B2" w:rsidP="00E208B2">
      <w:pPr>
        <w:pStyle w:val="EndNoteBibliography"/>
        <w:ind w:left="720" w:hanging="720"/>
      </w:pPr>
      <w:r w:rsidRPr="00E208B2">
        <w:t>[40]</w:t>
      </w:r>
      <w:r w:rsidRPr="00E208B2">
        <w:tab/>
        <w:t xml:space="preserve">J. Kong, "Research on IT Management and Service of Small and Medium Sized Libraries Based on Cloud Computing and Virtualization Technology," </w:t>
      </w:r>
      <w:r w:rsidRPr="00E208B2">
        <w:rPr>
          <w:i/>
        </w:rPr>
        <w:t xml:space="preserve">Journal of Physics: Conference Series, </w:t>
      </w:r>
      <w:r w:rsidRPr="00E208B2">
        <w:t>vol. 1648, 2020.</w:t>
      </w:r>
    </w:p>
    <w:p w14:paraId="4B73C02F" w14:textId="77777777" w:rsidR="00E208B2" w:rsidRPr="00E208B2" w:rsidRDefault="00E208B2" w:rsidP="00E208B2">
      <w:pPr>
        <w:pStyle w:val="EndNoteBibliography"/>
        <w:ind w:left="720" w:hanging="720"/>
      </w:pPr>
      <w:r w:rsidRPr="00E208B2">
        <w:lastRenderedPageBreak/>
        <w:t>[41]</w:t>
      </w:r>
      <w:r w:rsidRPr="00E208B2">
        <w:tab/>
        <w:t xml:space="preserve">H. Supriyono and M. R. Fitriyan, "Developing a QR Code-based Library Management System with Case Study of Private School in Surakarta City Indonesia," in </w:t>
      </w:r>
      <w:r w:rsidRPr="00E208B2">
        <w:rPr>
          <w:i/>
        </w:rPr>
        <w:t>2018 Third International Conference on Informatics and Computing (ICIC)</w:t>
      </w:r>
      <w:r w:rsidRPr="00E208B2">
        <w:t>, 2018, pp. 1-6: IEEE.</w:t>
      </w:r>
    </w:p>
    <w:p w14:paraId="46B73B84" w14:textId="77777777" w:rsidR="00E208B2" w:rsidRPr="00E208B2" w:rsidRDefault="00E208B2" w:rsidP="00E208B2">
      <w:pPr>
        <w:pStyle w:val="EndNoteBibliography"/>
        <w:ind w:left="720" w:hanging="720"/>
      </w:pPr>
      <w:r w:rsidRPr="00E208B2">
        <w:t>[42]</w:t>
      </w:r>
      <w:r w:rsidRPr="00E208B2">
        <w:tab/>
        <w:t xml:space="preserve">J. F. Zhang and C. J. Wen, "The university library management system based on radio frequency identification," in </w:t>
      </w:r>
      <w:r w:rsidRPr="00E208B2">
        <w:rPr>
          <w:i/>
        </w:rPr>
        <w:t>2017 10th International Congress on Image and Signal Processing, BioMedical Engineering and Informatics (CISP-BMEI)</w:t>
      </w:r>
      <w:r w:rsidRPr="00E208B2">
        <w:t>, 2017, pp. 1-6: IEEE.</w:t>
      </w:r>
    </w:p>
    <w:p w14:paraId="492142F9" w14:textId="77777777" w:rsidR="00E208B2" w:rsidRPr="00E208B2" w:rsidRDefault="00E208B2" w:rsidP="00E208B2">
      <w:pPr>
        <w:pStyle w:val="EndNoteBibliography"/>
        <w:ind w:left="720" w:hanging="720"/>
      </w:pPr>
      <w:r w:rsidRPr="00E208B2">
        <w:t>[43]</w:t>
      </w:r>
      <w:r w:rsidRPr="00E208B2">
        <w:tab/>
        <w:t xml:space="preserve">J. Hou, Z. Zhu, and J. Zong, "Design and realization of network-oriented library management system (LMS)," in </w:t>
      </w:r>
      <w:r w:rsidRPr="00E208B2">
        <w:rPr>
          <w:i/>
        </w:rPr>
        <w:t>2012 IEEE Symposium on Robotics and Applications (ISRA)</w:t>
      </w:r>
      <w:r w:rsidRPr="00E208B2">
        <w:t>, 2012, pp. 813-816: IEEE.</w:t>
      </w:r>
    </w:p>
    <w:p w14:paraId="0B6340F9" w14:textId="77777777" w:rsidR="00E208B2" w:rsidRPr="00E208B2" w:rsidRDefault="00E208B2" w:rsidP="00E208B2">
      <w:pPr>
        <w:pStyle w:val="EndNoteBibliography"/>
        <w:ind w:left="720" w:hanging="720"/>
      </w:pPr>
      <w:r w:rsidRPr="00E208B2">
        <w:t>[44]</w:t>
      </w:r>
      <w:r w:rsidRPr="00E208B2">
        <w:tab/>
        <w:t xml:space="preserve">G. S. Shada and M. A. Ayu, "Designing Android User Interface for University Mobile Library," in </w:t>
      </w:r>
      <w:r w:rsidRPr="00E208B2">
        <w:rPr>
          <w:i/>
        </w:rPr>
        <w:t>2018 International Conference on Computing, Engineering, and Design (ICCED)</w:t>
      </w:r>
      <w:r w:rsidRPr="00E208B2">
        <w:t>, 2018, pp. 224-229: IEEE.</w:t>
      </w:r>
    </w:p>
    <w:p w14:paraId="4DC3B3BE" w14:textId="77777777" w:rsidR="00E208B2" w:rsidRPr="00E208B2" w:rsidRDefault="00E208B2" w:rsidP="00E208B2">
      <w:pPr>
        <w:pStyle w:val="EndNoteBibliography"/>
        <w:ind w:left="720" w:hanging="720"/>
      </w:pPr>
      <w:r w:rsidRPr="00E208B2">
        <w:t>[45]</w:t>
      </w:r>
      <w:r w:rsidRPr="00E208B2">
        <w:tab/>
        <w:t xml:space="preserve">M. Wang, "The Building of Library Management System Based on Hibernate Model," in </w:t>
      </w:r>
      <w:r w:rsidRPr="00E208B2">
        <w:rPr>
          <w:i/>
        </w:rPr>
        <w:t>2010 International Conference on Challenges in Environmental Science and Computer Engineering</w:t>
      </w:r>
      <w:r w:rsidRPr="00E208B2">
        <w:t>, 2010, vol. 2, pp. 409-412: IEEE.</w:t>
      </w:r>
    </w:p>
    <w:p w14:paraId="3261E280" w14:textId="77777777" w:rsidR="00E208B2" w:rsidRPr="00E208B2" w:rsidRDefault="00E208B2" w:rsidP="00E208B2">
      <w:pPr>
        <w:pStyle w:val="EndNoteBibliography"/>
        <w:ind w:left="720" w:hanging="720"/>
      </w:pPr>
      <w:r w:rsidRPr="00E208B2">
        <w:t>[46]</w:t>
      </w:r>
      <w:r w:rsidRPr="00E208B2">
        <w:tab/>
        <w:t xml:space="preserve">A. Lalwani, "VESIT Library - An Android Based Application," </w:t>
      </w:r>
      <w:r w:rsidRPr="00E208B2">
        <w:rPr>
          <w:i/>
        </w:rPr>
        <w:t xml:space="preserve">International Journal of Engineering and Computer, </w:t>
      </w:r>
      <w:r w:rsidRPr="00E208B2">
        <w:t>vol. 6, pp. 22032-22035, 2017.</w:t>
      </w:r>
    </w:p>
    <w:p w14:paraId="4D189335" w14:textId="77777777" w:rsidR="00E208B2" w:rsidRPr="00E208B2" w:rsidRDefault="00E208B2" w:rsidP="00E208B2">
      <w:pPr>
        <w:pStyle w:val="EndNoteBibliography"/>
        <w:ind w:left="720" w:hanging="720"/>
      </w:pPr>
      <w:r w:rsidRPr="00E208B2">
        <w:t>[47]</w:t>
      </w:r>
      <w:r w:rsidRPr="00E208B2">
        <w:tab/>
        <w:t>E. E. Shumilak, "An online interactive book-library-management system," 1971.</w:t>
      </w:r>
    </w:p>
    <w:p w14:paraId="651C0BA7" w14:textId="77777777" w:rsidR="00E208B2" w:rsidRPr="00E208B2" w:rsidRDefault="00E208B2" w:rsidP="00E208B2">
      <w:pPr>
        <w:pStyle w:val="EndNoteBibliography"/>
        <w:ind w:left="720" w:hanging="720"/>
      </w:pPr>
      <w:r w:rsidRPr="00E208B2">
        <w:t>[48]</w:t>
      </w:r>
      <w:r w:rsidRPr="00E208B2">
        <w:tab/>
        <w:t>K. Ihejirika, "Social Media Strategies for Marketing in University Libraries: Undergraduate User Attitudes and Motivation for Engagement," 2021.</w:t>
      </w:r>
    </w:p>
    <w:p w14:paraId="46A1DD9A" w14:textId="77777777" w:rsidR="00E208B2" w:rsidRPr="00E208B2" w:rsidRDefault="00E208B2" w:rsidP="00E208B2">
      <w:pPr>
        <w:pStyle w:val="EndNoteBibliography"/>
        <w:ind w:left="720" w:hanging="720"/>
      </w:pPr>
      <w:r w:rsidRPr="00E208B2">
        <w:t>[49]</w:t>
      </w:r>
      <w:r w:rsidRPr="00E208B2">
        <w:tab/>
        <w:t>M. J. J. I. I. Hossain and L. Review, "Redefining expectancy disconfirmation theory using LIS SERVQUAL+: An integrated framework for evaluating library service quality and user satisfaction," vol. 51, no. 3, pp. 203-216, 2019.</w:t>
      </w:r>
    </w:p>
    <w:p w14:paraId="3E78EA13" w14:textId="6423A5F0" w:rsidR="009F2EE5" w:rsidRDefault="00812AE3" w:rsidP="00812AE3">
      <w:pPr>
        <w:pStyle w:val="EndNoteBibliography"/>
        <w:ind w:left="720" w:hanging="720"/>
      </w:pPr>
      <w:r w:rsidRPr="00812AE3">
        <w:fldChar w:fldCharType="end"/>
      </w:r>
    </w:p>
    <w:p w14:paraId="02C1E795" w14:textId="63DDDFF2" w:rsidR="00794970" w:rsidRDefault="00794970" w:rsidP="00544C15">
      <w:pPr>
        <w:spacing w:line="360" w:lineRule="auto"/>
        <w:rPr>
          <w:rFonts w:eastAsia="Yu Mincho"/>
          <w:lang w:eastAsia="ja-JP"/>
        </w:rPr>
      </w:pPr>
    </w:p>
    <w:p w14:paraId="51E5362F" w14:textId="6A033DCB" w:rsidR="00794970" w:rsidRDefault="00794970" w:rsidP="00544C15">
      <w:pPr>
        <w:spacing w:line="360" w:lineRule="auto"/>
        <w:rPr>
          <w:rFonts w:eastAsia="Yu Mincho"/>
          <w:lang w:eastAsia="ja-JP"/>
        </w:rPr>
      </w:pPr>
    </w:p>
    <w:p w14:paraId="19667D0D" w14:textId="05BD0BAB" w:rsidR="00794970" w:rsidRDefault="00794970" w:rsidP="00544C15">
      <w:pPr>
        <w:spacing w:line="360" w:lineRule="auto"/>
        <w:rPr>
          <w:rFonts w:eastAsia="Yu Mincho"/>
          <w:lang w:eastAsia="ja-JP"/>
        </w:rPr>
      </w:pPr>
    </w:p>
    <w:p w14:paraId="40754F73" w14:textId="76953825" w:rsidR="00794970" w:rsidRDefault="00794970" w:rsidP="00544C15">
      <w:pPr>
        <w:spacing w:line="360" w:lineRule="auto"/>
        <w:rPr>
          <w:rFonts w:eastAsia="Yu Mincho"/>
          <w:lang w:eastAsia="ja-JP"/>
        </w:rPr>
      </w:pPr>
    </w:p>
    <w:p w14:paraId="5597D6FB" w14:textId="38287756" w:rsidR="00794970" w:rsidRDefault="00794970" w:rsidP="00544C15">
      <w:pPr>
        <w:spacing w:line="360" w:lineRule="auto"/>
        <w:rPr>
          <w:rFonts w:eastAsia="Yu Mincho"/>
          <w:lang w:eastAsia="ja-JP"/>
        </w:rPr>
      </w:pPr>
    </w:p>
    <w:p w14:paraId="0376FE87" w14:textId="6A426D72" w:rsidR="00794970" w:rsidRDefault="00794970" w:rsidP="00544C15">
      <w:pPr>
        <w:spacing w:line="360" w:lineRule="auto"/>
        <w:rPr>
          <w:rFonts w:eastAsia="Yu Mincho"/>
          <w:lang w:eastAsia="ja-JP"/>
        </w:rPr>
      </w:pPr>
    </w:p>
    <w:p w14:paraId="116DA4BB" w14:textId="080717DE" w:rsidR="00794970" w:rsidRDefault="00794970" w:rsidP="00544C15">
      <w:pPr>
        <w:spacing w:line="360" w:lineRule="auto"/>
        <w:rPr>
          <w:rFonts w:eastAsia="Yu Mincho"/>
          <w:lang w:eastAsia="ja-JP"/>
        </w:rPr>
      </w:pPr>
    </w:p>
    <w:p w14:paraId="132B445E" w14:textId="7DEA7DC5" w:rsidR="007212A5" w:rsidRDefault="007212A5" w:rsidP="00544C15">
      <w:pPr>
        <w:spacing w:line="360" w:lineRule="auto"/>
        <w:rPr>
          <w:rFonts w:eastAsia="Yu Mincho"/>
          <w:lang w:eastAsia="ja-JP"/>
        </w:rPr>
      </w:pPr>
    </w:p>
    <w:p w14:paraId="27E7F48A" w14:textId="089D2349" w:rsidR="007212A5" w:rsidRDefault="007212A5" w:rsidP="00544C15">
      <w:pPr>
        <w:spacing w:line="360" w:lineRule="auto"/>
        <w:rPr>
          <w:rFonts w:eastAsia="Yu Mincho"/>
          <w:lang w:eastAsia="ja-JP"/>
        </w:rPr>
      </w:pPr>
    </w:p>
    <w:p w14:paraId="0F5F5022" w14:textId="5691ED0F" w:rsidR="007212A5" w:rsidRDefault="007212A5" w:rsidP="00544C15">
      <w:pPr>
        <w:spacing w:line="360" w:lineRule="auto"/>
        <w:rPr>
          <w:rFonts w:eastAsia="Yu Mincho"/>
          <w:lang w:eastAsia="ja-JP"/>
        </w:rPr>
      </w:pPr>
    </w:p>
    <w:p w14:paraId="374047F2" w14:textId="3814CD2E" w:rsidR="007212A5" w:rsidRDefault="007212A5" w:rsidP="00544C15">
      <w:pPr>
        <w:spacing w:line="360" w:lineRule="auto"/>
        <w:rPr>
          <w:rFonts w:eastAsia="Yu Mincho"/>
          <w:lang w:eastAsia="ja-JP"/>
        </w:rPr>
      </w:pPr>
    </w:p>
    <w:p w14:paraId="11103561" w14:textId="35DC91A5" w:rsidR="007212A5" w:rsidRDefault="007212A5" w:rsidP="00544C15">
      <w:pPr>
        <w:spacing w:line="360" w:lineRule="auto"/>
        <w:rPr>
          <w:rFonts w:eastAsia="Yu Mincho"/>
          <w:lang w:eastAsia="ja-JP"/>
        </w:rPr>
      </w:pPr>
    </w:p>
    <w:p w14:paraId="69CC44C0" w14:textId="5C766379" w:rsidR="007212A5" w:rsidRDefault="007212A5" w:rsidP="00544C15">
      <w:pPr>
        <w:spacing w:line="360" w:lineRule="auto"/>
        <w:rPr>
          <w:rFonts w:eastAsia="Yu Mincho"/>
          <w:lang w:eastAsia="ja-JP"/>
        </w:rPr>
      </w:pPr>
    </w:p>
    <w:p w14:paraId="44D2FE1C" w14:textId="6D6B5A40" w:rsidR="007212A5" w:rsidRDefault="007212A5" w:rsidP="00544C15">
      <w:pPr>
        <w:spacing w:line="360" w:lineRule="auto"/>
        <w:rPr>
          <w:rFonts w:eastAsia="Yu Mincho"/>
          <w:lang w:eastAsia="ja-JP"/>
        </w:rPr>
      </w:pPr>
    </w:p>
    <w:p w14:paraId="4A724089" w14:textId="1C22A834" w:rsidR="007212A5" w:rsidRDefault="007212A5" w:rsidP="00544C15">
      <w:pPr>
        <w:spacing w:line="360" w:lineRule="auto"/>
        <w:rPr>
          <w:rFonts w:eastAsia="Yu Mincho"/>
          <w:lang w:eastAsia="ja-JP"/>
        </w:rPr>
      </w:pPr>
    </w:p>
    <w:p w14:paraId="789BA3F6" w14:textId="05EE02BE" w:rsidR="007212A5" w:rsidRDefault="007212A5" w:rsidP="00544C15">
      <w:pPr>
        <w:spacing w:line="360" w:lineRule="auto"/>
        <w:rPr>
          <w:rFonts w:eastAsia="Yu Mincho"/>
          <w:lang w:eastAsia="ja-JP"/>
        </w:rPr>
      </w:pPr>
    </w:p>
    <w:p w14:paraId="16EBD591" w14:textId="706CEB66" w:rsidR="007212A5" w:rsidRDefault="007212A5" w:rsidP="00544C15">
      <w:pPr>
        <w:spacing w:line="360" w:lineRule="auto"/>
        <w:rPr>
          <w:rFonts w:eastAsia="Yu Mincho"/>
          <w:lang w:eastAsia="ja-JP"/>
        </w:rPr>
      </w:pPr>
    </w:p>
    <w:p w14:paraId="1D8F8C16" w14:textId="26FDEE5A" w:rsidR="007212A5" w:rsidRDefault="007212A5" w:rsidP="00544C15">
      <w:pPr>
        <w:spacing w:line="360" w:lineRule="auto"/>
        <w:rPr>
          <w:rFonts w:eastAsia="Yu Mincho"/>
          <w:lang w:eastAsia="ja-JP"/>
        </w:rPr>
      </w:pPr>
    </w:p>
    <w:p w14:paraId="76ADBBAC" w14:textId="0205B28B" w:rsidR="007212A5" w:rsidRDefault="007212A5" w:rsidP="00544C15">
      <w:pPr>
        <w:spacing w:line="360" w:lineRule="auto"/>
        <w:rPr>
          <w:rFonts w:eastAsia="Yu Mincho"/>
          <w:lang w:eastAsia="ja-JP"/>
        </w:rPr>
      </w:pPr>
    </w:p>
    <w:p w14:paraId="2F9F381E" w14:textId="0A38A488" w:rsidR="007212A5" w:rsidRDefault="007212A5" w:rsidP="00544C15">
      <w:pPr>
        <w:spacing w:line="360" w:lineRule="auto"/>
        <w:rPr>
          <w:rFonts w:eastAsia="Yu Mincho"/>
          <w:lang w:eastAsia="ja-JP"/>
        </w:rPr>
      </w:pPr>
    </w:p>
    <w:p w14:paraId="3A0CA06A" w14:textId="1172E664" w:rsidR="007212A5" w:rsidRDefault="007212A5" w:rsidP="00544C15">
      <w:pPr>
        <w:spacing w:line="360" w:lineRule="auto"/>
        <w:rPr>
          <w:rFonts w:eastAsia="Yu Mincho"/>
          <w:lang w:eastAsia="ja-JP"/>
        </w:rPr>
      </w:pPr>
    </w:p>
    <w:p w14:paraId="7FFD42AC" w14:textId="0B19BBF2" w:rsidR="007212A5" w:rsidRDefault="007212A5" w:rsidP="00544C15">
      <w:pPr>
        <w:spacing w:line="360" w:lineRule="auto"/>
        <w:rPr>
          <w:rFonts w:eastAsia="Yu Mincho"/>
          <w:lang w:eastAsia="ja-JP"/>
        </w:rPr>
      </w:pPr>
    </w:p>
    <w:p w14:paraId="754BE08B" w14:textId="7AF22616" w:rsidR="00812AE3" w:rsidRDefault="00812AE3" w:rsidP="00544C15">
      <w:pPr>
        <w:spacing w:line="360" w:lineRule="auto"/>
        <w:rPr>
          <w:rFonts w:eastAsia="Yu Mincho"/>
          <w:lang w:eastAsia="ja-JP"/>
        </w:rPr>
      </w:pPr>
    </w:p>
    <w:p w14:paraId="36AC01EB" w14:textId="7FD26BCF" w:rsidR="00812AE3" w:rsidRDefault="00812AE3" w:rsidP="00544C15">
      <w:pPr>
        <w:spacing w:line="360" w:lineRule="auto"/>
        <w:rPr>
          <w:rFonts w:eastAsia="Yu Mincho"/>
          <w:lang w:eastAsia="ja-JP"/>
        </w:rPr>
      </w:pPr>
    </w:p>
    <w:p w14:paraId="467EE36D" w14:textId="0CE7B6ED" w:rsidR="00812AE3" w:rsidRDefault="00812AE3" w:rsidP="00544C15">
      <w:pPr>
        <w:spacing w:line="360" w:lineRule="auto"/>
        <w:rPr>
          <w:rFonts w:eastAsia="Yu Mincho"/>
          <w:lang w:eastAsia="ja-JP"/>
        </w:rPr>
      </w:pPr>
    </w:p>
    <w:p w14:paraId="30614BE9" w14:textId="77777777" w:rsidR="00812AE3" w:rsidRDefault="00812AE3" w:rsidP="00544C15">
      <w:pPr>
        <w:spacing w:line="360" w:lineRule="auto"/>
        <w:rPr>
          <w:rFonts w:eastAsia="Yu Mincho"/>
          <w:lang w:eastAsia="ja-JP"/>
        </w:rPr>
      </w:pPr>
    </w:p>
    <w:p w14:paraId="03F262FD" w14:textId="77777777" w:rsidR="00794970" w:rsidRDefault="00794970" w:rsidP="00544C15">
      <w:pPr>
        <w:spacing w:line="360" w:lineRule="auto"/>
        <w:rPr>
          <w:rFonts w:eastAsia="Yu Mincho"/>
          <w:lang w:eastAsia="ja-JP"/>
        </w:rPr>
      </w:pPr>
    </w:p>
    <w:p w14:paraId="13D82DD8" w14:textId="77777777" w:rsidR="00794970" w:rsidRPr="00573266" w:rsidRDefault="00794970" w:rsidP="00794970">
      <w:pPr>
        <w:pStyle w:val="1"/>
        <w:spacing w:line="276" w:lineRule="auto"/>
        <w:jc w:val="center"/>
      </w:pPr>
      <w:bookmarkStart w:id="103" w:name="_Toc108949936"/>
      <w:bookmarkStart w:id="104" w:name="_Toc109850220"/>
      <w:r w:rsidRPr="00573266">
        <w:t>APPENDIX Ⅰ:</w:t>
      </w:r>
      <w:bookmarkEnd w:id="103"/>
      <w:bookmarkEnd w:id="104"/>
    </w:p>
    <w:p w14:paraId="67638192" w14:textId="4EDC8D3E" w:rsidR="00794970" w:rsidRDefault="00794970" w:rsidP="00794970">
      <w:pPr>
        <w:spacing w:line="276" w:lineRule="auto"/>
        <w:jc w:val="center"/>
        <w:rPr>
          <w:b/>
          <w:bCs/>
          <w:sz w:val="44"/>
          <w:szCs w:val="44"/>
          <w:shd w:val="clear" w:color="auto" w:fill="FFFFFF"/>
        </w:rPr>
      </w:pPr>
      <w:r w:rsidRPr="00573266">
        <w:rPr>
          <w:rFonts w:hint="eastAsia"/>
          <w:b/>
          <w:bCs/>
          <w:sz w:val="44"/>
          <w:szCs w:val="44"/>
          <w:shd w:val="clear" w:color="auto" w:fill="FFFFFF"/>
        </w:rPr>
        <w:t>P</w:t>
      </w:r>
      <w:r w:rsidRPr="00573266">
        <w:rPr>
          <w:b/>
          <w:bCs/>
          <w:sz w:val="44"/>
          <w:szCs w:val="44"/>
          <w:shd w:val="clear" w:color="auto" w:fill="FFFFFF"/>
        </w:rPr>
        <w:t>re-Development Survey:</w:t>
      </w:r>
    </w:p>
    <w:p w14:paraId="7E235C9C" w14:textId="77777777" w:rsidR="00794970" w:rsidRPr="00573266" w:rsidRDefault="00794970" w:rsidP="00794970">
      <w:pPr>
        <w:spacing w:line="276" w:lineRule="auto"/>
        <w:jc w:val="center"/>
        <w:rPr>
          <w:b/>
          <w:bCs/>
          <w:sz w:val="44"/>
          <w:szCs w:val="44"/>
          <w:shd w:val="clear" w:color="auto" w:fill="FFFFFF"/>
        </w:rPr>
      </w:pPr>
    </w:p>
    <w:p w14:paraId="7B7DB247" w14:textId="1C7A9464" w:rsidR="00794970" w:rsidRDefault="00794970" w:rsidP="00794970">
      <w:pPr>
        <w:spacing w:line="360" w:lineRule="auto"/>
        <w:jc w:val="center"/>
        <w:rPr>
          <w:b/>
          <w:bCs/>
          <w:color w:val="202124"/>
          <w:sz w:val="44"/>
          <w:szCs w:val="44"/>
          <w:shd w:val="clear" w:color="auto" w:fill="FFFFFF"/>
        </w:rPr>
      </w:pPr>
      <w:r w:rsidRPr="00794970">
        <w:rPr>
          <w:b/>
          <w:bCs/>
          <w:color w:val="202124"/>
          <w:sz w:val="44"/>
          <w:szCs w:val="44"/>
          <w:shd w:val="clear" w:color="auto" w:fill="FFFFFF"/>
        </w:rPr>
        <w:t>Requirement Survey on Developing Mobile Library Management System</w:t>
      </w:r>
    </w:p>
    <w:p w14:paraId="259B88F0" w14:textId="77777777" w:rsidR="00794970" w:rsidRDefault="00794970">
      <w:pPr>
        <w:widowControl w:val="0"/>
        <w:jc w:val="both"/>
        <w:rPr>
          <w:b/>
          <w:bCs/>
          <w:color w:val="202124"/>
          <w:sz w:val="44"/>
          <w:szCs w:val="44"/>
          <w:shd w:val="clear" w:color="auto" w:fill="FFFFFF"/>
        </w:rPr>
      </w:pPr>
      <w:r>
        <w:rPr>
          <w:b/>
          <w:bCs/>
          <w:color w:val="202124"/>
          <w:sz w:val="44"/>
          <w:szCs w:val="44"/>
          <w:shd w:val="clear" w:color="auto" w:fill="FFFFFF"/>
        </w:rPr>
        <w:br w:type="page"/>
      </w:r>
    </w:p>
    <w:p w14:paraId="262960FD" w14:textId="136CD916" w:rsidR="00006235" w:rsidRDefault="00EC5E1F" w:rsidP="00794970">
      <w:pPr>
        <w:spacing w:line="360" w:lineRule="auto"/>
        <w:rPr>
          <w:rFonts w:eastAsia="Yu Mincho"/>
          <w:lang w:eastAsia="ja-JP"/>
        </w:rPr>
      </w:pPr>
      <w:r w:rsidRPr="00EC5E1F">
        <w:rPr>
          <w:rFonts w:eastAsia="Yu Mincho"/>
          <w:noProof/>
          <w:lang w:eastAsia="ja-JP"/>
        </w:rPr>
        <w:lastRenderedPageBreak/>
        <w:drawing>
          <wp:inline distT="0" distB="0" distL="0" distR="0" wp14:anchorId="5DE7EF02" wp14:editId="3F1EE5C7">
            <wp:extent cx="5391150" cy="8829675"/>
            <wp:effectExtent l="0" t="0" r="0" b="9525"/>
            <wp:docPr id="89" name="图片 89" descr="图形用户界面, 文本,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descr="图形用户界面, 文本, 应用程序, Teams&#10;&#10;描述已自动生成"/>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91150" cy="8829675"/>
                    </a:xfrm>
                    <a:prstGeom prst="rect">
                      <a:avLst/>
                    </a:prstGeom>
                    <a:noFill/>
                    <a:ln>
                      <a:noFill/>
                    </a:ln>
                  </pic:spPr>
                </pic:pic>
              </a:graphicData>
            </a:graphic>
          </wp:inline>
        </w:drawing>
      </w:r>
      <w:r w:rsidRPr="00EC5E1F">
        <w:rPr>
          <w:rFonts w:eastAsia="Yu Mincho"/>
          <w:noProof/>
          <w:lang w:eastAsia="ja-JP"/>
        </w:rPr>
        <w:lastRenderedPageBreak/>
        <w:drawing>
          <wp:inline distT="0" distB="0" distL="0" distR="0" wp14:anchorId="69FDE073" wp14:editId="0472EEC4">
            <wp:extent cx="5276215" cy="8820150"/>
            <wp:effectExtent l="0" t="0" r="635" b="0"/>
            <wp:docPr id="90" name="图片 90"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descr="图形用户界面, 文本, 应用程序&#10;&#10;描述已自动生成"/>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76215" cy="8820150"/>
                    </a:xfrm>
                    <a:prstGeom prst="rect">
                      <a:avLst/>
                    </a:prstGeom>
                    <a:noFill/>
                    <a:ln>
                      <a:noFill/>
                    </a:ln>
                  </pic:spPr>
                </pic:pic>
              </a:graphicData>
            </a:graphic>
          </wp:inline>
        </w:drawing>
      </w:r>
    </w:p>
    <w:p w14:paraId="54841B35" w14:textId="6E1C51B0" w:rsidR="00EC5E1F" w:rsidRDefault="00EC5E1F" w:rsidP="00794970">
      <w:pPr>
        <w:spacing w:line="360" w:lineRule="auto"/>
        <w:rPr>
          <w:rFonts w:eastAsia="Yu Mincho"/>
          <w:lang w:eastAsia="ja-JP"/>
        </w:rPr>
      </w:pPr>
      <w:r w:rsidRPr="00EC5E1F">
        <w:rPr>
          <w:rFonts w:eastAsia="Yu Mincho"/>
          <w:noProof/>
          <w:lang w:eastAsia="ja-JP"/>
        </w:rPr>
        <w:lastRenderedPageBreak/>
        <w:drawing>
          <wp:inline distT="0" distB="0" distL="0" distR="0" wp14:anchorId="21D4631C" wp14:editId="38379D80">
            <wp:extent cx="5276215" cy="8782050"/>
            <wp:effectExtent l="0" t="0" r="635" b="0"/>
            <wp:docPr id="91" name="图片 91"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形用户界面, 文本, 应用程序, 电子邮件&#10;&#10;描述已自动生成"/>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76215" cy="8782050"/>
                    </a:xfrm>
                    <a:prstGeom prst="rect">
                      <a:avLst/>
                    </a:prstGeom>
                    <a:noFill/>
                    <a:ln>
                      <a:noFill/>
                    </a:ln>
                  </pic:spPr>
                </pic:pic>
              </a:graphicData>
            </a:graphic>
          </wp:inline>
        </w:drawing>
      </w:r>
    </w:p>
    <w:p w14:paraId="7C447343" w14:textId="4874A678" w:rsidR="00EC5E1F" w:rsidRDefault="00EC5E1F" w:rsidP="00794970">
      <w:pPr>
        <w:spacing w:line="360" w:lineRule="auto"/>
        <w:rPr>
          <w:rFonts w:eastAsia="Yu Mincho"/>
          <w:lang w:eastAsia="ja-JP"/>
        </w:rPr>
      </w:pPr>
      <w:r w:rsidRPr="00EC5E1F">
        <w:rPr>
          <w:rFonts w:eastAsia="Yu Mincho"/>
          <w:noProof/>
          <w:lang w:eastAsia="ja-JP"/>
        </w:rPr>
        <w:lastRenderedPageBreak/>
        <w:drawing>
          <wp:inline distT="0" distB="0" distL="0" distR="0" wp14:anchorId="3E63FADF" wp14:editId="03154192">
            <wp:extent cx="5276215" cy="8829675"/>
            <wp:effectExtent l="0" t="0" r="635" b="9525"/>
            <wp:docPr id="92" name="图片 92" descr="图形用户界面,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形用户界面, 应用程序, Teams&#10;&#10;描述已自动生成"/>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76215" cy="8829675"/>
                    </a:xfrm>
                    <a:prstGeom prst="rect">
                      <a:avLst/>
                    </a:prstGeom>
                    <a:noFill/>
                    <a:ln>
                      <a:noFill/>
                    </a:ln>
                  </pic:spPr>
                </pic:pic>
              </a:graphicData>
            </a:graphic>
          </wp:inline>
        </w:drawing>
      </w:r>
    </w:p>
    <w:p w14:paraId="46BB4692" w14:textId="7D336244" w:rsidR="00EC5E1F" w:rsidRDefault="00EC5E1F" w:rsidP="00794970">
      <w:pPr>
        <w:spacing w:line="360" w:lineRule="auto"/>
        <w:rPr>
          <w:rFonts w:eastAsia="Yu Mincho"/>
          <w:lang w:eastAsia="ja-JP"/>
        </w:rPr>
      </w:pPr>
      <w:r w:rsidRPr="00EC5E1F">
        <w:rPr>
          <w:rFonts w:eastAsia="Yu Mincho"/>
          <w:noProof/>
          <w:lang w:eastAsia="ja-JP"/>
        </w:rPr>
        <w:lastRenderedPageBreak/>
        <w:drawing>
          <wp:inline distT="0" distB="0" distL="0" distR="0" wp14:anchorId="785AE899" wp14:editId="1D8F3CB7">
            <wp:extent cx="5276215" cy="8763000"/>
            <wp:effectExtent l="0" t="0" r="635" b="0"/>
            <wp:docPr id="93" name="图片 93"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图形用户界面, 文本, 应用程序&#10;&#10;描述已自动生成"/>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76215" cy="8763000"/>
                    </a:xfrm>
                    <a:prstGeom prst="rect">
                      <a:avLst/>
                    </a:prstGeom>
                    <a:noFill/>
                    <a:ln>
                      <a:noFill/>
                    </a:ln>
                  </pic:spPr>
                </pic:pic>
              </a:graphicData>
            </a:graphic>
          </wp:inline>
        </w:drawing>
      </w:r>
    </w:p>
    <w:p w14:paraId="22120914" w14:textId="4FBEF720" w:rsidR="00EC5E1F" w:rsidRDefault="00EC5E1F" w:rsidP="00794970">
      <w:pPr>
        <w:spacing w:line="360" w:lineRule="auto"/>
        <w:rPr>
          <w:rFonts w:eastAsia="Yu Mincho"/>
          <w:lang w:eastAsia="ja-JP"/>
        </w:rPr>
      </w:pPr>
      <w:r w:rsidRPr="00EC5E1F">
        <w:rPr>
          <w:rFonts w:eastAsia="Yu Mincho"/>
          <w:noProof/>
          <w:lang w:eastAsia="ja-JP"/>
        </w:rPr>
        <w:lastRenderedPageBreak/>
        <w:drawing>
          <wp:inline distT="0" distB="0" distL="0" distR="0" wp14:anchorId="592AD6F6" wp14:editId="64C0392D">
            <wp:extent cx="5276215" cy="4104005"/>
            <wp:effectExtent l="0" t="0" r="635" b="0"/>
            <wp:docPr id="94" name="图片 94"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图形用户界面, 文本, 应用程序, 电子邮件&#10;&#10;描述已自动生成"/>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76215" cy="4104005"/>
                    </a:xfrm>
                    <a:prstGeom prst="rect">
                      <a:avLst/>
                    </a:prstGeom>
                    <a:noFill/>
                    <a:ln>
                      <a:noFill/>
                    </a:ln>
                  </pic:spPr>
                </pic:pic>
              </a:graphicData>
            </a:graphic>
          </wp:inline>
        </w:drawing>
      </w:r>
    </w:p>
    <w:p w14:paraId="0FCE7AE4" w14:textId="7F4D40DC" w:rsidR="00EC5E1F" w:rsidRDefault="00EC5E1F" w:rsidP="00794970">
      <w:pPr>
        <w:spacing w:line="360" w:lineRule="auto"/>
        <w:rPr>
          <w:rFonts w:eastAsia="Yu Mincho"/>
          <w:lang w:eastAsia="ja-JP"/>
        </w:rPr>
      </w:pPr>
    </w:p>
    <w:p w14:paraId="51BE356D" w14:textId="09147A08" w:rsidR="00EC5E1F" w:rsidRDefault="00EC5E1F" w:rsidP="00794970">
      <w:pPr>
        <w:spacing w:line="360" w:lineRule="auto"/>
        <w:rPr>
          <w:rFonts w:eastAsia="Yu Mincho"/>
          <w:lang w:eastAsia="ja-JP"/>
        </w:rPr>
      </w:pPr>
    </w:p>
    <w:p w14:paraId="719A39CE" w14:textId="44A876D1" w:rsidR="00EC5E1F" w:rsidRDefault="00EC5E1F" w:rsidP="00794970">
      <w:pPr>
        <w:spacing w:line="360" w:lineRule="auto"/>
        <w:rPr>
          <w:rFonts w:eastAsia="Yu Mincho"/>
          <w:lang w:eastAsia="ja-JP"/>
        </w:rPr>
      </w:pPr>
    </w:p>
    <w:p w14:paraId="0DE307D2" w14:textId="59AFB93C" w:rsidR="00EC5E1F" w:rsidRDefault="00EC5E1F" w:rsidP="00794970">
      <w:pPr>
        <w:spacing w:line="360" w:lineRule="auto"/>
        <w:rPr>
          <w:rFonts w:eastAsia="Yu Mincho"/>
          <w:lang w:eastAsia="ja-JP"/>
        </w:rPr>
      </w:pPr>
    </w:p>
    <w:p w14:paraId="45622A9B" w14:textId="62096728" w:rsidR="00EC5E1F" w:rsidRDefault="00EC5E1F" w:rsidP="00794970">
      <w:pPr>
        <w:spacing w:line="360" w:lineRule="auto"/>
        <w:rPr>
          <w:rFonts w:eastAsia="Yu Mincho"/>
          <w:lang w:eastAsia="ja-JP"/>
        </w:rPr>
      </w:pPr>
    </w:p>
    <w:p w14:paraId="1DC7441F" w14:textId="008D23E5" w:rsidR="00EC5E1F" w:rsidRDefault="00EC5E1F" w:rsidP="00794970">
      <w:pPr>
        <w:spacing w:line="360" w:lineRule="auto"/>
        <w:rPr>
          <w:rFonts w:eastAsia="Yu Mincho"/>
          <w:lang w:eastAsia="ja-JP"/>
        </w:rPr>
      </w:pPr>
    </w:p>
    <w:p w14:paraId="41A6B85F" w14:textId="33FBE67C" w:rsidR="00EC5E1F" w:rsidRDefault="00EC5E1F" w:rsidP="00794970">
      <w:pPr>
        <w:spacing w:line="360" w:lineRule="auto"/>
        <w:rPr>
          <w:rFonts w:eastAsia="Yu Mincho"/>
          <w:lang w:eastAsia="ja-JP"/>
        </w:rPr>
      </w:pPr>
    </w:p>
    <w:p w14:paraId="61C5FD69" w14:textId="0397813C" w:rsidR="00EC5E1F" w:rsidRDefault="00EC5E1F" w:rsidP="00794970">
      <w:pPr>
        <w:spacing w:line="360" w:lineRule="auto"/>
        <w:rPr>
          <w:rFonts w:eastAsia="Yu Mincho"/>
          <w:lang w:eastAsia="ja-JP"/>
        </w:rPr>
      </w:pPr>
    </w:p>
    <w:p w14:paraId="66459756" w14:textId="16CBB575" w:rsidR="00EC5E1F" w:rsidRDefault="00EC5E1F" w:rsidP="00794970">
      <w:pPr>
        <w:spacing w:line="360" w:lineRule="auto"/>
        <w:rPr>
          <w:rFonts w:eastAsia="Yu Mincho"/>
          <w:lang w:eastAsia="ja-JP"/>
        </w:rPr>
      </w:pPr>
    </w:p>
    <w:p w14:paraId="1FFCFC9B" w14:textId="47739B80" w:rsidR="00EC5E1F" w:rsidRDefault="00EC5E1F" w:rsidP="00794970">
      <w:pPr>
        <w:spacing w:line="360" w:lineRule="auto"/>
        <w:rPr>
          <w:rFonts w:eastAsia="Yu Mincho"/>
          <w:lang w:eastAsia="ja-JP"/>
        </w:rPr>
      </w:pPr>
    </w:p>
    <w:p w14:paraId="39216B7F" w14:textId="5225B37D" w:rsidR="00EC5E1F" w:rsidRDefault="00EC5E1F" w:rsidP="00794970">
      <w:pPr>
        <w:spacing w:line="360" w:lineRule="auto"/>
        <w:rPr>
          <w:rFonts w:eastAsia="Yu Mincho"/>
          <w:lang w:eastAsia="ja-JP"/>
        </w:rPr>
      </w:pPr>
    </w:p>
    <w:p w14:paraId="0B639FC6" w14:textId="07F52ED9" w:rsidR="00EC5E1F" w:rsidRDefault="00EC5E1F" w:rsidP="00794970">
      <w:pPr>
        <w:spacing w:line="360" w:lineRule="auto"/>
        <w:rPr>
          <w:rFonts w:eastAsia="Yu Mincho"/>
          <w:lang w:eastAsia="ja-JP"/>
        </w:rPr>
      </w:pPr>
    </w:p>
    <w:p w14:paraId="6412EBFC" w14:textId="44F40261" w:rsidR="00EC5E1F" w:rsidRDefault="00EC5E1F" w:rsidP="00794970">
      <w:pPr>
        <w:spacing w:line="360" w:lineRule="auto"/>
        <w:rPr>
          <w:rFonts w:eastAsia="Yu Mincho"/>
          <w:lang w:eastAsia="ja-JP"/>
        </w:rPr>
      </w:pPr>
    </w:p>
    <w:p w14:paraId="600C294A" w14:textId="4D98E4DB" w:rsidR="00EC5E1F" w:rsidRDefault="00EC5E1F" w:rsidP="00794970">
      <w:pPr>
        <w:spacing w:line="360" w:lineRule="auto"/>
        <w:rPr>
          <w:rFonts w:eastAsia="Yu Mincho"/>
          <w:lang w:eastAsia="ja-JP"/>
        </w:rPr>
      </w:pPr>
    </w:p>
    <w:p w14:paraId="7D9091C0" w14:textId="2E347E0B" w:rsidR="00EC5E1F" w:rsidRDefault="00EC5E1F" w:rsidP="00794970">
      <w:pPr>
        <w:spacing w:line="360" w:lineRule="auto"/>
        <w:rPr>
          <w:rFonts w:eastAsia="Yu Mincho"/>
          <w:lang w:eastAsia="ja-JP"/>
        </w:rPr>
      </w:pPr>
    </w:p>
    <w:p w14:paraId="2ED43940" w14:textId="1EA50A25" w:rsidR="00EC5E1F" w:rsidRDefault="00EC5E1F" w:rsidP="00794970">
      <w:pPr>
        <w:spacing w:line="360" w:lineRule="auto"/>
        <w:rPr>
          <w:rFonts w:eastAsia="Yu Mincho"/>
          <w:lang w:eastAsia="ja-JP"/>
        </w:rPr>
      </w:pPr>
    </w:p>
    <w:p w14:paraId="3C82E244" w14:textId="3BF60DD2" w:rsidR="00EC5E1F" w:rsidRDefault="00EC5E1F" w:rsidP="00794970">
      <w:pPr>
        <w:spacing w:line="360" w:lineRule="auto"/>
        <w:rPr>
          <w:rFonts w:eastAsia="Yu Mincho"/>
          <w:lang w:eastAsia="ja-JP"/>
        </w:rPr>
      </w:pPr>
    </w:p>
    <w:p w14:paraId="697D1577" w14:textId="7EAD70CF" w:rsidR="00DF10A4" w:rsidRDefault="00DF10A4" w:rsidP="00794970">
      <w:pPr>
        <w:spacing w:line="360" w:lineRule="auto"/>
        <w:rPr>
          <w:rFonts w:eastAsia="Yu Mincho"/>
          <w:lang w:eastAsia="ja-JP"/>
        </w:rPr>
      </w:pPr>
    </w:p>
    <w:p w14:paraId="5ECDBBB2" w14:textId="15A6774E" w:rsidR="00DF10A4" w:rsidRDefault="00DF10A4" w:rsidP="00794970">
      <w:pPr>
        <w:spacing w:line="360" w:lineRule="auto"/>
        <w:rPr>
          <w:rFonts w:eastAsia="Yu Mincho"/>
          <w:lang w:eastAsia="ja-JP"/>
        </w:rPr>
      </w:pPr>
    </w:p>
    <w:p w14:paraId="2E3BA46F" w14:textId="411FF989" w:rsidR="00DF10A4" w:rsidRDefault="00DF10A4" w:rsidP="00794970">
      <w:pPr>
        <w:spacing w:line="360" w:lineRule="auto"/>
        <w:rPr>
          <w:rFonts w:eastAsia="Yu Mincho"/>
          <w:lang w:eastAsia="ja-JP"/>
        </w:rPr>
      </w:pPr>
    </w:p>
    <w:p w14:paraId="02B4D3FD" w14:textId="6E3554DE" w:rsidR="00DF10A4" w:rsidRDefault="00DF10A4" w:rsidP="00794970">
      <w:pPr>
        <w:spacing w:line="360" w:lineRule="auto"/>
        <w:rPr>
          <w:rFonts w:eastAsia="Yu Mincho"/>
          <w:lang w:eastAsia="ja-JP"/>
        </w:rPr>
      </w:pPr>
    </w:p>
    <w:p w14:paraId="0F05BF31" w14:textId="6A846CA0" w:rsidR="00DF10A4" w:rsidRDefault="00DF10A4" w:rsidP="00794970">
      <w:pPr>
        <w:spacing w:line="360" w:lineRule="auto"/>
        <w:rPr>
          <w:rFonts w:eastAsia="Yu Mincho"/>
          <w:lang w:eastAsia="ja-JP"/>
        </w:rPr>
      </w:pPr>
    </w:p>
    <w:p w14:paraId="75482E4F" w14:textId="6D257406" w:rsidR="00DF10A4" w:rsidRDefault="00DF10A4" w:rsidP="00794970">
      <w:pPr>
        <w:spacing w:line="360" w:lineRule="auto"/>
        <w:rPr>
          <w:rFonts w:eastAsia="Yu Mincho"/>
          <w:lang w:eastAsia="ja-JP"/>
        </w:rPr>
      </w:pPr>
    </w:p>
    <w:p w14:paraId="50E0F69A" w14:textId="6161457D" w:rsidR="00DF10A4" w:rsidRDefault="00DF10A4" w:rsidP="00794970">
      <w:pPr>
        <w:spacing w:line="360" w:lineRule="auto"/>
        <w:rPr>
          <w:rFonts w:eastAsia="Yu Mincho"/>
          <w:lang w:eastAsia="ja-JP"/>
        </w:rPr>
      </w:pPr>
    </w:p>
    <w:p w14:paraId="6BB3BA8D" w14:textId="6908B3DF" w:rsidR="00DF10A4" w:rsidRDefault="00DF10A4" w:rsidP="00794970">
      <w:pPr>
        <w:spacing w:line="360" w:lineRule="auto"/>
        <w:rPr>
          <w:rFonts w:eastAsia="Yu Mincho"/>
          <w:lang w:eastAsia="ja-JP"/>
        </w:rPr>
      </w:pPr>
    </w:p>
    <w:p w14:paraId="306D2FD6" w14:textId="77777777" w:rsidR="00DF10A4" w:rsidRDefault="00DF10A4" w:rsidP="00794970">
      <w:pPr>
        <w:spacing w:line="360" w:lineRule="auto"/>
        <w:rPr>
          <w:rFonts w:eastAsia="Yu Mincho"/>
          <w:lang w:eastAsia="ja-JP"/>
        </w:rPr>
      </w:pPr>
    </w:p>
    <w:p w14:paraId="1FED166B" w14:textId="6581DBD6" w:rsidR="00EC5E1F" w:rsidRDefault="00EC5E1F" w:rsidP="00794970">
      <w:pPr>
        <w:spacing w:line="360" w:lineRule="auto"/>
        <w:rPr>
          <w:rFonts w:eastAsia="Yu Mincho"/>
          <w:lang w:eastAsia="ja-JP"/>
        </w:rPr>
      </w:pPr>
    </w:p>
    <w:p w14:paraId="450C171B" w14:textId="77777777" w:rsidR="00EC5E1F" w:rsidRPr="00573266" w:rsidRDefault="00EC5E1F" w:rsidP="00EC5E1F">
      <w:pPr>
        <w:pStyle w:val="1"/>
        <w:spacing w:line="360" w:lineRule="auto"/>
        <w:jc w:val="center"/>
      </w:pPr>
      <w:bookmarkStart w:id="105" w:name="_Toc108949937"/>
      <w:bookmarkStart w:id="106" w:name="_Toc109850221"/>
      <w:r w:rsidRPr="00573266">
        <w:t>APPENDIX Ⅱ:</w:t>
      </w:r>
      <w:bookmarkEnd w:id="105"/>
      <w:bookmarkEnd w:id="106"/>
    </w:p>
    <w:p w14:paraId="7BDF50E7" w14:textId="77777777" w:rsidR="00EC5E1F" w:rsidRPr="00573266" w:rsidRDefault="00EC5E1F" w:rsidP="00EC5E1F">
      <w:pPr>
        <w:spacing w:line="360" w:lineRule="auto"/>
        <w:jc w:val="center"/>
        <w:rPr>
          <w:b/>
          <w:bCs/>
          <w:sz w:val="44"/>
          <w:szCs w:val="44"/>
          <w:shd w:val="clear" w:color="auto" w:fill="FFFFFF"/>
        </w:rPr>
      </w:pPr>
      <w:r w:rsidRPr="00573266">
        <w:rPr>
          <w:rFonts w:hint="eastAsia"/>
          <w:b/>
          <w:bCs/>
          <w:sz w:val="44"/>
          <w:szCs w:val="44"/>
          <w:shd w:val="clear" w:color="auto" w:fill="FFFFFF"/>
        </w:rPr>
        <w:t>P</w:t>
      </w:r>
      <w:r w:rsidRPr="00573266">
        <w:rPr>
          <w:b/>
          <w:bCs/>
          <w:sz w:val="44"/>
          <w:szCs w:val="44"/>
          <w:shd w:val="clear" w:color="auto" w:fill="FFFFFF"/>
        </w:rPr>
        <w:t>ost-Development Survey:</w:t>
      </w:r>
    </w:p>
    <w:p w14:paraId="41DBA032" w14:textId="18010B55" w:rsidR="00EC5E1F" w:rsidRPr="00DF10A4" w:rsidRDefault="00DF10A4" w:rsidP="00DF10A4">
      <w:pPr>
        <w:spacing w:line="360" w:lineRule="auto"/>
        <w:jc w:val="center"/>
        <w:rPr>
          <w:rFonts w:eastAsia="Yu Mincho"/>
          <w:b/>
          <w:bCs/>
          <w:sz w:val="44"/>
          <w:szCs w:val="44"/>
          <w:lang w:eastAsia="ja-JP"/>
        </w:rPr>
      </w:pPr>
      <w:r w:rsidRPr="00DF10A4">
        <w:rPr>
          <w:b/>
          <w:bCs/>
          <w:color w:val="202124"/>
          <w:sz w:val="44"/>
          <w:szCs w:val="44"/>
          <w:shd w:val="clear" w:color="auto" w:fill="FFFFFF"/>
        </w:rPr>
        <w:t>Performance Evaluation &amp; User Experience Feedback on the Mobile Library Management System</w:t>
      </w:r>
    </w:p>
    <w:p w14:paraId="30E671FA" w14:textId="13AF4E4D" w:rsidR="00EC5E1F" w:rsidRDefault="00EC5E1F" w:rsidP="00794970">
      <w:pPr>
        <w:spacing w:line="360" w:lineRule="auto"/>
        <w:rPr>
          <w:rFonts w:eastAsia="Yu Mincho"/>
          <w:lang w:eastAsia="ja-JP"/>
        </w:rPr>
      </w:pPr>
    </w:p>
    <w:p w14:paraId="475BA894" w14:textId="225F0FFB" w:rsidR="00EC5E1F" w:rsidRDefault="00EC5E1F" w:rsidP="00794970">
      <w:pPr>
        <w:spacing w:line="360" w:lineRule="auto"/>
        <w:rPr>
          <w:rFonts w:eastAsia="Yu Mincho"/>
          <w:lang w:eastAsia="ja-JP"/>
        </w:rPr>
      </w:pPr>
    </w:p>
    <w:p w14:paraId="33F4DE56" w14:textId="54024E07" w:rsidR="00EC5E1F" w:rsidRDefault="00EC5E1F" w:rsidP="00794970">
      <w:pPr>
        <w:spacing w:line="360" w:lineRule="auto"/>
        <w:rPr>
          <w:rFonts w:eastAsia="Yu Mincho"/>
          <w:lang w:eastAsia="ja-JP"/>
        </w:rPr>
      </w:pPr>
    </w:p>
    <w:p w14:paraId="777832A3" w14:textId="593B9E16" w:rsidR="00EC5E1F" w:rsidRDefault="00EC5E1F" w:rsidP="00794970">
      <w:pPr>
        <w:spacing w:line="360" w:lineRule="auto"/>
        <w:rPr>
          <w:rFonts w:eastAsia="Yu Mincho"/>
          <w:lang w:eastAsia="ja-JP"/>
        </w:rPr>
      </w:pPr>
    </w:p>
    <w:p w14:paraId="5F2C8A08" w14:textId="4AB83F27" w:rsidR="00EC5E1F" w:rsidRDefault="00EC5E1F" w:rsidP="00794970">
      <w:pPr>
        <w:spacing w:line="360" w:lineRule="auto"/>
        <w:rPr>
          <w:rFonts w:eastAsia="Yu Mincho"/>
          <w:lang w:eastAsia="ja-JP"/>
        </w:rPr>
      </w:pPr>
    </w:p>
    <w:p w14:paraId="195BAABD" w14:textId="6CB1D9E4" w:rsidR="00EC5E1F" w:rsidRDefault="00EC5E1F" w:rsidP="00794970">
      <w:pPr>
        <w:spacing w:line="360" w:lineRule="auto"/>
        <w:rPr>
          <w:rFonts w:eastAsia="Yu Mincho"/>
          <w:lang w:eastAsia="ja-JP"/>
        </w:rPr>
      </w:pPr>
    </w:p>
    <w:p w14:paraId="7E00F9BC" w14:textId="06798F85" w:rsidR="00EC5E1F" w:rsidRDefault="00EC5E1F" w:rsidP="00794970">
      <w:pPr>
        <w:spacing w:line="360" w:lineRule="auto"/>
        <w:rPr>
          <w:rFonts w:eastAsia="Yu Mincho"/>
          <w:lang w:eastAsia="ja-JP"/>
        </w:rPr>
      </w:pPr>
    </w:p>
    <w:p w14:paraId="00839C4A" w14:textId="540F747C" w:rsidR="00EC5E1F" w:rsidRDefault="00EC5E1F" w:rsidP="00794970">
      <w:pPr>
        <w:spacing w:line="360" w:lineRule="auto"/>
        <w:rPr>
          <w:rFonts w:eastAsia="Yu Mincho"/>
          <w:lang w:eastAsia="ja-JP"/>
        </w:rPr>
      </w:pPr>
    </w:p>
    <w:p w14:paraId="6FF49C53" w14:textId="161E1B4F" w:rsidR="00EC5E1F" w:rsidRDefault="00EC5E1F" w:rsidP="00794970">
      <w:pPr>
        <w:spacing w:line="360" w:lineRule="auto"/>
        <w:rPr>
          <w:rFonts w:eastAsia="Yu Mincho"/>
          <w:lang w:eastAsia="ja-JP"/>
        </w:rPr>
      </w:pPr>
    </w:p>
    <w:p w14:paraId="1C0A629E" w14:textId="557614B9" w:rsidR="00EC5E1F" w:rsidRDefault="00EC5E1F" w:rsidP="00794970">
      <w:pPr>
        <w:spacing w:line="360" w:lineRule="auto"/>
        <w:rPr>
          <w:rFonts w:eastAsia="Yu Mincho"/>
          <w:lang w:eastAsia="ja-JP"/>
        </w:rPr>
      </w:pPr>
    </w:p>
    <w:p w14:paraId="2E05E86E" w14:textId="33B29B07" w:rsidR="00EC5E1F" w:rsidRDefault="00EC5E1F" w:rsidP="00794970">
      <w:pPr>
        <w:spacing w:line="360" w:lineRule="auto"/>
        <w:rPr>
          <w:rFonts w:eastAsia="Yu Mincho"/>
          <w:lang w:eastAsia="ja-JP"/>
        </w:rPr>
      </w:pPr>
    </w:p>
    <w:p w14:paraId="65F237ED" w14:textId="18587DE1" w:rsidR="00EC5E1F" w:rsidRDefault="00EC5E1F" w:rsidP="00794970">
      <w:pPr>
        <w:spacing w:line="360" w:lineRule="auto"/>
        <w:rPr>
          <w:rFonts w:eastAsia="Yu Mincho"/>
          <w:lang w:eastAsia="ja-JP"/>
        </w:rPr>
      </w:pPr>
    </w:p>
    <w:p w14:paraId="15E1E11B" w14:textId="15857D69" w:rsidR="00EC5E1F" w:rsidRDefault="00EC5E1F" w:rsidP="00794970">
      <w:pPr>
        <w:spacing w:line="360" w:lineRule="auto"/>
        <w:rPr>
          <w:rFonts w:eastAsia="Yu Mincho"/>
          <w:lang w:eastAsia="ja-JP"/>
        </w:rPr>
      </w:pPr>
    </w:p>
    <w:p w14:paraId="1DF828AA" w14:textId="543CB874" w:rsidR="00EC5E1F" w:rsidRDefault="00EC5E1F" w:rsidP="00794970">
      <w:pPr>
        <w:spacing w:line="360" w:lineRule="auto"/>
        <w:rPr>
          <w:rFonts w:eastAsia="Yu Mincho"/>
          <w:lang w:eastAsia="ja-JP"/>
        </w:rPr>
      </w:pPr>
    </w:p>
    <w:p w14:paraId="387D2AE9" w14:textId="1E45F13C" w:rsidR="00EC5E1F" w:rsidRDefault="00DF10A4" w:rsidP="00794970">
      <w:pPr>
        <w:spacing w:line="360" w:lineRule="auto"/>
        <w:rPr>
          <w:rFonts w:eastAsia="Yu Mincho"/>
          <w:lang w:eastAsia="ja-JP"/>
        </w:rPr>
      </w:pPr>
      <w:r w:rsidRPr="00DF10A4">
        <w:rPr>
          <w:rFonts w:eastAsia="Yu Mincho"/>
          <w:noProof/>
          <w:lang w:eastAsia="ja-JP"/>
        </w:rPr>
        <w:lastRenderedPageBreak/>
        <w:drawing>
          <wp:inline distT="0" distB="0" distL="0" distR="0" wp14:anchorId="7C44587F" wp14:editId="0070C6FC">
            <wp:extent cx="5276215" cy="7391400"/>
            <wp:effectExtent l="0" t="0" r="635" b="0"/>
            <wp:docPr id="95" name="图片 9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图形用户界面, 文本, 应用程序&#10;&#10;描述已自动生成"/>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76215" cy="7391400"/>
                    </a:xfrm>
                    <a:prstGeom prst="rect">
                      <a:avLst/>
                    </a:prstGeom>
                    <a:noFill/>
                    <a:ln>
                      <a:noFill/>
                    </a:ln>
                  </pic:spPr>
                </pic:pic>
              </a:graphicData>
            </a:graphic>
          </wp:inline>
        </w:drawing>
      </w:r>
    </w:p>
    <w:p w14:paraId="27391E7E" w14:textId="7E872F95" w:rsidR="00EC5E1F" w:rsidRDefault="00DF10A4" w:rsidP="00794970">
      <w:pPr>
        <w:spacing w:line="360" w:lineRule="auto"/>
        <w:rPr>
          <w:rFonts w:eastAsia="Yu Mincho"/>
          <w:lang w:eastAsia="ja-JP"/>
        </w:rPr>
      </w:pPr>
      <w:r w:rsidRPr="00DF10A4">
        <w:rPr>
          <w:rFonts w:eastAsia="Yu Mincho"/>
          <w:noProof/>
          <w:lang w:eastAsia="ja-JP"/>
        </w:rPr>
        <w:lastRenderedPageBreak/>
        <w:drawing>
          <wp:inline distT="0" distB="0" distL="0" distR="0" wp14:anchorId="3E8223C8" wp14:editId="3BD61FEE">
            <wp:extent cx="5276215" cy="8705850"/>
            <wp:effectExtent l="0" t="0" r="635" b="0"/>
            <wp:docPr id="96" name="图片 96" descr="图形用户界面,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图形用户界面, 应用程序, Teams&#10;&#10;描述已自动生成"/>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76215" cy="8705850"/>
                    </a:xfrm>
                    <a:prstGeom prst="rect">
                      <a:avLst/>
                    </a:prstGeom>
                    <a:noFill/>
                    <a:ln>
                      <a:noFill/>
                    </a:ln>
                  </pic:spPr>
                </pic:pic>
              </a:graphicData>
            </a:graphic>
          </wp:inline>
        </w:drawing>
      </w:r>
    </w:p>
    <w:p w14:paraId="029D0A88" w14:textId="50142E15" w:rsidR="00EC5E1F" w:rsidRDefault="00DF10A4" w:rsidP="00794970">
      <w:pPr>
        <w:spacing w:line="360" w:lineRule="auto"/>
        <w:rPr>
          <w:rFonts w:eastAsia="Yu Mincho"/>
          <w:lang w:eastAsia="ja-JP"/>
        </w:rPr>
      </w:pPr>
      <w:r w:rsidRPr="00DF10A4">
        <w:rPr>
          <w:rFonts w:eastAsia="Yu Mincho"/>
          <w:noProof/>
          <w:lang w:eastAsia="ja-JP"/>
        </w:rPr>
        <w:lastRenderedPageBreak/>
        <w:drawing>
          <wp:inline distT="0" distB="0" distL="0" distR="0" wp14:anchorId="4B2F67B7" wp14:editId="7CF44BB3">
            <wp:extent cx="5276215" cy="8772525"/>
            <wp:effectExtent l="0" t="0" r="635" b="9525"/>
            <wp:docPr id="97" name="图片 97" descr="图形用户界面,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图形用户界面, 应用程序, Teams&#10;&#10;描述已自动生成"/>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76215" cy="8772525"/>
                    </a:xfrm>
                    <a:prstGeom prst="rect">
                      <a:avLst/>
                    </a:prstGeom>
                    <a:noFill/>
                    <a:ln>
                      <a:noFill/>
                    </a:ln>
                  </pic:spPr>
                </pic:pic>
              </a:graphicData>
            </a:graphic>
          </wp:inline>
        </w:drawing>
      </w:r>
    </w:p>
    <w:p w14:paraId="547A9B06" w14:textId="52857839" w:rsidR="00EC5E1F" w:rsidRDefault="00DF10A4" w:rsidP="00794970">
      <w:pPr>
        <w:spacing w:line="360" w:lineRule="auto"/>
        <w:rPr>
          <w:rFonts w:eastAsia="Yu Mincho"/>
          <w:lang w:eastAsia="ja-JP"/>
        </w:rPr>
      </w:pPr>
      <w:r w:rsidRPr="00DF10A4">
        <w:rPr>
          <w:rFonts w:eastAsia="Yu Mincho"/>
          <w:noProof/>
          <w:lang w:eastAsia="ja-JP"/>
        </w:rPr>
        <w:lastRenderedPageBreak/>
        <w:drawing>
          <wp:inline distT="0" distB="0" distL="0" distR="0" wp14:anchorId="7ED59DC6" wp14:editId="2EC54ABB">
            <wp:extent cx="5276215" cy="7458075"/>
            <wp:effectExtent l="0" t="0" r="635" b="9525"/>
            <wp:docPr id="98" name="图片 98"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图形用户界面, 文本, 应用程序&#10;&#10;描述已自动生成"/>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76215" cy="7458075"/>
                    </a:xfrm>
                    <a:prstGeom prst="rect">
                      <a:avLst/>
                    </a:prstGeom>
                    <a:noFill/>
                    <a:ln>
                      <a:noFill/>
                    </a:ln>
                  </pic:spPr>
                </pic:pic>
              </a:graphicData>
            </a:graphic>
          </wp:inline>
        </w:drawing>
      </w:r>
    </w:p>
    <w:p w14:paraId="775043B6" w14:textId="5D428424" w:rsidR="00EC5E1F" w:rsidRDefault="00EC5E1F" w:rsidP="00794970">
      <w:pPr>
        <w:spacing w:line="360" w:lineRule="auto"/>
        <w:rPr>
          <w:rFonts w:eastAsia="Yu Mincho"/>
          <w:lang w:eastAsia="ja-JP"/>
        </w:rPr>
      </w:pPr>
    </w:p>
    <w:p w14:paraId="5BD44FFD" w14:textId="7B0D80DC" w:rsidR="00EC5E1F" w:rsidRDefault="00EC5E1F" w:rsidP="00794970">
      <w:pPr>
        <w:spacing w:line="360" w:lineRule="auto"/>
        <w:rPr>
          <w:rFonts w:eastAsia="Yu Mincho"/>
          <w:lang w:eastAsia="ja-JP"/>
        </w:rPr>
      </w:pPr>
    </w:p>
    <w:p w14:paraId="501583F6" w14:textId="647460F0" w:rsidR="00EC5E1F" w:rsidRDefault="00EC5E1F" w:rsidP="00794970">
      <w:pPr>
        <w:spacing w:line="360" w:lineRule="auto"/>
        <w:rPr>
          <w:rFonts w:eastAsia="Yu Mincho"/>
          <w:lang w:eastAsia="ja-JP"/>
        </w:rPr>
      </w:pPr>
    </w:p>
    <w:p w14:paraId="5FB7B898" w14:textId="6C7181D7" w:rsidR="00EC5E1F" w:rsidRDefault="00EC5E1F" w:rsidP="00794970">
      <w:pPr>
        <w:spacing w:line="360" w:lineRule="auto"/>
        <w:rPr>
          <w:rFonts w:eastAsia="Yu Mincho"/>
          <w:lang w:eastAsia="ja-JP"/>
        </w:rPr>
      </w:pPr>
    </w:p>
    <w:p w14:paraId="598EF636" w14:textId="5C885F0A" w:rsidR="00D55E60" w:rsidRDefault="00D55E60" w:rsidP="00794970">
      <w:pPr>
        <w:spacing w:line="360" w:lineRule="auto"/>
        <w:rPr>
          <w:rFonts w:eastAsia="Yu Mincho"/>
          <w:lang w:eastAsia="ja-JP"/>
        </w:rPr>
      </w:pPr>
    </w:p>
    <w:p w14:paraId="76B2F246" w14:textId="77B0F039" w:rsidR="00D55E60" w:rsidRDefault="0002679D" w:rsidP="00794970">
      <w:pPr>
        <w:spacing w:line="360" w:lineRule="auto"/>
        <w:rPr>
          <w:rFonts w:eastAsia="Yu Mincho"/>
          <w:lang w:eastAsia="ja-JP"/>
        </w:rPr>
      </w:pPr>
      <w:r>
        <w:rPr>
          <w:rFonts w:eastAsia="Yu Mincho"/>
          <w:lang w:eastAsia="ja-JP"/>
        </w:rPr>
        <w:lastRenderedPageBreak/>
        <w:t>Variance data of Question:</w:t>
      </w:r>
    </w:p>
    <w:p w14:paraId="59FCAAB9" w14:textId="77777777" w:rsidR="0002679D" w:rsidRDefault="0002679D" w:rsidP="00794970">
      <w:pPr>
        <w:spacing w:line="360" w:lineRule="auto"/>
        <w:rPr>
          <w:rFonts w:eastAsia="Yu Mincho"/>
          <w:lang w:eastAsia="ja-JP"/>
        </w:rPr>
      </w:pPr>
    </w:p>
    <w:p w14:paraId="4A5A5B23" w14:textId="63D82FDC" w:rsidR="00D55E60" w:rsidRPr="0002679D" w:rsidRDefault="0002679D" w:rsidP="0002679D">
      <w:pPr>
        <w:rPr>
          <w:rFonts w:eastAsia="等线"/>
          <w:color w:val="000000"/>
        </w:rPr>
      </w:pPr>
      <w:r w:rsidRPr="0002679D">
        <w:rPr>
          <w:rFonts w:eastAsia="等线"/>
          <w:color w:val="000000"/>
        </w:rPr>
        <w:t>Performance Expectancy</w:t>
      </w:r>
    </w:p>
    <w:p w14:paraId="19CA36C1" w14:textId="2590EB63" w:rsidR="00D55E60" w:rsidRDefault="0002679D" w:rsidP="00794970">
      <w:pPr>
        <w:spacing w:line="360" w:lineRule="auto"/>
        <w:rPr>
          <w:rFonts w:eastAsia="Yu Mincho"/>
          <w:lang w:eastAsia="ja-JP"/>
        </w:rPr>
      </w:pPr>
      <w:r w:rsidRPr="0002679D">
        <w:rPr>
          <w:rFonts w:eastAsia="Yu Mincho"/>
          <w:noProof/>
          <w:lang w:eastAsia="ja-JP"/>
        </w:rPr>
        <w:drawing>
          <wp:inline distT="0" distB="0" distL="0" distR="0" wp14:anchorId="37F0257F" wp14:editId="1C68B4C2">
            <wp:extent cx="5276215" cy="2359025"/>
            <wp:effectExtent l="0" t="0" r="635" b="3175"/>
            <wp:docPr id="99" name="图片 99" descr="图形用户界面, 表格, Excel&#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图形用户界面, 表格, Excel&#10;&#10;描述已自动生成"/>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76215" cy="2359025"/>
                    </a:xfrm>
                    <a:prstGeom prst="rect">
                      <a:avLst/>
                    </a:prstGeom>
                    <a:noFill/>
                    <a:ln>
                      <a:noFill/>
                    </a:ln>
                  </pic:spPr>
                </pic:pic>
              </a:graphicData>
            </a:graphic>
          </wp:inline>
        </w:drawing>
      </w:r>
    </w:p>
    <w:p w14:paraId="7C812460" w14:textId="015D6DF1" w:rsidR="00D55E60" w:rsidRDefault="00D55E60" w:rsidP="00794970">
      <w:pPr>
        <w:spacing w:line="360" w:lineRule="auto"/>
        <w:rPr>
          <w:rFonts w:eastAsia="Yu Mincho"/>
          <w:lang w:eastAsia="ja-JP"/>
        </w:rPr>
      </w:pPr>
    </w:p>
    <w:p w14:paraId="784F5BC9" w14:textId="00F567E1" w:rsidR="00D55E60" w:rsidRDefault="0002679D" w:rsidP="00794970">
      <w:pPr>
        <w:spacing w:line="360" w:lineRule="auto"/>
        <w:rPr>
          <w:rFonts w:eastAsia="Yu Mincho"/>
          <w:lang w:eastAsia="ja-JP"/>
        </w:rPr>
      </w:pPr>
      <w:r w:rsidRPr="0002679D">
        <w:rPr>
          <w:rFonts w:eastAsia="Yu Mincho"/>
          <w:noProof/>
          <w:lang w:eastAsia="ja-JP"/>
        </w:rPr>
        <w:drawing>
          <wp:inline distT="0" distB="0" distL="0" distR="0" wp14:anchorId="379AF90E" wp14:editId="03EFE228">
            <wp:extent cx="5276215" cy="2165985"/>
            <wp:effectExtent l="0" t="0" r="635" b="5715"/>
            <wp:docPr id="100" name="图片 100" descr="图形用户界面, 应用程序,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descr="图形用户界面, 应用程序, 表格&#10;&#10;描述已自动生成"/>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76215" cy="2165985"/>
                    </a:xfrm>
                    <a:prstGeom prst="rect">
                      <a:avLst/>
                    </a:prstGeom>
                    <a:noFill/>
                    <a:ln>
                      <a:noFill/>
                    </a:ln>
                  </pic:spPr>
                </pic:pic>
              </a:graphicData>
            </a:graphic>
          </wp:inline>
        </w:drawing>
      </w:r>
    </w:p>
    <w:p w14:paraId="536C6BAF" w14:textId="016BEB4D" w:rsidR="00D55E60" w:rsidRDefault="00D55E60" w:rsidP="00794970">
      <w:pPr>
        <w:spacing w:line="360" w:lineRule="auto"/>
        <w:rPr>
          <w:rFonts w:eastAsia="Yu Mincho"/>
          <w:lang w:eastAsia="ja-JP"/>
        </w:rPr>
      </w:pPr>
    </w:p>
    <w:p w14:paraId="242E8A78" w14:textId="69E75EEA" w:rsidR="00D55E60" w:rsidRDefault="0002679D" w:rsidP="00794970">
      <w:pPr>
        <w:spacing w:line="360" w:lineRule="auto"/>
        <w:rPr>
          <w:rFonts w:eastAsia="Yu Mincho"/>
          <w:lang w:eastAsia="ja-JP"/>
        </w:rPr>
      </w:pPr>
      <w:r w:rsidRPr="0002679D">
        <w:rPr>
          <w:rFonts w:eastAsia="Yu Mincho"/>
          <w:noProof/>
          <w:lang w:eastAsia="ja-JP"/>
        </w:rPr>
        <w:drawing>
          <wp:inline distT="0" distB="0" distL="0" distR="0" wp14:anchorId="1CB47506" wp14:editId="4DF14C84">
            <wp:extent cx="5276215" cy="2159000"/>
            <wp:effectExtent l="0" t="0" r="635" b="0"/>
            <wp:docPr id="101" name="图片 10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descr="表格&#10;&#10;描述已自动生成"/>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76215" cy="2159000"/>
                    </a:xfrm>
                    <a:prstGeom prst="rect">
                      <a:avLst/>
                    </a:prstGeom>
                    <a:noFill/>
                    <a:ln>
                      <a:noFill/>
                    </a:ln>
                  </pic:spPr>
                </pic:pic>
              </a:graphicData>
            </a:graphic>
          </wp:inline>
        </w:drawing>
      </w:r>
    </w:p>
    <w:p w14:paraId="3EB80FE9" w14:textId="36472D55" w:rsidR="00D55E60" w:rsidRDefault="00D55E60" w:rsidP="00794970">
      <w:pPr>
        <w:spacing w:line="360" w:lineRule="auto"/>
        <w:rPr>
          <w:rFonts w:eastAsia="Yu Mincho"/>
          <w:lang w:eastAsia="ja-JP"/>
        </w:rPr>
      </w:pPr>
    </w:p>
    <w:p w14:paraId="63A2E334" w14:textId="77777777" w:rsidR="00D55E60" w:rsidRDefault="00D55E60" w:rsidP="00794970">
      <w:pPr>
        <w:spacing w:line="360" w:lineRule="auto"/>
        <w:rPr>
          <w:rFonts w:eastAsia="Yu Mincho"/>
          <w:lang w:eastAsia="ja-JP"/>
        </w:rPr>
      </w:pPr>
    </w:p>
    <w:p w14:paraId="570B677E" w14:textId="3D113CAB" w:rsidR="00EC5E1F" w:rsidRDefault="00EC5E1F" w:rsidP="00794970">
      <w:pPr>
        <w:spacing w:line="360" w:lineRule="auto"/>
        <w:rPr>
          <w:rFonts w:eastAsia="Yu Mincho"/>
          <w:lang w:eastAsia="ja-JP"/>
        </w:rPr>
      </w:pPr>
    </w:p>
    <w:p w14:paraId="5951485B" w14:textId="7539D7E8" w:rsidR="0002679D" w:rsidRDefault="0002679D" w:rsidP="00794970">
      <w:pPr>
        <w:spacing w:line="360" w:lineRule="auto"/>
        <w:rPr>
          <w:rFonts w:eastAsia="Yu Mincho"/>
          <w:lang w:eastAsia="ja-JP"/>
        </w:rPr>
      </w:pPr>
      <w:r w:rsidRPr="0002679D">
        <w:rPr>
          <w:rFonts w:eastAsia="Yu Mincho"/>
          <w:noProof/>
          <w:lang w:eastAsia="ja-JP"/>
        </w:rPr>
        <w:drawing>
          <wp:inline distT="0" distB="0" distL="0" distR="0" wp14:anchorId="5833DEF1" wp14:editId="652E3C4E">
            <wp:extent cx="5276215" cy="2167255"/>
            <wp:effectExtent l="0" t="0" r="635" b="4445"/>
            <wp:docPr id="102" name="图片 10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表格&#10;&#10;描述已自动生成"/>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76215" cy="2167255"/>
                    </a:xfrm>
                    <a:prstGeom prst="rect">
                      <a:avLst/>
                    </a:prstGeom>
                    <a:noFill/>
                    <a:ln>
                      <a:noFill/>
                    </a:ln>
                  </pic:spPr>
                </pic:pic>
              </a:graphicData>
            </a:graphic>
          </wp:inline>
        </w:drawing>
      </w:r>
    </w:p>
    <w:p w14:paraId="40A25586" w14:textId="2EB7CFE5" w:rsidR="0002679D" w:rsidRDefault="0002679D" w:rsidP="00794970">
      <w:pPr>
        <w:spacing w:line="360" w:lineRule="auto"/>
        <w:rPr>
          <w:rFonts w:eastAsia="Yu Mincho"/>
          <w:lang w:eastAsia="ja-JP"/>
        </w:rPr>
      </w:pPr>
    </w:p>
    <w:p w14:paraId="5CAF5257" w14:textId="279F80A4" w:rsidR="0002679D" w:rsidRDefault="0002679D" w:rsidP="00794970">
      <w:pPr>
        <w:spacing w:line="360" w:lineRule="auto"/>
        <w:rPr>
          <w:rFonts w:eastAsia="Yu Mincho"/>
          <w:lang w:eastAsia="ja-JP"/>
        </w:rPr>
      </w:pPr>
      <w:r w:rsidRPr="0002679D">
        <w:rPr>
          <w:rFonts w:eastAsia="Yu Mincho"/>
          <w:noProof/>
          <w:lang w:eastAsia="ja-JP"/>
        </w:rPr>
        <w:drawing>
          <wp:inline distT="0" distB="0" distL="0" distR="0" wp14:anchorId="16EB4E9D" wp14:editId="48B5EA75">
            <wp:extent cx="5276215" cy="2159000"/>
            <wp:effectExtent l="0" t="0" r="635" b="0"/>
            <wp:docPr id="103" name="图片 103"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descr="表格&#10;&#10;描述已自动生成"/>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76215" cy="2159000"/>
                    </a:xfrm>
                    <a:prstGeom prst="rect">
                      <a:avLst/>
                    </a:prstGeom>
                    <a:noFill/>
                    <a:ln>
                      <a:noFill/>
                    </a:ln>
                  </pic:spPr>
                </pic:pic>
              </a:graphicData>
            </a:graphic>
          </wp:inline>
        </w:drawing>
      </w:r>
    </w:p>
    <w:p w14:paraId="3100C236" w14:textId="05277221" w:rsidR="0002679D" w:rsidRDefault="0002679D" w:rsidP="00794970">
      <w:pPr>
        <w:spacing w:line="360" w:lineRule="auto"/>
        <w:rPr>
          <w:rFonts w:eastAsia="Yu Mincho"/>
          <w:lang w:eastAsia="ja-JP"/>
        </w:rPr>
      </w:pPr>
    </w:p>
    <w:p w14:paraId="6CBE5D15" w14:textId="77777777" w:rsidR="0002679D" w:rsidRPr="0002679D" w:rsidRDefault="0002679D" w:rsidP="0002679D">
      <w:pPr>
        <w:rPr>
          <w:rFonts w:eastAsia="等线"/>
          <w:color w:val="000000"/>
        </w:rPr>
      </w:pPr>
      <w:r w:rsidRPr="0002679D">
        <w:rPr>
          <w:rFonts w:eastAsia="等线"/>
          <w:color w:val="000000"/>
        </w:rPr>
        <w:t>Effort Expectancy</w:t>
      </w:r>
    </w:p>
    <w:p w14:paraId="55520DAA" w14:textId="47E31D02" w:rsidR="0002679D" w:rsidRDefault="0002679D" w:rsidP="00794970">
      <w:pPr>
        <w:spacing w:line="360" w:lineRule="auto"/>
        <w:rPr>
          <w:rFonts w:eastAsia="Yu Mincho"/>
          <w:lang w:eastAsia="ja-JP"/>
        </w:rPr>
      </w:pPr>
    </w:p>
    <w:p w14:paraId="6EDC9EEE" w14:textId="12C19C7A" w:rsidR="0002679D" w:rsidRDefault="0051592E" w:rsidP="00794970">
      <w:pPr>
        <w:spacing w:line="360" w:lineRule="auto"/>
        <w:rPr>
          <w:rFonts w:eastAsia="Yu Mincho"/>
          <w:lang w:eastAsia="ja-JP"/>
        </w:rPr>
      </w:pPr>
      <w:r w:rsidRPr="0051592E">
        <w:rPr>
          <w:rFonts w:eastAsia="Yu Mincho"/>
          <w:noProof/>
          <w:lang w:eastAsia="ja-JP"/>
        </w:rPr>
        <w:drawing>
          <wp:inline distT="0" distB="0" distL="0" distR="0" wp14:anchorId="7A36D4A8" wp14:editId="26E1B717">
            <wp:extent cx="5276215" cy="2178050"/>
            <wp:effectExtent l="0" t="0" r="635" b="0"/>
            <wp:docPr id="104" name="图片 10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descr="表格&#10;&#10;描述已自动生成"/>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76215" cy="2178050"/>
                    </a:xfrm>
                    <a:prstGeom prst="rect">
                      <a:avLst/>
                    </a:prstGeom>
                    <a:noFill/>
                    <a:ln>
                      <a:noFill/>
                    </a:ln>
                  </pic:spPr>
                </pic:pic>
              </a:graphicData>
            </a:graphic>
          </wp:inline>
        </w:drawing>
      </w:r>
    </w:p>
    <w:p w14:paraId="7FD79EFE" w14:textId="0DFB646C" w:rsidR="0002679D" w:rsidRDefault="0002679D" w:rsidP="00794970">
      <w:pPr>
        <w:spacing w:line="360" w:lineRule="auto"/>
        <w:rPr>
          <w:rFonts w:eastAsia="Yu Mincho"/>
          <w:lang w:eastAsia="ja-JP"/>
        </w:rPr>
      </w:pPr>
    </w:p>
    <w:p w14:paraId="00483750" w14:textId="6D7EB4C1" w:rsidR="0002679D" w:rsidRDefault="0002679D" w:rsidP="00794970">
      <w:pPr>
        <w:spacing w:line="360" w:lineRule="auto"/>
        <w:rPr>
          <w:rFonts w:eastAsia="Yu Mincho"/>
          <w:lang w:eastAsia="ja-JP"/>
        </w:rPr>
      </w:pPr>
    </w:p>
    <w:p w14:paraId="30E92EE6" w14:textId="7CB90D3C" w:rsidR="0002679D" w:rsidRDefault="0002679D" w:rsidP="00794970">
      <w:pPr>
        <w:spacing w:line="360" w:lineRule="auto"/>
        <w:rPr>
          <w:rFonts w:eastAsia="Yu Mincho"/>
          <w:lang w:eastAsia="ja-JP"/>
        </w:rPr>
      </w:pPr>
    </w:p>
    <w:p w14:paraId="623DB546" w14:textId="1FCABE99" w:rsidR="0002679D" w:rsidRDefault="0051592E" w:rsidP="00794970">
      <w:pPr>
        <w:spacing w:line="360" w:lineRule="auto"/>
        <w:rPr>
          <w:rFonts w:eastAsia="Yu Mincho"/>
          <w:lang w:eastAsia="ja-JP"/>
        </w:rPr>
      </w:pPr>
      <w:r w:rsidRPr="0051592E">
        <w:rPr>
          <w:rFonts w:eastAsia="Yu Mincho"/>
          <w:noProof/>
          <w:lang w:eastAsia="ja-JP"/>
        </w:rPr>
        <w:lastRenderedPageBreak/>
        <w:drawing>
          <wp:inline distT="0" distB="0" distL="0" distR="0" wp14:anchorId="29D6DF60" wp14:editId="41D6E305">
            <wp:extent cx="5276215" cy="2177415"/>
            <wp:effectExtent l="0" t="0" r="635" b="0"/>
            <wp:docPr id="105" name="图片 105"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descr="表格&#10;&#10;描述已自动生成"/>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76215" cy="2177415"/>
                    </a:xfrm>
                    <a:prstGeom prst="rect">
                      <a:avLst/>
                    </a:prstGeom>
                    <a:noFill/>
                    <a:ln>
                      <a:noFill/>
                    </a:ln>
                  </pic:spPr>
                </pic:pic>
              </a:graphicData>
            </a:graphic>
          </wp:inline>
        </w:drawing>
      </w:r>
    </w:p>
    <w:p w14:paraId="2910B864" w14:textId="017E9A17" w:rsidR="0002679D" w:rsidRDefault="0002679D" w:rsidP="00794970">
      <w:pPr>
        <w:spacing w:line="360" w:lineRule="auto"/>
        <w:rPr>
          <w:rFonts w:eastAsia="Yu Mincho"/>
          <w:lang w:eastAsia="ja-JP"/>
        </w:rPr>
      </w:pPr>
    </w:p>
    <w:p w14:paraId="70EA1BF3" w14:textId="3713E3F8" w:rsidR="0002679D" w:rsidRDefault="0051592E" w:rsidP="00794970">
      <w:pPr>
        <w:spacing w:line="360" w:lineRule="auto"/>
        <w:rPr>
          <w:rFonts w:eastAsia="Yu Mincho"/>
          <w:lang w:eastAsia="ja-JP"/>
        </w:rPr>
      </w:pPr>
      <w:r w:rsidRPr="0051592E">
        <w:rPr>
          <w:rFonts w:eastAsia="Yu Mincho"/>
          <w:noProof/>
          <w:lang w:eastAsia="ja-JP"/>
        </w:rPr>
        <w:drawing>
          <wp:inline distT="0" distB="0" distL="0" distR="0" wp14:anchorId="5D35B24F" wp14:editId="3C4A1CDC">
            <wp:extent cx="5276215" cy="2162810"/>
            <wp:effectExtent l="0" t="0" r="635" b="8890"/>
            <wp:docPr id="107" name="图片 107"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表格&#10;&#10;描述已自动生成"/>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76215" cy="2162810"/>
                    </a:xfrm>
                    <a:prstGeom prst="rect">
                      <a:avLst/>
                    </a:prstGeom>
                    <a:noFill/>
                    <a:ln>
                      <a:noFill/>
                    </a:ln>
                  </pic:spPr>
                </pic:pic>
              </a:graphicData>
            </a:graphic>
          </wp:inline>
        </w:drawing>
      </w:r>
    </w:p>
    <w:p w14:paraId="73454FB6" w14:textId="450FE1DE" w:rsidR="0002679D" w:rsidRDefault="0002679D" w:rsidP="00794970">
      <w:pPr>
        <w:spacing w:line="360" w:lineRule="auto"/>
        <w:rPr>
          <w:rFonts w:eastAsia="Yu Mincho"/>
          <w:lang w:eastAsia="ja-JP"/>
        </w:rPr>
      </w:pPr>
    </w:p>
    <w:p w14:paraId="0D58D918" w14:textId="20721510" w:rsidR="0002679D" w:rsidRDefault="0051592E" w:rsidP="00794970">
      <w:pPr>
        <w:spacing w:line="360" w:lineRule="auto"/>
        <w:rPr>
          <w:rFonts w:eastAsia="Yu Mincho"/>
          <w:lang w:eastAsia="ja-JP"/>
        </w:rPr>
      </w:pPr>
      <w:r w:rsidRPr="0051592E">
        <w:rPr>
          <w:rFonts w:eastAsia="Yu Mincho"/>
          <w:noProof/>
          <w:lang w:eastAsia="ja-JP"/>
        </w:rPr>
        <w:drawing>
          <wp:inline distT="0" distB="0" distL="0" distR="0" wp14:anchorId="6B7DA9F9" wp14:editId="40693DBB">
            <wp:extent cx="5276215" cy="2172335"/>
            <wp:effectExtent l="0" t="0" r="635" b="0"/>
            <wp:docPr id="108" name="图片 108"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descr="表格&#10;&#10;描述已自动生成"/>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76215" cy="2172335"/>
                    </a:xfrm>
                    <a:prstGeom prst="rect">
                      <a:avLst/>
                    </a:prstGeom>
                    <a:noFill/>
                    <a:ln>
                      <a:noFill/>
                    </a:ln>
                  </pic:spPr>
                </pic:pic>
              </a:graphicData>
            </a:graphic>
          </wp:inline>
        </w:drawing>
      </w:r>
    </w:p>
    <w:p w14:paraId="539ED064" w14:textId="0EAD7468" w:rsidR="0051592E" w:rsidRDefault="0051592E" w:rsidP="00794970">
      <w:pPr>
        <w:spacing w:line="360" w:lineRule="auto"/>
        <w:rPr>
          <w:rFonts w:eastAsia="Yu Mincho"/>
          <w:lang w:eastAsia="ja-JP"/>
        </w:rPr>
      </w:pPr>
    </w:p>
    <w:p w14:paraId="2F5778B9" w14:textId="49BF1ADC" w:rsidR="0051592E" w:rsidRDefault="0051592E" w:rsidP="00794970">
      <w:pPr>
        <w:spacing w:line="360" w:lineRule="auto"/>
        <w:rPr>
          <w:rFonts w:eastAsia="Yu Mincho"/>
          <w:lang w:eastAsia="ja-JP"/>
        </w:rPr>
      </w:pPr>
    </w:p>
    <w:p w14:paraId="437658F7" w14:textId="2E3FDCEA" w:rsidR="0051592E" w:rsidRDefault="0051592E" w:rsidP="00794970">
      <w:pPr>
        <w:spacing w:line="360" w:lineRule="auto"/>
        <w:rPr>
          <w:rFonts w:eastAsia="Yu Mincho"/>
          <w:lang w:eastAsia="ja-JP"/>
        </w:rPr>
      </w:pPr>
    </w:p>
    <w:p w14:paraId="630AC709" w14:textId="2F828FCB" w:rsidR="0051592E" w:rsidRDefault="0051592E" w:rsidP="00794970">
      <w:pPr>
        <w:spacing w:line="360" w:lineRule="auto"/>
        <w:rPr>
          <w:rFonts w:eastAsia="Yu Mincho"/>
          <w:lang w:eastAsia="ja-JP"/>
        </w:rPr>
      </w:pPr>
    </w:p>
    <w:p w14:paraId="3ED32B53" w14:textId="4631DB0E" w:rsidR="0051592E" w:rsidRDefault="0051592E" w:rsidP="00794970">
      <w:pPr>
        <w:spacing w:line="360" w:lineRule="auto"/>
        <w:rPr>
          <w:rFonts w:eastAsia="Yu Mincho"/>
          <w:lang w:eastAsia="ja-JP"/>
        </w:rPr>
      </w:pPr>
    </w:p>
    <w:p w14:paraId="01AD8201" w14:textId="786112A3" w:rsidR="0051592E" w:rsidRDefault="0051592E" w:rsidP="00794970">
      <w:pPr>
        <w:spacing w:line="360" w:lineRule="auto"/>
        <w:rPr>
          <w:rFonts w:eastAsia="Yu Mincho"/>
          <w:lang w:eastAsia="ja-JP"/>
        </w:rPr>
      </w:pPr>
    </w:p>
    <w:p w14:paraId="3AFCBEB2" w14:textId="77777777" w:rsidR="0051592E" w:rsidRPr="0051592E" w:rsidRDefault="0051592E" w:rsidP="0051592E">
      <w:pPr>
        <w:rPr>
          <w:rFonts w:eastAsia="等线"/>
          <w:color w:val="000000"/>
        </w:rPr>
      </w:pPr>
      <w:r w:rsidRPr="0051592E">
        <w:rPr>
          <w:rFonts w:eastAsia="等线"/>
          <w:color w:val="000000"/>
        </w:rPr>
        <w:lastRenderedPageBreak/>
        <w:t>Facilitating Conditions</w:t>
      </w:r>
    </w:p>
    <w:p w14:paraId="3F14F2D9" w14:textId="42B9DB6B" w:rsidR="0051592E" w:rsidRDefault="0051592E" w:rsidP="00794970">
      <w:pPr>
        <w:spacing w:line="360" w:lineRule="auto"/>
        <w:rPr>
          <w:rFonts w:eastAsia="Yu Mincho"/>
          <w:lang w:eastAsia="ja-JP"/>
        </w:rPr>
      </w:pPr>
      <w:r w:rsidRPr="0051592E">
        <w:rPr>
          <w:rFonts w:eastAsia="Yu Mincho"/>
          <w:noProof/>
          <w:lang w:eastAsia="ja-JP"/>
        </w:rPr>
        <w:drawing>
          <wp:inline distT="0" distB="0" distL="0" distR="0" wp14:anchorId="01E4F3E3" wp14:editId="7B3BDDD3">
            <wp:extent cx="5276215" cy="2161540"/>
            <wp:effectExtent l="0" t="0" r="635" b="0"/>
            <wp:docPr id="109" name="图片 109" descr="图形用户界面, 应用程序, 表格, Excel&#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descr="图形用户界面, 应用程序, 表格, Excel&#10;&#10;描述已自动生成"/>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76215" cy="2161540"/>
                    </a:xfrm>
                    <a:prstGeom prst="rect">
                      <a:avLst/>
                    </a:prstGeom>
                    <a:noFill/>
                    <a:ln>
                      <a:noFill/>
                    </a:ln>
                  </pic:spPr>
                </pic:pic>
              </a:graphicData>
            </a:graphic>
          </wp:inline>
        </w:drawing>
      </w:r>
    </w:p>
    <w:p w14:paraId="6F2363C5" w14:textId="3BB77CD8" w:rsidR="0051592E" w:rsidRDefault="0051592E" w:rsidP="00794970">
      <w:pPr>
        <w:spacing w:line="360" w:lineRule="auto"/>
        <w:rPr>
          <w:rFonts w:eastAsia="Yu Mincho"/>
          <w:lang w:eastAsia="ja-JP"/>
        </w:rPr>
      </w:pPr>
    </w:p>
    <w:p w14:paraId="093D431D" w14:textId="33F424A1" w:rsidR="0051592E" w:rsidRDefault="0051592E" w:rsidP="00794970">
      <w:pPr>
        <w:spacing w:line="360" w:lineRule="auto"/>
        <w:rPr>
          <w:rFonts w:eastAsia="Yu Mincho"/>
          <w:lang w:eastAsia="ja-JP"/>
        </w:rPr>
      </w:pPr>
      <w:r w:rsidRPr="0051592E">
        <w:rPr>
          <w:rFonts w:eastAsia="Yu Mincho"/>
          <w:noProof/>
          <w:lang w:eastAsia="ja-JP"/>
        </w:rPr>
        <w:drawing>
          <wp:inline distT="0" distB="0" distL="0" distR="0" wp14:anchorId="4BCEEC38" wp14:editId="5C5B41B2">
            <wp:extent cx="5276215" cy="2174240"/>
            <wp:effectExtent l="0" t="0" r="635" b="0"/>
            <wp:docPr id="111" name="图片 11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descr="表格&#10;&#10;描述已自动生成"/>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76215" cy="2174240"/>
                    </a:xfrm>
                    <a:prstGeom prst="rect">
                      <a:avLst/>
                    </a:prstGeom>
                    <a:noFill/>
                    <a:ln>
                      <a:noFill/>
                    </a:ln>
                  </pic:spPr>
                </pic:pic>
              </a:graphicData>
            </a:graphic>
          </wp:inline>
        </w:drawing>
      </w:r>
    </w:p>
    <w:p w14:paraId="4255C541" w14:textId="6F7D1664" w:rsidR="0051592E" w:rsidRDefault="0051592E" w:rsidP="00794970">
      <w:pPr>
        <w:spacing w:line="360" w:lineRule="auto"/>
        <w:rPr>
          <w:rFonts w:eastAsia="Yu Mincho"/>
          <w:lang w:eastAsia="ja-JP"/>
        </w:rPr>
      </w:pPr>
    </w:p>
    <w:p w14:paraId="2CD0FAFB" w14:textId="3657A5D6" w:rsidR="0051592E" w:rsidRPr="00794970" w:rsidRDefault="0051592E" w:rsidP="00794970">
      <w:pPr>
        <w:spacing w:line="360" w:lineRule="auto"/>
        <w:rPr>
          <w:rFonts w:eastAsia="Yu Mincho"/>
          <w:lang w:eastAsia="ja-JP"/>
        </w:rPr>
      </w:pPr>
      <w:r w:rsidRPr="0051592E">
        <w:rPr>
          <w:rFonts w:eastAsia="Yu Mincho"/>
          <w:noProof/>
          <w:lang w:eastAsia="ja-JP"/>
        </w:rPr>
        <w:drawing>
          <wp:inline distT="0" distB="0" distL="0" distR="0" wp14:anchorId="6996BF92" wp14:editId="4CF42721">
            <wp:extent cx="5276215" cy="2165985"/>
            <wp:effectExtent l="0" t="0" r="635" b="5715"/>
            <wp:docPr id="112" name="图片 112" descr="图形用户界面, 应用程序,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12" descr="图形用户界面, 应用程序, 表格&#10;&#10;描述已自动生成"/>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76215" cy="2165985"/>
                    </a:xfrm>
                    <a:prstGeom prst="rect">
                      <a:avLst/>
                    </a:prstGeom>
                    <a:noFill/>
                    <a:ln>
                      <a:noFill/>
                    </a:ln>
                  </pic:spPr>
                </pic:pic>
              </a:graphicData>
            </a:graphic>
          </wp:inline>
        </w:drawing>
      </w:r>
    </w:p>
    <w:sectPr w:rsidR="0051592E" w:rsidRPr="00794970" w:rsidSect="00D14327">
      <w:footerReference w:type="default" r:id="rId118"/>
      <w:pgSz w:w="11909" w:h="16834"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403F7" w14:textId="77777777" w:rsidR="00D66ABE" w:rsidRDefault="00D66ABE">
      <w:r>
        <w:separator/>
      </w:r>
    </w:p>
  </w:endnote>
  <w:endnote w:type="continuationSeparator" w:id="0">
    <w:p w14:paraId="0BA48DA9" w14:textId="77777777" w:rsidR="00D66ABE" w:rsidRDefault="00D66A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1517F" w14:textId="77777777" w:rsidR="00ED6690" w:rsidRDefault="00000000">
    <w:pPr>
      <w:pStyle w:val="a3"/>
      <w:ind w:right="300"/>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95CF4" w14:textId="77777777" w:rsidR="00D66ABE" w:rsidRDefault="00D66ABE">
      <w:r>
        <w:separator/>
      </w:r>
    </w:p>
  </w:footnote>
  <w:footnote w:type="continuationSeparator" w:id="0">
    <w:p w14:paraId="417DD2CA" w14:textId="77777777" w:rsidR="00D66ABE" w:rsidRDefault="00D66A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4" type="#_x0000_t75" style="width:11.25pt;height:11.25pt" o:bullet="t">
        <v:imagedata r:id="rId1" o:title="mso9628"/>
      </v:shape>
    </w:pict>
  </w:numPicBullet>
  <w:numPicBullet w:numPicBulletId="1">
    <w:pict>
      <v:shape w14:anchorId="3ABFF5B3" id="_x0000_i1125" type="#_x0000_t75" style="width:11.25pt;height:11.25pt" o:bullet="t">
        <v:imagedata r:id="rId2" o:title="mso23B9"/>
      </v:shape>
    </w:pict>
  </w:numPicBullet>
  <w:abstractNum w:abstractNumId="0" w15:restartNumberingAfterBreak="0">
    <w:nsid w:val="03B55D7E"/>
    <w:multiLevelType w:val="multilevel"/>
    <w:tmpl w:val="98C07F4A"/>
    <w:lvl w:ilvl="0">
      <w:start w:val="1"/>
      <w:numFmt w:val="decimal"/>
      <w:lvlText w:val="%1."/>
      <w:lvlJc w:val="left"/>
      <w:pPr>
        <w:ind w:left="360" w:hanging="360"/>
      </w:pPr>
      <w:rPr>
        <w:rFonts w:hint="default"/>
      </w:rPr>
    </w:lvl>
    <w:lvl w:ilvl="1">
      <w:start w:val="1"/>
      <w:numFmt w:val="decimal"/>
      <w:isLgl/>
      <w:lvlText w:val="5.%2"/>
      <w:lvlJc w:val="left"/>
      <w:pPr>
        <w:ind w:left="480" w:hanging="480"/>
      </w:pPr>
      <w:rPr>
        <w:rFonts w:ascii="Times New Roman" w:hAnsi="Times New Roman" w:cs="Times New Roman" w:hint="default"/>
      </w:rPr>
    </w:lvl>
    <w:lvl w:ilvl="2">
      <w:start w:val="1"/>
      <w:numFmt w:val="decimal"/>
      <w:isLgl/>
      <w:lvlText w:val="%1.%2.%3"/>
      <w:lvlJc w:val="left"/>
      <w:pPr>
        <w:ind w:left="720" w:hanging="720"/>
      </w:pPr>
      <w:rPr>
        <w:rFonts w:hint="default"/>
      </w:rPr>
    </w:lvl>
    <w:lvl w:ilvl="3">
      <w:start w:val="1"/>
      <w:numFmt w:val="decimal"/>
      <w:isLgl/>
      <w:lvlText w:val="%1.3.%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0D48F7"/>
    <w:multiLevelType w:val="multilevel"/>
    <w:tmpl w:val="FBA47188"/>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1B575A"/>
    <w:multiLevelType w:val="multilevel"/>
    <w:tmpl w:val="D14AAF48"/>
    <w:lvl w:ilvl="0">
      <w:start w:val="1"/>
      <w:numFmt w:val="decimal"/>
      <w:lvlText w:val="%1."/>
      <w:lvlJc w:val="left"/>
      <w:pPr>
        <w:ind w:left="360" w:hanging="360"/>
      </w:pPr>
      <w:rPr>
        <w:rFonts w:hint="default"/>
      </w:rPr>
    </w:lvl>
    <w:lvl w:ilvl="1">
      <w:start w:val="1"/>
      <w:numFmt w:val="decimal"/>
      <w:isLgl/>
      <w:lvlText w:val="2.%2"/>
      <w:lvlJc w:val="left"/>
      <w:pPr>
        <w:ind w:left="480" w:hanging="480"/>
      </w:pPr>
      <w:rPr>
        <w:rFonts w:ascii="Times New Roman" w:hAnsi="Times New Roman" w:cs="Times New Roman"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89A3FB2"/>
    <w:multiLevelType w:val="multilevel"/>
    <w:tmpl w:val="960CC95C"/>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2B6EFF"/>
    <w:multiLevelType w:val="multilevel"/>
    <w:tmpl w:val="F0E403CC"/>
    <w:lvl w:ilvl="0">
      <w:start w:val="6"/>
      <w:numFmt w:val="decimal"/>
      <w:lvlText w:val="%1.0"/>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0DE66C79"/>
    <w:multiLevelType w:val="hybridMultilevel"/>
    <w:tmpl w:val="6ACA4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3E73B7"/>
    <w:multiLevelType w:val="multilevel"/>
    <w:tmpl w:val="1170712C"/>
    <w:lvl w:ilvl="0">
      <w:start w:val="2"/>
      <w:numFmt w:val="decimal"/>
      <w:lvlText w:val="%1"/>
      <w:lvlJc w:val="left"/>
      <w:pPr>
        <w:ind w:left="360" w:hanging="360"/>
      </w:pPr>
      <w:rPr>
        <w:rFonts w:ascii="Times New Roman" w:eastAsiaTheme="minorEastAsia" w:hAnsi="Times New Roman" w:cs="Times New Roman" w:hint="default"/>
        <w:b/>
        <w:sz w:val="24"/>
      </w:rPr>
    </w:lvl>
    <w:lvl w:ilvl="1">
      <w:start w:val="1"/>
      <w:numFmt w:val="decimal"/>
      <w:lvlText w:val="%1.%2"/>
      <w:lvlJc w:val="left"/>
      <w:pPr>
        <w:ind w:left="1440" w:hanging="720"/>
      </w:pPr>
      <w:rPr>
        <w:rFonts w:ascii="Times New Roman" w:eastAsiaTheme="minorEastAsia" w:hAnsi="Times New Roman" w:cs="Times New Roman" w:hint="default"/>
        <w:b/>
        <w:sz w:val="24"/>
      </w:rPr>
    </w:lvl>
    <w:lvl w:ilvl="2">
      <w:start w:val="1"/>
      <w:numFmt w:val="decimal"/>
      <w:lvlText w:val="%1.%2.%3"/>
      <w:lvlJc w:val="left"/>
      <w:pPr>
        <w:ind w:left="2520" w:hanging="1080"/>
      </w:pPr>
      <w:rPr>
        <w:rFonts w:ascii="Times New Roman" w:eastAsiaTheme="minorEastAsia" w:hAnsi="Times New Roman" w:cs="Times New Roman" w:hint="default"/>
        <w:b/>
        <w:sz w:val="24"/>
      </w:rPr>
    </w:lvl>
    <w:lvl w:ilvl="3">
      <w:start w:val="1"/>
      <w:numFmt w:val="decimal"/>
      <w:lvlText w:val="%1.%2.%3.%4"/>
      <w:lvlJc w:val="left"/>
      <w:pPr>
        <w:ind w:left="3240" w:hanging="1080"/>
      </w:pPr>
      <w:rPr>
        <w:rFonts w:ascii="Times New Roman" w:eastAsiaTheme="minorEastAsia" w:hAnsi="Times New Roman" w:cs="Times New Roman" w:hint="default"/>
        <w:b/>
        <w:sz w:val="24"/>
      </w:rPr>
    </w:lvl>
    <w:lvl w:ilvl="4">
      <w:start w:val="1"/>
      <w:numFmt w:val="decimal"/>
      <w:lvlText w:val="%1.%2.%3.%4.%5"/>
      <w:lvlJc w:val="left"/>
      <w:pPr>
        <w:ind w:left="4320" w:hanging="1440"/>
      </w:pPr>
      <w:rPr>
        <w:rFonts w:ascii="Times New Roman" w:eastAsiaTheme="minorEastAsia" w:hAnsi="Times New Roman" w:cs="Times New Roman" w:hint="default"/>
        <w:b/>
        <w:sz w:val="24"/>
      </w:rPr>
    </w:lvl>
    <w:lvl w:ilvl="5">
      <w:start w:val="1"/>
      <w:numFmt w:val="decimal"/>
      <w:lvlText w:val="%1.%2.%3.%4.%5.%6"/>
      <w:lvlJc w:val="left"/>
      <w:pPr>
        <w:ind w:left="5400" w:hanging="1800"/>
      </w:pPr>
      <w:rPr>
        <w:rFonts w:ascii="Times New Roman" w:eastAsiaTheme="minorEastAsia" w:hAnsi="Times New Roman" w:cs="Times New Roman" w:hint="default"/>
        <w:b/>
        <w:sz w:val="24"/>
      </w:rPr>
    </w:lvl>
    <w:lvl w:ilvl="6">
      <w:start w:val="1"/>
      <w:numFmt w:val="decimal"/>
      <w:lvlText w:val="%1.%2.%3.%4.%5.%6.%7"/>
      <w:lvlJc w:val="left"/>
      <w:pPr>
        <w:ind w:left="6120" w:hanging="1800"/>
      </w:pPr>
      <w:rPr>
        <w:rFonts w:ascii="Times New Roman" w:eastAsiaTheme="minorEastAsia" w:hAnsi="Times New Roman" w:cs="Times New Roman" w:hint="default"/>
        <w:b/>
        <w:sz w:val="24"/>
      </w:rPr>
    </w:lvl>
    <w:lvl w:ilvl="7">
      <w:start w:val="1"/>
      <w:numFmt w:val="decimal"/>
      <w:lvlText w:val="%1.%2.%3.%4.%5.%6.%7.%8"/>
      <w:lvlJc w:val="left"/>
      <w:pPr>
        <w:ind w:left="7200" w:hanging="2160"/>
      </w:pPr>
      <w:rPr>
        <w:rFonts w:ascii="Times New Roman" w:eastAsiaTheme="minorEastAsia" w:hAnsi="Times New Roman" w:cs="Times New Roman" w:hint="default"/>
        <w:b/>
        <w:sz w:val="24"/>
      </w:rPr>
    </w:lvl>
    <w:lvl w:ilvl="8">
      <w:start w:val="1"/>
      <w:numFmt w:val="decimal"/>
      <w:lvlText w:val="%1.%2.%3.%4.%5.%6.%7.%8.%9"/>
      <w:lvlJc w:val="left"/>
      <w:pPr>
        <w:ind w:left="8280" w:hanging="2520"/>
      </w:pPr>
      <w:rPr>
        <w:rFonts w:ascii="Times New Roman" w:eastAsiaTheme="minorEastAsia" w:hAnsi="Times New Roman" w:cs="Times New Roman" w:hint="default"/>
        <w:b/>
        <w:sz w:val="24"/>
      </w:rPr>
    </w:lvl>
  </w:abstractNum>
  <w:abstractNum w:abstractNumId="7" w15:restartNumberingAfterBreak="0">
    <w:nsid w:val="133748D4"/>
    <w:multiLevelType w:val="multilevel"/>
    <w:tmpl w:val="4404D0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91864F4"/>
    <w:multiLevelType w:val="multilevel"/>
    <w:tmpl w:val="CA28DFE8"/>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9.2.%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07313CA"/>
    <w:multiLevelType w:val="multilevel"/>
    <w:tmpl w:val="8E608260"/>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9.%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2C63998"/>
    <w:multiLevelType w:val="multilevel"/>
    <w:tmpl w:val="857C4ED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4CB3226"/>
    <w:multiLevelType w:val="multilevel"/>
    <w:tmpl w:val="506CA69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FF46E80"/>
    <w:multiLevelType w:val="hybridMultilevel"/>
    <w:tmpl w:val="C4E662C4"/>
    <w:lvl w:ilvl="0" w:tplc="04090007">
      <w:start w:val="1"/>
      <w:numFmt w:val="bullet"/>
      <w:lvlText w:val=""/>
      <w:lvlPicBulletId w:val="1"/>
      <w:lvlJc w:val="left"/>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4B70AF1"/>
    <w:multiLevelType w:val="multilevel"/>
    <w:tmpl w:val="C04C9402"/>
    <w:lvl w:ilvl="0">
      <w:start w:val="5"/>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AC83F70"/>
    <w:multiLevelType w:val="multilevel"/>
    <w:tmpl w:val="4E742F8E"/>
    <w:lvl w:ilvl="0">
      <w:start w:val="1"/>
      <w:numFmt w:val="decimal"/>
      <w:lvlText w:val="%1."/>
      <w:lvlJc w:val="left"/>
      <w:pPr>
        <w:ind w:left="360" w:hanging="360"/>
      </w:pPr>
      <w:rPr>
        <w:rFonts w:hint="default"/>
      </w:rPr>
    </w:lvl>
    <w:lvl w:ilvl="1">
      <w:start w:val="1"/>
      <w:numFmt w:val="decimal"/>
      <w:isLgl/>
      <w:lvlText w:val="6.%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3.%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B223CE4"/>
    <w:multiLevelType w:val="hybridMultilevel"/>
    <w:tmpl w:val="82429C9A"/>
    <w:lvl w:ilvl="0" w:tplc="61FC6824">
      <w:start w:val="1"/>
      <w:numFmt w:val="decimal"/>
      <w:lvlText w:val="%1.0"/>
      <w:lvlJc w:val="left"/>
      <w:pPr>
        <w:ind w:left="420" w:hanging="420"/>
      </w:pPr>
      <w:rPr>
        <w:rFonts w:ascii="Times New Roman" w:hAnsi="Times New Roman" w:cs="Times New Roman" w:hint="default"/>
        <w:b/>
        <w:bCs/>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BA020DE"/>
    <w:multiLevelType w:val="multilevel"/>
    <w:tmpl w:val="1700AF80"/>
    <w:lvl w:ilvl="0">
      <w:start w:val="4"/>
      <w:numFmt w:val="decimal"/>
      <w:lvlText w:val="%1.0"/>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7" w15:restartNumberingAfterBreak="0">
    <w:nsid w:val="428A5B0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8842E47"/>
    <w:multiLevelType w:val="multilevel"/>
    <w:tmpl w:val="32368A6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2233B7"/>
    <w:multiLevelType w:val="multilevel"/>
    <w:tmpl w:val="F0082436"/>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lvlText w:val="1.9.%3"/>
      <w:lvlJc w:val="left"/>
      <w:pPr>
        <w:ind w:left="420" w:hanging="4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C052B52"/>
    <w:multiLevelType w:val="multilevel"/>
    <w:tmpl w:val="87543A3A"/>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5.2.%3"/>
      <w:lvlJc w:val="left"/>
      <w:pPr>
        <w:ind w:left="720" w:hanging="720"/>
      </w:pPr>
      <w:rPr>
        <w:rFonts w:ascii="Times New Roman" w:hAnsi="Times New Roman" w:cs="Times New Roman" w:hint="default"/>
      </w:rPr>
    </w:lvl>
    <w:lvl w:ilvl="3">
      <w:start w:val="1"/>
      <w:numFmt w:val="decimal"/>
      <w:isLgl/>
      <w:lvlText w:val="%1.3.%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C117378"/>
    <w:multiLevelType w:val="multilevel"/>
    <w:tmpl w:val="7E6C63E8"/>
    <w:lvl w:ilvl="0">
      <w:start w:val="1"/>
      <w:numFmt w:val="decimal"/>
      <w:lvlText w:val="%1."/>
      <w:lvlJc w:val="left"/>
      <w:pPr>
        <w:ind w:left="360" w:hanging="360"/>
      </w:pPr>
      <w:rPr>
        <w:rFonts w:hint="default"/>
      </w:rPr>
    </w:lvl>
    <w:lvl w:ilvl="1">
      <w:start w:val="1"/>
      <w:numFmt w:val="decimal"/>
      <w:isLgl/>
      <w:lvlText w:val="4.%2"/>
      <w:lvlJc w:val="left"/>
      <w:pPr>
        <w:ind w:left="480" w:hanging="480"/>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537C0539"/>
    <w:multiLevelType w:val="hybridMultilevel"/>
    <w:tmpl w:val="62302D28"/>
    <w:lvl w:ilvl="0" w:tplc="4BB4A846">
      <w:start w:val="2"/>
      <w:numFmt w:val="bullet"/>
      <w:lvlText w:val=""/>
      <w:lvlJc w:val="left"/>
      <w:rPr>
        <w:rFonts w:ascii="Symbol" w:eastAsiaTheme="minorEastAsia" w:hAnsi="Symbol"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550315DE"/>
    <w:multiLevelType w:val="hybridMultilevel"/>
    <w:tmpl w:val="427A9A58"/>
    <w:lvl w:ilvl="0" w:tplc="08090003">
      <w:start w:val="1"/>
      <w:numFmt w:val="bullet"/>
      <w:lvlText w:val="o"/>
      <w:lvlJc w:val="left"/>
      <w:pPr>
        <w:ind w:left="1500" w:hanging="420"/>
      </w:pPr>
      <w:rPr>
        <w:rFonts w:ascii="Courier New" w:hAnsi="Courier New" w:hint="default"/>
      </w:rPr>
    </w:lvl>
    <w:lvl w:ilvl="1" w:tplc="04090003" w:tentative="1">
      <w:start w:val="1"/>
      <w:numFmt w:val="bullet"/>
      <w:lvlText w:val=""/>
      <w:lvlJc w:val="left"/>
      <w:pPr>
        <w:ind w:left="1920" w:hanging="420"/>
      </w:pPr>
      <w:rPr>
        <w:rFonts w:ascii="Wingdings" w:hAnsi="Wingdings" w:hint="default"/>
      </w:rPr>
    </w:lvl>
    <w:lvl w:ilvl="2" w:tplc="04090005" w:tentative="1">
      <w:start w:val="1"/>
      <w:numFmt w:val="bullet"/>
      <w:lvlText w:val=""/>
      <w:lvlJc w:val="left"/>
      <w:pPr>
        <w:ind w:left="2340" w:hanging="420"/>
      </w:pPr>
      <w:rPr>
        <w:rFonts w:ascii="Wingdings" w:hAnsi="Wingdings" w:hint="default"/>
      </w:rPr>
    </w:lvl>
    <w:lvl w:ilvl="3" w:tplc="04090001" w:tentative="1">
      <w:start w:val="1"/>
      <w:numFmt w:val="bullet"/>
      <w:lvlText w:val=""/>
      <w:lvlJc w:val="left"/>
      <w:pPr>
        <w:ind w:left="2760" w:hanging="420"/>
      </w:pPr>
      <w:rPr>
        <w:rFonts w:ascii="Wingdings" w:hAnsi="Wingdings" w:hint="default"/>
      </w:rPr>
    </w:lvl>
    <w:lvl w:ilvl="4" w:tplc="04090003" w:tentative="1">
      <w:start w:val="1"/>
      <w:numFmt w:val="bullet"/>
      <w:lvlText w:val=""/>
      <w:lvlJc w:val="left"/>
      <w:pPr>
        <w:ind w:left="3180" w:hanging="420"/>
      </w:pPr>
      <w:rPr>
        <w:rFonts w:ascii="Wingdings" w:hAnsi="Wingdings" w:hint="default"/>
      </w:rPr>
    </w:lvl>
    <w:lvl w:ilvl="5" w:tplc="04090005" w:tentative="1">
      <w:start w:val="1"/>
      <w:numFmt w:val="bullet"/>
      <w:lvlText w:val=""/>
      <w:lvlJc w:val="left"/>
      <w:pPr>
        <w:ind w:left="3600" w:hanging="420"/>
      </w:pPr>
      <w:rPr>
        <w:rFonts w:ascii="Wingdings" w:hAnsi="Wingdings" w:hint="default"/>
      </w:rPr>
    </w:lvl>
    <w:lvl w:ilvl="6" w:tplc="04090001" w:tentative="1">
      <w:start w:val="1"/>
      <w:numFmt w:val="bullet"/>
      <w:lvlText w:val=""/>
      <w:lvlJc w:val="left"/>
      <w:pPr>
        <w:ind w:left="4020" w:hanging="420"/>
      </w:pPr>
      <w:rPr>
        <w:rFonts w:ascii="Wingdings" w:hAnsi="Wingdings" w:hint="default"/>
      </w:rPr>
    </w:lvl>
    <w:lvl w:ilvl="7" w:tplc="04090003" w:tentative="1">
      <w:start w:val="1"/>
      <w:numFmt w:val="bullet"/>
      <w:lvlText w:val=""/>
      <w:lvlJc w:val="left"/>
      <w:pPr>
        <w:ind w:left="4440" w:hanging="420"/>
      </w:pPr>
      <w:rPr>
        <w:rFonts w:ascii="Wingdings" w:hAnsi="Wingdings" w:hint="default"/>
      </w:rPr>
    </w:lvl>
    <w:lvl w:ilvl="8" w:tplc="04090005" w:tentative="1">
      <w:start w:val="1"/>
      <w:numFmt w:val="bullet"/>
      <w:lvlText w:val=""/>
      <w:lvlJc w:val="left"/>
      <w:pPr>
        <w:ind w:left="4860" w:hanging="420"/>
      </w:pPr>
      <w:rPr>
        <w:rFonts w:ascii="Wingdings" w:hAnsi="Wingdings" w:hint="default"/>
      </w:rPr>
    </w:lvl>
  </w:abstractNum>
  <w:abstractNum w:abstractNumId="24" w15:restartNumberingAfterBreak="0">
    <w:nsid w:val="5653087A"/>
    <w:multiLevelType w:val="multilevel"/>
    <w:tmpl w:val="B622CB2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D0A1D75"/>
    <w:multiLevelType w:val="hybridMultilevel"/>
    <w:tmpl w:val="702EFA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01628F"/>
    <w:multiLevelType w:val="multilevel"/>
    <w:tmpl w:val="922E9948"/>
    <w:lvl w:ilvl="0">
      <w:start w:val="2"/>
      <w:numFmt w:val="decimal"/>
      <w:lvlText w:val="%1.0"/>
      <w:lvlJc w:val="left"/>
      <w:pPr>
        <w:ind w:left="720" w:hanging="720"/>
      </w:pPr>
      <w:rPr>
        <w:rFonts w:ascii="Times New Roman" w:eastAsiaTheme="minorEastAsia" w:hAnsi="Times New Roman" w:cs="Times New Roman" w:hint="default"/>
        <w:b/>
        <w:sz w:val="24"/>
      </w:rPr>
    </w:lvl>
    <w:lvl w:ilvl="1">
      <w:start w:val="1"/>
      <w:numFmt w:val="decimal"/>
      <w:lvlText w:val="%1.%2"/>
      <w:lvlJc w:val="left"/>
      <w:pPr>
        <w:ind w:left="1140" w:hanging="720"/>
      </w:pPr>
      <w:rPr>
        <w:rFonts w:ascii="Times New Roman" w:eastAsiaTheme="minorEastAsia" w:hAnsi="Times New Roman" w:cs="Times New Roman" w:hint="default"/>
        <w:b/>
        <w:sz w:val="24"/>
      </w:rPr>
    </w:lvl>
    <w:lvl w:ilvl="2">
      <w:start w:val="1"/>
      <w:numFmt w:val="decimal"/>
      <w:lvlText w:val="%1.%2.%3"/>
      <w:lvlJc w:val="left"/>
      <w:pPr>
        <w:ind w:left="1920" w:hanging="1080"/>
      </w:pPr>
      <w:rPr>
        <w:rFonts w:ascii="Times New Roman" w:eastAsiaTheme="minorEastAsia" w:hAnsi="Times New Roman" w:cs="Times New Roman" w:hint="default"/>
        <w:b/>
        <w:sz w:val="24"/>
      </w:rPr>
    </w:lvl>
    <w:lvl w:ilvl="3">
      <w:start w:val="1"/>
      <w:numFmt w:val="decimal"/>
      <w:lvlText w:val="%1.%2.%3.%4"/>
      <w:lvlJc w:val="left"/>
      <w:pPr>
        <w:ind w:left="2340" w:hanging="1080"/>
      </w:pPr>
      <w:rPr>
        <w:rFonts w:ascii="Times New Roman" w:eastAsiaTheme="minorEastAsia" w:hAnsi="Times New Roman" w:cs="Times New Roman" w:hint="default"/>
        <w:b/>
        <w:sz w:val="24"/>
      </w:rPr>
    </w:lvl>
    <w:lvl w:ilvl="4">
      <w:start w:val="1"/>
      <w:numFmt w:val="decimal"/>
      <w:lvlText w:val="%1.%2.%3.%4.%5"/>
      <w:lvlJc w:val="left"/>
      <w:pPr>
        <w:ind w:left="3120" w:hanging="1440"/>
      </w:pPr>
      <w:rPr>
        <w:rFonts w:ascii="Times New Roman" w:eastAsiaTheme="minorEastAsia" w:hAnsi="Times New Roman" w:cs="Times New Roman" w:hint="default"/>
        <w:b/>
        <w:sz w:val="24"/>
      </w:rPr>
    </w:lvl>
    <w:lvl w:ilvl="5">
      <w:start w:val="1"/>
      <w:numFmt w:val="decimal"/>
      <w:lvlText w:val="%1.%2.%3.%4.%5.%6"/>
      <w:lvlJc w:val="left"/>
      <w:pPr>
        <w:ind w:left="3900" w:hanging="1800"/>
      </w:pPr>
      <w:rPr>
        <w:rFonts w:ascii="Times New Roman" w:eastAsiaTheme="minorEastAsia" w:hAnsi="Times New Roman" w:cs="Times New Roman" w:hint="default"/>
        <w:b/>
        <w:sz w:val="24"/>
      </w:rPr>
    </w:lvl>
    <w:lvl w:ilvl="6">
      <w:start w:val="1"/>
      <w:numFmt w:val="decimal"/>
      <w:lvlText w:val="%1.%2.%3.%4.%5.%6.%7"/>
      <w:lvlJc w:val="left"/>
      <w:pPr>
        <w:ind w:left="4320" w:hanging="1800"/>
      </w:pPr>
      <w:rPr>
        <w:rFonts w:ascii="Times New Roman" w:eastAsiaTheme="minorEastAsia" w:hAnsi="Times New Roman" w:cs="Times New Roman" w:hint="default"/>
        <w:b/>
        <w:sz w:val="24"/>
      </w:rPr>
    </w:lvl>
    <w:lvl w:ilvl="7">
      <w:start w:val="1"/>
      <w:numFmt w:val="decimal"/>
      <w:lvlText w:val="%1.%2.%3.%4.%5.%6.%7.%8"/>
      <w:lvlJc w:val="left"/>
      <w:pPr>
        <w:ind w:left="5100" w:hanging="2160"/>
      </w:pPr>
      <w:rPr>
        <w:rFonts w:ascii="Times New Roman" w:eastAsiaTheme="minorEastAsia" w:hAnsi="Times New Roman" w:cs="Times New Roman" w:hint="default"/>
        <w:b/>
        <w:sz w:val="24"/>
      </w:rPr>
    </w:lvl>
    <w:lvl w:ilvl="8">
      <w:start w:val="1"/>
      <w:numFmt w:val="decimal"/>
      <w:lvlText w:val="%1.%2.%3.%4.%5.%6.%7.%8.%9"/>
      <w:lvlJc w:val="left"/>
      <w:pPr>
        <w:ind w:left="5880" w:hanging="2520"/>
      </w:pPr>
      <w:rPr>
        <w:rFonts w:ascii="Times New Roman" w:eastAsiaTheme="minorEastAsia" w:hAnsi="Times New Roman" w:cs="Times New Roman" w:hint="default"/>
        <w:b/>
        <w:sz w:val="24"/>
      </w:rPr>
    </w:lvl>
  </w:abstractNum>
  <w:abstractNum w:abstractNumId="27" w15:restartNumberingAfterBreak="0">
    <w:nsid w:val="5FE2293E"/>
    <w:multiLevelType w:val="multilevel"/>
    <w:tmpl w:val="E4E22DA6"/>
    <w:lvl w:ilvl="0">
      <w:start w:val="1"/>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B06586"/>
    <w:multiLevelType w:val="multilevel"/>
    <w:tmpl w:val="427E5010"/>
    <w:lvl w:ilvl="0">
      <w:start w:val="6"/>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A323F68"/>
    <w:multiLevelType w:val="multilevel"/>
    <w:tmpl w:val="1F008D62"/>
    <w:lvl w:ilvl="0">
      <w:start w:val="1"/>
      <w:numFmt w:val="decimal"/>
      <w:lvlText w:val="%1.0"/>
      <w:lvlJc w:val="left"/>
      <w:pPr>
        <w:ind w:left="360" w:hanging="360"/>
      </w:pPr>
      <w:rPr>
        <w:rFonts w:hint="default"/>
        <w:b/>
        <w:bCs/>
        <w:sz w:val="24"/>
        <w:szCs w:val="24"/>
      </w:rPr>
    </w:lvl>
    <w:lvl w:ilvl="1">
      <w:start w:val="1"/>
      <w:numFmt w:val="decimal"/>
      <w:lvlText w:val="1.8.%2"/>
      <w:lvlJc w:val="left"/>
      <w:pPr>
        <w:ind w:left="42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3031AC5"/>
    <w:multiLevelType w:val="hybridMultilevel"/>
    <w:tmpl w:val="58484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2884202">
    <w:abstractNumId w:val="29"/>
  </w:num>
  <w:num w:numId="2" w16cid:durableId="126628973">
    <w:abstractNumId w:val="3"/>
  </w:num>
  <w:num w:numId="3" w16cid:durableId="283927230">
    <w:abstractNumId w:val="12"/>
  </w:num>
  <w:num w:numId="4" w16cid:durableId="1561481924">
    <w:abstractNumId w:val="19"/>
  </w:num>
  <w:num w:numId="5" w16cid:durableId="552892041">
    <w:abstractNumId w:val="9"/>
  </w:num>
  <w:num w:numId="6" w16cid:durableId="572356542">
    <w:abstractNumId w:val="8"/>
  </w:num>
  <w:num w:numId="7" w16cid:durableId="719792204">
    <w:abstractNumId w:val="17"/>
  </w:num>
  <w:num w:numId="8" w16cid:durableId="1203136125">
    <w:abstractNumId w:val="27"/>
  </w:num>
  <w:num w:numId="9" w16cid:durableId="1096055003">
    <w:abstractNumId w:val="22"/>
  </w:num>
  <w:num w:numId="10" w16cid:durableId="1417751098">
    <w:abstractNumId w:val="5"/>
  </w:num>
  <w:num w:numId="11" w16cid:durableId="271280730">
    <w:abstractNumId w:val="30"/>
  </w:num>
  <w:num w:numId="12" w16cid:durableId="859854166">
    <w:abstractNumId w:val="25"/>
  </w:num>
  <w:num w:numId="13" w16cid:durableId="1730685025">
    <w:abstractNumId w:val="23"/>
  </w:num>
  <w:num w:numId="14" w16cid:durableId="1261523508">
    <w:abstractNumId w:val="15"/>
  </w:num>
  <w:num w:numId="15" w16cid:durableId="1935746419">
    <w:abstractNumId w:val="26"/>
  </w:num>
  <w:num w:numId="16" w16cid:durableId="1990012037">
    <w:abstractNumId w:val="2"/>
  </w:num>
  <w:num w:numId="17" w16cid:durableId="619528975">
    <w:abstractNumId w:val="16"/>
  </w:num>
  <w:num w:numId="18" w16cid:durableId="2116362674">
    <w:abstractNumId w:val="21"/>
  </w:num>
  <w:num w:numId="19" w16cid:durableId="1455827873">
    <w:abstractNumId w:val="0"/>
  </w:num>
  <w:num w:numId="20" w16cid:durableId="2043968460">
    <w:abstractNumId w:val="20"/>
  </w:num>
  <w:num w:numId="21" w16cid:durableId="1004746047">
    <w:abstractNumId w:val="13"/>
  </w:num>
  <w:num w:numId="22" w16cid:durableId="2133399267">
    <w:abstractNumId w:val="4"/>
  </w:num>
  <w:num w:numId="23" w16cid:durableId="483084568">
    <w:abstractNumId w:val="14"/>
  </w:num>
  <w:num w:numId="24" w16cid:durableId="1939947150">
    <w:abstractNumId w:val="1"/>
  </w:num>
  <w:num w:numId="25" w16cid:durableId="1616525233">
    <w:abstractNumId w:val="7"/>
  </w:num>
  <w:num w:numId="26" w16cid:durableId="254167768">
    <w:abstractNumId w:val="6"/>
  </w:num>
  <w:num w:numId="27" w16cid:durableId="34350044">
    <w:abstractNumId w:val="10"/>
  </w:num>
  <w:num w:numId="28" w16cid:durableId="577253891">
    <w:abstractNumId w:val="24"/>
  </w:num>
  <w:num w:numId="29" w16cid:durableId="750850306">
    <w:abstractNumId w:val="18"/>
  </w:num>
  <w:num w:numId="30" w16cid:durableId="47389404">
    <w:abstractNumId w:val="11"/>
  </w:num>
  <w:num w:numId="31" w16cid:durableId="171573576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5awxspdtfpz4epsp1xz2fy0aa5rwaped9x&quot;&gt;我的EndNote库&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E66D4A"/>
    <w:rsid w:val="000041D1"/>
    <w:rsid w:val="00006235"/>
    <w:rsid w:val="0002228E"/>
    <w:rsid w:val="00024E29"/>
    <w:rsid w:val="00025D44"/>
    <w:rsid w:val="0002679D"/>
    <w:rsid w:val="00026B3F"/>
    <w:rsid w:val="000278BE"/>
    <w:rsid w:val="0003589D"/>
    <w:rsid w:val="000464C9"/>
    <w:rsid w:val="0005479B"/>
    <w:rsid w:val="00054A44"/>
    <w:rsid w:val="000567D5"/>
    <w:rsid w:val="000604DC"/>
    <w:rsid w:val="00065084"/>
    <w:rsid w:val="0006774C"/>
    <w:rsid w:val="00076A89"/>
    <w:rsid w:val="00080E21"/>
    <w:rsid w:val="000812F2"/>
    <w:rsid w:val="00093398"/>
    <w:rsid w:val="0009599E"/>
    <w:rsid w:val="000B17CB"/>
    <w:rsid w:val="000C5583"/>
    <w:rsid w:val="000C6775"/>
    <w:rsid w:val="000C78E3"/>
    <w:rsid w:val="000C7A26"/>
    <w:rsid w:val="000C7A27"/>
    <w:rsid w:val="000C7A6F"/>
    <w:rsid w:val="000E2671"/>
    <w:rsid w:val="000E37A0"/>
    <w:rsid w:val="000E6F9D"/>
    <w:rsid w:val="00114475"/>
    <w:rsid w:val="0011732E"/>
    <w:rsid w:val="0012055A"/>
    <w:rsid w:val="00121BDC"/>
    <w:rsid w:val="00124C4C"/>
    <w:rsid w:val="00130477"/>
    <w:rsid w:val="0014538B"/>
    <w:rsid w:val="00146EFB"/>
    <w:rsid w:val="00152383"/>
    <w:rsid w:val="00174BFB"/>
    <w:rsid w:val="00190BBE"/>
    <w:rsid w:val="001929B4"/>
    <w:rsid w:val="001A28CF"/>
    <w:rsid w:val="001B74AD"/>
    <w:rsid w:val="001C53F8"/>
    <w:rsid w:val="001C75A3"/>
    <w:rsid w:val="001D4310"/>
    <w:rsid w:val="001E26D7"/>
    <w:rsid w:val="001E3DAE"/>
    <w:rsid w:val="001E41C2"/>
    <w:rsid w:val="001E5A7D"/>
    <w:rsid w:val="001F5E0A"/>
    <w:rsid w:val="001F670D"/>
    <w:rsid w:val="002002A4"/>
    <w:rsid w:val="002030AF"/>
    <w:rsid w:val="00204033"/>
    <w:rsid w:val="00224C34"/>
    <w:rsid w:val="00231DE4"/>
    <w:rsid w:val="00232C04"/>
    <w:rsid w:val="00233C30"/>
    <w:rsid w:val="00241D4C"/>
    <w:rsid w:val="0025004D"/>
    <w:rsid w:val="002510F3"/>
    <w:rsid w:val="00253A9B"/>
    <w:rsid w:val="00253B8A"/>
    <w:rsid w:val="00255EF9"/>
    <w:rsid w:val="00255F14"/>
    <w:rsid w:val="00280D09"/>
    <w:rsid w:val="00294F99"/>
    <w:rsid w:val="002963E2"/>
    <w:rsid w:val="002A1495"/>
    <w:rsid w:val="002A24DD"/>
    <w:rsid w:val="002A49BB"/>
    <w:rsid w:val="002A78F5"/>
    <w:rsid w:val="002B0CB6"/>
    <w:rsid w:val="002B6870"/>
    <w:rsid w:val="002C0C7C"/>
    <w:rsid w:val="002C356D"/>
    <w:rsid w:val="002C59B2"/>
    <w:rsid w:val="002D28A8"/>
    <w:rsid w:val="002D4665"/>
    <w:rsid w:val="002E58FB"/>
    <w:rsid w:val="002F0E68"/>
    <w:rsid w:val="002F0ED8"/>
    <w:rsid w:val="002F5876"/>
    <w:rsid w:val="00302450"/>
    <w:rsid w:val="003156AA"/>
    <w:rsid w:val="00316FF9"/>
    <w:rsid w:val="003231BD"/>
    <w:rsid w:val="00330DAB"/>
    <w:rsid w:val="00331F99"/>
    <w:rsid w:val="00340D1D"/>
    <w:rsid w:val="0034310C"/>
    <w:rsid w:val="00344770"/>
    <w:rsid w:val="00346663"/>
    <w:rsid w:val="0035313E"/>
    <w:rsid w:val="00356E67"/>
    <w:rsid w:val="003573E1"/>
    <w:rsid w:val="0036156A"/>
    <w:rsid w:val="00361754"/>
    <w:rsid w:val="00375B7F"/>
    <w:rsid w:val="00376DD2"/>
    <w:rsid w:val="003777A9"/>
    <w:rsid w:val="00381C5F"/>
    <w:rsid w:val="003820BF"/>
    <w:rsid w:val="0038721F"/>
    <w:rsid w:val="00392FF2"/>
    <w:rsid w:val="00395E19"/>
    <w:rsid w:val="00397594"/>
    <w:rsid w:val="003A2985"/>
    <w:rsid w:val="003A60FF"/>
    <w:rsid w:val="003E7E68"/>
    <w:rsid w:val="003F1972"/>
    <w:rsid w:val="003F4D1A"/>
    <w:rsid w:val="003F7345"/>
    <w:rsid w:val="00402F61"/>
    <w:rsid w:val="00404487"/>
    <w:rsid w:val="00405056"/>
    <w:rsid w:val="00410791"/>
    <w:rsid w:val="00412655"/>
    <w:rsid w:val="004223FF"/>
    <w:rsid w:val="00422945"/>
    <w:rsid w:val="0042558D"/>
    <w:rsid w:val="00427BE0"/>
    <w:rsid w:val="004344BA"/>
    <w:rsid w:val="004347CE"/>
    <w:rsid w:val="0045073E"/>
    <w:rsid w:val="0045404E"/>
    <w:rsid w:val="00455C5B"/>
    <w:rsid w:val="00474F77"/>
    <w:rsid w:val="004766A1"/>
    <w:rsid w:val="00477BE2"/>
    <w:rsid w:val="004820F0"/>
    <w:rsid w:val="00483076"/>
    <w:rsid w:val="00484D77"/>
    <w:rsid w:val="00491560"/>
    <w:rsid w:val="004919CA"/>
    <w:rsid w:val="004A0B44"/>
    <w:rsid w:val="004A4D9F"/>
    <w:rsid w:val="004A752D"/>
    <w:rsid w:val="004B224C"/>
    <w:rsid w:val="004B5240"/>
    <w:rsid w:val="004C0417"/>
    <w:rsid w:val="004C0E82"/>
    <w:rsid w:val="004D66FA"/>
    <w:rsid w:val="004E1E3E"/>
    <w:rsid w:val="004E42D3"/>
    <w:rsid w:val="004F4532"/>
    <w:rsid w:val="00500253"/>
    <w:rsid w:val="00500B48"/>
    <w:rsid w:val="00501B2B"/>
    <w:rsid w:val="0051592E"/>
    <w:rsid w:val="00515FCF"/>
    <w:rsid w:val="005178E4"/>
    <w:rsid w:val="00520484"/>
    <w:rsid w:val="00522CAD"/>
    <w:rsid w:val="00524B3C"/>
    <w:rsid w:val="00531ADD"/>
    <w:rsid w:val="00544C15"/>
    <w:rsid w:val="005540A7"/>
    <w:rsid w:val="00557D52"/>
    <w:rsid w:val="005749CB"/>
    <w:rsid w:val="00574AE1"/>
    <w:rsid w:val="0058018B"/>
    <w:rsid w:val="00581DAE"/>
    <w:rsid w:val="005874AC"/>
    <w:rsid w:val="005A486F"/>
    <w:rsid w:val="005B047F"/>
    <w:rsid w:val="005B6322"/>
    <w:rsid w:val="005C3340"/>
    <w:rsid w:val="005F1988"/>
    <w:rsid w:val="005F3818"/>
    <w:rsid w:val="005F4023"/>
    <w:rsid w:val="00602E24"/>
    <w:rsid w:val="00603162"/>
    <w:rsid w:val="006068D9"/>
    <w:rsid w:val="00631C43"/>
    <w:rsid w:val="0063751B"/>
    <w:rsid w:val="006375C8"/>
    <w:rsid w:val="00641A91"/>
    <w:rsid w:val="006573CC"/>
    <w:rsid w:val="00657526"/>
    <w:rsid w:val="00661956"/>
    <w:rsid w:val="00662E8A"/>
    <w:rsid w:val="00671252"/>
    <w:rsid w:val="006844FB"/>
    <w:rsid w:val="00693A47"/>
    <w:rsid w:val="006A6113"/>
    <w:rsid w:val="006A762B"/>
    <w:rsid w:val="006B0C02"/>
    <w:rsid w:val="006B58BB"/>
    <w:rsid w:val="006E54CF"/>
    <w:rsid w:val="006E71B8"/>
    <w:rsid w:val="00706946"/>
    <w:rsid w:val="007212A5"/>
    <w:rsid w:val="00721D56"/>
    <w:rsid w:val="00723645"/>
    <w:rsid w:val="00735126"/>
    <w:rsid w:val="007462EF"/>
    <w:rsid w:val="007537E7"/>
    <w:rsid w:val="00762F9C"/>
    <w:rsid w:val="00763675"/>
    <w:rsid w:val="007719E0"/>
    <w:rsid w:val="007760C3"/>
    <w:rsid w:val="00780DA9"/>
    <w:rsid w:val="00790FCB"/>
    <w:rsid w:val="00794970"/>
    <w:rsid w:val="007A046A"/>
    <w:rsid w:val="007A1E85"/>
    <w:rsid w:val="007A3686"/>
    <w:rsid w:val="007B6BC2"/>
    <w:rsid w:val="007F070C"/>
    <w:rsid w:val="007F2644"/>
    <w:rsid w:val="007F7759"/>
    <w:rsid w:val="007F7FAD"/>
    <w:rsid w:val="008101F1"/>
    <w:rsid w:val="008117BD"/>
    <w:rsid w:val="0081298B"/>
    <w:rsid w:val="00812AE3"/>
    <w:rsid w:val="00816FD7"/>
    <w:rsid w:val="00817255"/>
    <w:rsid w:val="00817749"/>
    <w:rsid w:val="00817792"/>
    <w:rsid w:val="00820F14"/>
    <w:rsid w:val="00833271"/>
    <w:rsid w:val="00837415"/>
    <w:rsid w:val="008403F4"/>
    <w:rsid w:val="00846F6C"/>
    <w:rsid w:val="008520DB"/>
    <w:rsid w:val="00853293"/>
    <w:rsid w:val="0085491D"/>
    <w:rsid w:val="00861D93"/>
    <w:rsid w:val="008752A1"/>
    <w:rsid w:val="0087763E"/>
    <w:rsid w:val="00886206"/>
    <w:rsid w:val="008909C8"/>
    <w:rsid w:val="008A0ACA"/>
    <w:rsid w:val="008A0F46"/>
    <w:rsid w:val="008A367B"/>
    <w:rsid w:val="008A4858"/>
    <w:rsid w:val="008A617B"/>
    <w:rsid w:val="008B7DA8"/>
    <w:rsid w:val="008C4515"/>
    <w:rsid w:val="008C702C"/>
    <w:rsid w:val="008C7185"/>
    <w:rsid w:val="008D47B4"/>
    <w:rsid w:val="008D60FB"/>
    <w:rsid w:val="008E0958"/>
    <w:rsid w:val="008F0697"/>
    <w:rsid w:val="008F56F0"/>
    <w:rsid w:val="008F76B3"/>
    <w:rsid w:val="00916D03"/>
    <w:rsid w:val="00924F41"/>
    <w:rsid w:val="009469E8"/>
    <w:rsid w:val="0095397A"/>
    <w:rsid w:val="009708D9"/>
    <w:rsid w:val="009A683F"/>
    <w:rsid w:val="009B18EE"/>
    <w:rsid w:val="009B39FD"/>
    <w:rsid w:val="009B647F"/>
    <w:rsid w:val="009D459A"/>
    <w:rsid w:val="009D62CA"/>
    <w:rsid w:val="009E06DC"/>
    <w:rsid w:val="009F1163"/>
    <w:rsid w:val="009F2CD8"/>
    <w:rsid w:val="009F2EE5"/>
    <w:rsid w:val="00A008A3"/>
    <w:rsid w:val="00A047EC"/>
    <w:rsid w:val="00A10DD3"/>
    <w:rsid w:val="00A17895"/>
    <w:rsid w:val="00A24C8E"/>
    <w:rsid w:val="00A27889"/>
    <w:rsid w:val="00A31FE0"/>
    <w:rsid w:val="00A34DF7"/>
    <w:rsid w:val="00A42377"/>
    <w:rsid w:val="00A45C03"/>
    <w:rsid w:val="00A57456"/>
    <w:rsid w:val="00A806B2"/>
    <w:rsid w:val="00A84DE2"/>
    <w:rsid w:val="00A90A94"/>
    <w:rsid w:val="00A93A89"/>
    <w:rsid w:val="00A96A80"/>
    <w:rsid w:val="00AA357A"/>
    <w:rsid w:val="00AB0128"/>
    <w:rsid w:val="00AB0A41"/>
    <w:rsid w:val="00AB327C"/>
    <w:rsid w:val="00AC72EF"/>
    <w:rsid w:val="00AE6FB1"/>
    <w:rsid w:val="00AF7535"/>
    <w:rsid w:val="00B004AB"/>
    <w:rsid w:val="00B020F6"/>
    <w:rsid w:val="00B0459A"/>
    <w:rsid w:val="00B07A7F"/>
    <w:rsid w:val="00B10943"/>
    <w:rsid w:val="00B10C9F"/>
    <w:rsid w:val="00B13F97"/>
    <w:rsid w:val="00B15500"/>
    <w:rsid w:val="00B21ACA"/>
    <w:rsid w:val="00B27628"/>
    <w:rsid w:val="00B429C5"/>
    <w:rsid w:val="00B51DF9"/>
    <w:rsid w:val="00B75CB9"/>
    <w:rsid w:val="00B82840"/>
    <w:rsid w:val="00B931CF"/>
    <w:rsid w:val="00B96A06"/>
    <w:rsid w:val="00B96BCA"/>
    <w:rsid w:val="00BB0DE4"/>
    <w:rsid w:val="00BC4048"/>
    <w:rsid w:val="00BD79E7"/>
    <w:rsid w:val="00BE3AF1"/>
    <w:rsid w:val="00C06592"/>
    <w:rsid w:val="00C079BF"/>
    <w:rsid w:val="00C143AB"/>
    <w:rsid w:val="00C17AEF"/>
    <w:rsid w:val="00C32ED8"/>
    <w:rsid w:val="00C4372C"/>
    <w:rsid w:val="00C44D57"/>
    <w:rsid w:val="00C46391"/>
    <w:rsid w:val="00C5252C"/>
    <w:rsid w:val="00C54029"/>
    <w:rsid w:val="00C5694F"/>
    <w:rsid w:val="00C62B02"/>
    <w:rsid w:val="00C72046"/>
    <w:rsid w:val="00C775A5"/>
    <w:rsid w:val="00C80C9A"/>
    <w:rsid w:val="00CA14AC"/>
    <w:rsid w:val="00CB48D4"/>
    <w:rsid w:val="00CD0979"/>
    <w:rsid w:val="00CD4D83"/>
    <w:rsid w:val="00CD7EBE"/>
    <w:rsid w:val="00CE245D"/>
    <w:rsid w:val="00CF1107"/>
    <w:rsid w:val="00CF24C6"/>
    <w:rsid w:val="00CF585A"/>
    <w:rsid w:val="00D10CAC"/>
    <w:rsid w:val="00D14327"/>
    <w:rsid w:val="00D217F9"/>
    <w:rsid w:val="00D25A3D"/>
    <w:rsid w:val="00D30201"/>
    <w:rsid w:val="00D33514"/>
    <w:rsid w:val="00D346B0"/>
    <w:rsid w:val="00D55E60"/>
    <w:rsid w:val="00D61128"/>
    <w:rsid w:val="00D66ABE"/>
    <w:rsid w:val="00D70258"/>
    <w:rsid w:val="00D81119"/>
    <w:rsid w:val="00D9269E"/>
    <w:rsid w:val="00D934EE"/>
    <w:rsid w:val="00D9699A"/>
    <w:rsid w:val="00D97A81"/>
    <w:rsid w:val="00DA0771"/>
    <w:rsid w:val="00DA1F0D"/>
    <w:rsid w:val="00DA49EB"/>
    <w:rsid w:val="00DA4D07"/>
    <w:rsid w:val="00DA70CE"/>
    <w:rsid w:val="00DA78B5"/>
    <w:rsid w:val="00DC2B9D"/>
    <w:rsid w:val="00DE3603"/>
    <w:rsid w:val="00DE3D38"/>
    <w:rsid w:val="00DE5CEC"/>
    <w:rsid w:val="00DF10A4"/>
    <w:rsid w:val="00DF4B84"/>
    <w:rsid w:val="00E007D9"/>
    <w:rsid w:val="00E03248"/>
    <w:rsid w:val="00E0615F"/>
    <w:rsid w:val="00E11900"/>
    <w:rsid w:val="00E208B2"/>
    <w:rsid w:val="00E30D4C"/>
    <w:rsid w:val="00E3582A"/>
    <w:rsid w:val="00E44B7D"/>
    <w:rsid w:val="00E50163"/>
    <w:rsid w:val="00E53C74"/>
    <w:rsid w:val="00E57789"/>
    <w:rsid w:val="00E604FF"/>
    <w:rsid w:val="00E66D4A"/>
    <w:rsid w:val="00EA050F"/>
    <w:rsid w:val="00EA0B4A"/>
    <w:rsid w:val="00EA0CA5"/>
    <w:rsid w:val="00EB1FA4"/>
    <w:rsid w:val="00EB2868"/>
    <w:rsid w:val="00EB2E5F"/>
    <w:rsid w:val="00EB4A29"/>
    <w:rsid w:val="00EB6E08"/>
    <w:rsid w:val="00EC309E"/>
    <w:rsid w:val="00EC5E1F"/>
    <w:rsid w:val="00EC6243"/>
    <w:rsid w:val="00ED11FA"/>
    <w:rsid w:val="00EE3756"/>
    <w:rsid w:val="00EE55FC"/>
    <w:rsid w:val="00EE7498"/>
    <w:rsid w:val="00EF4B5B"/>
    <w:rsid w:val="00F1082D"/>
    <w:rsid w:val="00F1128B"/>
    <w:rsid w:val="00F142E8"/>
    <w:rsid w:val="00F258A0"/>
    <w:rsid w:val="00F3376B"/>
    <w:rsid w:val="00F3794D"/>
    <w:rsid w:val="00F40794"/>
    <w:rsid w:val="00F438DD"/>
    <w:rsid w:val="00F602CF"/>
    <w:rsid w:val="00F6601E"/>
    <w:rsid w:val="00F66EB2"/>
    <w:rsid w:val="00F750CD"/>
    <w:rsid w:val="00F8238E"/>
    <w:rsid w:val="00F94185"/>
    <w:rsid w:val="00F9504F"/>
    <w:rsid w:val="00F970A4"/>
    <w:rsid w:val="00FB15A0"/>
    <w:rsid w:val="00FB6DD1"/>
    <w:rsid w:val="00FD24EE"/>
    <w:rsid w:val="00FD6D57"/>
    <w:rsid w:val="00FD7AA2"/>
    <w:rsid w:val="00FE38E8"/>
    <w:rsid w:val="00FF58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hapeDefaults>
    <o:shapedefaults v:ext="edit" spidmax="2050"/>
    <o:shapelayout v:ext="edit">
      <o:idmap v:ext="edit" data="2"/>
    </o:shapelayout>
  </w:shapeDefaults>
  <w:decimalSymbol w:val="."/>
  <w:listSeparator w:val=","/>
  <w14:docId w14:val="3AE4A9C6"/>
  <w15:chartTrackingRefBased/>
  <w15:docId w15:val="{8EE94FDB-81B3-469D-8E88-A2BECFC4A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12AE3"/>
    <w:pPr>
      <w:widowControl/>
      <w:jc w:val="left"/>
    </w:pPr>
    <w:rPr>
      <w:rFonts w:ascii="Times New Roman" w:eastAsia="宋体" w:hAnsi="Times New Roman" w:cs="Times New Roman"/>
      <w:kern w:val="0"/>
      <w:sz w:val="24"/>
      <w:szCs w:val="24"/>
    </w:rPr>
  </w:style>
  <w:style w:type="paragraph" w:styleId="1">
    <w:name w:val="heading 1"/>
    <w:basedOn w:val="a"/>
    <w:next w:val="a"/>
    <w:link w:val="10"/>
    <w:uiPriority w:val="9"/>
    <w:qFormat/>
    <w:rsid w:val="00E30D4C"/>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142E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41A91"/>
    <w:pPr>
      <w:keepNext/>
      <w:keepLines/>
      <w:spacing w:before="260" w:after="260" w:line="416" w:lineRule="auto"/>
      <w:outlineLvl w:val="2"/>
    </w:pPr>
    <w:rPr>
      <w:b/>
      <w:bCs/>
      <w:sz w:val="32"/>
      <w:szCs w:val="32"/>
    </w:rPr>
  </w:style>
  <w:style w:type="paragraph" w:styleId="4">
    <w:name w:val="heading 4"/>
    <w:basedOn w:val="a"/>
    <w:next w:val="a"/>
    <w:link w:val="40"/>
    <w:qFormat/>
    <w:rsid w:val="00DC2B9D"/>
    <w:pPr>
      <w:keepNext/>
      <w:spacing w:before="240" w:after="60"/>
      <w:outlineLvl w:val="3"/>
    </w:pPr>
    <w:rPr>
      <w:rFonts w:ascii="Arial" w:hAnsi="Arial"/>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rsid w:val="008D60FB"/>
    <w:pPr>
      <w:tabs>
        <w:tab w:val="center" w:pos="4320"/>
        <w:tab w:val="right" w:pos="8640"/>
      </w:tabs>
    </w:pPr>
  </w:style>
  <w:style w:type="character" w:customStyle="1" w:styleId="a4">
    <w:name w:val="页脚 字符"/>
    <w:basedOn w:val="a0"/>
    <w:link w:val="a3"/>
    <w:rsid w:val="008D60FB"/>
    <w:rPr>
      <w:rFonts w:ascii="Times New Roman" w:eastAsia="宋体" w:hAnsi="Times New Roman" w:cs="Times New Roman"/>
      <w:kern w:val="0"/>
      <w:sz w:val="24"/>
      <w:szCs w:val="24"/>
    </w:rPr>
  </w:style>
  <w:style w:type="character" w:customStyle="1" w:styleId="40">
    <w:name w:val="标题 4 字符"/>
    <w:basedOn w:val="a0"/>
    <w:link w:val="4"/>
    <w:rsid w:val="00DC2B9D"/>
    <w:rPr>
      <w:rFonts w:ascii="Arial" w:eastAsia="宋体" w:hAnsi="Arial" w:cs="Times New Roman"/>
      <w:b/>
      <w:bCs/>
      <w:kern w:val="0"/>
      <w:sz w:val="24"/>
      <w:szCs w:val="28"/>
    </w:rPr>
  </w:style>
  <w:style w:type="character" w:customStyle="1" w:styleId="10">
    <w:name w:val="标题 1 字符"/>
    <w:basedOn w:val="a0"/>
    <w:link w:val="1"/>
    <w:uiPriority w:val="9"/>
    <w:rsid w:val="00E30D4C"/>
    <w:rPr>
      <w:rFonts w:ascii="Times New Roman" w:eastAsia="宋体" w:hAnsi="Times New Roman" w:cs="Times New Roman"/>
      <w:b/>
      <w:bCs/>
      <w:kern w:val="44"/>
      <w:sz w:val="44"/>
      <w:szCs w:val="44"/>
    </w:rPr>
  </w:style>
  <w:style w:type="character" w:customStyle="1" w:styleId="tgt">
    <w:name w:val="tgt"/>
    <w:basedOn w:val="a0"/>
    <w:rsid w:val="003E7E68"/>
  </w:style>
  <w:style w:type="character" w:customStyle="1" w:styleId="20">
    <w:name w:val="标题 2 字符"/>
    <w:basedOn w:val="a0"/>
    <w:link w:val="2"/>
    <w:uiPriority w:val="9"/>
    <w:rsid w:val="00F142E8"/>
    <w:rPr>
      <w:rFonts w:asciiTheme="majorHAnsi" w:eastAsiaTheme="majorEastAsia" w:hAnsiTheme="majorHAnsi" w:cstheme="majorBidi"/>
      <w:b/>
      <w:bCs/>
      <w:kern w:val="0"/>
      <w:sz w:val="32"/>
      <w:szCs w:val="32"/>
    </w:rPr>
  </w:style>
  <w:style w:type="paragraph" w:styleId="a5">
    <w:name w:val="List Paragraph"/>
    <w:basedOn w:val="a"/>
    <w:uiPriority w:val="34"/>
    <w:qFormat/>
    <w:rsid w:val="005540A7"/>
    <w:pPr>
      <w:ind w:firstLineChars="200" w:firstLine="420"/>
    </w:pPr>
  </w:style>
  <w:style w:type="character" w:customStyle="1" w:styleId="apple-converted-space">
    <w:name w:val="apple-converted-space"/>
    <w:basedOn w:val="a0"/>
    <w:rsid w:val="00DF4B84"/>
  </w:style>
  <w:style w:type="character" w:customStyle="1" w:styleId="30">
    <w:name w:val="标题 3 字符"/>
    <w:basedOn w:val="a0"/>
    <w:link w:val="3"/>
    <w:uiPriority w:val="9"/>
    <w:rsid w:val="00641A91"/>
    <w:rPr>
      <w:rFonts w:ascii="Times New Roman" w:eastAsia="宋体" w:hAnsi="Times New Roman" w:cs="Times New Roman"/>
      <w:b/>
      <w:bCs/>
      <w:kern w:val="0"/>
      <w:sz w:val="32"/>
      <w:szCs w:val="32"/>
    </w:rPr>
  </w:style>
  <w:style w:type="table" w:styleId="a6">
    <w:name w:val="Table Grid"/>
    <w:basedOn w:val="a1"/>
    <w:uiPriority w:val="39"/>
    <w:rsid w:val="000041D1"/>
    <w:pPr>
      <w:widowControl/>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A34DF7"/>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A34DF7"/>
    <w:pPr>
      <w:spacing w:after="100" w:line="259" w:lineRule="auto"/>
      <w:ind w:left="220"/>
    </w:pPr>
    <w:rPr>
      <w:rFonts w:asciiTheme="minorHAnsi" w:eastAsiaTheme="minorEastAsia" w:hAnsiTheme="minorHAnsi"/>
      <w:sz w:val="22"/>
      <w:szCs w:val="22"/>
    </w:rPr>
  </w:style>
  <w:style w:type="paragraph" w:styleId="TOC1">
    <w:name w:val="toc 1"/>
    <w:basedOn w:val="a"/>
    <w:next w:val="a"/>
    <w:autoRedefine/>
    <w:uiPriority w:val="39"/>
    <w:unhideWhenUsed/>
    <w:rsid w:val="00A34DF7"/>
    <w:pPr>
      <w:spacing w:after="100" w:line="259" w:lineRule="auto"/>
    </w:pPr>
    <w:rPr>
      <w:rFonts w:asciiTheme="minorHAnsi" w:eastAsiaTheme="minorEastAsia" w:hAnsiTheme="minorHAnsi"/>
      <w:sz w:val="22"/>
      <w:szCs w:val="22"/>
    </w:rPr>
  </w:style>
  <w:style w:type="paragraph" w:styleId="TOC3">
    <w:name w:val="toc 3"/>
    <w:basedOn w:val="a"/>
    <w:next w:val="a"/>
    <w:autoRedefine/>
    <w:uiPriority w:val="39"/>
    <w:unhideWhenUsed/>
    <w:rsid w:val="00A34DF7"/>
    <w:pPr>
      <w:spacing w:after="100" w:line="259" w:lineRule="auto"/>
      <w:ind w:left="440"/>
    </w:pPr>
    <w:rPr>
      <w:rFonts w:asciiTheme="minorHAnsi" w:eastAsiaTheme="minorEastAsia" w:hAnsiTheme="minorHAnsi"/>
      <w:sz w:val="22"/>
      <w:szCs w:val="22"/>
    </w:rPr>
  </w:style>
  <w:style w:type="character" w:styleId="a7">
    <w:name w:val="Hyperlink"/>
    <w:basedOn w:val="a0"/>
    <w:uiPriority w:val="99"/>
    <w:unhideWhenUsed/>
    <w:rsid w:val="00A34DF7"/>
    <w:rPr>
      <w:color w:val="0563C1" w:themeColor="hyperlink"/>
      <w:u w:val="single"/>
    </w:rPr>
  </w:style>
  <w:style w:type="paragraph" w:styleId="a8">
    <w:name w:val="header"/>
    <w:basedOn w:val="a"/>
    <w:link w:val="a9"/>
    <w:uiPriority w:val="99"/>
    <w:unhideWhenUsed/>
    <w:rsid w:val="00853293"/>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853293"/>
    <w:rPr>
      <w:rFonts w:ascii="Times New Roman" w:eastAsia="宋体" w:hAnsi="Times New Roman" w:cs="Times New Roman"/>
      <w:kern w:val="0"/>
      <w:sz w:val="18"/>
      <w:szCs w:val="18"/>
    </w:rPr>
  </w:style>
  <w:style w:type="character" w:styleId="aa">
    <w:name w:val="Unresolved Mention"/>
    <w:basedOn w:val="a0"/>
    <w:uiPriority w:val="99"/>
    <w:semiHidden/>
    <w:unhideWhenUsed/>
    <w:rsid w:val="004C0E82"/>
    <w:rPr>
      <w:color w:val="605E5C"/>
      <w:shd w:val="clear" w:color="auto" w:fill="E1DFDD"/>
    </w:rPr>
  </w:style>
  <w:style w:type="paragraph" w:styleId="TOC4">
    <w:name w:val="toc 4"/>
    <w:basedOn w:val="a"/>
    <w:next w:val="a"/>
    <w:autoRedefine/>
    <w:uiPriority w:val="39"/>
    <w:unhideWhenUsed/>
    <w:rsid w:val="008F0697"/>
    <w:pPr>
      <w:widowControl w:val="0"/>
      <w:ind w:leftChars="600" w:left="1260"/>
      <w:jc w:val="both"/>
    </w:pPr>
    <w:rPr>
      <w:rFonts w:asciiTheme="minorHAnsi" w:eastAsiaTheme="minorEastAsia" w:hAnsiTheme="minorHAnsi" w:cstheme="minorBidi"/>
      <w:kern w:val="2"/>
      <w:sz w:val="21"/>
      <w:szCs w:val="22"/>
    </w:rPr>
  </w:style>
  <w:style w:type="paragraph" w:styleId="TOC5">
    <w:name w:val="toc 5"/>
    <w:basedOn w:val="a"/>
    <w:next w:val="a"/>
    <w:autoRedefine/>
    <w:uiPriority w:val="39"/>
    <w:unhideWhenUsed/>
    <w:rsid w:val="008F0697"/>
    <w:pPr>
      <w:widowControl w:val="0"/>
      <w:ind w:leftChars="800" w:left="1680"/>
      <w:jc w:val="both"/>
    </w:pPr>
    <w:rPr>
      <w:rFonts w:asciiTheme="minorHAnsi" w:eastAsiaTheme="minorEastAsia" w:hAnsiTheme="minorHAnsi" w:cstheme="minorBidi"/>
      <w:kern w:val="2"/>
      <w:sz w:val="21"/>
      <w:szCs w:val="22"/>
    </w:rPr>
  </w:style>
  <w:style w:type="paragraph" w:styleId="TOC6">
    <w:name w:val="toc 6"/>
    <w:basedOn w:val="a"/>
    <w:next w:val="a"/>
    <w:autoRedefine/>
    <w:uiPriority w:val="39"/>
    <w:unhideWhenUsed/>
    <w:rsid w:val="008F0697"/>
    <w:pPr>
      <w:widowControl w:val="0"/>
      <w:ind w:leftChars="1000" w:left="2100"/>
      <w:jc w:val="both"/>
    </w:pPr>
    <w:rPr>
      <w:rFonts w:asciiTheme="minorHAnsi" w:eastAsiaTheme="minorEastAsia" w:hAnsiTheme="minorHAnsi" w:cstheme="minorBidi"/>
      <w:kern w:val="2"/>
      <w:sz w:val="21"/>
      <w:szCs w:val="22"/>
    </w:rPr>
  </w:style>
  <w:style w:type="paragraph" w:styleId="TOC7">
    <w:name w:val="toc 7"/>
    <w:basedOn w:val="a"/>
    <w:next w:val="a"/>
    <w:autoRedefine/>
    <w:uiPriority w:val="39"/>
    <w:unhideWhenUsed/>
    <w:rsid w:val="008F0697"/>
    <w:pPr>
      <w:widowControl w:val="0"/>
      <w:ind w:leftChars="1200" w:left="2520"/>
      <w:jc w:val="both"/>
    </w:pPr>
    <w:rPr>
      <w:rFonts w:asciiTheme="minorHAnsi" w:eastAsiaTheme="minorEastAsia" w:hAnsiTheme="minorHAnsi" w:cstheme="minorBidi"/>
      <w:kern w:val="2"/>
      <w:sz w:val="21"/>
      <w:szCs w:val="22"/>
    </w:rPr>
  </w:style>
  <w:style w:type="paragraph" w:styleId="TOC8">
    <w:name w:val="toc 8"/>
    <w:basedOn w:val="a"/>
    <w:next w:val="a"/>
    <w:autoRedefine/>
    <w:uiPriority w:val="39"/>
    <w:unhideWhenUsed/>
    <w:rsid w:val="008F0697"/>
    <w:pPr>
      <w:widowControl w:val="0"/>
      <w:ind w:leftChars="1400" w:left="2940"/>
      <w:jc w:val="both"/>
    </w:pPr>
    <w:rPr>
      <w:rFonts w:asciiTheme="minorHAnsi" w:eastAsiaTheme="minorEastAsia" w:hAnsiTheme="minorHAnsi" w:cstheme="minorBidi"/>
      <w:kern w:val="2"/>
      <w:sz w:val="21"/>
      <w:szCs w:val="22"/>
    </w:rPr>
  </w:style>
  <w:style w:type="paragraph" w:styleId="TOC9">
    <w:name w:val="toc 9"/>
    <w:basedOn w:val="a"/>
    <w:next w:val="a"/>
    <w:autoRedefine/>
    <w:uiPriority w:val="39"/>
    <w:unhideWhenUsed/>
    <w:rsid w:val="008F0697"/>
    <w:pPr>
      <w:widowControl w:val="0"/>
      <w:ind w:leftChars="1600" w:left="3360"/>
      <w:jc w:val="both"/>
    </w:pPr>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rsid w:val="00F1128B"/>
    <w:pPr>
      <w:jc w:val="center"/>
    </w:pPr>
    <w:rPr>
      <w:noProof/>
    </w:rPr>
  </w:style>
  <w:style w:type="character" w:customStyle="1" w:styleId="EndNoteBibliographyTitle0">
    <w:name w:val="EndNote Bibliography Title 字符"/>
    <w:basedOn w:val="a0"/>
    <w:link w:val="EndNoteBibliographyTitle"/>
    <w:rsid w:val="00F1128B"/>
    <w:rPr>
      <w:rFonts w:ascii="Times New Roman" w:eastAsia="宋体" w:hAnsi="Times New Roman" w:cs="Times New Roman"/>
      <w:noProof/>
      <w:kern w:val="0"/>
      <w:sz w:val="24"/>
      <w:szCs w:val="24"/>
    </w:rPr>
  </w:style>
  <w:style w:type="paragraph" w:customStyle="1" w:styleId="EndNoteBibliography">
    <w:name w:val="EndNote Bibliography"/>
    <w:basedOn w:val="a"/>
    <w:link w:val="EndNoteBibliography0"/>
    <w:rsid w:val="00F1128B"/>
    <w:rPr>
      <w:noProof/>
    </w:rPr>
  </w:style>
  <w:style w:type="character" w:customStyle="1" w:styleId="EndNoteBibliography0">
    <w:name w:val="EndNote Bibliography 字符"/>
    <w:basedOn w:val="a0"/>
    <w:link w:val="EndNoteBibliography"/>
    <w:rsid w:val="00F1128B"/>
    <w:rPr>
      <w:rFonts w:ascii="Times New Roman" w:eastAsia="宋体" w:hAnsi="Times New Roman" w:cs="Times New Roman"/>
      <w:noProof/>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294679">
      <w:bodyDiv w:val="1"/>
      <w:marLeft w:val="0"/>
      <w:marRight w:val="0"/>
      <w:marTop w:val="0"/>
      <w:marBottom w:val="0"/>
      <w:divBdr>
        <w:top w:val="none" w:sz="0" w:space="0" w:color="auto"/>
        <w:left w:val="none" w:sz="0" w:space="0" w:color="auto"/>
        <w:bottom w:val="none" w:sz="0" w:space="0" w:color="auto"/>
        <w:right w:val="none" w:sz="0" w:space="0" w:color="auto"/>
      </w:divBdr>
    </w:div>
    <w:div w:id="739061485">
      <w:bodyDiv w:val="1"/>
      <w:marLeft w:val="0"/>
      <w:marRight w:val="0"/>
      <w:marTop w:val="0"/>
      <w:marBottom w:val="0"/>
      <w:divBdr>
        <w:top w:val="none" w:sz="0" w:space="0" w:color="auto"/>
        <w:left w:val="none" w:sz="0" w:space="0" w:color="auto"/>
        <w:bottom w:val="none" w:sz="0" w:space="0" w:color="auto"/>
        <w:right w:val="none" w:sz="0" w:space="0" w:color="auto"/>
      </w:divBdr>
    </w:div>
    <w:div w:id="1091271842">
      <w:bodyDiv w:val="1"/>
      <w:marLeft w:val="0"/>
      <w:marRight w:val="0"/>
      <w:marTop w:val="0"/>
      <w:marBottom w:val="0"/>
      <w:divBdr>
        <w:top w:val="none" w:sz="0" w:space="0" w:color="auto"/>
        <w:left w:val="none" w:sz="0" w:space="0" w:color="auto"/>
        <w:bottom w:val="none" w:sz="0" w:space="0" w:color="auto"/>
        <w:right w:val="none" w:sz="0" w:space="0" w:color="auto"/>
      </w:divBdr>
    </w:div>
    <w:div w:id="165768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117" Type="http://schemas.openxmlformats.org/officeDocument/2006/relationships/image" Target="media/image11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image" Target="media/image79.png"/><Relationship Id="rId89" Type="http://schemas.openxmlformats.org/officeDocument/2006/relationships/image" Target="media/image84.png"/><Relationship Id="rId112" Type="http://schemas.openxmlformats.org/officeDocument/2006/relationships/image" Target="media/image106.png"/><Relationship Id="rId16" Type="http://schemas.openxmlformats.org/officeDocument/2006/relationships/image" Target="media/image11.png"/><Relationship Id="rId107" Type="http://schemas.openxmlformats.org/officeDocument/2006/relationships/image" Target="media/image10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102" Type="http://schemas.openxmlformats.org/officeDocument/2006/relationships/image" Target="media/image96.png"/><Relationship Id="rId5" Type="http://schemas.openxmlformats.org/officeDocument/2006/relationships/webSettings" Target="webSettings.xml"/><Relationship Id="rId90" Type="http://schemas.openxmlformats.org/officeDocument/2006/relationships/image" Target="media/image85.png"/><Relationship Id="rId95" Type="http://schemas.openxmlformats.org/officeDocument/2006/relationships/hyperlink" Target="https://www.notebookcheck.net/Gartner-report-Android-dominates-the-smartphone-market.148354.0.html" TargetMode="External"/><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png"/><Relationship Id="rId64" Type="http://schemas.openxmlformats.org/officeDocument/2006/relationships/image" Target="media/image59.png"/><Relationship Id="rId69" Type="http://schemas.openxmlformats.org/officeDocument/2006/relationships/image" Target="media/image64.png"/><Relationship Id="rId113" Type="http://schemas.openxmlformats.org/officeDocument/2006/relationships/image" Target="media/image107.png"/><Relationship Id="rId118" Type="http://schemas.openxmlformats.org/officeDocument/2006/relationships/footer" Target="footer1.xml"/><Relationship Id="rId80" Type="http://schemas.openxmlformats.org/officeDocument/2006/relationships/image" Target="media/image75.png"/><Relationship Id="rId85" Type="http://schemas.openxmlformats.org/officeDocument/2006/relationships/image" Target="media/image80.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7.png"/><Relationship Id="rId108" Type="http://schemas.openxmlformats.org/officeDocument/2006/relationships/image" Target="media/image102.png"/><Relationship Id="rId54" Type="http://schemas.openxmlformats.org/officeDocument/2006/relationships/image" Target="media/image49.png"/><Relationship Id="rId70" Type="http://schemas.openxmlformats.org/officeDocument/2006/relationships/image" Target="media/image65.png"/><Relationship Id="rId75" Type="http://schemas.openxmlformats.org/officeDocument/2006/relationships/image" Target="media/image70.png"/><Relationship Id="rId91" Type="http://schemas.openxmlformats.org/officeDocument/2006/relationships/image" Target="media/image86.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8.png"/><Relationship Id="rId119" Type="http://schemas.openxmlformats.org/officeDocument/2006/relationships/fontTable" Target="fontTable.xm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86" Type="http://schemas.openxmlformats.org/officeDocument/2006/relationships/image" Target="media/image81.png"/><Relationship Id="rId94" Type="http://schemas.openxmlformats.org/officeDocument/2006/relationships/image" Target="media/image89.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image" Target="media/image4.gif"/><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103.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6.png"/><Relationship Id="rId92" Type="http://schemas.openxmlformats.org/officeDocument/2006/relationships/image" Target="media/image87.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image" Target="media/image82.png"/><Relationship Id="rId110" Type="http://schemas.openxmlformats.org/officeDocument/2006/relationships/image" Target="media/image104.png"/><Relationship Id="rId115" Type="http://schemas.openxmlformats.org/officeDocument/2006/relationships/image" Target="media/image109.png"/><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4.png"/><Relationship Id="rId105" Type="http://schemas.openxmlformats.org/officeDocument/2006/relationships/image" Target="media/image99.png"/><Relationship Id="rId8" Type="http://schemas.openxmlformats.org/officeDocument/2006/relationships/image" Target="media/image3.jpe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98" Type="http://schemas.openxmlformats.org/officeDocument/2006/relationships/image" Target="media/image92.pn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116" Type="http://schemas.openxmlformats.org/officeDocument/2006/relationships/image" Target="media/image110.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88" Type="http://schemas.openxmlformats.org/officeDocument/2006/relationships/image" Target="media/image83.png"/><Relationship Id="rId111" Type="http://schemas.openxmlformats.org/officeDocument/2006/relationships/image" Target="media/image105.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106" Type="http://schemas.openxmlformats.org/officeDocument/2006/relationships/image" Target="media/image100.png"/></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C473B-F73B-4D1F-8E41-3F09E375A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3</TotalTime>
  <Pages>134</Pages>
  <Words>26004</Words>
  <Characters>148229</Characters>
  <Application>Microsoft Office Word</Application>
  <DocSecurity>0</DocSecurity>
  <Lines>1235</Lines>
  <Paragraphs>347</Paragraphs>
  <ScaleCrop>false</ScaleCrop>
  <Company/>
  <LinksUpToDate>false</LinksUpToDate>
  <CharactersWithSpaces>17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Yuhang</dc:creator>
  <cp:keywords/>
  <dc:description/>
  <cp:lastModifiedBy>Jiang Yuhang</cp:lastModifiedBy>
  <cp:revision>72</cp:revision>
  <dcterms:created xsi:type="dcterms:W3CDTF">2022-07-17T08:41:00Z</dcterms:created>
  <dcterms:modified xsi:type="dcterms:W3CDTF">2022-07-27T13:48:00Z</dcterms:modified>
</cp:coreProperties>
</file>